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C426CA" w14:textId="77777777" w:rsidR="00263F6F" w:rsidRPr="00217961" w:rsidRDefault="00321FB1" w:rsidP="00217961">
      <w:pPr>
        <w:jc w:val="center"/>
        <w:rPr>
          <w:b/>
          <w:sz w:val="32"/>
        </w:rPr>
      </w:pPr>
      <w:r w:rsidRPr="00217961">
        <w:rPr>
          <w:b/>
          <w:sz w:val="32"/>
        </w:rPr>
        <w:t>LAPORAN PRAKTIK KERJA LAPANGAN (PKL)</w:t>
      </w:r>
    </w:p>
    <w:p w14:paraId="0E10F4A5" w14:textId="77777777" w:rsidR="00321FB1" w:rsidRDefault="002F23BC" w:rsidP="00321FB1">
      <w:pPr>
        <w:jc w:val="center"/>
        <w:rPr>
          <w:b/>
        </w:rPr>
      </w:pPr>
      <w:r>
        <w:rPr>
          <w:b/>
        </w:rPr>
        <w:t>PERUSAHAAN/INDUSTRI</w:t>
      </w:r>
    </w:p>
    <w:p w14:paraId="3B860894" w14:textId="77777777" w:rsidR="00321FB1" w:rsidRDefault="00321FB1" w:rsidP="00321FB1">
      <w:pPr>
        <w:jc w:val="center"/>
        <w:rPr>
          <w:b/>
        </w:rPr>
      </w:pPr>
    </w:p>
    <w:p w14:paraId="2003D6CE" w14:textId="6095D6C0" w:rsidR="001B639F" w:rsidRDefault="001B639F" w:rsidP="00321FB1">
      <w:pPr>
        <w:jc w:val="center"/>
        <w:rPr>
          <w:rFonts w:cstheme="minorHAnsi"/>
          <w:b/>
        </w:rPr>
      </w:pPr>
      <w:r>
        <w:rPr>
          <w:rFonts w:cstheme="minorHAnsi"/>
          <w:b/>
        </w:rPr>
        <w:t xml:space="preserve">IMPLEMENTASI SISTEM TERDISTRIBUSI BERBASIS </w:t>
      </w:r>
      <w:r w:rsidR="001418D2" w:rsidRPr="001418D2">
        <w:rPr>
          <w:rFonts w:cstheme="minorHAnsi"/>
          <w:b/>
          <w:i/>
        </w:rPr>
        <w:t>MICRO</w:t>
      </w:r>
      <w:r w:rsidR="003A3AC6" w:rsidRPr="003A3AC6">
        <w:rPr>
          <w:rFonts w:cstheme="minorHAnsi"/>
          <w:b/>
          <w:i/>
        </w:rPr>
        <w:t>SERVICE</w:t>
      </w:r>
      <w:r>
        <w:rPr>
          <w:rFonts w:cstheme="minorHAnsi"/>
          <w:b/>
        </w:rPr>
        <w:t xml:space="preserve"> PADA LAYANAN E-MAKAM PEMERINTAH KOTA </w:t>
      </w:r>
      <w:r w:rsidR="00A37704">
        <w:rPr>
          <w:rFonts w:cstheme="minorHAnsi"/>
          <w:b/>
        </w:rPr>
        <w:t>MALANG</w:t>
      </w:r>
    </w:p>
    <w:p w14:paraId="4E5469C9" w14:textId="77777777" w:rsidR="002F23BC" w:rsidRDefault="002F23BC" w:rsidP="00321FB1">
      <w:pPr>
        <w:jc w:val="center"/>
        <w:rPr>
          <w:b/>
        </w:rPr>
      </w:pPr>
      <w:r>
        <w:rPr>
          <w:b/>
        </w:rPr>
        <w:t>Diajukan untuk memenuhi sebagian persyaratan Kurikulum Sarjana</w:t>
      </w:r>
    </w:p>
    <w:p w14:paraId="176B32C4" w14:textId="77777777" w:rsidR="002F23BC" w:rsidRDefault="002F23BC" w:rsidP="00321FB1">
      <w:pPr>
        <w:jc w:val="center"/>
        <w:rPr>
          <w:b/>
        </w:rPr>
      </w:pPr>
    </w:p>
    <w:p w14:paraId="06874E84" w14:textId="77777777" w:rsidR="002F23BC" w:rsidRDefault="002F23BC" w:rsidP="00321FB1">
      <w:pPr>
        <w:jc w:val="center"/>
        <w:rPr>
          <w:b/>
        </w:rPr>
      </w:pPr>
      <w:r>
        <w:rPr>
          <w:noProof/>
          <w:sz w:val="28"/>
        </w:rPr>
        <w:drawing>
          <wp:inline distT="0" distB="0" distL="0" distR="0" wp14:anchorId="41BF7DDB" wp14:editId="6A4C2016">
            <wp:extent cx="2113152" cy="213546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18078" cy="2140439"/>
                    </a:xfrm>
                    <a:prstGeom prst="rect">
                      <a:avLst/>
                    </a:prstGeom>
                  </pic:spPr>
                </pic:pic>
              </a:graphicData>
            </a:graphic>
          </wp:inline>
        </w:drawing>
      </w:r>
    </w:p>
    <w:p w14:paraId="0FDBD21B" w14:textId="77777777" w:rsidR="002F23BC" w:rsidRDefault="002F23BC" w:rsidP="002F23BC">
      <w:pPr>
        <w:jc w:val="center"/>
      </w:pPr>
      <w:r>
        <w:t xml:space="preserve">Disusun </w:t>
      </w:r>
      <w:proofErr w:type="gramStart"/>
      <w:r>
        <w:t>oleh :</w:t>
      </w:r>
      <w:proofErr w:type="gramEnd"/>
    </w:p>
    <w:p w14:paraId="7F181977" w14:textId="77777777" w:rsidR="002F23BC" w:rsidRDefault="003D0FBB" w:rsidP="00BB0F4D">
      <w:pPr>
        <w:pStyle w:val="ListParagraph"/>
        <w:numPr>
          <w:ilvl w:val="0"/>
          <w:numId w:val="1"/>
        </w:numPr>
        <w:jc w:val="center"/>
        <w:rPr>
          <w:b/>
        </w:rPr>
      </w:pPr>
      <w:r>
        <w:rPr>
          <w:b/>
        </w:rPr>
        <w:t>Firman Budi Safrizal</w:t>
      </w:r>
      <w:r w:rsidR="002F23BC">
        <w:rPr>
          <w:b/>
        </w:rPr>
        <w:tab/>
      </w:r>
      <w:r w:rsidR="00082265">
        <w:rPr>
          <w:b/>
        </w:rPr>
        <w:tab/>
      </w:r>
      <w:r>
        <w:rPr>
          <w:b/>
        </w:rPr>
        <w:t>155150201111147</w:t>
      </w:r>
    </w:p>
    <w:p w14:paraId="5A95EB41" w14:textId="77777777" w:rsidR="002F23BC" w:rsidRDefault="003D0FBB" w:rsidP="00BB0F4D">
      <w:pPr>
        <w:pStyle w:val="ListParagraph"/>
        <w:numPr>
          <w:ilvl w:val="0"/>
          <w:numId w:val="1"/>
        </w:numPr>
        <w:jc w:val="center"/>
        <w:rPr>
          <w:b/>
        </w:rPr>
      </w:pPr>
      <w:r>
        <w:rPr>
          <w:b/>
        </w:rPr>
        <w:t>Fadhlan Muhammad</w:t>
      </w:r>
      <w:r w:rsidR="002F23BC">
        <w:rPr>
          <w:b/>
        </w:rPr>
        <w:tab/>
      </w:r>
      <w:r w:rsidR="00082265">
        <w:rPr>
          <w:b/>
        </w:rPr>
        <w:tab/>
      </w:r>
      <w:r>
        <w:rPr>
          <w:b/>
        </w:rPr>
        <w:t>155150201111108</w:t>
      </w:r>
    </w:p>
    <w:p w14:paraId="446F14B9" w14:textId="77777777" w:rsidR="002F23BC" w:rsidRDefault="003D0FBB" w:rsidP="003D0FBB">
      <w:pPr>
        <w:pStyle w:val="ListParagraph"/>
        <w:numPr>
          <w:ilvl w:val="0"/>
          <w:numId w:val="1"/>
        </w:numPr>
        <w:jc w:val="center"/>
        <w:rPr>
          <w:b/>
        </w:rPr>
      </w:pPr>
      <w:r>
        <w:rPr>
          <w:b/>
        </w:rPr>
        <w:t>Dian Zaki Yudhono</w:t>
      </w:r>
      <w:r>
        <w:rPr>
          <w:b/>
        </w:rPr>
        <w:tab/>
      </w:r>
      <w:r w:rsidR="00082265">
        <w:rPr>
          <w:b/>
        </w:rPr>
        <w:tab/>
      </w:r>
      <w:r w:rsidRPr="003D0FBB">
        <w:rPr>
          <w:b/>
        </w:rPr>
        <w:t>155150200111085</w:t>
      </w:r>
    </w:p>
    <w:p w14:paraId="747ADD90" w14:textId="3C33B9D4" w:rsidR="002F23BC" w:rsidRDefault="002F23BC" w:rsidP="002F23BC">
      <w:pPr>
        <w:rPr>
          <w:b/>
        </w:rPr>
      </w:pPr>
    </w:p>
    <w:p w14:paraId="276CC492" w14:textId="61818D83" w:rsidR="0050578C" w:rsidRDefault="0050578C" w:rsidP="002F23BC">
      <w:pPr>
        <w:rPr>
          <w:b/>
        </w:rPr>
      </w:pPr>
    </w:p>
    <w:p w14:paraId="421EC237" w14:textId="20C17248" w:rsidR="0050578C" w:rsidRDefault="0050578C" w:rsidP="002F23BC">
      <w:pPr>
        <w:rPr>
          <w:b/>
        </w:rPr>
      </w:pPr>
    </w:p>
    <w:p w14:paraId="0964DE84" w14:textId="2F4E2A87" w:rsidR="0050578C" w:rsidRDefault="0050578C" w:rsidP="002F23BC">
      <w:pPr>
        <w:rPr>
          <w:b/>
        </w:rPr>
      </w:pPr>
    </w:p>
    <w:p w14:paraId="2892CDC8" w14:textId="77777777" w:rsidR="002F23BC" w:rsidRDefault="002F23BC" w:rsidP="002F23BC">
      <w:pPr>
        <w:jc w:val="center"/>
        <w:rPr>
          <w:b/>
        </w:rPr>
      </w:pPr>
      <w:r>
        <w:rPr>
          <w:b/>
        </w:rPr>
        <w:t>PROGRAM STUDI TEKNIK INFORMATIKA</w:t>
      </w:r>
    </w:p>
    <w:p w14:paraId="22ED3DDC" w14:textId="77777777" w:rsidR="002F23BC" w:rsidRDefault="002F23BC" w:rsidP="002F23BC">
      <w:pPr>
        <w:jc w:val="center"/>
        <w:rPr>
          <w:b/>
        </w:rPr>
      </w:pPr>
      <w:r>
        <w:rPr>
          <w:b/>
        </w:rPr>
        <w:t>JURUSAN TEKNIK INFORMATIKA</w:t>
      </w:r>
    </w:p>
    <w:p w14:paraId="026AF05A" w14:textId="77777777" w:rsidR="002F23BC" w:rsidRDefault="002F23BC" w:rsidP="002F23BC">
      <w:pPr>
        <w:jc w:val="center"/>
        <w:rPr>
          <w:b/>
        </w:rPr>
      </w:pPr>
      <w:r>
        <w:rPr>
          <w:b/>
        </w:rPr>
        <w:t>FAKULTAS ILMU KOMPUTER</w:t>
      </w:r>
    </w:p>
    <w:p w14:paraId="5B934E7D" w14:textId="77777777" w:rsidR="002F23BC" w:rsidRDefault="00082265" w:rsidP="002F23BC">
      <w:pPr>
        <w:jc w:val="center"/>
        <w:rPr>
          <w:b/>
        </w:rPr>
      </w:pPr>
      <w:r>
        <w:rPr>
          <w:b/>
        </w:rPr>
        <w:t>UNIVERSITAS</w:t>
      </w:r>
      <w:r w:rsidR="002F23BC">
        <w:rPr>
          <w:b/>
        </w:rPr>
        <w:t xml:space="preserve"> BRAWIJAYA</w:t>
      </w:r>
    </w:p>
    <w:p w14:paraId="3D36E82E" w14:textId="3236F9FB" w:rsidR="002F23BC" w:rsidRDefault="00A37704" w:rsidP="002F23BC">
      <w:pPr>
        <w:jc w:val="center"/>
        <w:rPr>
          <w:b/>
        </w:rPr>
      </w:pPr>
      <w:r>
        <w:rPr>
          <w:b/>
        </w:rPr>
        <w:t>MALANG</w:t>
      </w:r>
    </w:p>
    <w:p w14:paraId="7E760439" w14:textId="77777777" w:rsidR="00C4457F" w:rsidRDefault="00C4457F" w:rsidP="00C4457F">
      <w:pPr>
        <w:jc w:val="center"/>
        <w:rPr>
          <w:b/>
        </w:rPr>
        <w:sectPr w:rsidR="00C4457F" w:rsidSect="001D6D1D">
          <w:headerReference w:type="default" r:id="rId9"/>
          <w:pgSz w:w="11906" w:h="16838" w:code="9"/>
          <w:pgMar w:top="1985" w:right="1701" w:bottom="1701" w:left="2268" w:header="720" w:footer="720" w:gutter="0"/>
          <w:pgNumType w:fmt="lowerRoman" w:start="1"/>
          <w:cols w:space="720"/>
          <w:docGrid w:linePitch="360"/>
        </w:sectPr>
      </w:pPr>
      <w:r>
        <w:rPr>
          <w:b/>
        </w:rPr>
        <w:t>2018</w:t>
      </w:r>
    </w:p>
    <w:p w14:paraId="108D04E8" w14:textId="4A37143E" w:rsidR="008F7B70" w:rsidRDefault="008F7B70" w:rsidP="001B639F">
      <w:pPr>
        <w:pStyle w:val="Heading1"/>
        <w:numPr>
          <w:ilvl w:val="0"/>
          <w:numId w:val="0"/>
        </w:numPr>
      </w:pPr>
      <w:bookmarkStart w:id="0" w:name="_Toc531864907"/>
      <w:r>
        <w:lastRenderedPageBreak/>
        <w:t>PE</w:t>
      </w:r>
      <w:r w:rsidR="006E2B96">
        <w:t>NGESAHAN</w:t>
      </w:r>
      <w:bookmarkEnd w:id="0"/>
    </w:p>
    <w:p w14:paraId="0D01F80C" w14:textId="77777777" w:rsidR="00DF6EE1" w:rsidRDefault="00DF6EE1" w:rsidP="00DF6EE1">
      <w:pPr>
        <w:spacing w:line="240" w:lineRule="auto"/>
        <w:jc w:val="center"/>
        <w:rPr>
          <w:b/>
        </w:rPr>
      </w:pPr>
    </w:p>
    <w:p w14:paraId="1F95ADF1" w14:textId="77777777" w:rsidR="008F7B70" w:rsidRPr="00B66880" w:rsidRDefault="008F7B70" w:rsidP="00DF6EE1">
      <w:pPr>
        <w:pStyle w:val="NoSpacing"/>
        <w:spacing w:line="276" w:lineRule="auto"/>
        <w:jc w:val="center"/>
        <w:rPr>
          <w:sz w:val="24"/>
        </w:rPr>
      </w:pPr>
      <w:r w:rsidRPr="00B66880">
        <w:rPr>
          <w:sz w:val="24"/>
        </w:rPr>
        <w:t>LAPORAN PRAKTIK KERJA LAPANGAN (PKL)</w:t>
      </w:r>
    </w:p>
    <w:p w14:paraId="4C3EB843" w14:textId="77777777" w:rsidR="008F7B70" w:rsidRPr="00B66880" w:rsidRDefault="008F7B70" w:rsidP="00DF6EE1">
      <w:pPr>
        <w:pStyle w:val="NoSpacing"/>
        <w:spacing w:line="276" w:lineRule="auto"/>
        <w:jc w:val="center"/>
        <w:rPr>
          <w:sz w:val="24"/>
        </w:rPr>
      </w:pPr>
      <w:r w:rsidRPr="00B66880">
        <w:rPr>
          <w:sz w:val="24"/>
        </w:rPr>
        <w:t>PERUSAHAAN/INDUSTRI</w:t>
      </w:r>
    </w:p>
    <w:p w14:paraId="1D2FC7A5" w14:textId="443C51A7" w:rsidR="008F7B70" w:rsidRPr="00B66880" w:rsidRDefault="008F7B70" w:rsidP="00DF6EE1">
      <w:pPr>
        <w:pStyle w:val="NoSpacing"/>
        <w:spacing w:line="276" w:lineRule="auto"/>
        <w:jc w:val="center"/>
      </w:pPr>
      <w:r w:rsidRPr="00B66880">
        <w:rPr>
          <w:sz w:val="24"/>
        </w:rPr>
        <w:t xml:space="preserve">DINAS KOMUNIKASI DAN INFORMATIKA KOTA </w:t>
      </w:r>
      <w:r w:rsidR="00A37704">
        <w:rPr>
          <w:sz w:val="24"/>
        </w:rPr>
        <w:t>MALANG</w:t>
      </w:r>
    </w:p>
    <w:p w14:paraId="4D0ACE98" w14:textId="77777777" w:rsidR="008F7B70" w:rsidRPr="00B66880" w:rsidRDefault="008F7B70" w:rsidP="00B66880">
      <w:pPr>
        <w:jc w:val="center"/>
      </w:pPr>
    </w:p>
    <w:p w14:paraId="32A48C43" w14:textId="488478BD" w:rsidR="001B639F" w:rsidRDefault="001B639F" w:rsidP="001B639F">
      <w:pPr>
        <w:pStyle w:val="NoSpacing"/>
        <w:jc w:val="center"/>
        <w:rPr>
          <w:sz w:val="24"/>
        </w:rPr>
      </w:pPr>
      <w:r w:rsidRPr="001B639F">
        <w:rPr>
          <w:sz w:val="24"/>
        </w:rPr>
        <w:t xml:space="preserve">IMPLEMENTASI SISTEM TERDISTRIBUSI BERBASIS </w:t>
      </w:r>
      <w:r w:rsidR="001418D2" w:rsidRPr="001418D2">
        <w:rPr>
          <w:i/>
          <w:sz w:val="24"/>
        </w:rPr>
        <w:t>MICRO</w:t>
      </w:r>
      <w:r w:rsidR="003A3AC6" w:rsidRPr="003A3AC6">
        <w:rPr>
          <w:i/>
          <w:sz w:val="24"/>
        </w:rPr>
        <w:t>SERVICE</w:t>
      </w:r>
      <w:r w:rsidRPr="001B639F">
        <w:rPr>
          <w:sz w:val="24"/>
        </w:rPr>
        <w:t xml:space="preserve"> PADA LAYANAN E-MAKAM PEMERINTAH KOTA </w:t>
      </w:r>
      <w:r w:rsidR="00A37704">
        <w:rPr>
          <w:sz w:val="24"/>
        </w:rPr>
        <w:t>MALANG</w:t>
      </w:r>
    </w:p>
    <w:p w14:paraId="6DA5C785" w14:textId="77777777" w:rsidR="001B639F" w:rsidRDefault="001B639F" w:rsidP="001B639F">
      <w:pPr>
        <w:pStyle w:val="NoSpacing"/>
        <w:jc w:val="center"/>
        <w:rPr>
          <w:sz w:val="24"/>
        </w:rPr>
      </w:pPr>
    </w:p>
    <w:p w14:paraId="0BE429B6" w14:textId="77777777" w:rsidR="00B66880" w:rsidRPr="00B66880" w:rsidRDefault="00B66880" w:rsidP="00B66880">
      <w:pPr>
        <w:pStyle w:val="NoSpacing"/>
        <w:jc w:val="center"/>
        <w:rPr>
          <w:sz w:val="24"/>
        </w:rPr>
      </w:pPr>
      <w:r w:rsidRPr="00B66880">
        <w:rPr>
          <w:sz w:val="24"/>
        </w:rPr>
        <w:t>Diajukan untuk memenuhi sebagian persyaratan Kurikulum Sarjana</w:t>
      </w:r>
    </w:p>
    <w:p w14:paraId="4B20F047" w14:textId="77777777" w:rsidR="00B66880" w:rsidRPr="00B66880" w:rsidRDefault="00B66880" w:rsidP="00B66880">
      <w:pPr>
        <w:pStyle w:val="NoSpacing"/>
        <w:jc w:val="center"/>
        <w:rPr>
          <w:sz w:val="24"/>
        </w:rPr>
      </w:pPr>
      <w:r w:rsidRPr="00B66880">
        <w:rPr>
          <w:sz w:val="24"/>
        </w:rPr>
        <w:t>Program Studi Teknik Informatika</w:t>
      </w:r>
    </w:p>
    <w:p w14:paraId="49AEA05F" w14:textId="77777777" w:rsidR="00B66880" w:rsidRPr="00B66880" w:rsidRDefault="00B66880" w:rsidP="00B66880">
      <w:pPr>
        <w:pStyle w:val="NoSpacing"/>
        <w:jc w:val="center"/>
        <w:rPr>
          <w:sz w:val="24"/>
        </w:rPr>
      </w:pPr>
      <w:r w:rsidRPr="00B66880">
        <w:rPr>
          <w:sz w:val="24"/>
        </w:rPr>
        <w:t>Bidang Komputasi Berbasis Jaringan</w:t>
      </w:r>
    </w:p>
    <w:p w14:paraId="4B4B286A" w14:textId="77777777" w:rsidR="00B66880" w:rsidRDefault="00B66880" w:rsidP="00B66880">
      <w:pPr>
        <w:spacing w:line="240" w:lineRule="auto"/>
        <w:jc w:val="center"/>
      </w:pPr>
    </w:p>
    <w:p w14:paraId="1D5A446D" w14:textId="77777777" w:rsidR="00B66880" w:rsidRDefault="00B66880" w:rsidP="00B66880">
      <w:pPr>
        <w:spacing w:line="240" w:lineRule="auto"/>
        <w:jc w:val="center"/>
      </w:pPr>
      <w:r>
        <w:t>Disusun Oleh:</w:t>
      </w:r>
    </w:p>
    <w:p w14:paraId="2AFFBBE0" w14:textId="77777777" w:rsidR="00B66880" w:rsidRDefault="001B639F" w:rsidP="00B66880">
      <w:pPr>
        <w:spacing w:line="240" w:lineRule="auto"/>
        <w:jc w:val="center"/>
        <w:rPr>
          <w:b/>
        </w:rPr>
      </w:pPr>
      <w:r>
        <w:rPr>
          <w:b/>
        </w:rPr>
        <w:t>Firman Budi Safrizal</w:t>
      </w:r>
      <w:r>
        <w:rPr>
          <w:b/>
        </w:rPr>
        <w:tab/>
        <w:t>155150201111147</w:t>
      </w:r>
    </w:p>
    <w:p w14:paraId="2FD755A5" w14:textId="77777777" w:rsidR="00B66880" w:rsidRDefault="001B639F" w:rsidP="00B66880">
      <w:pPr>
        <w:spacing w:line="240" w:lineRule="auto"/>
        <w:jc w:val="center"/>
        <w:rPr>
          <w:b/>
        </w:rPr>
      </w:pPr>
      <w:r>
        <w:rPr>
          <w:b/>
        </w:rPr>
        <w:t>Fadhlan Muhammad</w:t>
      </w:r>
      <w:r>
        <w:rPr>
          <w:b/>
        </w:rPr>
        <w:tab/>
        <w:t>155150201111108</w:t>
      </w:r>
    </w:p>
    <w:p w14:paraId="72FD698A" w14:textId="77777777" w:rsidR="00B66880" w:rsidRDefault="001B639F" w:rsidP="00DF6EE1">
      <w:pPr>
        <w:spacing w:line="240" w:lineRule="auto"/>
        <w:jc w:val="center"/>
        <w:rPr>
          <w:b/>
        </w:rPr>
      </w:pPr>
      <w:r>
        <w:rPr>
          <w:b/>
        </w:rPr>
        <w:t>Dian Zaki Yudhono</w:t>
      </w:r>
      <w:r w:rsidR="00B66880">
        <w:rPr>
          <w:b/>
        </w:rPr>
        <w:tab/>
        <w:t>15515020</w:t>
      </w:r>
      <w:r>
        <w:rPr>
          <w:b/>
        </w:rPr>
        <w:t>0111085</w:t>
      </w:r>
    </w:p>
    <w:p w14:paraId="7EC6C1B9" w14:textId="77777777" w:rsidR="001B639F" w:rsidRDefault="001B639F" w:rsidP="00DF6EE1">
      <w:pPr>
        <w:spacing w:line="240" w:lineRule="auto"/>
        <w:jc w:val="center"/>
        <w:rPr>
          <w:b/>
        </w:rPr>
      </w:pPr>
    </w:p>
    <w:p w14:paraId="2A02DA4F" w14:textId="77777777" w:rsidR="00B66880" w:rsidRPr="00B66880" w:rsidRDefault="00B66880" w:rsidP="00B66880">
      <w:pPr>
        <w:pStyle w:val="NoSpacing"/>
        <w:jc w:val="center"/>
        <w:rPr>
          <w:sz w:val="24"/>
        </w:rPr>
      </w:pPr>
      <w:r w:rsidRPr="00B66880">
        <w:rPr>
          <w:sz w:val="24"/>
        </w:rPr>
        <w:t>Praktik Kerja Lapangan ini dilaksanakan pada</w:t>
      </w:r>
    </w:p>
    <w:p w14:paraId="4A7DC52B" w14:textId="77777777" w:rsidR="00DF6EE1" w:rsidRDefault="001B639F" w:rsidP="00DF6EE1">
      <w:pPr>
        <w:pStyle w:val="NoSpacing"/>
        <w:jc w:val="center"/>
        <w:rPr>
          <w:sz w:val="24"/>
        </w:rPr>
      </w:pPr>
      <w:r>
        <w:rPr>
          <w:sz w:val="24"/>
        </w:rPr>
        <w:t>25 Juni sampai dengan 19</w:t>
      </w:r>
      <w:r w:rsidR="00B66880" w:rsidRPr="00B66880">
        <w:rPr>
          <w:sz w:val="24"/>
        </w:rPr>
        <w:t xml:space="preserve"> </w:t>
      </w:r>
      <w:r w:rsidR="00DF6EE1">
        <w:rPr>
          <w:sz w:val="24"/>
        </w:rPr>
        <w:t>September</w:t>
      </w:r>
      <w:r w:rsidR="00B66880" w:rsidRPr="00B66880">
        <w:rPr>
          <w:sz w:val="24"/>
        </w:rPr>
        <w:t xml:space="preserve"> 2018</w:t>
      </w:r>
    </w:p>
    <w:p w14:paraId="5601CC80" w14:textId="66D6F987" w:rsidR="00DF6EE1" w:rsidRDefault="00DF6EE1" w:rsidP="00DF6EE1">
      <w:pPr>
        <w:pStyle w:val="NoSpacing"/>
        <w:jc w:val="center"/>
        <w:rPr>
          <w:sz w:val="24"/>
        </w:rPr>
      </w:pPr>
    </w:p>
    <w:p w14:paraId="602F9FD6" w14:textId="3F3CE0E5" w:rsidR="002D5301" w:rsidRDefault="002D5301" w:rsidP="00DF6EE1">
      <w:pPr>
        <w:pStyle w:val="NoSpacing"/>
        <w:jc w:val="center"/>
        <w:rPr>
          <w:sz w:val="24"/>
        </w:rPr>
      </w:pPr>
    </w:p>
    <w:p w14:paraId="3A964BC3" w14:textId="6F739262" w:rsidR="00822E96" w:rsidRPr="00B66880" w:rsidRDefault="00822E96" w:rsidP="00DF6EE1">
      <w:pPr>
        <w:pStyle w:val="NoSpacing"/>
        <w:jc w:val="center"/>
        <w:rPr>
          <w:sz w:val="24"/>
        </w:rPr>
      </w:pPr>
    </w:p>
    <w:p w14:paraId="1E0F2816" w14:textId="77777777" w:rsidR="00B66880" w:rsidRPr="00B66880" w:rsidRDefault="00B66880" w:rsidP="00B66880">
      <w:pPr>
        <w:pStyle w:val="NoSpacing"/>
        <w:jc w:val="center"/>
        <w:rPr>
          <w:sz w:val="24"/>
        </w:rPr>
      </w:pPr>
      <w:r w:rsidRPr="00B66880">
        <w:rPr>
          <w:sz w:val="24"/>
        </w:rPr>
        <w:t>Telah diperiksa dan disetujui oleh:</w:t>
      </w:r>
    </w:p>
    <w:p w14:paraId="4681A8D0" w14:textId="77777777" w:rsidR="00B66880" w:rsidRDefault="00B66880" w:rsidP="00B66880">
      <w:pPr>
        <w:spacing w:line="240" w:lineRule="auto"/>
        <w:jc w:val="center"/>
      </w:pPr>
    </w:p>
    <w:p w14:paraId="7735FEB6" w14:textId="77777777" w:rsidR="00B66880" w:rsidRDefault="00B66880" w:rsidP="00B66880">
      <w:pPr>
        <w:spacing w:line="240" w:lineRule="auto"/>
        <w:jc w:val="both"/>
      </w:pPr>
      <w:r>
        <w:t>Mengetahui,</w:t>
      </w:r>
      <w:r>
        <w:tab/>
      </w:r>
      <w:r>
        <w:tab/>
      </w:r>
      <w:r>
        <w:tab/>
      </w:r>
      <w:r>
        <w:tab/>
      </w:r>
      <w:r>
        <w:tab/>
      </w:r>
      <w:r>
        <w:tab/>
        <w:t>Menyetujui,</w:t>
      </w:r>
    </w:p>
    <w:p w14:paraId="6D79936F" w14:textId="77777777" w:rsidR="00B66880" w:rsidRDefault="00B66880" w:rsidP="00B66880">
      <w:pPr>
        <w:spacing w:line="240" w:lineRule="auto"/>
        <w:jc w:val="both"/>
      </w:pPr>
      <w:r>
        <w:t>Ketua Jurusan Teknik Informatika</w:t>
      </w:r>
      <w:r>
        <w:tab/>
      </w:r>
      <w:r>
        <w:tab/>
      </w:r>
      <w:r>
        <w:tab/>
        <w:t>Dosen Pembimbing PKL</w:t>
      </w:r>
    </w:p>
    <w:p w14:paraId="6C1A0B53" w14:textId="77777777" w:rsidR="00B66880" w:rsidRDefault="00B66880" w:rsidP="00B66880">
      <w:pPr>
        <w:spacing w:line="240" w:lineRule="auto"/>
        <w:jc w:val="both"/>
      </w:pPr>
    </w:p>
    <w:p w14:paraId="3E314EB0" w14:textId="77777777" w:rsidR="00B66880" w:rsidRDefault="00B66880" w:rsidP="00B66880">
      <w:pPr>
        <w:spacing w:line="240" w:lineRule="auto"/>
        <w:jc w:val="both"/>
      </w:pPr>
    </w:p>
    <w:p w14:paraId="04A48032" w14:textId="77777777" w:rsidR="00B66880" w:rsidRDefault="00B66880" w:rsidP="00B66880">
      <w:pPr>
        <w:spacing w:line="240" w:lineRule="auto"/>
        <w:jc w:val="both"/>
      </w:pPr>
    </w:p>
    <w:p w14:paraId="35D6B1DE" w14:textId="3136D20A" w:rsidR="00B66880" w:rsidRDefault="00B66880" w:rsidP="00822E96">
      <w:pPr>
        <w:spacing w:line="240" w:lineRule="auto"/>
        <w:ind w:right="-427"/>
        <w:jc w:val="both"/>
      </w:pPr>
      <w:r>
        <w:rPr>
          <w:u w:val="single"/>
        </w:rPr>
        <w:t>Tri Astoto Kurniawan, S.T, M.T, Ph.D</w:t>
      </w:r>
      <w:r w:rsidR="00822E96">
        <w:tab/>
      </w:r>
      <w:r w:rsidR="00822E96">
        <w:tab/>
        <w:t xml:space="preserve">           </w:t>
      </w:r>
      <w:r w:rsidR="0050578C">
        <w:rPr>
          <w:u w:val="single"/>
        </w:rPr>
        <w:t xml:space="preserve">Adhitya </w:t>
      </w:r>
      <w:r w:rsidR="002D5301">
        <w:rPr>
          <w:u w:val="single"/>
        </w:rPr>
        <w:t xml:space="preserve">Bhawiyuga, S.Kom, </w:t>
      </w:r>
      <w:r w:rsidR="001B639F" w:rsidRPr="001B639F">
        <w:rPr>
          <w:u w:val="single"/>
        </w:rPr>
        <w:t>M.Sc</w:t>
      </w:r>
    </w:p>
    <w:p w14:paraId="318A746B" w14:textId="6A194C3C" w:rsidR="001A2898" w:rsidRDefault="00B66880" w:rsidP="00E06935">
      <w:pPr>
        <w:spacing w:line="240" w:lineRule="auto"/>
        <w:jc w:val="both"/>
      </w:pPr>
      <w:r>
        <w:t>NIP: 197105182003121001</w:t>
      </w:r>
      <w:r>
        <w:tab/>
      </w:r>
      <w:r>
        <w:tab/>
      </w:r>
      <w:r>
        <w:tab/>
      </w:r>
      <w:r>
        <w:tab/>
        <w:t xml:space="preserve">NIP: </w:t>
      </w:r>
      <w:r w:rsidR="00F1124A" w:rsidRPr="00F1124A">
        <w:t>198907202018031002</w:t>
      </w:r>
    </w:p>
    <w:p w14:paraId="27A0F5A1" w14:textId="77777777" w:rsidR="001A2898" w:rsidRPr="002D4836" w:rsidRDefault="001A2898" w:rsidP="00866351">
      <w:pPr>
        <w:pStyle w:val="Heading1"/>
        <w:numPr>
          <w:ilvl w:val="0"/>
          <w:numId w:val="0"/>
        </w:numPr>
      </w:pPr>
      <w:bookmarkStart w:id="1" w:name="_KATA_PENGANTAR"/>
      <w:bookmarkStart w:id="2" w:name="_Toc531864908"/>
      <w:bookmarkEnd w:id="1"/>
      <w:r w:rsidRPr="002D4836">
        <w:lastRenderedPageBreak/>
        <w:t>KATA PENGANTAR</w:t>
      </w:r>
      <w:bookmarkEnd w:id="2"/>
    </w:p>
    <w:p w14:paraId="64FBE346" w14:textId="77777777" w:rsidR="001A2898" w:rsidRPr="002D4836" w:rsidRDefault="001A2898" w:rsidP="001A2898"/>
    <w:p w14:paraId="2E4AE0B4" w14:textId="77777777" w:rsidR="001A2898" w:rsidRPr="001A2898" w:rsidRDefault="00AF0399" w:rsidP="001A2898">
      <w:pPr>
        <w:jc w:val="both"/>
      </w:pPr>
      <w:r>
        <w:t>Assalamu’</w:t>
      </w:r>
      <w:r w:rsidR="001A2898" w:rsidRPr="001A2898">
        <w:t>alaikum Wr. Wb.</w:t>
      </w:r>
    </w:p>
    <w:p w14:paraId="099B1EED" w14:textId="027A4C68" w:rsidR="001A2898" w:rsidRPr="001A2898" w:rsidRDefault="001A2898" w:rsidP="001A2898">
      <w:pPr>
        <w:ind w:firstLine="720"/>
        <w:jc w:val="both"/>
      </w:pPr>
      <w:r w:rsidRPr="001A2898">
        <w:t>Dengan selalu memanjatkan puji syukur kehadirat Tuhan Yang Maha Esa, berkat limpahan</w:t>
      </w:r>
      <w:r w:rsidR="00577BC0">
        <w:t>-Nya sehingga kami dapat menyelesaikan laporan kegiatan Praktik Kerja Lapangan (PKL)</w:t>
      </w:r>
      <w:r w:rsidRPr="001A2898">
        <w:t xml:space="preserve"> yang dilaksanakan di Kantor Dinas Komunikasi dan Informatika Kota </w:t>
      </w:r>
      <w:r w:rsidR="00A37704">
        <w:t>Malang</w:t>
      </w:r>
      <w:r w:rsidR="00860B0A">
        <w:t xml:space="preserve"> selama 3</w:t>
      </w:r>
      <w:r w:rsidR="00577BC0">
        <w:t xml:space="preserve"> bulan dengan baik.</w:t>
      </w:r>
    </w:p>
    <w:p w14:paraId="1EFE3328" w14:textId="77777777" w:rsidR="001A2898" w:rsidRPr="001A2898" w:rsidRDefault="00577BC0" w:rsidP="001A2898">
      <w:pPr>
        <w:ind w:firstLine="720"/>
        <w:jc w:val="both"/>
      </w:pPr>
      <w:r>
        <w:t>Dalam pelaksanaan PKL dan p</w:t>
      </w:r>
      <w:r w:rsidR="001A2898" w:rsidRPr="001A2898">
        <w:t xml:space="preserve">enyusun </w:t>
      </w:r>
      <w:r>
        <w:t xml:space="preserve">laporan ini </w:t>
      </w:r>
      <w:r w:rsidR="001A2898" w:rsidRPr="001A2898">
        <w:t xml:space="preserve">tidak terlepas dari bantuan berbagai </w:t>
      </w:r>
      <w:r>
        <w:t>pihak. Oleh karena itu, kami</w:t>
      </w:r>
      <w:r w:rsidR="001A2898" w:rsidRPr="001A2898">
        <w:t xml:space="preserve"> mengucapk</w:t>
      </w:r>
      <w:r>
        <w:t xml:space="preserve">an terima kasih </w:t>
      </w:r>
      <w:proofErr w:type="gramStart"/>
      <w:r>
        <w:t>kepada :</w:t>
      </w:r>
      <w:proofErr w:type="gramEnd"/>
    </w:p>
    <w:p w14:paraId="18FD3CD5" w14:textId="77777777" w:rsidR="001A2898" w:rsidRDefault="001A2898" w:rsidP="00BB0F4D">
      <w:pPr>
        <w:pStyle w:val="ListParagraph"/>
        <w:numPr>
          <w:ilvl w:val="0"/>
          <w:numId w:val="2"/>
        </w:numPr>
        <w:jc w:val="both"/>
      </w:pPr>
      <w:r>
        <w:t>Tuhan Yang Maha Esa, karena atas rahmat dan karunia-Nya kami mampu menyelesaikan PKL dan laporan kegiatan ini dengan baik.</w:t>
      </w:r>
    </w:p>
    <w:p w14:paraId="46136CCE" w14:textId="77777777" w:rsidR="001A2898" w:rsidRDefault="001A2898" w:rsidP="00BB0F4D">
      <w:pPr>
        <w:pStyle w:val="ListParagraph"/>
        <w:numPr>
          <w:ilvl w:val="0"/>
          <w:numId w:val="2"/>
        </w:numPr>
        <w:jc w:val="both"/>
      </w:pPr>
      <w:r>
        <w:t>Orang tua kami dan keluarga besar serta saudara-saudara yang selalu memberi dukungan moral dan materi.</w:t>
      </w:r>
    </w:p>
    <w:p w14:paraId="7241E1DD" w14:textId="77777777" w:rsidR="001A2898" w:rsidRPr="001A2898" w:rsidRDefault="00860B0A" w:rsidP="00BB0F4D">
      <w:pPr>
        <w:pStyle w:val="ListParagraph"/>
        <w:numPr>
          <w:ilvl w:val="0"/>
          <w:numId w:val="2"/>
        </w:numPr>
        <w:jc w:val="both"/>
      </w:pPr>
      <w:r>
        <w:t>Agus Wahyu Widodo, S.T, M.Cs</w:t>
      </w:r>
      <w:r w:rsidR="001A2898" w:rsidRPr="001A2898">
        <w:t xml:space="preserve"> selaku Kepala Program Studi Teknik Informatika Fakultas Ilmu Komputer Universitas Brawijaya.</w:t>
      </w:r>
    </w:p>
    <w:p w14:paraId="6482E2FA" w14:textId="77777777" w:rsidR="001A2898" w:rsidRPr="001A2898" w:rsidRDefault="001A2898" w:rsidP="00BB0F4D">
      <w:pPr>
        <w:pStyle w:val="ListParagraph"/>
        <w:numPr>
          <w:ilvl w:val="0"/>
          <w:numId w:val="2"/>
        </w:numPr>
        <w:jc w:val="both"/>
      </w:pPr>
      <w:r w:rsidRPr="001A2898">
        <w:t>Tri Astoto Kurniawan, S.T, M.T, Ph.D selaku Ketua Jurusan Teknik Informatika Fakultas Ilmu Komputer Universitas Brawijaya.</w:t>
      </w:r>
    </w:p>
    <w:p w14:paraId="0C4A8F3A" w14:textId="77777777" w:rsidR="001A2898" w:rsidRPr="001A2898" w:rsidRDefault="00860B0A" w:rsidP="00860B0A">
      <w:pPr>
        <w:pStyle w:val="ListParagraph"/>
        <w:numPr>
          <w:ilvl w:val="0"/>
          <w:numId w:val="2"/>
        </w:numPr>
        <w:jc w:val="both"/>
      </w:pPr>
      <w:r w:rsidRPr="00860B0A">
        <w:t>Adhitya Bhawiyuga, S.Kom, M.Sc</w:t>
      </w:r>
      <w:r w:rsidR="001A2898" w:rsidRPr="001A2898">
        <w:t xml:space="preserve"> selaku </w:t>
      </w:r>
      <w:r w:rsidR="001A2898">
        <w:t>dosen pembimbing PKL.</w:t>
      </w:r>
    </w:p>
    <w:p w14:paraId="236567F5" w14:textId="67AA4A28" w:rsidR="001A2898" w:rsidRPr="001A2898" w:rsidRDefault="00FA1C03" w:rsidP="00BB0F4D">
      <w:pPr>
        <w:pStyle w:val="ListParagraph"/>
        <w:numPr>
          <w:ilvl w:val="0"/>
          <w:numId w:val="2"/>
        </w:numPr>
        <w:jc w:val="both"/>
      </w:pPr>
      <w:r>
        <w:t>Dinas Komunikasi dan Informatika selaku tempat kami melaksanakan PKL.</w:t>
      </w:r>
    </w:p>
    <w:p w14:paraId="0451EB36" w14:textId="77777777" w:rsidR="001A2898" w:rsidRPr="001A2898" w:rsidRDefault="001A2898" w:rsidP="001A2898">
      <w:pPr>
        <w:ind w:firstLine="360"/>
        <w:jc w:val="both"/>
      </w:pPr>
      <w:r w:rsidRPr="001A2898">
        <w:t>Penulis menerima kritik dan saran yang membangun agar dalam pelaksanaan penyusunan penyusunan laporan Praktik Kerja Lapangan pada masa yang akan datang kami dapat melaksanakan dan menghasilkan penelitian yang lebih sempurna, penulis berharap agar hasil laporan Praktik Kerja Lapangan ini berguna bagi semua pihak.</w:t>
      </w:r>
    </w:p>
    <w:p w14:paraId="55B93BDA" w14:textId="77777777" w:rsidR="001A2898" w:rsidRDefault="001A2898" w:rsidP="001A2898">
      <w:pPr>
        <w:ind w:firstLine="360"/>
        <w:jc w:val="both"/>
      </w:pPr>
    </w:p>
    <w:p w14:paraId="3E39EDBE" w14:textId="176625E1" w:rsidR="001A2898" w:rsidRDefault="00860B0A" w:rsidP="00860B0A">
      <w:pPr>
        <w:ind w:firstLine="360"/>
        <w:jc w:val="right"/>
      </w:pPr>
      <w:r>
        <w:tab/>
      </w:r>
      <w:r>
        <w:tab/>
      </w:r>
      <w:r>
        <w:tab/>
      </w:r>
      <w:r>
        <w:tab/>
      </w:r>
      <w:r>
        <w:tab/>
      </w:r>
      <w:r>
        <w:tab/>
      </w:r>
      <w:r>
        <w:tab/>
      </w:r>
      <w:r w:rsidR="00A37704">
        <w:t>Malang</w:t>
      </w:r>
      <w:r>
        <w:t xml:space="preserve">, 8 </w:t>
      </w:r>
      <w:r w:rsidR="00577BC0">
        <w:t>September</w:t>
      </w:r>
      <w:r w:rsidR="001A2898">
        <w:t xml:space="preserve"> 2018</w:t>
      </w:r>
    </w:p>
    <w:p w14:paraId="4F6259CE" w14:textId="77777777" w:rsidR="001A2898" w:rsidRDefault="001A2898" w:rsidP="001A2898">
      <w:pPr>
        <w:ind w:firstLine="360"/>
        <w:jc w:val="both"/>
      </w:pPr>
      <w:r>
        <w:tab/>
      </w:r>
      <w:r>
        <w:tab/>
      </w:r>
      <w:r>
        <w:tab/>
      </w:r>
      <w:r>
        <w:tab/>
      </w:r>
      <w:r>
        <w:tab/>
      </w:r>
      <w:r>
        <w:tab/>
      </w:r>
      <w:r>
        <w:tab/>
      </w:r>
      <w:r>
        <w:tab/>
      </w:r>
      <w:r>
        <w:tab/>
        <w:t xml:space="preserve">        </w:t>
      </w:r>
      <w:r>
        <w:tab/>
      </w:r>
    </w:p>
    <w:p w14:paraId="0B1C0E21" w14:textId="77777777" w:rsidR="001A2898" w:rsidRDefault="001A2898" w:rsidP="001A2898">
      <w:pPr>
        <w:jc w:val="both"/>
      </w:pPr>
    </w:p>
    <w:p w14:paraId="4E56B6BE" w14:textId="77777777" w:rsidR="001A2898" w:rsidRDefault="001A2898" w:rsidP="001A2898">
      <w:pPr>
        <w:ind w:firstLine="360"/>
        <w:jc w:val="both"/>
      </w:pPr>
    </w:p>
    <w:p w14:paraId="6FAD7E0C" w14:textId="77777777" w:rsidR="001A2898" w:rsidRDefault="001A2898" w:rsidP="001A2898">
      <w:pPr>
        <w:ind w:left="6480" w:firstLine="720"/>
        <w:jc w:val="both"/>
      </w:pPr>
      <w:r>
        <w:t>Penulis</w:t>
      </w:r>
    </w:p>
    <w:p w14:paraId="6DC98931" w14:textId="77777777" w:rsidR="001A2898" w:rsidRDefault="001A2898" w:rsidP="001A2898">
      <w:pPr>
        <w:ind w:firstLine="360"/>
        <w:jc w:val="both"/>
      </w:pPr>
    </w:p>
    <w:bookmarkStart w:id="3" w:name="_Toc531864909" w:displacedByCustomXml="next"/>
    <w:sdt>
      <w:sdtPr>
        <w:rPr>
          <w:rFonts w:eastAsiaTheme="minorHAnsi" w:cstheme="minorBidi"/>
          <w:b w:val="0"/>
          <w:sz w:val="24"/>
          <w:szCs w:val="22"/>
        </w:rPr>
        <w:id w:val="1215622979"/>
        <w:docPartObj>
          <w:docPartGallery w:val="Table of Contents"/>
          <w:docPartUnique/>
        </w:docPartObj>
      </w:sdtPr>
      <w:sdtEndPr>
        <w:rPr>
          <w:bCs/>
          <w:noProof/>
        </w:rPr>
      </w:sdtEndPr>
      <w:sdtContent>
        <w:p w14:paraId="67A1204C" w14:textId="77777777" w:rsidR="00866351" w:rsidRDefault="00866351" w:rsidP="00866351">
          <w:pPr>
            <w:pStyle w:val="Heading1"/>
            <w:numPr>
              <w:ilvl w:val="0"/>
              <w:numId w:val="0"/>
            </w:numPr>
            <w:ind w:left="360"/>
          </w:pPr>
          <w:r>
            <w:t>DAFTAR ISI</w:t>
          </w:r>
          <w:bookmarkEnd w:id="3"/>
        </w:p>
        <w:p w14:paraId="2B60FB6C" w14:textId="77777777" w:rsidR="00866351" w:rsidRPr="00866351" w:rsidRDefault="00866351" w:rsidP="00866351"/>
        <w:p w14:paraId="7EB6CAB3" w14:textId="5F9BA93D" w:rsidR="00EE7C89" w:rsidRDefault="00866351">
          <w:pPr>
            <w:pStyle w:val="TOC1"/>
            <w:rPr>
              <w:rFonts w:eastAsiaTheme="minorEastAsia"/>
              <w:noProof/>
              <w:sz w:val="22"/>
            </w:rPr>
          </w:pPr>
          <w:r>
            <w:fldChar w:fldCharType="begin"/>
          </w:r>
          <w:r>
            <w:instrText xml:space="preserve"> TOC \o "1-3" \h \z \u </w:instrText>
          </w:r>
          <w:r>
            <w:fldChar w:fldCharType="separate"/>
          </w:r>
          <w:hyperlink w:anchor="_Toc531864907" w:history="1">
            <w:r w:rsidR="00EE7C89" w:rsidRPr="00D57332">
              <w:rPr>
                <w:rStyle w:val="Hyperlink"/>
                <w:noProof/>
              </w:rPr>
              <w:t>PENGESAHAN</w:t>
            </w:r>
            <w:r w:rsidR="00EE7C89">
              <w:rPr>
                <w:noProof/>
                <w:webHidden/>
              </w:rPr>
              <w:tab/>
            </w:r>
            <w:r w:rsidR="00EE7C89">
              <w:rPr>
                <w:noProof/>
                <w:webHidden/>
              </w:rPr>
              <w:fldChar w:fldCharType="begin"/>
            </w:r>
            <w:r w:rsidR="00EE7C89">
              <w:rPr>
                <w:noProof/>
                <w:webHidden/>
              </w:rPr>
              <w:instrText xml:space="preserve"> PAGEREF _Toc531864907 \h </w:instrText>
            </w:r>
            <w:r w:rsidR="00EE7C89">
              <w:rPr>
                <w:noProof/>
                <w:webHidden/>
              </w:rPr>
            </w:r>
            <w:r w:rsidR="00EE7C89">
              <w:rPr>
                <w:noProof/>
                <w:webHidden/>
              </w:rPr>
              <w:fldChar w:fldCharType="separate"/>
            </w:r>
            <w:r w:rsidR="00EE7C89">
              <w:rPr>
                <w:noProof/>
                <w:webHidden/>
              </w:rPr>
              <w:t>i</w:t>
            </w:r>
            <w:r w:rsidR="00EE7C89">
              <w:rPr>
                <w:noProof/>
                <w:webHidden/>
              </w:rPr>
              <w:fldChar w:fldCharType="end"/>
            </w:r>
          </w:hyperlink>
        </w:p>
        <w:p w14:paraId="458B2A97" w14:textId="2655874E" w:rsidR="00EE7C89" w:rsidRDefault="006F112E">
          <w:pPr>
            <w:pStyle w:val="TOC1"/>
            <w:rPr>
              <w:rFonts w:eastAsiaTheme="minorEastAsia"/>
              <w:noProof/>
              <w:sz w:val="22"/>
            </w:rPr>
          </w:pPr>
          <w:hyperlink w:anchor="_Toc531864908" w:history="1">
            <w:r w:rsidR="00EE7C89" w:rsidRPr="00D57332">
              <w:rPr>
                <w:rStyle w:val="Hyperlink"/>
                <w:noProof/>
              </w:rPr>
              <w:t>KATA PENGANTAR</w:t>
            </w:r>
            <w:r w:rsidR="00EE7C89">
              <w:rPr>
                <w:noProof/>
                <w:webHidden/>
              </w:rPr>
              <w:tab/>
            </w:r>
            <w:r w:rsidR="00EE7C89">
              <w:rPr>
                <w:noProof/>
                <w:webHidden/>
              </w:rPr>
              <w:fldChar w:fldCharType="begin"/>
            </w:r>
            <w:r w:rsidR="00EE7C89">
              <w:rPr>
                <w:noProof/>
                <w:webHidden/>
              </w:rPr>
              <w:instrText xml:space="preserve"> PAGEREF _Toc531864908 \h </w:instrText>
            </w:r>
            <w:r w:rsidR="00EE7C89">
              <w:rPr>
                <w:noProof/>
                <w:webHidden/>
              </w:rPr>
            </w:r>
            <w:r w:rsidR="00EE7C89">
              <w:rPr>
                <w:noProof/>
                <w:webHidden/>
              </w:rPr>
              <w:fldChar w:fldCharType="separate"/>
            </w:r>
            <w:r w:rsidR="00EE7C89">
              <w:rPr>
                <w:noProof/>
                <w:webHidden/>
              </w:rPr>
              <w:t>ii</w:t>
            </w:r>
            <w:r w:rsidR="00EE7C89">
              <w:rPr>
                <w:noProof/>
                <w:webHidden/>
              </w:rPr>
              <w:fldChar w:fldCharType="end"/>
            </w:r>
          </w:hyperlink>
        </w:p>
        <w:p w14:paraId="06EDBC8C" w14:textId="7E8A0952" w:rsidR="00EE7C89" w:rsidRDefault="006F112E">
          <w:pPr>
            <w:pStyle w:val="TOC1"/>
            <w:rPr>
              <w:rFonts w:eastAsiaTheme="minorEastAsia"/>
              <w:noProof/>
              <w:sz w:val="22"/>
            </w:rPr>
          </w:pPr>
          <w:hyperlink w:anchor="_Toc531864909" w:history="1">
            <w:r w:rsidR="00EE7C89" w:rsidRPr="00D57332">
              <w:rPr>
                <w:rStyle w:val="Hyperlink"/>
                <w:noProof/>
              </w:rPr>
              <w:t>DAFTAR ISI</w:t>
            </w:r>
            <w:r w:rsidR="00EE7C89">
              <w:rPr>
                <w:noProof/>
                <w:webHidden/>
              </w:rPr>
              <w:tab/>
            </w:r>
            <w:r w:rsidR="00EE7C89">
              <w:rPr>
                <w:noProof/>
                <w:webHidden/>
              </w:rPr>
              <w:fldChar w:fldCharType="begin"/>
            </w:r>
            <w:r w:rsidR="00EE7C89">
              <w:rPr>
                <w:noProof/>
                <w:webHidden/>
              </w:rPr>
              <w:instrText xml:space="preserve"> PAGEREF _Toc531864909 \h </w:instrText>
            </w:r>
            <w:r w:rsidR="00EE7C89">
              <w:rPr>
                <w:noProof/>
                <w:webHidden/>
              </w:rPr>
            </w:r>
            <w:r w:rsidR="00EE7C89">
              <w:rPr>
                <w:noProof/>
                <w:webHidden/>
              </w:rPr>
              <w:fldChar w:fldCharType="separate"/>
            </w:r>
            <w:r w:rsidR="00EE7C89">
              <w:rPr>
                <w:noProof/>
                <w:webHidden/>
              </w:rPr>
              <w:t>iii</w:t>
            </w:r>
            <w:r w:rsidR="00EE7C89">
              <w:rPr>
                <w:noProof/>
                <w:webHidden/>
              </w:rPr>
              <w:fldChar w:fldCharType="end"/>
            </w:r>
          </w:hyperlink>
        </w:p>
        <w:p w14:paraId="69670A98" w14:textId="56A9149F" w:rsidR="00EE7C89" w:rsidRDefault="006F112E">
          <w:pPr>
            <w:pStyle w:val="TOC1"/>
            <w:rPr>
              <w:rFonts w:eastAsiaTheme="minorEastAsia"/>
              <w:noProof/>
              <w:sz w:val="22"/>
            </w:rPr>
          </w:pPr>
          <w:hyperlink w:anchor="_Toc531864910" w:history="1">
            <w:r w:rsidR="00EE7C89" w:rsidRPr="00D57332">
              <w:rPr>
                <w:rStyle w:val="Hyperlink"/>
                <w:noProof/>
              </w:rPr>
              <w:t>DAFTAR GAMBAR</w:t>
            </w:r>
            <w:r w:rsidR="00EE7C89">
              <w:rPr>
                <w:noProof/>
                <w:webHidden/>
              </w:rPr>
              <w:tab/>
            </w:r>
            <w:r w:rsidR="00EE7C89">
              <w:rPr>
                <w:noProof/>
                <w:webHidden/>
              </w:rPr>
              <w:fldChar w:fldCharType="begin"/>
            </w:r>
            <w:r w:rsidR="00EE7C89">
              <w:rPr>
                <w:noProof/>
                <w:webHidden/>
              </w:rPr>
              <w:instrText xml:space="preserve"> PAGEREF _Toc531864910 \h </w:instrText>
            </w:r>
            <w:r w:rsidR="00EE7C89">
              <w:rPr>
                <w:noProof/>
                <w:webHidden/>
              </w:rPr>
            </w:r>
            <w:r w:rsidR="00EE7C89">
              <w:rPr>
                <w:noProof/>
                <w:webHidden/>
              </w:rPr>
              <w:fldChar w:fldCharType="separate"/>
            </w:r>
            <w:r w:rsidR="00EE7C89">
              <w:rPr>
                <w:noProof/>
                <w:webHidden/>
              </w:rPr>
              <w:t>vii</w:t>
            </w:r>
            <w:r w:rsidR="00EE7C89">
              <w:rPr>
                <w:noProof/>
                <w:webHidden/>
              </w:rPr>
              <w:fldChar w:fldCharType="end"/>
            </w:r>
          </w:hyperlink>
        </w:p>
        <w:p w14:paraId="310E4ADA" w14:textId="440093E0" w:rsidR="00EE7C89" w:rsidRDefault="006F112E">
          <w:pPr>
            <w:pStyle w:val="TOC1"/>
            <w:rPr>
              <w:rFonts w:eastAsiaTheme="minorEastAsia"/>
              <w:noProof/>
              <w:sz w:val="22"/>
            </w:rPr>
          </w:pPr>
          <w:hyperlink w:anchor="_Toc531864911" w:history="1">
            <w:r w:rsidR="00EE7C89" w:rsidRPr="00D57332">
              <w:rPr>
                <w:rStyle w:val="Hyperlink"/>
                <w:noProof/>
              </w:rPr>
              <w:t>DAFTAR TABEL</w:t>
            </w:r>
            <w:r w:rsidR="00EE7C89">
              <w:rPr>
                <w:noProof/>
                <w:webHidden/>
              </w:rPr>
              <w:tab/>
            </w:r>
            <w:r w:rsidR="00EE7C89">
              <w:rPr>
                <w:noProof/>
                <w:webHidden/>
              </w:rPr>
              <w:fldChar w:fldCharType="begin"/>
            </w:r>
            <w:r w:rsidR="00EE7C89">
              <w:rPr>
                <w:noProof/>
                <w:webHidden/>
              </w:rPr>
              <w:instrText xml:space="preserve"> PAGEREF _Toc531864911 \h </w:instrText>
            </w:r>
            <w:r w:rsidR="00EE7C89">
              <w:rPr>
                <w:noProof/>
                <w:webHidden/>
              </w:rPr>
            </w:r>
            <w:r w:rsidR="00EE7C89">
              <w:rPr>
                <w:noProof/>
                <w:webHidden/>
              </w:rPr>
              <w:fldChar w:fldCharType="separate"/>
            </w:r>
            <w:r w:rsidR="00EE7C89">
              <w:rPr>
                <w:noProof/>
                <w:webHidden/>
              </w:rPr>
              <w:t>ix</w:t>
            </w:r>
            <w:r w:rsidR="00EE7C89">
              <w:rPr>
                <w:noProof/>
                <w:webHidden/>
              </w:rPr>
              <w:fldChar w:fldCharType="end"/>
            </w:r>
          </w:hyperlink>
        </w:p>
        <w:p w14:paraId="0C5A5AAD" w14:textId="137BACA5" w:rsidR="00EE7C89" w:rsidRDefault="006F112E">
          <w:pPr>
            <w:pStyle w:val="TOC1"/>
            <w:rPr>
              <w:rFonts w:eastAsiaTheme="minorEastAsia"/>
              <w:noProof/>
              <w:sz w:val="22"/>
            </w:rPr>
          </w:pPr>
          <w:hyperlink w:anchor="_Toc531864912" w:history="1">
            <w:r w:rsidR="00EE7C89" w:rsidRPr="00D57332">
              <w:rPr>
                <w:rStyle w:val="Hyperlink"/>
                <w:rFonts w:ascii="Calibri" w:hAnsi="Calibri"/>
                <w:noProof/>
              </w:rPr>
              <w:t>BAB 1</w:t>
            </w:r>
            <w:r w:rsidR="00EE7C89" w:rsidRPr="00D57332">
              <w:rPr>
                <w:rStyle w:val="Hyperlink"/>
                <w:noProof/>
              </w:rPr>
              <w:t xml:space="preserve"> PENDAHULUAN</w:t>
            </w:r>
            <w:r w:rsidR="00EE7C89">
              <w:rPr>
                <w:noProof/>
                <w:webHidden/>
              </w:rPr>
              <w:tab/>
            </w:r>
            <w:r w:rsidR="00EE7C89">
              <w:rPr>
                <w:noProof/>
                <w:webHidden/>
              </w:rPr>
              <w:fldChar w:fldCharType="begin"/>
            </w:r>
            <w:r w:rsidR="00EE7C89">
              <w:rPr>
                <w:noProof/>
                <w:webHidden/>
              </w:rPr>
              <w:instrText xml:space="preserve"> PAGEREF _Toc531864912 \h </w:instrText>
            </w:r>
            <w:r w:rsidR="00EE7C89">
              <w:rPr>
                <w:noProof/>
                <w:webHidden/>
              </w:rPr>
            </w:r>
            <w:r w:rsidR="00EE7C89">
              <w:rPr>
                <w:noProof/>
                <w:webHidden/>
              </w:rPr>
              <w:fldChar w:fldCharType="separate"/>
            </w:r>
            <w:r w:rsidR="00EE7C89">
              <w:rPr>
                <w:noProof/>
                <w:webHidden/>
              </w:rPr>
              <w:t>1</w:t>
            </w:r>
            <w:r w:rsidR="00EE7C89">
              <w:rPr>
                <w:noProof/>
                <w:webHidden/>
              </w:rPr>
              <w:fldChar w:fldCharType="end"/>
            </w:r>
          </w:hyperlink>
        </w:p>
        <w:p w14:paraId="01554B49" w14:textId="7288D8A1" w:rsidR="00EE7C89" w:rsidRDefault="006F112E">
          <w:pPr>
            <w:pStyle w:val="TOC2"/>
            <w:tabs>
              <w:tab w:val="left" w:pos="880"/>
              <w:tab w:val="right" w:leader="dot" w:pos="7927"/>
            </w:tabs>
            <w:rPr>
              <w:rFonts w:eastAsiaTheme="minorEastAsia"/>
              <w:noProof/>
              <w:sz w:val="22"/>
            </w:rPr>
          </w:pPr>
          <w:hyperlink w:anchor="_Toc531864913" w:history="1">
            <w:r w:rsidR="00EE7C89" w:rsidRPr="00D57332">
              <w:rPr>
                <w:rStyle w:val="Hyperlink"/>
                <w:noProof/>
                <w:lang w:bidi="x-none"/>
                <w14:scene3d>
                  <w14:camera w14:prst="orthographicFront"/>
                  <w14:lightRig w14:rig="threePt" w14:dir="t">
                    <w14:rot w14:lat="0" w14:lon="0" w14:rev="0"/>
                  </w14:lightRig>
                </w14:scene3d>
              </w:rPr>
              <w:t>1.1</w:t>
            </w:r>
            <w:r w:rsidR="00EE7C89">
              <w:rPr>
                <w:rFonts w:eastAsiaTheme="minorEastAsia"/>
                <w:noProof/>
                <w:sz w:val="22"/>
              </w:rPr>
              <w:tab/>
            </w:r>
            <w:r w:rsidR="00EE7C89" w:rsidRPr="00D57332">
              <w:rPr>
                <w:rStyle w:val="Hyperlink"/>
                <w:noProof/>
              </w:rPr>
              <w:t>Latar Belakang</w:t>
            </w:r>
            <w:r w:rsidR="00EE7C89">
              <w:rPr>
                <w:noProof/>
                <w:webHidden/>
              </w:rPr>
              <w:tab/>
            </w:r>
            <w:r w:rsidR="00EE7C89">
              <w:rPr>
                <w:noProof/>
                <w:webHidden/>
              </w:rPr>
              <w:fldChar w:fldCharType="begin"/>
            </w:r>
            <w:r w:rsidR="00EE7C89">
              <w:rPr>
                <w:noProof/>
                <w:webHidden/>
              </w:rPr>
              <w:instrText xml:space="preserve"> PAGEREF _Toc531864913 \h </w:instrText>
            </w:r>
            <w:r w:rsidR="00EE7C89">
              <w:rPr>
                <w:noProof/>
                <w:webHidden/>
              </w:rPr>
            </w:r>
            <w:r w:rsidR="00EE7C89">
              <w:rPr>
                <w:noProof/>
                <w:webHidden/>
              </w:rPr>
              <w:fldChar w:fldCharType="separate"/>
            </w:r>
            <w:r w:rsidR="00EE7C89">
              <w:rPr>
                <w:noProof/>
                <w:webHidden/>
              </w:rPr>
              <w:t>1</w:t>
            </w:r>
            <w:r w:rsidR="00EE7C89">
              <w:rPr>
                <w:noProof/>
                <w:webHidden/>
              </w:rPr>
              <w:fldChar w:fldCharType="end"/>
            </w:r>
          </w:hyperlink>
        </w:p>
        <w:p w14:paraId="4035D7FB" w14:textId="3CE95509" w:rsidR="00EE7C89" w:rsidRDefault="006F112E">
          <w:pPr>
            <w:pStyle w:val="TOC2"/>
            <w:tabs>
              <w:tab w:val="left" w:pos="880"/>
              <w:tab w:val="right" w:leader="dot" w:pos="7927"/>
            </w:tabs>
            <w:rPr>
              <w:rFonts w:eastAsiaTheme="minorEastAsia"/>
              <w:noProof/>
              <w:sz w:val="22"/>
            </w:rPr>
          </w:pPr>
          <w:hyperlink w:anchor="_Toc531864914" w:history="1">
            <w:r w:rsidR="00EE7C89" w:rsidRPr="00D57332">
              <w:rPr>
                <w:rStyle w:val="Hyperlink"/>
                <w:noProof/>
                <w:lang w:bidi="x-none"/>
                <w14:scene3d>
                  <w14:camera w14:prst="orthographicFront"/>
                  <w14:lightRig w14:rig="threePt" w14:dir="t">
                    <w14:rot w14:lat="0" w14:lon="0" w14:rev="0"/>
                  </w14:lightRig>
                </w14:scene3d>
              </w:rPr>
              <w:t>1.2</w:t>
            </w:r>
            <w:r w:rsidR="00EE7C89">
              <w:rPr>
                <w:rFonts w:eastAsiaTheme="minorEastAsia"/>
                <w:noProof/>
                <w:sz w:val="22"/>
              </w:rPr>
              <w:tab/>
            </w:r>
            <w:r w:rsidR="00EE7C89" w:rsidRPr="00D57332">
              <w:rPr>
                <w:rStyle w:val="Hyperlink"/>
                <w:noProof/>
              </w:rPr>
              <w:t>Waktu dan Lokasi PKL</w:t>
            </w:r>
            <w:r w:rsidR="00EE7C89">
              <w:rPr>
                <w:noProof/>
                <w:webHidden/>
              </w:rPr>
              <w:tab/>
            </w:r>
            <w:r w:rsidR="00EE7C89">
              <w:rPr>
                <w:noProof/>
                <w:webHidden/>
              </w:rPr>
              <w:fldChar w:fldCharType="begin"/>
            </w:r>
            <w:r w:rsidR="00EE7C89">
              <w:rPr>
                <w:noProof/>
                <w:webHidden/>
              </w:rPr>
              <w:instrText xml:space="preserve"> PAGEREF _Toc531864914 \h </w:instrText>
            </w:r>
            <w:r w:rsidR="00EE7C89">
              <w:rPr>
                <w:noProof/>
                <w:webHidden/>
              </w:rPr>
            </w:r>
            <w:r w:rsidR="00EE7C89">
              <w:rPr>
                <w:noProof/>
                <w:webHidden/>
              </w:rPr>
              <w:fldChar w:fldCharType="separate"/>
            </w:r>
            <w:r w:rsidR="00EE7C89">
              <w:rPr>
                <w:noProof/>
                <w:webHidden/>
              </w:rPr>
              <w:t>2</w:t>
            </w:r>
            <w:r w:rsidR="00EE7C89">
              <w:rPr>
                <w:noProof/>
                <w:webHidden/>
              </w:rPr>
              <w:fldChar w:fldCharType="end"/>
            </w:r>
          </w:hyperlink>
        </w:p>
        <w:p w14:paraId="0D8C47A1" w14:textId="5E1EB9B7" w:rsidR="00EE7C89" w:rsidRDefault="006F112E">
          <w:pPr>
            <w:pStyle w:val="TOC2"/>
            <w:tabs>
              <w:tab w:val="left" w:pos="880"/>
              <w:tab w:val="right" w:leader="dot" w:pos="7927"/>
            </w:tabs>
            <w:rPr>
              <w:rFonts w:eastAsiaTheme="minorEastAsia"/>
              <w:noProof/>
              <w:sz w:val="22"/>
            </w:rPr>
          </w:pPr>
          <w:hyperlink w:anchor="_Toc531864916" w:history="1">
            <w:r w:rsidR="00EE7C89" w:rsidRPr="00D57332">
              <w:rPr>
                <w:rStyle w:val="Hyperlink"/>
                <w:noProof/>
                <w:lang w:bidi="x-none"/>
                <w14:scene3d>
                  <w14:camera w14:prst="orthographicFront"/>
                  <w14:lightRig w14:rig="threePt" w14:dir="t">
                    <w14:rot w14:lat="0" w14:lon="0" w14:rev="0"/>
                  </w14:lightRig>
                </w14:scene3d>
              </w:rPr>
              <w:t>1.3</w:t>
            </w:r>
            <w:r w:rsidR="00EE7C89">
              <w:rPr>
                <w:rFonts w:eastAsiaTheme="minorEastAsia"/>
                <w:noProof/>
                <w:sz w:val="22"/>
              </w:rPr>
              <w:tab/>
            </w:r>
            <w:r w:rsidR="00EE7C89" w:rsidRPr="00D57332">
              <w:rPr>
                <w:rStyle w:val="Hyperlink"/>
                <w:noProof/>
              </w:rPr>
              <w:t>Rumusan Masalah</w:t>
            </w:r>
            <w:r w:rsidR="00EE7C89">
              <w:rPr>
                <w:noProof/>
                <w:webHidden/>
              </w:rPr>
              <w:tab/>
            </w:r>
            <w:r w:rsidR="00EE7C89">
              <w:rPr>
                <w:noProof/>
                <w:webHidden/>
              </w:rPr>
              <w:fldChar w:fldCharType="begin"/>
            </w:r>
            <w:r w:rsidR="00EE7C89">
              <w:rPr>
                <w:noProof/>
                <w:webHidden/>
              </w:rPr>
              <w:instrText xml:space="preserve"> PAGEREF _Toc531864916 \h </w:instrText>
            </w:r>
            <w:r w:rsidR="00EE7C89">
              <w:rPr>
                <w:noProof/>
                <w:webHidden/>
              </w:rPr>
            </w:r>
            <w:r w:rsidR="00EE7C89">
              <w:rPr>
                <w:noProof/>
                <w:webHidden/>
              </w:rPr>
              <w:fldChar w:fldCharType="separate"/>
            </w:r>
            <w:r w:rsidR="00EE7C89">
              <w:rPr>
                <w:noProof/>
                <w:webHidden/>
              </w:rPr>
              <w:t>2</w:t>
            </w:r>
            <w:r w:rsidR="00EE7C89">
              <w:rPr>
                <w:noProof/>
                <w:webHidden/>
              </w:rPr>
              <w:fldChar w:fldCharType="end"/>
            </w:r>
          </w:hyperlink>
        </w:p>
        <w:p w14:paraId="59A4A110" w14:textId="3FA63874" w:rsidR="00EE7C89" w:rsidRDefault="006F112E">
          <w:pPr>
            <w:pStyle w:val="TOC2"/>
            <w:tabs>
              <w:tab w:val="left" w:pos="880"/>
              <w:tab w:val="right" w:leader="dot" w:pos="7927"/>
            </w:tabs>
            <w:rPr>
              <w:rFonts w:eastAsiaTheme="minorEastAsia"/>
              <w:noProof/>
              <w:sz w:val="22"/>
            </w:rPr>
          </w:pPr>
          <w:hyperlink w:anchor="_Toc531864917" w:history="1">
            <w:r w:rsidR="00EE7C89" w:rsidRPr="00D57332">
              <w:rPr>
                <w:rStyle w:val="Hyperlink"/>
                <w:noProof/>
                <w:lang w:bidi="x-none"/>
                <w14:scene3d>
                  <w14:camera w14:prst="orthographicFront"/>
                  <w14:lightRig w14:rig="threePt" w14:dir="t">
                    <w14:rot w14:lat="0" w14:lon="0" w14:rev="0"/>
                  </w14:lightRig>
                </w14:scene3d>
              </w:rPr>
              <w:t>1.4</w:t>
            </w:r>
            <w:r w:rsidR="00EE7C89">
              <w:rPr>
                <w:rFonts w:eastAsiaTheme="minorEastAsia"/>
                <w:noProof/>
                <w:sz w:val="22"/>
              </w:rPr>
              <w:tab/>
            </w:r>
            <w:r w:rsidR="00EE7C89" w:rsidRPr="00D57332">
              <w:rPr>
                <w:rStyle w:val="Hyperlink"/>
                <w:noProof/>
              </w:rPr>
              <w:t>Tujuan</w:t>
            </w:r>
            <w:r w:rsidR="00EE7C89">
              <w:rPr>
                <w:noProof/>
                <w:webHidden/>
              </w:rPr>
              <w:tab/>
            </w:r>
            <w:r w:rsidR="00EE7C89">
              <w:rPr>
                <w:noProof/>
                <w:webHidden/>
              </w:rPr>
              <w:fldChar w:fldCharType="begin"/>
            </w:r>
            <w:r w:rsidR="00EE7C89">
              <w:rPr>
                <w:noProof/>
                <w:webHidden/>
              </w:rPr>
              <w:instrText xml:space="preserve"> PAGEREF _Toc531864917 \h </w:instrText>
            </w:r>
            <w:r w:rsidR="00EE7C89">
              <w:rPr>
                <w:noProof/>
                <w:webHidden/>
              </w:rPr>
            </w:r>
            <w:r w:rsidR="00EE7C89">
              <w:rPr>
                <w:noProof/>
                <w:webHidden/>
              </w:rPr>
              <w:fldChar w:fldCharType="separate"/>
            </w:r>
            <w:r w:rsidR="00EE7C89">
              <w:rPr>
                <w:noProof/>
                <w:webHidden/>
              </w:rPr>
              <w:t>2</w:t>
            </w:r>
            <w:r w:rsidR="00EE7C89">
              <w:rPr>
                <w:noProof/>
                <w:webHidden/>
              </w:rPr>
              <w:fldChar w:fldCharType="end"/>
            </w:r>
          </w:hyperlink>
        </w:p>
        <w:p w14:paraId="1BC3B7C9" w14:textId="28CF07C7" w:rsidR="00EE7C89" w:rsidRDefault="006F112E">
          <w:pPr>
            <w:pStyle w:val="TOC2"/>
            <w:tabs>
              <w:tab w:val="left" w:pos="880"/>
              <w:tab w:val="right" w:leader="dot" w:pos="7927"/>
            </w:tabs>
            <w:rPr>
              <w:rFonts w:eastAsiaTheme="minorEastAsia"/>
              <w:noProof/>
              <w:sz w:val="22"/>
            </w:rPr>
          </w:pPr>
          <w:hyperlink w:anchor="_Toc531864918" w:history="1">
            <w:r w:rsidR="00EE7C89" w:rsidRPr="00D57332">
              <w:rPr>
                <w:rStyle w:val="Hyperlink"/>
                <w:noProof/>
                <w:lang w:bidi="x-none"/>
                <w14:scene3d>
                  <w14:camera w14:prst="orthographicFront"/>
                  <w14:lightRig w14:rig="threePt" w14:dir="t">
                    <w14:rot w14:lat="0" w14:lon="0" w14:rev="0"/>
                  </w14:lightRig>
                </w14:scene3d>
              </w:rPr>
              <w:t>1.5</w:t>
            </w:r>
            <w:r w:rsidR="00EE7C89">
              <w:rPr>
                <w:rFonts w:eastAsiaTheme="minorEastAsia"/>
                <w:noProof/>
                <w:sz w:val="22"/>
              </w:rPr>
              <w:tab/>
            </w:r>
            <w:r w:rsidR="00EE7C89" w:rsidRPr="00D57332">
              <w:rPr>
                <w:rStyle w:val="Hyperlink"/>
                <w:noProof/>
              </w:rPr>
              <w:t>Manfaat</w:t>
            </w:r>
            <w:r w:rsidR="00EE7C89">
              <w:rPr>
                <w:noProof/>
                <w:webHidden/>
              </w:rPr>
              <w:tab/>
            </w:r>
            <w:r w:rsidR="00EE7C89">
              <w:rPr>
                <w:noProof/>
                <w:webHidden/>
              </w:rPr>
              <w:fldChar w:fldCharType="begin"/>
            </w:r>
            <w:r w:rsidR="00EE7C89">
              <w:rPr>
                <w:noProof/>
                <w:webHidden/>
              </w:rPr>
              <w:instrText xml:space="preserve"> PAGEREF _Toc531864918 \h </w:instrText>
            </w:r>
            <w:r w:rsidR="00EE7C89">
              <w:rPr>
                <w:noProof/>
                <w:webHidden/>
              </w:rPr>
            </w:r>
            <w:r w:rsidR="00EE7C89">
              <w:rPr>
                <w:noProof/>
                <w:webHidden/>
              </w:rPr>
              <w:fldChar w:fldCharType="separate"/>
            </w:r>
            <w:r w:rsidR="00EE7C89">
              <w:rPr>
                <w:noProof/>
                <w:webHidden/>
              </w:rPr>
              <w:t>3</w:t>
            </w:r>
            <w:r w:rsidR="00EE7C89">
              <w:rPr>
                <w:noProof/>
                <w:webHidden/>
              </w:rPr>
              <w:fldChar w:fldCharType="end"/>
            </w:r>
          </w:hyperlink>
        </w:p>
        <w:p w14:paraId="3E6E4CBF" w14:textId="0F7E6C27" w:rsidR="00EE7C89" w:rsidRDefault="006F112E">
          <w:pPr>
            <w:pStyle w:val="TOC2"/>
            <w:tabs>
              <w:tab w:val="left" w:pos="880"/>
              <w:tab w:val="right" w:leader="dot" w:pos="7927"/>
            </w:tabs>
            <w:rPr>
              <w:rFonts w:eastAsiaTheme="minorEastAsia"/>
              <w:noProof/>
              <w:sz w:val="22"/>
            </w:rPr>
          </w:pPr>
          <w:hyperlink w:anchor="_Toc531864919" w:history="1">
            <w:r w:rsidR="00EE7C89" w:rsidRPr="00D57332">
              <w:rPr>
                <w:rStyle w:val="Hyperlink"/>
                <w:noProof/>
                <w:lang w:bidi="x-none"/>
                <w14:scene3d>
                  <w14:camera w14:prst="orthographicFront"/>
                  <w14:lightRig w14:rig="threePt" w14:dir="t">
                    <w14:rot w14:lat="0" w14:lon="0" w14:rev="0"/>
                  </w14:lightRig>
                </w14:scene3d>
              </w:rPr>
              <w:t>1.6</w:t>
            </w:r>
            <w:r w:rsidR="00EE7C89">
              <w:rPr>
                <w:rFonts w:eastAsiaTheme="minorEastAsia"/>
                <w:noProof/>
                <w:sz w:val="22"/>
              </w:rPr>
              <w:tab/>
            </w:r>
            <w:r w:rsidR="00EE7C89" w:rsidRPr="00D57332">
              <w:rPr>
                <w:rStyle w:val="Hyperlink"/>
                <w:noProof/>
              </w:rPr>
              <w:t>Batasan Masalah</w:t>
            </w:r>
            <w:r w:rsidR="00EE7C89">
              <w:rPr>
                <w:noProof/>
                <w:webHidden/>
              </w:rPr>
              <w:tab/>
            </w:r>
            <w:r w:rsidR="00EE7C89">
              <w:rPr>
                <w:noProof/>
                <w:webHidden/>
              </w:rPr>
              <w:fldChar w:fldCharType="begin"/>
            </w:r>
            <w:r w:rsidR="00EE7C89">
              <w:rPr>
                <w:noProof/>
                <w:webHidden/>
              </w:rPr>
              <w:instrText xml:space="preserve"> PAGEREF _Toc531864919 \h </w:instrText>
            </w:r>
            <w:r w:rsidR="00EE7C89">
              <w:rPr>
                <w:noProof/>
                <w:webHidden/>
              </w:rPr>
            </w:r>
            <w:r w:rsidR="00EE7C89">
              <w:rPr>
                <w:noProof/>
                <w:webHidden/>
              </w:rPr>
              <w:fldChar w:fldCharType="separate"/>
            </w:r>
            <w:r w:rsidR="00EE7C89">
              <w:rPr>
                <w:noProof/>
                <w:webHidden/>
              </w:rPr>
              <w:t>3</w:t>
            </w:r>
            <w:r w:rsidR="00EE7C89">
              <w:rPr>
                <w:noProof/>
                <w:webHidden/>
              </w:rPr>
              <w:fldChar w:fldCharType="end"/>
            </w:r>
          </w:hyperlink>
        </w:p>
        <w:p w14:paraId="2883141B" w14:textId="34A120A9" w:rsidR="00EE7C89" w:rsidRDefault="006F112E">
          <w:pPr>
            <w:pStyle w:val="TOC2"/>
            <w:tabs>
              <w:tab w:val="left" w:pos="880"/>
              <w:tab w:val="right" w:leader="dot" w:pos="7927"/>
            </w:tabs>
            <w:rPr>
              <w:rFonts w:eastAsiaTheme="minorEastAsia"/>
              <w:noProof/>
              <w:sz w:val="22"/>
            </w:rPr>
          </w:pPr>
          <w:hyperlink w:anchor="_Toc531864920" w:history="1">
            <w:r w:rsidR="00EE7C89" w:rsidRPr="00D57332">
              <w:rPr>
                <w:rStyle w:val="Hyperlink"/>
                <w:noProof/>
                <w:lang w:bidi="x-none"/>
                <w14:scene3d>
                  <w14:camera w14:prst="orthographicFront"/>
                  <w14:lightRig w14:rig="threePt" w14:dir="t">
                    <w14:rot w14:lat="0" w14:lon="0" w14:rev="0"/>
                  </w14:lightRig>
                </w14:scene3d>
              </w:rPr>
              <w:t>1.7</w:t>
            </w:r>
            <w:r w:rsidR="00EE7C89">
              <w:rPr>
                <w:rFonts w:eastAsiaTheme="minorEastAsia"/>
                <w:noProof/>
                <w:sz w:val="22"/>
              </w:rPr>
              <w:tab/>
            </w:r>
            <w:r w:rsidR="00EE7C89" w:rsidRPr="00D57332">
              <w:rPr>
                <w:rStyle w:val="Hyperlink"/>
                <w:noProof/>
              </w:rPr>
              <w:t>Sistematika Pembahasan</w:t>
            </w:r>
            <w:r w:rsidR="00EE7C89">
              <w:rPr>
                <w:noProof/>
                <w:webHidden/>
              </w:rPr>
              <w:tab/>
            </w:r>
            <w:r w:rsidR="00EE7C89">
              <w:rPr>
                <w:noProof/>
                <w:webHidden/>
              </w:rPr>
              <w:fldChar w:fldCharType="begin"/>
            </w:r>
            <w:r w:rsidR="00EE7C89">
              <w:rPr>
                <w:noProof/>
                <w:webHidden/>
              </w:rPr>
              <w:instrText xml:space="preserve"> PAGEREF _Toc531864920 \h </w:instrText>
            </w:r>
            <w:r w:rsidR="00EE7C89">
              <w:rPr>
                <w:noProof/>
                <w:webHidden/>
              </w:rPr>
            </w:r>
            <w:r w:rsidR="00EE7C89">
              <w:rPr>
                <w:noProof/>
                <w:webHidden/>
              </w:rPr>
              <w:fldChar w:fldCharType="separate"/>
            </w:r>
            <w:r w:rsidR="00EE7C89">
              <w:rPr>
                <w:noProof/>
                <w:webHidden/>
              </w:rPr>
              <w:t>4</w:t>
            </w:r>
            <w:r w:rsidR="00EE7C89">
              <w:rPr>
                <w:noProof/>
                <w:webHidden/>
              </w:rPr>
              <w:fldChar w:fldCharType="end"/>
            </w:r>
          </w:hyperlink>
        </w:p>
        <w:p w14:paraId="47A705AF" w14:textId="253CC705" w:rsidR="00EE7C89" w:rsidRDefault="006F112E">
          <w:pPr>
            <w:pStyle w:val="TOC1"/>
            <w:rPr>
              <w:rFonts w:eastAsiaTheme="minorEastAsia"/>
              <w:noProof/>
              <w:sz w:val="22"/>
            </w:rPr>
          </w:pPr>
          <w:hyperlink w:anchor="_Toc531864921" w:history="1">
            <w:r w:rsidR="00EE7C89" w:rsidRPr="00D57332">
              <w:rPr>
                <w:rStyle w:val="Hyperlink"/>
                <w:rFonts w:ascii="Calibri" w:hAnsi="Calibri"/>
                <w:noProof/>
              </w:rPr>
              <w:t>BAB 2</w:t>
            </w:r>
            <w:r w:rsidR="00EE7C89" w:rsidRPr="00D57332">
              <w:rPr>
                <w:rStyle w:val="Hyperlink"/>
                <w:noProof/>
              </w:rPr>
              <w:t xml:space="preserve"> GAMBARAN UMUM PERUSAHAAN</w:t>
            </w:r>
            <w:r w:rsidR="00EE7C89">
              <w:rPr>
                <w:noProof/>
                <w:webHidden/>
              </w:rPr>
              <w:tab/>
            </w:r>
            <w:r w:rsidR="00EE7C89">
              <w:rPr>
                <w:noProof/>
                <w:webHidden/>
              </w:rPr>
              <w:fldChar w:fldCharType="begin"/>
            </w:r>
            <w:r w:rsidR="00EE7C89">
              <w:rPr>
                <w:noProof/>
                <w:webHidden/>
              </w:rPr>
              <w:instrText xml:space="preserve"> PAGEREF _Toc531864921 \h </w:instrText>
            </w:r>
            <w:r w:rsidR="00EE7C89">
              <w:rPr>
                <w:noProof/>
                <w:webHidden/>
              </w:rPr>
            </w:r>
            <w:r w:rsidR="00EE7C89">
              <w:rPr>
                <w:noProof/>
                <w:webHidden/>
              </w:rPr>
              <w:fldChar w:fldCharType="separate"/>
            </w:r>
            <w:r w:rsidR="00EE7C89">
              <w:rPr>
                <w:noProof/>
                <w:webHidden/>
              </w:rPr>
              <w:t>5</w:t>
            </w:r>
            <w:r w:rsidR="00EE7C89">
              <w:rPr>
                <w:noProof/>
                <w:webHidden/>
              </w:rPr>
              <w:fldChar w:fldCharType="end"/>
            </w:r>
          </w:hyperlink>
        </w:p>
        <w:p w14:paraId="6D91D50D" w14:textId="7DF533D6" w:rsidR="00EE7C89" w:rsidRDefault="006F112E">
          <w:pPr>
            <w:pStyle w:val="TOC2"/>
            <w:tabs>
              <w:tab w:val="left" w:pos="880"/>
              <w:tab w:val="right" w:leader="dot" w:pos="7927"/>
            </w:tabs>
            <w:rPr>
              <w:rFonts w:eastAsiaTheme="minorEastAsia"/>
              <w:noProof/>
              <w:sz w:val="22"/>
            </w:rPr>
          </w:pPr>
          <w:hyperlink w:anchor="_Toc531864922" w:history="1">
            <w:r w:rsidR="00EE7C89" w:rsidRPr="00D57332">
              <w:rPr>
                <w:rStyle w:val="Hyperlink"/>
                <w:noProof/>
                <w:lang w:bidi="x-none"/>
                <w14:scene3d>
                  <w14:camera w14:prst="orthographicFront"/>
                  <w14:lightRig w14:rig="threePt" w14:dir="t">
                    <w14:rot w14:lat="0" w14:lon="0" w14:rev="0"/>
                  </w14:lightRig>
                </w14:scene3d>
              </w:rPr>
              <w:t>2.1</w:t>
            </w:r>
            <w:r w:rsidR="00EE7C89">
              <w:rPr>
                <w:rFonts w:eastAsiaTheme="minorEastAsia"/>
                <w:noProof/>
                <w:sz w:val="22"/>
              </w:rPr>
              <w:tab/>
            </w:r>
            <w:r w:rsidR="00EE7C89" w:rsidRPr="00D57332">
              <w:rPr>
                <w:rStyle w:val="Hyperlink"/>
                <w:noProof/>
              </w:rPr>
              <w:t>Sejarah Dinas Komunikasi dan Informatika</w:t>
            </w:r>
            <w:r w:rsidR="00EE7C89">
              <w:rPr>
                <w:noProof/>
                <w:webHidden/>
              </w:rPr>
              <w:tab/>
            </w:r>
            <w:r w:rsidR="00EE7C89">
              <w:rPr>
                <w:noProof/>
                <w:webHidden/>
              </w:rPr>
              <w:fldChar w:fldCharType="begin"/>
            </w:r>
            <w:r w:rsidR="00EE7C89">
              <w:rPr>
                <w:noProof/>
                <w:webHidden/>
              </w:rPr>
              <w:instrText xml:space="preserve"> PAGEREF _Toc531864922 \h </w:instrText>
            </w:r>
            <w:r w:rsidR="00EE7C89">
              <w:rPr>
                <w:noProof/>
                <w:webHidden/>
              </w:rPr>
            </w:r>
            <w:r w:rsidR="00EE7C89">
              <w:rPr>
                <w:noProof/>
                <w:webHidden/>
              </w:rPr>
              <w:fldChar w:fldCharType="separate"/>
            </w:r>
            <w:r w:rsidR="00EE7C89">
              <w:rPr>
                <w:noProof/>
                <w:webHidden/>
              </w:rPr>
              <w:t>5</w:t>
            </w:r>
            <w:r w:rsidR="00EE7C89">
              <w:rPr>
                <w:noProof/>
                <w:webHidden/>
              </w:rPr>
              <w:fldChar w:fldCharType="end"/>
            </w:r>
          </w:hyperlink>
        </w:p>
        <w:p w14:paraId="0EA742B2" w14:textId="597D9B9E" w:rsidR="00EE7C89" w:rsidRDefault="006F112E">
          <w:pPr>
            <w:pStyle w:val="TOC2"/>
            <w:tabs>
              <w:tab w:val="left" w:pos="880"/>
              <w:tab w:val="right" w:leader="dot" w:pos="7927"/>
            </w:tabs>
            <w:rPr>
              <w:rFonts w:eastAsiaTheme="minorEastAsia"/>
              <w:noProof/>
              <w:sz w:val="22"/>
            </w:rPr>
          </w:pPr>
          <w:hyperlink w:anchor="_Toc531864923" w:history="1">
            <w:r w:rsidR="00EE7C89" w:rsidRPr="00D57332">
              <w:rPr>
                <w:rStyle w:val="Hyperlink"/>
                <w:noProof/>
                <w:lang w:bidi="x-none"/>
                <w14:scene3d>
                  <w14:camera w14:prst="orthographicFront"/>
                  <w14:lightRig w14:rig="threePt" w14:dir="t">
                    <w14:rot w14:lat="0" w14:lon="0" w14:rev="0"/>
                  </w14:lightRig>
                </w14:scene3d>
              </w:rPr>
              <w:t>2.2</w:t>
            </w:r>
            <w:r w:rsidR="00EE7C89">
              <w:rPr>
                <w:rFonts w:eastAsiaTheme="minorEastAsia"/>
                <w:noProof/>
                <w:sz w:val="22"/>
              </w:rPr>
              <w:tab/>
            </w:r>
            <w:r w:rsidR="00EE7C89" w:rsidRPr="00D57332">
              <w:rPr>
                <w:rStyle w:val="Hyperlink"/>
                <w:noProof/>
              </w:rPr>
              <w:t>Visi, Misi dan Tujuan Dinas Komunikasi dan Informatika</w:t>
            </w:r>
            <w:r w:rsidR="00EE7C89">
              <w:rPr>
                <w:noProof/>
                <w:webHidden/>
              </w:rPr>
              <w:tab/>
            </w:r>
            <w:r w:rsidR="00EE7C89">
              <w:rPr>
                <w:noProof/>
                <w:webHidden/>
              </w:rPr>
              <w:fldChar w:fldCharType="begin"/>
            </w:r>
            <w:r w:rsidR="00EE7C89">
              <w:rPr>
                <w:noProof/>
                <w:webHidden/>
              </w:rPr>
              <w:instrText xml:space="preserve"> PAGEREF _Toc531864923 \h </w:instrText>
            </w:r>
            <w:r w:rsidR="00EE7C89">
              <w:rPr>
                <w:noProof/>
                <w:webHidden/>
              </w:rPr>
            </w:r>
            <w:r w:rsidR="00EE7C89">
              <w:rPr>
                <w:noProof/>
                <w:webHidden/>
              </w:rPr>
              <w:fldChar w:fldCharType="separate"/>
            </w:r>
            <w:r w:rsidR="00EE7C89">
              <w:rPr>
                <w:noProof/>
                <w:webHidden/>
              </w:rPr>
              <w:t>6</w:t>
            </w:r>
            <w:r w:rsidR="00EE7C89">
              <w:rPr>
                <w:noProof/>
                <w:webHidden/>
              </w:rPr>
              <w:fldChar w:fldCharType="end"/>
            </w:r>
          </w:hyperlink>
        </w:p>
        <w:p w14:paraId="41B65A97" w14:textId="263BEE1F" w:rsidR="00EE7C89" w:rsidRDefault="006F112E">
          <w:pPr>
            <w:pStyle w:val="TOC3"/>
            <w:tabs>
              <w:tab w:val="left" w:pos="1320"/>
              <w:tab w:val="right" w:leader="dot" w:pos="7927"/>
            </w:tabs>
            <w:rPr>
              <w:rFonts w:eastAsiaTheme="minorEastAsia"/>
              <w:noProof/>
              <w:sz w:val="22"/>
            </w:rPr>
          </w:pPr>
          <w:hyperlink w:anchor="_Toc531864924" w:history="1">
            <w:r w:rsidR="00EE7C89" w:rsidRPr="00D57332">
              <w:rPr>
                <w:rStyle w:val="Hyperlink"/>
                <w:noProof/>
              </w:rPr>
              <w:t>2.2.1</w:t>
            </w:r>
            <w:r w:rsidR="00EE7C89">
              <w:rPr>
                <w:rFonts w:eastAsiaTheme="minorEastAsia"/>
                <w:noProof/>
                <w:sz w:val="22"/>
              </w:rPr>
              <w:tab/>
            </w:r>
            <w:r w:rsidR="00EE7C89" w:rsidRPr="00D57332">
              <w:rPr>
                <w:rStyle w:val="Hyperlink"/>
                <w:noProof/>
              </w:rPr>
              <w:t>Visi</w:t>
            </w:r>
            <w:r w:rsidR="00EE7C89">
              <w:rPr>
                <w:noProof/>
                <w:webHidden/>
              </w:rPr>
              <w:tab/>
            </w:r>
            <w:r w:rsidR="00EE7C89">
              <w:rPr>
                <w:noProof/>
                <w:webHidden/>
              </w:rPr>
              <w:fldChar w:fldCharType="begin"/>
            </w:r>
            <w:r w:rsidR="00EE7C89">
              <w:rPr>
                <w:noProof/>
                <w:webHidden/>
              </w:rPr>
              <w:instrText xml:space="preserve"> PAGEREF _Toc531864924 \h </w:instrText>
            </w:r>
            <w:r w:rsidR="00EE7C89">
              <w:rPr>
                <w:noProof/>
                <w:webHidden/>
              </w:rPr>
            </w:r>
            <w:r w:rsidR="00EE7C89">
              <w:rPr>
                <w:noProof/>
                <w:webHidden/>
              </w:rPr>
              <w:fldChar w:fldCharType="separate"/>
            </w:r>
            <w:r w:rsidR="00EE7C89">
              <w:rPr>
                <w:noProof/>
                <w:webHidden/>
              </w:rPr>
              <w:t>6</w:t>
            </w:r>
            <w:r w:rsidR="00EE7C89">
              <w:rPr>
                <w:noProof/>
                <w:webHidden/>
              </w:rPr>
              <w:fldChar w:fldCharType="end"/>
            </w:r>
          </w:hyperlink>
        </w:p>
        <w:p w14:paraId="0BBE27FA" w14:textId="21BA0653" w:rsidR="00EE7C89" w:rsidRDefault="006F112E">
          <w:pPr>
            <w:pStyle w:val="TOC3"/>
            <w:tabs>
              <w:tab w:val="left" w:pos="1320"/>
              <w:tab w:val="right" w:leader="dot" w:pos="7927"/>
            </w:tabs>
            <w:rPr>
              <w:rFonts w:eastAsiaTheme="minorEastAsia"/>
              <w:noProof/>
              <w:sz w:val="22"/>
            </w:rPr>
          </w:pPr>
          <w:hyperlink w:anchor="_Toc531864925" w:history="1">
            <w:r w:rsidR="00EE7C89" w:rsidRPr="00D57332">
              <w:rPr>
                <w:rStyle w:val="Hyperlink"/>
                <w:noProof/>
              </w:rPr>
              <w:t>2.2.2</w:t>
            </w:r>
            <w:r w:rsidR="00EE7C89">
              <w:rPr>
                <w:rFonts w:eastAsiaTheme="minorEastAsia"/>
                <w:noProof/>
                <w:sz w:val="22"/>
              </w:rPr>
              <w:tab/>
            </w:r>
            <w:r w:rsidR="00EE7C89" w:rsidRPr="00D57332">
              <w:rPr>
                <w:rStyle w:val="Hyperlink"/>
                <w:noProof/>
              </w:rPr>
              <w:t>Misi</w:t>
            </w:r>
            <w:r w:rsidR="00EE7C89">
              <w:rPr>
                <w:noProof/>
                <w:webHidden/>
              </w:rPr>
              <w:tab/>
            </w:r>
            <w:r w:rsidR="00EE7C89">
              <w:rPr>
                <w:noProof/>
                <w:webHidden/>
              </w:rPr>
              <w:fldChar w:fldCharType="begin"/>
            </w:r>
            <w:r w:rsidR="00EE7C89">
              <w:rPr>
                <w:noProof/>
                <w:webHidden/>
              </w:rPr>
              <w:instrText xml:space="preserve"> PAGEREF _Toc531864925 \h </w:instrText>
            </w:r>
            <w:r w:rsidR="00EE7C89">
              <w:rPr>
                <w:noProof/>
                <w:webHidden/>
              </w:rPr>
            </w:r>
            <w:r w:rsidR="00EE7C89">
              <w:rPr>
                <w:noProof/>
                <w:webHidden/>
              </w:rPr>
              <w:fldChar w:fldCharType="separate"/>
            </w:r>
            <w:r w:rsidR="00EE7C89">
              <w:rPr>
                <w:noProof/>
                <w:webHidden/>
              </w:rPr>
              <w:t>6</w:t>
            </w:r>
            <w:r w:rsidR="00EE7C89">
              <w:rPr>
                <w:noProof/>
                <w:webHidden/>
              </w:rPr>
              <w:fldChar w:fldCharType="end"/>
            </w:r>
          </w:hyperlink>
        </w:p>
        <w:p w14:paraId="1910627C" w14:textId="693655E7" w:rsidR="00EE7C89" w:rsidRDefault="006F112E">
          <w:pPr>
            <w:pStyle w:val="TOC3"/>
            <w:tabs>
              <w:tab w:val="left" w:pos="1320"/>
              <w:tab w:val="right" w:leader="dot" w:pos="7927"/>
            </w:tabs>
            <w:rPr>
              <w:rFonts w:eastAsiaTheme="minorEastAsia"/>
              <w:noProof/>
              <w:sz w:val="22"/>
            </w:rPr>
          </w:pPr>
          <w:hyperlink w:anchor="_Toc531864926" w:history="1">
            <w:r w:rsidR="00EE7C89" w:rsidRPr="00D57332">
              <w:rPr>
                <w:rStyle w:val="Hyperlink"/>
                <w:noProof/>
              </w:rPr>
              <w:t>2.2.3</w:t>
            </w:r>
            <w:r w:rsidR="00EE7C89">
              <w:rPr>
                <w:rFonts w:eastAsiaTheme="minorEastAsia"/>
                <w:noProof/>
                <w:sz w:val="22"/>
              </w:rPr>
              <w:tab/>
            </w:r>
            <w:r w:rsidR="00EE7C89" w:rsidRPr="00D57332">
              <w:rPr>
                <w:rStyle w:val="Hyperlink"/>
                <w:noProof/>
              </w:rPr>
              <w:t>Tujuan</w:t>
            </w:r>
            <w:r w:rsidR="00EE7C89">
              <w:rPr>
                <w:noProof/>
                <w:webHidden/>
              </w:rPr>
              <w:tab/>
            </w:r>
            <w:r w:rsidR="00EE7C89">
              <w:rPr>
                <w:noProof/>
                <w:webHidden/>
              </w:rPr>
              <w:fldChar w:fldCharType="begin"/>
            </w:r>
            <w:r w:rsidR="00EE7C89">
              <w:rPr>
                <w:noProof/>
                <w:webHidden/>
              </w:rPr>
              <w:instrText xml:space="preserve"> PAGEREF _Toc531864926 \h </w:instrText>
            </w:r>
            <w:r w:rsidR="00EE7C89">
              <w:rPr>
                <w:noProof/>
                <w:webHidden/>
              </w:rPr>
            </w:r>
            <w:r w:rsidR="00EE7C89">
              <w:rPr>
                <w:noProof/>
                <w:webHidden/>
              </w:rPr>
              <w:fldChar w:fldCharType="separate"/>
            </w:r>
            <w:r w:rsidR="00EE7C89">
              <w:rPr>
                <w:noProof/>
                <w:webHidden/>
              </w:rPr>
              <w:t>7</w:t>
            </w:r>
            <w:r w:rsidR="00EE7C89">
              <w:rPr>
                <w:noProof/>
                <w:webHidden/>
              </w:rPr>
              <w:fldChar w:fldCharType="end"/>
            </w:r>
          </w:hyperlink>
        </w:p>
        <w:p w14:paraId="249EFF86" w14:textId="60E89244" w:rsidR="00EE7C89" w:rsidRDefault="006F112E">
          <w:pPr>
            <w:pStyle w:val="TOC2"/>
            <w:tabs>
              <w:tab w:val="left" w:pos="880"/>
              <w:tab w:val="right" w:leader="dot" w:pos="7927"/>
            </w:tabs>
            <w:rPr>
              <w:rFonts w:eastAsiaTheme="minorEastAsia"/>
              <w:noProof/>
              <w:sz w:val="22"/>
            </w:rPr>
          </w:pPr>
          <w:hyperlink w:anchor="_Toc531864927" w:history="1">
            <w:r w:rsidR="00EE7C89" w:rsidRPr="00D57332">
              <w:rPr>
                <w:rStyle w:val="Hyperlink"/>
                <w:noProof/>
                <w:lang w:bidi="x-none"/>
                <w14:scene3d>
                  <w14:camera w14:prst="orthographicFront"/>
                  <w14:lightRig w14:rig="threePt" w14:dir="t">
                    <w14:rot w14:lat="0" w14:lon="0" w14:rev="0"/>
                  </w14:lightRig>
                </w14:scene3d>
              </w:rPr>
              <w:t>2.3</w:t>
            </w:r>
            <w:r w:rsidR="00EE7C89">
              <w:rPr>
                <w:rFonts w:eastAsiaTheme="minorEastAsia"/>
                <w:noProof/>
                <w:sz w:val="22"/>
              </w:rPr>
              <w:tab/>
            </w:r>
            <w:r w:rsidR="00EE7C89" w:rsidRPr="00D57332">
              <w:rPr>
                <w:rStyle w:val="Hyperlink"/>
                <w:noProof/>
              </w:rPr>
              <w:t>Logo Dinas Komunikasi dan Informatika Kota Malang</w:t>
            </w:r>
            <w:r w:rsidR="00EE7C89">
              <w:rPr>
                <w:noProof/>
                <w:webHidden/>
              </w:rPr>
              <w:tab/>
            </w:r>
            <w:r w:rsidR="00EE7C89">
              <w:rPr>
                <w:noProof/>
                <w:webHidden/>
              </w:rPr>
              <w:fldChar w:fldCharType="begin"/>
            </w:r>
            <w:r w:rsidR="00EE7C89">
              <w:rPr>
                <w:noProof/>
                <w:webHidden/>
              </w:rPr>
              <w:instrText xml:space="preserve"> PAGEREF _Toc531864927 \h </w:instrText>
            </w:r>
            <w:r w:rsidR="00EE7C89">
              <w:rPr>
                <w:noProof/>
                <w:webHidden/>
              </w:rPr>
            </w:r>
            <w:r w:rsidR="00EE7C89">
              <w:rPr>
                <w:noProof/>
                <w:webHidden/>
              </w:rPr>
              <w:fldChar w:fldCharType="separate"/>
            </w:r>
            <w:r w:rsidR="00EE7C89">
              <w:rPr>
                <w:noProof/>
                <w:webHidden/>
              </w:rPr>
              <w:t>7</w:t>
            </w:r>
            <w:r w:rsidR="00EE7C89">
              <w:rPr>
                <w:noProof/>
                <w:webHidden/>
              </w:rPr>
              <w:fldChar w:fldCharType="end"/>
            </w:r>
          </w:hyperlink>
        </w:p>
        <w:p w14:paraId="02BD6E4E" w14:textId="46DA6433" w:rsidR="00EE7C89" w:rsidRDefault="006F112E">
          <w:pPr>
            <w:pStyle w:val="TOC2"/>
            <w:tabs>
              <w:tab w:val="left" w:pos="880"/>
              <w:tab w:val="right" w:leader="dot" w:pos="7927"/>
            </w:tabs>
            <w:rPr>
              <w:rFonts w:eastAsiaTheme="minorEastAsia"/>
              <w:noProof/>
              <w:sz w:val="22"/>
            </w:rPr>
          </w:pPr>
          <w:hyperlink w:anchor="_Toc531864928" w:history="1">
            <w:r w:rsidR="00EE7C89" w:rsidRPr="00D57332">
              <w:rPr>
                <w:rStyle w:val="Hyperlink"/>
                <w:noProof/>
                <w:lang w:bidi="x-none"/>
                <w14:scene3d>
                  <w14:camera w14:prst="orthographicFront"/>
                  <w14:lightRig w14:rig="threePt" w14:dir="t">
                    <w14:rot w14:lat="0" w14:lon="0" w14:rev="0"/>
                  </w14:lightRig>
                </w14:scene3d>
              </w:rPr>
              <w:t>2.4</w:t>
            </w:r>
            <w:r w:rsidR="00EE7C89">
              <w:rPr>
                <w:rFonts w:eastAsiaTheme="minorEastAsia"/>
                <w:noProof/>
                <w:sz w:val="22"/>
              </w:rPr>
              <w:tab/>
            </w:r>
            <w:r w:rsidR="00EE7C89" w:rsidRPr="00D57332">
              <w:rPr>
                <w:rStyle w:val="Hyperlink"/>
                <w:noProof/>
              </w:rPr>
              <w:t>Struktur Organisasi Dinas Komunikasi dan Informatika Kota Malang</w:t>
            </w:r>
            <w:r w:rsidR="00EE7C89">
              <w:rPr>
                <w:noProof/>
                <w:webHidden/>
              </w:rPr>
              <w:tab/>
            </w:r>
            <w:r w:rsidR="00EE7C89">
              <w:rPr>
                <w:noProof/>
                <w:webHidden/>
              </w:rPr>
              <w:fldChar w:fldCharType="begin"/>
            </w:r>
            <w:r w:rsidR="00EE7C89">
              <w:rPr>
                <w:noProof/>
                <w:webHidden/>
              </w:rPr>
              <w:instrText xml:space="preserve"> PAGEREF _Toc531864928 \h </w:instrText>
            </w:r>
            <w:r w:rsidR="00EE7C89">
              <w:rPr>
                <w:noProof/>
                <w:webHidden/>
              </w:rPr>
            </w:r>
            <w:r w:rsidR="00EE7C89">
              <w:rPr>
                <w:noProof/>
                <w:webHidden/>
              </w:rPr>
              <w:fldChar w:fldCharType="separate"/>
            </w:r>
            <w:r w:rsidR="00EE7C89">
              <w:rPr>
                <w:noProof/>
                <w:webHidden/>
              </w:rPr>
              <w:t>8</w:t>
            </w:r>
            <w:r w:rsidR="00EE7C89">
              <w:rPr>
                <w:noProof/>
                <w:webHidden/>
              </w:rPr>
              <w:fldChar w:fldCharType="end"/>
            </w:r>
          </w:hyperlink>
        </w:p>
        <w:p w14:paraId="383D69C6" w14:textId="38E51807" w:rsidR="00EE7C89" w:rsidRDefault="006F112E">
          <w:pPr>
            <w:pStyle w:val="TOC1"/>
            <w:rPr>
              <w:rFonts w:eastAsiaTheme="minorEastAsia"/>
              <w:noProof/>
              <w:sz w:val="22"/>
            </w:rPr>
          </w:pPr>
          <w:hyperlink w:anchor="_Toc531864929" w:history="1">
            <w:r w:rsidR="00EE7C89" w:rsidRPr="00D57332">
              <w:rPr>
                <w:rStyle w:val="Hyperlink"/>
                <w:rFonts w:ascii="Calibri" w:hAnsi="Calibri"/>
                <w:noProof/>
              </w:rPr>
              <w:t>BAB 3</w:t>
            </w:r>
            <w:r w:rsidR="00EE7C89" w:rsidRPr="00D57332">
              <w:rPr>
                <w:rStyle w:val="Hyperlink"/>
                <w:noProof/>
              </w:rPr>
              <w:t xml:space="preserve"> DASAR TEORI</w:t>
            </w:r>
            <w:r w:rsidR="00EE7C89">
              <w:rPr>
                <w:noProof/>
                <w:webHidden/>
              </w:rPr>
              <w:tab/>
            </w:r>
            <w:r w:rsidR="00EE7C89">
              <w:rPr>
                <w:noProof/>
                <w:webHidden/>
              </w:rPr>
              <w:fldChar w:fldCharType="begin"/>
            </w:r>
            <w:r w:rsidR="00EE7C89">
              <w:rPr>
                <w:noProof/>
                <w:webHidden/>
              </w:rPr>
              <w:instrText xml:space="preserve"> PAGEREF _Toc531864929 \h </w:instrText>
            </w:r>
            <w:r w:rsidR="00EE7C89">
              <w:rPr>
                <w:noProof/>
                <w:webHidden/>
              </w:rPr>
            </w:r>
            <w:r w:rsidR="00EE7C89">
              <w:rPr>
                <w:noProof/>
                <w:webHidden/>
              </w:rPr>
              <w:fldChar w:fldCharType="separate"/>
            </w:r>
            <w:r w:rsidR="00EE7C89">
              <w:rPr>
                <w:noProof/>
                <w:webHidden/>
              </w:rPr>
              <w:t>9</w:t>
            </w:r>
            <w:r w:rsidR="00EE7C89">
              <w:rPr>
                <w:noProof/>
                <w:webHidden/>
              </w:rPr>
              <w:fldChar w:fldCharType="end"/>
            </w:r>
          </w:hyperlink>
        </w:p>
        <w:p w14:paraId="270F96B1" w14:textId="28145BF8" w:rsidR="00EE7C89" w:rsidRDefault="006F112E">
          <w:pPr>
            <w:pStyle w:val="TOC2"/>
            <w:tabs>
              <w:tab w:val="left" w:pos="880"/>
              <w:tab w:val="right" w:leader="dot" w:pos="7927"/>
            </w:tabs>
            <w:rPr>
              <w:rFonts w:eastAsiaTheme="minorEastAsia"/>
              <w:noProof/>
              <w:sz w:val="22"/>
            </w:rPr>
          </w:pPr>
          <w:hyperlink w:anchor="_Toc531864930" w:history="1">
            <w:r w:rsidR="00EE7C89" w:rsidRPr="00D57332">
              <w:rPr>
                <w:rStyle w:val="Hyperlink"/>
                <w:noProof/>
                <w:lang w:val="id-ID" w:bidi="x-none"/>
                <w14:scene3d>
                  <w14:camera w14:prst="orthographicFront"/>
                  <w14:lightRig w14:rig="threePt" w14:dir="t">
                    <w14:rot w14:lat="0" w14:lon="0" w14:rev="0"/>
                  </w14:lightRig>
                </w14:scene3d>
              </w:rPr>
              <w:t>3.1</w:t>
            </w:r>
            <w:r w:rsidR="00EE7C89">
              <w:rPr>
                <w:rFonts w:eastAsiaTheme="minorEastAsia"/>
                <w:noProof/>
                <w:sz w:val="22"/>
              </w:rPr>
              <w:tab/>
            </w:r>
            <w:r w:rsidR="00EE7C89" w:rsidRPr="00D57332">
              <w:rPr>
                <w:rStyle w:val="Hyperlink"/>
                <w:noProof/>
              </w:rPr>
              <w:t>Sistem Terdistribusi</w:t>
            </w:r>
            <w:r w:rsidR="00EE7C89">
              <w:rPr>
                <w:noProof/>
                <w:webHidden/>
              </w:rPr>
              <w:tab/>
            </w:r>
            <w:r w:rsidR="00EE7C89">
              <w:rPr>
                <w:noProof/>
                <w:webHidden/>
              </w:rPr>
              <w:fldChar w:fldCharType="begin"/>
            </w:r>
            <w:r w:rsidR="00EE7C89">
              <w:rPr>
                <w:noProof/>
                <w:webHidden/>
              </w:rPr>
              <w:instrText xml:space="preserve"> PAGEREF _Toc531864930 \h </w:instrText>
            </w:r>
            <w:r w:rsidR="00EE7C89">
              <w:rPr>
                <w:noProof/>
                <w:webHidden/>
              </w:rPr>
            </w:r>
            <w:r w:rsidR="00EE7C89">
              <w:rPr>
                <w:noProof/>
                <w:webHidden/>
              </w:rPr>
              <w:fldChar w:fldCharType="separate"/>
            </w:r>
            <w:r w:rsidR="00EE7C89">
              <w:rPr>
                <w:noProof/>
                <w:webHidden/>
              </w:rPr>
              <w:t>9</w:t>
            </w:r>
            <w:r w:rsidR="00EE7C89">
              <w:rPr>
                <w:noProof/>
                <w:webHidden/>
              </w:rPr>
              <w:fldChar w:fldCharType="end"/>
            </w:r>
          </w:hyperlink>
        </w:p>
        <w:p w14:paraId="1C14D2E7" w14:textId="6A6F4193" w:rsidR="00EE7C89" w:rsidRDefault="006F112E">
          <w:pPr>
            <w:pStyle w:val="TOC2"/>
            <w:tabs>
              <w:tab w:val="left" w:pos="880"/>
              <w:tab w:val="right" w:leader="dot" w:pos="7927"/>
            </w:tabs>
            <w:rPr>
              <w:rFonts w:eastAsiaTheme="minorEastAsia"/>
              <w:noProof/>
              <w:sz w:val="22"/>
            </w:rPr>
          </w:pPr>
          <w:hyperlink w:anchor="_Toc531864931" w:history="1">
            <w:r w:rsidR="00EE7C89" w:rsidRPr="00D57332">
              <w:rPr>
                <w:rStyle w:val="Hyperlink"/>
                <w:noProof/>
                <w:lang w:bidi="x-none"/>
                <w14:scene3d>
                  <w14:camera w14:prst="orthographicFront"/>
                  <w14:lightRig w14:rig="threePt" w14:dir="t">
                    <w14:rot w14:lat="0" w14:lon="0" w14:rev="0"/>
                  </w14:lightRig>
                </w14:scene3d>
              </w:rPr>
              <w:t>3.2</w:t>
            </w:r>
            <w:r w:rsidR="00EE7C89">
              <w:rPr>
                <w:rFonts w:eastAsiaTheme="minorEastAsia"/>
                <w:noProof/>
                <w:sz w:val="22"/>
              </w:rPr>
              <w:tab/>
            </w:r>
            <w:r w:rsidR="00EE7C89" w:rsidRPr="00D57332">
              <w:rPr>
                <w:rStyle w:val="Hyperlink"/>
                <w:noProof/>
              </w:rPr>
              <w:t xml:space="preserve">Arsitektur </w:t>
            </w:r>
            <w:r w:rsidR="00EE7C89" w:rsidRPr="00D57332">
              <w:rPr>
                <w:rStyle w:val="Hyperlink"/>
                <w:i/>
                <w:noProof/>
              </w:rPr>
              <w:t>Microservice</w:t>
            </w:r>
            <w:r w:rsidR="00EE7C89">
              <w:rPr>
                <w:noProof/>
                <w:webHidden/>
              </w:rPr>
              <w:tab/>
            </w:r>
            <w:r w:rsidR="00EE7C89">
              <w:rPr>
                <w:noProof/>
                <w:webHidden/>
              </w:rPr>
              <w:fldChar w:fldCharType="begin"/>
            </w:r>
            <w:r w:rsidR="00EE7C89">
              <w:rPr>
                <w:noProof/>
                <w:webHidden/>
              </w:rPr>
              <w:instrText xml:space="preserve"> PAGEREF _Toc531864931 \h </w:instrText>
            </w:r>
            <w:r w:rsidR="00EE7C89">
              <w:rPr>
                <w:noProof/>
                <w:webHidden/>
              </w:rPr>
            </w:r>
            <w:r w:rsidR="00EE7C89">
              <w:rPr>
                <w:noProof/>
                <w:webHidden/>
              </w:rPr>
              <w:fldChar w:fldCharType="separate"/>
            </w:r>
            <w:r w:rsidR="00EE7C89">
              <w:rPr>
                <w:noProof/>
                <w:webHidden/>
              </w:rPr>
              <w:t>9</w:t>
            </w:r>
            <w:r w:rsidR="00EE7C89">
              <w:rPr>
                <w:noProof/>
                <w:webHidden/>
              </w:rPr>
              <w:fldChar w:fldCharType="end"/>
            </w:r>
          </w:hyperlink>
        </w:p>
        <w:p w14:paraId="65EBB026" w14:textId="30E9117E" w:rsidR="00EE7C89" w:rsidRDefault="006F112E">
          <w:pPr>
            <w:pStyle w:val="TOC3"/>
            <w:tabs>
              <w:tab w:val="left" w:pos="1320"/>
              <w:tab w:val="right" w:leader="dot" w:pos="7927"/>
            </w:tabs>
            <w:rPr>
              <w:rFonts w:eastAsiaTheme="minorEastAsia"/>
              <w:noProof/>
              <w:sz w:val="22"/>
            </w:rPr>
          </w:pPr>
          <w:hyperlink w:anchor="_Toc531864932" w:history="1">
            <w:r w:rsidR="00EE7C89" w:rsidRPr="00D57332">
              <w:rPr>
                <w:rStyle w:val="Hyperlink"/>
                <w:noProof/>
              </w:rPr>
              <w:t>3.2.1</w:t>
            </w:r>
            <w:r w:rsidR="00EE7C89">
              <w:rPr>
                <w:rFonts w:eastAsiaTheme="minorEastAsia"/>
                <w:noProof/>
                <w:sz w:val="22"/>
              </w:rPr>
              <w:tab/>
            </w:r>
            <w:r w:rsidR="00EE7C89" w:rsidRPr="00D57332">
              <w:rPr>
                <w:rStyle w:val="Hyperlink"/>
                <w:noProof/>
              </w:rPr>
              <w:t xml:space="preserve">Kinerja </w:t>
            </w:r>
            <w:r w:rsidR="00EE7C89" w:rsidRPr="00D57332">
              <w:rPr>
                <w:rStyle w:val="Hyperlink"/>
                <w:i/>
                <w:noProof/>
              </w:rPr>
              <w:t>Microservice</w:t>
            </w:r>
            <w:r w:rsidR="00EE7C89">
              <w:rPr>
                <w:noProof/>
                <w:webHidden/>
              </w:rPr>
              <w:tab/>
            </w:r>
            <w:r w:rsidR="00EE7C89">
              <w:rPr>
                <w:noProof/>
                <w:webHidden/>
              </w:rPr>
              <w:fldChar w:fldCharType="begin"/>
            </w:r>
            <w:r w:rsidR="00EE7C89">
              <w:rPr>
                <w:noProof/>
                <w:webHidden/>
              </w:rPr>
              <w:instrText xml:space="preserve"> PAGEREF _Toc531864932 \h </w:instrText>
            </w:r>
            <w:r w:rsidR="00EE7C89">
              <w:rPr>
                <w:noProof/>
                <w:webHidden/>
              </w:rPr>
            </w:r>
            <w:r w:rsidR="00EE7C89">
              <w:rPr>
                <w:noProof/>
                <w:webHidden/>
              </w:rPr>
              <w:fldChar w:fldCharType="separate"/>
            </w:r>
            <w:r w:rsidR="00EE7C89">
              <w:rPr>
                <w:noProof/>
                <w:webHidden/>
              </w:rPr>
              <w:t>10</w:t>
            </w:r>
            <w:r w:rsidR="00EE7C89">
              <w:rPr>
                <w:noProof/>
                <w:webHidden/>
              </w:rPr>
              <w:fldChar w:fldCharType="end"/>
            </w:r>
          </w:hyperlink>
        </w:p>
        <w:p w14:paraId="1DD17F8B" w14:textId="6BAB035D" w:rsidR="00EE7C89" w:rsidRDefault="006F112E">
          <w:pPr>
            <w:pStyle w:val="TOC3"/>
            <w:tabs>
              <w:tab w:val="left" w:pos="1320"/>
              <w:tab w:val="right" w:leader="dot" w:pos="7927"/>
            </w:tabs>
            <w:rPr>
              <w:rFonts w:eastAsiaTheme="minorEastAsia"/>
              <w:noProof/>
              <w:sz w:val="22"/>
            </w:rPr>
          </w:pPr>
          <w:hyperlink w:anchor="_Toc531864933" w:history="1">
            <w:r w:rsidR="00EE7C89" w:rsidRPr="00D57332">
              <w:rPr>
                <w:rStyle w:val="Hyperlink"/>
                <w:noProof/>
              </w:rPr>
              <w:t>3.2.2</w:t>
            </w:r>
            <w:r w:rsidR="00EE7C89">
              <w:rPr>
                <w:rFonts w:eastAsiaTheme="minorEastAsia"/>
                <w:noProof/>
                <w:sz w:val="22"/>
              </w:rPr>
              <w:tab/>
            </w:r>
            <w:r w:rsidR="00EE7C89" w:rsidRPr="00D57332">
              <w:rPr>
                <w:rStyle w:val="Hyperlink"/>
                <w:noProof/>
              </w:rPr>
              <w:t xml:space="preserve">Pengembangan </w:t>
            </w:r>
            <w:r w:rsidR="00EE7C89" w:rsidRPr="00D57332">
              <w:rPr>
                <w:rStyle w:val="Hyperlink"/>
                <w:i/>
                <w:noProof/>
              </w:rPr>
              <w:t>Microservice</w:t>
            </w:r>
            <w:r w:rsidR="00EE7C89">
              <w:rPr>
                <w:noProof/>
                <w:webHidden/>
              </w:rPr>
              <w:tab/>
            </w:r>
            <w:r w:rsidR="00EE7C89">
              <w:rPr>
                <w:noProof/>
                <w:webHidden/>
              </w:rPr>
              <w:fldChar w:fldCharType="begin"/>
            </w:r>
            <w:r w:rsidR="00EE7C89">
              <w:rPr>
                <w:noProof/>
                <w:webHidden/>
              </w:rPr>
              <w:instrText xml:space="preserve"> PAGEREF _Toc531864933 \h </w:instrText>
            </w:r>
            <w:r w:rsidR="00EE7C89">
              <w:rPr>
                <w:noProof/>
                <w:webHidden/>
              </w:rPr>
            </w:r>
            <w:r w:rsidR="00EE7C89">
              <w:rPr>
                <w:noProof/>
                <w:webHidden/>
              </w:rPr>
              <w:fldChar w:fldCharType="separate"/>
            </w:r>
            <w:r w:rsidR="00EE7C89">
              <w:rPr>
                <w:noProof/>
                <w:webHidden/>
              </w:rPr>
              <w:t>10</w:t>
            </w:r>
            <w:r w:rsidR="00EE7C89">
              <w:rPr>
                <w:noProof/>
                <w:webHidden/>
              </w:rPr>
              <w:fldChar w:fldCharType="end"/>
            </w:r>
          </w:hyperlink>
        </w:p>
        <w:p w14:paraId="0916B3E4" w14:textId="1D706613" w:rsidR="00EE7C89" w:rsidRDefault="006F112E">
          <w:pPr>
            <w:pStyle w:val="TOC2"/>
            <w:tabs>
              <w:tab w:val="left" w:pos="880"/>
              <w:tab w:val="right" w:leader="dot" w:pos="7927"/>
            </w:tabs>
            <w:rPr>
              <w:rFonts w:eastAsiaTheme="minorEastAsia"/>
              <w:noProof/>
              <w:sz w:val="22"/>
            </w:rPr>
          </w:pPr>
          <w:hyperlink w:anchor="_Toc531864934" w:history="1">
            <w:r w:rsidR="00EE7C89" w:rsidRPr="00D57332">
              <w:rPr>
                <w:rStyle w:val="Hyperlink"/>
                <w:noProof/>
                <w:lang w:val="id-ID" w:bidi="x-none"/>
                <w14:scene3d>
                  <w14:camera w14:prst="orthographicFront"/>
                  <w14:lightRig w14:rig="threePt" w14:dir="t">
                    <w14:rot w14:lat="0" w14:lon="0" w14:rev="0"/>
                  </w14:lightRig>
                </w14:scene3d>
              </w:rPr>
              <w:t>3.3</w:t>
            </w:r>
            <w:r w:rsidR="00EE7C89">
              <w:rPr>
                <w:rFonts w:eastAsiaTheme="minorEastAsia"/>
                <w:noProof/>
                <w:sz w:val="22"/>
              </w:rPr>
              <w:tab/>
            </w:r>
            <w:r w:rsidR="00EE7C89" w:rsidRPr="00D57332">
              <w:rPr>
                <w:rStyle w:val="Hyperlink"/>
                <w:i/>
                <w:noProof/>
                <w:lang w:val="id-ID"/>
              </w:rPr>
              <w:t>Webservice</w:t>
            </w:r>
            <w:r w:rsidR="00EE7C89">
              <w:rPr>
                <w:noProof/>
                <w:webHidden/>
              </w:rPr>
              <w:tab/>
            </w:r>
            <w:r w:rsidR="00EE7C89">
              <w:rPr>
                <w:noProof/>
                <w:webHidden/>
              </w:rPr>
              <w:fldChar w:fldCharType="begin"/>
            </w:r>
            <w:r w:rsidR="00EE7C89">
              <w:rPr>
                <w:noProof/>
                <w:webHidden/>
              </w:rPr>
              <w:instrText xml:space="preserve"> PAGEREF _Toc531864934 \h </w:instrText>
            </w:r>
            <w:r w:rsidR="00EE7C89">
              <w:rPr>
                <w:noProof/>
                <w:webHidden/>
              </w:rPr>
            </w:r>
            <w:r w:rsidR="00EE7C89">
              <w:rPr>
                <w:noProof/>
                <w:webHidden/>
              </w:rPr>
              <w:fldChar w:fldCharType="separate"/>
            </w:r>
            <w:r w:rsidR="00EE7C89">
              <w:rPr>
                <w:noProof/>
                <w:webHidden/>
              </w:rPr>
              <w:t>10</w:t>
            </w:r>
            <w:r w:rsidR="00EE7C89">
              <w:rPr>
                <w:noProof/>
                <w:webHidden/>
              </w:rPr>
              <w:fldChar w:fldCharType="end"/>
            </w:r>
          </w:hyperlink>
        </w:p>
        <w:p w14:paraId="46FFF4BD" w14:textId="18790661" w:rsidR="00EE7C89" w:rsidRDefault="006F112E">
          <w:pPr>
            <w:pStyle w:val="TOC3"/>
            <w:tabs>
              <w:tab w:val="left" w:pos="1320"/>
              <w:tab w:val="right" w:leader="dot" w:pos="7927"/>
            </w:tabs>
            <w:rPr>
              <w:rFonts w:eastAsiaTheme="minorEastAsia"/>
              <w:noProof/>
              <w:sz w:val="22"/>
            </w:rPr>
          </w:pPr>
          <w:hyperlink w:anchor="_Toc531864935" w:history="1">
            <w:r w:rsidR="00EE7C89" w:rsidRPr="00D57332">
              <w:rPr>
                <w:rStyle w:val="Hyperlink"/>
                <w:noProof/>
              </w:rPr>
              <w:t>3.3.1</w:t>
            </w:r>
            <w:r w:rsidR="00EE7C89">
              <w:rPr>
                <w:rFonts w:eastAsiaTheme="minorEastAsia"/>
                <w:noProof/>
                <w:sz w:val="22"/>
              </w:rPr>
              <w:tab/>
            </w:r>
            <w:r w:rsidR="00EE7C89" w:rsidRPr="00D57332">
              <w:rPr>
                <w:rStyle w:val="Hyperlink"/>
                <w:noProof/>
              </w:rPr>
              <w:t>REST (</w:t>
            </w:r>
            <w:r w:rsidR="00EE7C89" w:rsidRPr="00D57332">
              <w:rPr>
                <w:rStyle w:val="Hyperlink"/>
                <w:i/>
                <w:noProof/>
              </w:rPr>
              <w:t>Representational State Transfer</w:t>
            </w:r>
            <w:r w:rsidR="00EE7C89" w:rsidRPr="00D57332">
              <w:rPr>
                <w:rStyle w:val="Hyperlink"/>
                <w:noProof/>
              </w:rPr>
              <w:t>)</w:t>
            </w:r>
            <w:r w:rsidR="00EE7C89">
              <w:rPr>
                <w:noProof/>
                <w:webHidden/>
              </w:rPr>
              <w:tab/>
            </w:r>
            <w:r w:rsidR="00EE7C89">
              <w:rPr>
                <w:noProof/>
                <w:webHidden/>
              </w:rPr>
              <w:fldChar w:fldCharType="begin"/>
            </w:r>
            <w:r w:rsidR="00EE7C89">
              <w:rPr>
                <w:noProof/>
                <w:webHidden/>
              </w:rPr>
              <w:instrText xml:space="preserve"> PAGEREF _Toc531864935 \h </w:instrText>
            </w:r>
            <w:r w:rsidR="00EE7C89">
              <w:rPr>
                <w:noProof/>
                <w:webHidden/>
              </w:rPr>
            </w:r>
            <w:r w:rsidR="00EE7C89">
              <w:rPr>
                <w:noProof/>
                <w:webHidden/>
              </w:rPr>
              <w:fldChar w:fldCharType="separate"/>
            </w:r>
            <w:r w:rsidR="00EE7C89">
              <w:rPr>
                <w:noProof/>
                <w:webHidden/>
              </w:rPr>
              <w:t>11</w:t>
            </w:r>
            <w:r w:rsidR="00EE7C89">
              <w:rPr>
                <w:noProof/>
                <w:webHidden/>
              </w:rPr>
              <w:fldChar w:fldCharType="end"/>
            </w:r>
          </w:hyperlink>
        </w:p>
        <w:p w14:paraId="645CD85D" w14:textId="67B9EF24" w:rsidR="00EE7C89" w:rsidRDefault="006F112E">
          <w:pPr>
            <w:pStyle w:val="TOC3"/>
            <w:tabs>
              <w:tab w:val="left" w:pos="1320"/>
              <w:tab w:val="right" w:leader="dot" w:pos="7927"/>
            </w:tabs>
            <w:rPr>
              <w:rFonts w:eastAsiaTheme="minorEastAsia"/>
              <w:noProof/>
              <w:sz w:val="22"/>
            </w:rPr>
          </w:pPr>
          <w:hyperlink w:anchor="_Toc531864936" w:history="1">
            <w:r w:rsidR="00EE7C89" w:rsidRPr="00D57332">
              <w:rPr>
                <w:rStyle w:val="Hyperlink"/>
                <w:noProof/>
              </w:rPr>
              <w:t>3.3.2</w:t>
            </w:r>
            <w:r w:rsidR="00EE7C89">
              <w:rPr>
                <w:rFonts w:eastAsiaTheme="minorEastAsia"/>
                <w:noProof/>
                <w:sz w:val="22"/>
              </w:rPr>
              <w:tab/>
            </w:r>
            <w:r w:rsidR="00EE7C89" w:rsidRPr="00D57332">
              <w:rPr>
                <w:rStyle w:val="Hyperlink"/>
                <w:noProof/>
              </w:rPr>
              <w:t>SOAP</w:t>
            </w:r>
            <w:r w:rsidR="00EE7C89">
              <w:rPr>
                <w:noProof/>
                <w:webHidden/>
              </w:rPr>
              <w:tab/>
            </w:r>
            <w:r w:rsidR="00EE7C89">
              <w:rPr>
                <w:noProof/>
                <w:webHidden/>
              </w:rPr>
              <w:fldChar w:fldCharType="begin"/>
            </w:r>
            <w:r w:rsidR="00EE7C89">
              <w:rPr>
                <w:noProof/>
                <w:webHidden/>
              </w:rPr>
              <w:instrText xml:space="preserve"> PAGEREF _Toc531864936 \h </w:instrText>
            </w:r>
            <w:r w:rsidR="00EE7C89">
              <w:rPr>
                <w:noProof/>
                <w:webHidden/>
              </w:rPr>
            </w:r>
            <w:r w:rsidR="00EE7C89">
              <w:rPr>
                <w:noProof/>
                <w:webHidden/>
              </w:rPr>
              <w:fldChar w:fldCharType="separate"/>
            </w:r>
            <w:r w:rsidR="00EE7C89">
              <w:rPr>
                <w:noProof/>
                <w:webHidden/>
              </w:rPr>
              <w:t>11</w:t>
            </w:r>
            <w:r w:rsidR="00EE7C89">
              <w:rPr>
                <w:noProof/>
                <w:webHidden/>
              </w:rPr>
              <w:fldChar w:fldCharType="end"/>
            </w:r>
          </w:hyperlink>
        </w:p>
        <w:p w14:paraId="58E56297" w14:textId="50CDDE83" w:rsidR="00EE7C89" w:rsidRDefault="006F112E">
          <w:pPr>
            <w:pStyle w:val="TOC3"/>
            <w:tabs>
              <w:tab w:val="left" w:pos="1320"/>
              <w:tab w:val="right" w:leader="dot" w:pos="7927"/>
            </w:tabs>
            <w:rPr>
              <w:rFonts w:eastAsiaTheme="minorEastAsia"/>
              <w:noProof/>
              <w:sz w:val="22"/>
            </w:rPr>
          </w:pPr>
          <w:hyperlink w:anchor="_Toc531864937" w:history="1">
            <w:r w:rsidR="00EE7C89" w:rsidRPr="00D57332">
              <w:rPr>
                <w:rStyle w:val="Hyperlink"/>
                <w:noProof/>
              </w:rPr>
              <w:t>3.3.3</w:t>
            </w:r>
            <w:r w:rsidR="00EE7C89">
              <w:rPr>
                <w:rFonts w:eastAsiaTheme="minorEastAsia"/>
                <w:noProof/>
                <w:sz w:val="22"/>
              </w:rPr>
              <w:tab/>
            </w:r>
            <w:r w:rsidR="00EE7C89" w:rsidRPr="00D57332">
              <w:rPr>
                <w:rStyle w:val="Hyperlink"/>
                <w:noProof/>
              </w:rPr>
              <w:t>WSDL</w:t>
            </w:r>
            <w:r w:rsidR="00EE7C89">
              <w:rPr>
                <w:noProof/>
                <w:webHidden/>
              </w:rPr>
              <w:tab/>
            </w:r>
            <w:r w:rsidR="00EE7C89">
              <w:rPr>
                <w:noProof/>
                <w:webHidden/>
              </w:rPr>
              <w:fldChar w:fldCharType="begin"/>
            </w:r>
            <w:r w:rsidR="00EE7C89">
              <w:rPr>
                <w:noProof/>
                <w:webHidden/>
              </w:rPr>
              <w:instrText xml:space="preserve"> PAGEREF _Toc531864937 \h </w:instrText>
            </w:r>
            <w:r w:rsidR="00EE7C89">
              <w:rPr>
                <w:noProof/>
                <w:webHidden/>
              </w:rPr>
            </w:r>
            <w:r w:rsidR="00EE7C89">
              <w:rPr>
                <w:noProof/>
                <w:webHidden/>
              </w:rPr>
              <w:fldChar w:fldCharType="separate"/>
            </w:r>
            <w:r w:rsidR="00EE7C89">
              <w:rPr>
                <w:noProof/>
                <w:webHidden/>
              </w:rPr>
              <w:t>11</w:t>
            </w:r>
            <w:r w:rsidR="00EE7C89">
              <w:rPr>
                <w:noProof/>
                <w:webHidden/>
              </w:rPr>
              <w:fldChar w:fldCharType="end"/>
            </w:r>
          </w:hyperlink>
        </w:p>
        <w:p w14:paraId="73042FE4" w14:textId="70294531" w:rsidR="00EE7C89" w:rsidRDefault="006F112E">
          <w:pPr>
            <w:pStyle w:val="TOC2"/>
            <w:tabs>
              <w:tab w:val="left" w:pos="880"/>
              <w:tab w:val="right" w:leader="dot" w:pos="7927"/>
            </w:tabs>
            <w:rPr>
              <w:rFonts w:eastAsiaTheme="minorEastAsia"/>
              <w:noProof/>
              <w:sz w:val="22"/>
            </w:rPr>
          </w:pPr>
          <w:hyperlink w:anchor="_Toc531864938" w:history="1">
            <w:r w:rsidR="00EE7C89" w:rsidRPr="00D57332">
              <w:rPr>
                <w:rStyle w:val="Hyperlink"/>
                <w:noProof/>
                <w:lang w:val="id-ID" w:bidi="x-none"/>
                <w14:scene3d>
                  <w14:camera w14:prst="orthographicFront"/>
                  <w14:lightRig w14:rig="threePt" w14:dir="t">
                    <w14:rot w14:lat="0" w14:lon="0" w14:rev="0"/>
                  </w14:lightRig>
                </w14:scene3d>
              </w:rPr>
              <w:t>3.4</w:t>
            </w:r>
            <w:r w:rsidR="00EE7C89">
              <w:rPr>
                <w:rFonts w:eastAsiaTheme="minorEastAsia"/>
                <w:noProof/>
                <w:sz w:val="22"/>
              </w:rPr>
              <w:tab/>
            </w:r>
            <w:r w:rsidR="00EE7C89" w:rsidRPr="00D57332">
              <w:rPr>
                <w:rStyle w:val="Hyperlink"/>
                <w:i/>
                <w:noProof/>
                <w:lang w:val="id-ID"/>
              </w:rPr>
              <w:t>Gateway</w:t>
            </w:r>
            <w:r w:rsidR="00EE7C89" w:rsidRPr="00D57332">
              <w:rPr>
                <w:rStyle w:val="Hyperlink"/>
                <w:noProof/>
                <w:lang w:val="id-ID"/>
              </w:rPr>
              <w:t xml:space="preserve"> API</w:t>
            </w:r>
            <w:r w:rsidR="00EE7C89">
              <w:rPr>
                <w:noProof/>
                <w:webHidden/>
              </w:rPr>
              <w:tab/>
            </w:r>
            <w:r w:rsidR="00EE7C89">
              <w:rPr>
                <w:noProof/>
                <w:webHidden/>
              </w:rPr>
              <w:fldChar w:fldCharType="begin"/>
            </w:r>
            <w:r w:rsidR="00EE7C89">
              <w:rPr>
                <w:noProof/>
                <w:webHidden/>
              </w:rPr>
              <w:instrText xml:space="preserve"> PAGEREF _Toc531864938 \h </w:instrText>
            </w:r>
            <w:r w:rsidR="00EE7C89">
              <w:rPr>
                <w:noProof/>
                <w:webHidden/>
              </w:rPr>
            </w:r>
            <w:r w:rsidR="00EE7C89">
              <w:rPr>
                <w:noProof/>
                <w:webHidden/>
              </w:rPr>
              <w:fldChar w:fldCharType="separate"/>
            </w:r>
            <w:r w:rsidR="00EE7C89">
              <w:rPr>
                <w:noProof/>
                <w:webHidden/>
              </w:rPr>
              <w:t>11</w:t>
            </w:r>
            <w:r w:rsidR="00EE7C89">
              <w:rPr>
                <w:noProof/>
                <w:webHidden/>
              </w:rPr>
              <w:fldChar w:fldCharType="end"/>
            </w:r>
          </w:hyperlink>
        </w:p>
        <w:p w14:paraId="02AE3365" w14:textId="47873DE7" w:rsidR="00EE7C89" w:rsidRDefault="006F112E">
          <w:pPr>
            <w:pStyle w:val="TOC2"/>
            <w:tabs>
              <w:tab w:val="left" w:pos="880"/>
              <w:tab w:val="right" w:leader="dot" w:pos="7927"/>
            </w:tabs>
            <w:rPr>
              <w:rFonts w:eastAsiaTheme="minorEastAsia"/>
              <w:noProof/>
              <w:sz w:val="22"/>
            </w:rPr>
          </w:pPr>
          <w:hyperlink w:anchor="_Toc531864939" w:history="1">
            <w:r w:rsidR="00EE7C89" w:rsidRPr="00D57332">
              <w:rPr>
                <w:rStyle w:val="Hyperlink"/>
                <w:noProof/>
                <w:lang w:val="id-ID" w:bidi="x-none"/>
                <w14:scene3d>
                  <w14:camera w14:prst="orthographicFront"/>
                  <w14:lightRig w14:rig="threePt" w14:dir="t">
                    <w14:rot w14:lat="0" w14:lon="0" w14:rev="0"/>
                  </w14:lightRig>
                </w14:scene3d>
              </w:rPr>
              <w:t>3.5</w:t>
            </w:r>
            <w:r w:rsidR="00EE7C89">
              <w:rPr>
                <w:rFonts w:eastAsiaTheme="minorEastAsia"/>
                <w:noProof/>
                <w:sz w:val="22"/>
              </w:rPr>
              <w:tab/>
            </w:r>
            <w:r w:rsidR="00EE7C89" w:rsidRPr="00D57332">
              <w:rPr>
                <w:rStyle w:val="Hyperlink"/>
                <w:noProof/>
                <w:lang w:val="id-ID"/>
              </w:rPr>
              <w:t>Laravel</w:t>
            </w:r>
            <w:r w:rsidR="00EE7C89">
              <w:rPr>
                <w:noProof/>
                <w:webHidden/>
              </w:rPr>
              <w:tab/>
            </w:r>
            <w:r w:rsidR="00EE7C89">
              <w:rPr>
                <w:noProof/>
                <w:webHidden/>
              </w:rPr>
              <w:fldChar w:fldCharType="begin"/>
            </w:r>
            <w:r w:rsidR="00EE7C89">
              <w:rPr>
                <w:noProof/>
                <w:webHidden/>
              </w:rPr>
              <w:instrText xml:space="preserve"> PAGEREF _Toc531864939 \h </w:instrText>
            </w:r>
            <w:r w:rsidR="00EE7C89">
              <w:rPr>
                <w:noProof/>
                <w:webHidden/>
              </w:rPr>
            </w:r>
            <w:r w:rsidR="00EE7C89">
              <w:rPr>
                <w:noProof/>
                <w:webHidden/>
              </w:rPr>
              <w:fldChar w:fldCharType="separate"/>
            </w:r>
            <w:r w:rsidR="00EE7C89">
              <w:rPr>
                <w:noProof/>
                <w:webHidden/>
              </w:rPr>
              <w:t>12</w:t>
            </w:r>
            <w:r w:rsidR="00EE7C89">
              <w:rPr>
                <w:noProof/>
                <w:webHidden/>
              </w:rPr>
              <w:fldChar w:fldCharType="end"/>
            </w:r>
          </w:hyperlink>
        </w:p>
        <w:p w14:paraId="6FF65D04" w14:textId="61B118F6" w:rsidR="00EE7C89" w:rsidRDefault="006F112E">
          <w:pPr>
            <w:pStyle w:val="TOC2"/>
            <w:tabs>
              <w:tab w:val="left" w:pos="880"/>
              <w:tab w:val="right" w:leader="dot" w:pos="7927"/>
            </w:tabs>
            <w:rPr>
              <w:rFonts w:eastAsiaTheme="minorEastAsia"/>
              <w:noProof/>
              <w:sz w:val="22"/>
            </w:rPr>
          </w:pPr>
          <w:hyperlink w:anchor="_Toc531864940" w:history="1">
            <w:r w:rsidR="00EE7C89" w:rsidRPr="00D57332">
              <w:rPr>
                <w:rStyle w:val="Hyperlink"/>
                <w:noProof/>
                <w:lang w:bidi="x-none"/>
                <w14:scene3d>
                  <w14:camera w14:prst="orthographicFront"/>
                  <w14:lightRig w14:rig="threePt" w14:dir="t">
                    <w14:rot w14:lat="0" w14:lon="0" w14:rev="0"/>
                  </w14:lightRig>
                </w14:scene3d>
              </w:rPr>
              <w:t>3.6</w:t>
            </w:r>
            <w:r w:rsidR="00EE7C89">
              <w:rPr>
                <w:rFonts w:eastAsiaTheme="minorEastAsia"/>
                <w:noProof/>
                <w:sz w:val="22"/>
              </w:rPr>
              <w:tab/>
            </w:r>
            <w:r w:rsidR="00EE7C89" w:rsidRPr="00D57332">
              <w:rPr>
                <w:rStyle w:val="Hyperlink"/>
                <w:i/>
                <w:noProof/>
              </w:rPr>
              <w:t>ReactJS</w:t>
            </w:r>
            <w:r w:rsidR="00EE7C89">
              <w:rPr>
                <w:noProof/>
                <w:webHidden/>
              </w:rPr>
              <w:tab/>
            </w:r>
            <w:r w:rsidR="00EE7C89">
              <w:rPr>
                <w:noProof/>
                <w:webHidden/>
              </w:rPr>
              <w:fldChar w:fldCharType="begin"/>
            </w:r>
            <w:r w:rsidR="00EE7C89">
              <w:rPr>
                <w:noProof/>
                <w:webHidden/>
              </w:rPr>
              <w:instrText xml:space="preserve"> PAGEREF _Toc531864940 \h </w:instrText>
            </w:r>
            <w:r w:rsidR="00EE7C89">
              <w:rPr>
                <w:noProof/>
                <w:webHidden/>
              </w:rPr>
            </w:r>
            <w:r w:rsidR="00EE7C89">
              <w:rPr>
                <w:noProof/>
                <w:webHidden/>
              </w:rPr>
              <w:fldChar w:fldCharType="separate"/>
            </w:r>
            <w:r w:rsidR="00EE7C89">
              <w:rPr>
                <w:noProof/>
                <w:webHidden/>
              </w:rPr>
              <w:t>12</w:t>
            </w:r>
            <w:r w:rsidR="00EE7C89">
              <w:rPr>
                <w:noProof/>
                <w:webHidden/>
              </w:rPr>
              <w:fldChar w:fldCharType="end"/>
            </w:r>
          </w:hyperlink>
        </w:p>
        <w:p w14:paraId="595B4C8D" w14:textId="24B870F2" w:rsidR="00EE7C89" w:rsidRDefault="006F112E">
          <w:pPr>
            <w:pStyle w:val="TOC2"/>
            <w:tabs>
              <w:tab w:val="left" w:pos="880"/>
              <w:tab w:val="right" w:leader="dot" w:pos="7927"/>
            </w:tabs>
            <w:rPr>
              <w:rFonts w:eastAsiaTheme="minorEastAsia"/>
              <w:noProof/>
              <w:sz w:val="22"/>
            </w:rPr>
          </w:pPr>
          <w:hyperlink w:anchor="_Toc531864941" w:history="1">
            <w:r w:rsidR="00EE7C89" w:rsidRPr="00D57332">
              <w:rPr>
                <w:rStyle w:val="Hyperlink"/>
                <w:noProof/>
                <w:lang w:bidi="x-none"/>
                <w14:scene3d>
                  <w14:camera w14:prst="orthographicFront"/>
                  <w14:lightRig w14:rig="threePt" w14:dir="t">
                    <w14:rot w14:lat="0" w14:lon="0" w14:rev="0"/>
                  </w14:lightRig>
                </w14:scene3d>
              </w:rPr>
              <w:t>3.7</w:t>
            </w:r>
            <w:r w:rsidR="00EE7C89">
              <w:rPr>
                <w:rFonts w:eastAsiaTheme="minorEastAsia"/>
                <w:noProof/>
                <w:sz w:val="22"/>
              </w:rPr>
              <w:tab/>
            </w:r>
            <w:r w:rsidR="00EE7C89" w:rsidRPr="00D57332">
              <w:rPr>
                <w:rStyle w:val="Hyperlink"/>
                <w:noProof/>
              </w:rPr>
              <w:t>PHP Hypertext Preprocessor (PHP)</w:t>
            </w:r>
            <w:r w:rsidR="00EE7C89">
              <w:rPr>
                <w:noProof/>
                <w:webHidden/>
              </w:rPr>
              <w:tab/>
            </w:r>
            <w:r w:rsidR="00EE7C89">
              <w:rPr>
                <w:noProof/>
                <w:webHidden/>
              </w:rPr>
              <w:fldChar w:fldCharType="begin"/>
            </w:r>
            <w:r w:rsidR="00EE7C89">
              <w:rPr>
                <w:noProof/>
                <w:webHidden/>
              </w:rPr>
              <w:instrText xml:space="preserve"> PAGEREF _Toc531864941 \h </w:instrText>
            </w:r>
            <w:r w:rsidR="00EE7C89">
              <w:rPr>
                <w:noProof/>
                <w:webHidden/>
              </w:rPr>
            </w:r>
            <w:r w:rsidR="00EE7C89">
              <w:rPr>
                <w:noProof/>
                <w:webHidden/>
              </w:rPr>
              <w:fldChar w:fldCharType="separate"/>
            </w:r>
            <w:r w:rsidR="00EE7C89">
              <w:rPr>
                <w:noProof/>
                <w:webHidden/>
              </w:rPr>
              <w:t>12</w:t>
            </w:r>
            <w:r w:rsidR="00EE7C89">
              <w:rPr>
                <w:noProof/>
                <w:webHidden/>
              </w:rPr>
              <w:fldChar w:fldCharType="end"/>
            </w:r>
          </w:hyperlink>
        </w:p>
        <w:p w14:paraId="1E94B5EF" w14:textId="1CAB3454" w:rsidR="00EE7C89" w:rsidRDefault="006F112E">
          <w:pPr>
            <w:pStyle w:val="TOC1"/>
            <w:rPr>
              <w:rFonts w:eastAsiaTheme="minorEastAsia"/>
              <w:noProof/>
              <w:sz w:val="22"/>
            </w:rPr>
          </w:pPr>
          <w:hyperlink w:anchor="_Toc531864942" w:history="1">
            <w:r w:rsidR="00EE7C89" w:rsidRPr="00D57332">
              <w:rPr>
                <w:rStyle w:val="Hyperlink"/>
                <w:rFonts w:ascii="Calibri" w:hAnsi="Calibri"/>
                <w:noProof/>
              </w:rPr>
              <w:t>BAB 4</w:t>
            </w:r>
            <w:r w:rsidR="00EE7C89" w:rsidRPr="00D57332">
              <w:rPr>
                <w:rStyle w:val="Hyperlink"/>
                <w:noProof/>
              </w:rPr>
              <w:t xml:space="preserve"> METODOLOGI</w:t>
            </w:r>
            <w:r w:rsidR="00EE7C89">
              <w:rPr>
                <w:noProof/>
                <w:webHidden/>
              </w:rPr>
              <w:tab/>
            </w:r>
            <w:r w:rsidR="00EE7C89">
              <w:rPr>
                <w:noProof/>
                <w:webHidden/>
              </w:rPr>
              <w:fldChar w:fldCharType="begin"/>
            </w:r>
            <w:r w:rsidR="00EE7C89">
              <w:rPr>
                <w:noProof/>
                <w:webHidden/>
              </w:rPr>
              <w:instrText xml:space="preserve"> PAGEREF _Toc531864942 \h </w:instrText>
            </w:r>
            <w:r w:rsidR="00EE7C89">
              <w:rPr>
                <w:noProof/>
                <w:webHidden/>
              </w:rPr>
            </w:r>
            <w:r w:rsidR="00EE7C89">
              <w:rPr>
                <w:noProof/>
                <w:webHidden/>
              </w:rPr>
              <w:fldChar w:fldCharType="separate"/>
            </w:r>
            <w:r w:rsidR="00EE7C89">
              <w:rPr>
                <w:noProof/>
                <w:webHidden/>
              </w:rPr>
              <w:t>13</w:t>
            </w:r>
            <w:r w:rsidR="00EE7C89">
              <w:rPr>
                <w:noProof/>
                <w:webHidden/>
              </w:rPr>
              <w:fldChar w:fldCharType="end"/>
            </w:r>
          </w:hyperlink>
        </w:p>
        <w:p w14:paraId="4A145D34" w14:textId="54D02232" w:rsidR="00EE7C89" w:rsidRDefault="006F112E">
          <w:pPr>
            <w:pStyle w:val="TOC2"/>
            <w:tabs>
              <w:tab w:val="left" w:pos="880"/>
              <w:tab w:val="right" w:leader="dot" w:pos="7927"/>
            </w:tabs>
            <w:rPr>
              <w:rFonts w:eastAsiaTheme="minorEastAsia"/>
              <w:noProof/>
              <w:sz w:val="22"/>
            </w:rPr>
          </w:pPr>
          <w:hyperlink w:anchor="_Toc531864943" w:history="1">
            <w:r w:rsidR="00EE7C89" w:rsidRPr="00D57332">
              <w:rPr>
                <w:rStyle w:val="Hyperlink"/>
                <w:noProof/>
                <w:lang w:bidi="x-none"/>
                <w14:scene3d>
                  <w14:camera w14:prst="orthographicFront"/>
                  <w14:lightRig w14:rig="threePt" w14:dir="t">
                    <w14:rot w14:lat="0" w14:lon="0" w14:rev="0"/>
                  </w14:lightRig>
                </w14:scene3d>
              </w:rPr>
              <w:t>4.1</w:t>
            </w:r>
            <w:r w:rsidR="00EE7C89">
              <w:rPr>
                <w:rFonts w:eastAsiaTheme="minorEastAsia"/>
                <w:noProof/>
                <w:sz w:val="22"/>
              </w:rPr>
              <w:tab/>
            </w:r>
            <w:r w:rsidR="00EE7C89" w:rsidRPr="00D57332">
              <w:rPr>
                <w:rStyle w:val="Hyperlink"/>
                <w:noProof/>
              </w:rPr>
              <w:t>Studi Literatur</w:t>
            </w:r>
            <w:r w:rsidR="00EE7C89">
              <w:rPr>
                <w:noProof/>
                <w:webHidden/>
              </w:rPr>
              <w:tab/>
            </w:r>
            <w:r w:rsidR="00EE7C89">
              <w:rPr>
                <w:noProof/>
                <w:webHidden/>
              </w:rPr>
              <w:fldChar w:fldCharType="begin"/>
            </w:r>
            <w:r w:rsidR="00EE7C89">
              <w:rPr>
                <w:noProof/>
                <w:webHidden/>
              </w:rPr>
              <w:instrText xml:space="preserve"> PAGEREF _Toc531864943 \h </w:instrText>
            </w:r>
            <w:r w:rsidR="00EE7C89">
              <w:rPr>
                <w:noProof/>
                <w:webHidden/>
              </w:rPr>
            </w:r>
            <w:r w:rsidR="00EE7C89">
              <w:rPr>
                <w:noProof/>
                <w:webHidden/>
              </w:rPr>
              <w:fldChar w:fldCharType="separate"/>
            </w:r>
            <w:r w:rsidR="00EE7C89">
              <w:rPr>
                <w:noProof/>
                <w:webHidden/>
              </w:rPr>
              <w:t>14</w:t>
            </w:r>
            <w:r w:rsidR="00EE7C89">
              <w:rPr>
                <w:noProof/>
                <w:webHidden/>
              </w:rPr>
              <w:fldChar w:fldCharType="end"/>
            </w:r>
          </w:hyperlink>
        </w:p>
        <w:p w14:paraId="0A486365" w14:textId="2EAAB096" w:rsidR="00EE7C89" w:rsidRDefault="006F112E">
          <w:pPr>
            <w:pStyle w:val="TOC2"/>
            <w:tabs>
              <w:tab w:val="left" w:pos="880"/>
              <w:tab w:val="right" w:leader="dot" w:pos="7927"/>
            </w:tabs>
            <w:rPr>
              <w:rFonts w:eastAsiaTheme="minorEastAsia"/>
              <w:noProof/>
              <w:sz w:val="22"/>
            </w:rPr>
          </w:pPr>
          <w:hyperlink w:anchor="_Toc531864944" w:history="1">
            <w:r w:rsidR="00EE7C89" w:rsidRPr="00D57332">
              <w:rPr>
                <w:rStyle w:val="Hyperlink"/>
                <w:noProof/>
                <w:lang w:bidi="x-none"/>
                <w14:scene3d>
                  <w14:camera w14:prst="orthographicFront"/>
                  <w14:lightRig w14:rig="threePt" w14:dir="t">
                    <w14:rot w14:lat="0" w14:lon="0" w14:rev="0"/>
                  </w14:lightRig>
                </w14:scene3d>
              </w:rPr>
              <w:t>4.2</w:t>
            </w:r>
            <w:r w:rsidR="00EE7C89">
              <w:rPr>
                <w:rFonts w:eastAsiaTheme="minorEastAsia"/>
                <w:noProof/>
                <w:sz w:val="22"/>
              </w:rPr>
              <w:tab/>
            </w:r>
            <w:r w:rsidR="00EE7C89" w:rsidRPr="00D57332">
              <w:rPr>
                <w:rStyle w:val="Hyperlink"/>
                <w:noProof/>
                <w:lang w:val="id-ID"/>
              </w:rPr>
              <w:t>Analisis Kebutuhan</w:t>
            </w:r>
            <w:r w:rsidR="00EE7C89">
              <w:rPr>
                <w:noProof/>
                <w:webHidden/>
              </w:rPr>
              <w:tab/>
            </w:r>
            <w:r w:rsidR="00EE7C89">
              <w:rPr>
                <w:noProof/>
                <w:webHidden/>
              </w:rPr>
              <w:fldChar w:fldCharType="begin"/>
            </w:r>
            <w:r w:rsidR="00EE7C89">
              <w:rPr>
                <w:noProof/>
                <w:webHidden/>
              </w:rPr>
              <w:instrText xml:space="preserve"> PAGEREF _Toc531864944 \h </w:instrText>
            </w:r>
            <w:r w:rsidR="00EE7C89">
              <w:rPr>
                <w:noProof/>
                <w:webHidden/>
              </w:rPr>
            </w:r>
            <w:r w:rsidR="00EE7C89">
              <w:rPr>
                <w:noProof/>
                <w:webHidden/>
              </w:rPr>
              <w:fldChar w:fldCharType="separate"/>
            </w:r>
            <w:r w:rsidR="00EE7C89">
              <w:rPr>
                <w:noProof/>
                <w:webHidden/>
              </w:rPr>
              <w:t>14</w:t>
            </w:r>
            <w:r w:rsidR="00EE7C89">
              <w:rPr>
                <w:noProof/>
                <w:webHidden/>
              </w:rPr>
              <w:fldChar w:fldCharType="end"/>
            </w:r>
          </w:hyperlink>
        </w:p>
        <w:p w14:paraId="1619C275" w14:textId="08EFA6D8" w:rsidR="00EE7C89" w:rsidRDefault="006F112E">
          <w:pPr>
            <w:pStyle w:val="TOC2"/>
            <w:tabs>
              <w:tab w:val="left" w:pos="880"/>
              <w:tab w:val="right" w:leader="dot" w:pos="7927"/>
            </w:tabs>
            <w:rPr>
              <w:rFonts w:eastAsiaTheme="minorEastAsia"/>
              <w:noProof/>
              <w:sz w:val="22"/>
            </w:rPr>
          </w:pPr>
          <w:hyperlink w:anchor="_Toc531864945" w:history="1">
            <w:r w:rsidR="00EE7C89" w:rsidRPr="00D57332">
              <w:rPr>
                <w:rStyle w:val="Hyperlink"/>
                <w:noProof/>
                <w:lang w:bidi="x-none"/>
                <w14:scene3d>
                  <w14:camera w14:prst="orthographicFront"/>
                  <w14:lightRig w14:rig="threePt" w14:dir="t">
                    <w14:rot w14:lat="0" w14:lon="0" w14:rev="0"/>
                  </w14:lightRig>
                </w14:scene3d>
              </w:rPr>
              <w:t>4.3</w:t>
            </w:r>
            <w:r w:rsidR="00EE7C89">
              <w:rPr>
                <w:rFonts w:eastAsiaTheme="minorEastAsia"/>
                <w:noProof/>
                <w:sz w:val="22"/>
              </w:rPr>
              <w:tab/>
            </w:r>
            <w:r w:rsidR="00EE7C89" w:rsidRPr="00D57332">
              <w:rPr>
                <w:rStyle w:val="Hyperlink"/>
                <w:noProof/>
              </w:rPr>
              <w:t>Perancangan</w:t>
            </w:r>
            <w:r w:rsidR="00EE7C89">
              <w:rPr>
                <w:noProof/>
                <w:webHidden/>
              </w:rPr>
              <w:tab/>
            </w:r>
            <w:r w:rsidR="00EE7C89">
              <w:rPr>
                <w:noProof/>
                <w:webHidden/>
              </w:rPr>
              <w:fldChar w:fldCharType="begin"/>
            </w:r>
            <w:r w:rsidR="00EE7C89">
              <w:rPr>
                <w:noProof/>
                <w:webHidden/>
              </w:rPr>
              <w:instrText xml:space="preserve"> PAGEREF _Toc531864945 \h </w:instrText>
            </w:r>
            <w:r w:rsidR="00EE7C89">
              <w:rPr>
                <w:noProof/>
                <w:webHidden/>
              </w:rPr>
            </w:r>
            <w:r w:rsidR="00EE7C89">
              <w:rPr>
                <w:noProof/>
                <w:webHidden/>
              </w:rPr>
              <w:fldChar w:fldCharType="separate"/>
            </w:r>
            <w:r w:rsidR="00EE7C89">
              <w:rPr>
                <w:noProof/>
                <w:webHidden/>
              </w:rPr>
              <w:t>14</w:t>
            </w:r>
            <w:r w:rsidR="00EE7C89">
              <w:rPr>
                <w:noProof/>
                <w:webHidden/>
              </w:rPr>
              <w:fldChar w:fldCharType="end"/>
            </w:r>
          </w:hyperlink>
        </w:p>
        <w:p w14:paraId="7545AEC9" w14:textId="27B8FE4C" w:rsidR="00EE7C89" w:rsidRDefault="006F112E">
          <w:pPr>
            <w:pStyle w:val="TOC2"/>
            <w:tabs>
              <w:tab w:val="left" w:pos="880"/>
              <w:tab w:val="right" w:leader="dot" w:pos="7927"/>
            </w:tabs>
            <w:rPr>
              <w:rFonts w:eastAsiaTheme="minorEastAsia"/>
              <w:noProof/>
              <w:sz w:val="22"/>
            </w:rPr>
          </w:pPr>
          <w:hyperlink w:anchor="_Toc531864946" w:history="1">
            <w:r w:rsidR="00EE7C89" w:rsidRPr="00D57332">
              <w:rPr>
                <w:rStyle w:val="Hyperlink"/>
                <w:noProof/>
                <w:lang w:val="id-ID" w:bidi="x-none"/>
                <w14:scene3d>
                  <w14:camera w14:prst="orthographicFront"/>
                  <w14:lightRig w14:rig="threePt" w14:dir="t">
                    <w14:rot w14:lat="0" w14:lon="0" w14:rev="0"/>
                  </w14:lightRig>
                </w14:scene3d>
              </w:rPr>
              <w:t>4.4</w:t>
            </w:r>
            <w:r w:rsidR="00EE7C89">
              <w:rPr>
                <w:rFonts w:eastAsiaTheme="minorEastAsia"/>
                <w:noProof/>
                <w:sz w:val="22"/>
              </w:rPr>
              <w:tab/>
            </w:r>
            <w:r w:rsidR="00EE7C89" w:rsidRPr="00D57332">
              <w:rPr>
                <w:rStyle w:val="Hyperlink"/>
                <w:noProof/>
                <w:lang w:val="id-ID"/>
              </w:rPr>
              <w:t>Implementasi</w:t>
            </w:r>
            <w:r w:rsidR="00EE7C89">
              <w:rPr>
                <w:noProof/>
                <w:webHidden/>
              </w:rPr>
              <w:tab/>
            </w:r>
            <w:r w:rsidR="00EE7C89">
              <w:rPr>
                <w:noProof/>
                <w:webHidden/>
              </w:rPr>
              <w:fldChar w:fldCharType="begin"/>
            </w:r>
            <w:r w:rsidR="00EE7C89">
              <w:rPr>
                <w:noProof/>
                <w:webHidden/>
              </w:rPr>
              <w:instrText xml:space="preserve"> PAGEREF _Toc531864946 \h </w:instrText>
            </w:r>
            <w:r w:rsidR="00EE7C89">
              <w:rPr>
                <w:noProof/>
                <w:webHidden/>
              </w:rPr>
            </w:r>
            <w:r w:rsidR="00EE7C89">
              <w:rPr>
                <w:noProof/>
                <w:webHidden/>
              </w:rPr>
              <w:fldChar w:fldCharType="separate"/>
            </w:r>
            <w:r w:rsidR="00EE7C89">
              <w:rPr>
                <w:noProof/>
                <w:webHidden/>
              </w:rPr>
              <w:t>14</w:t>
            </w:r>
            <w:r w:rsidR="00EE7C89">
              <w:rPr>
                <w:noProof/>
                <w:webHidden/>
              </w:rPr>
              <w:fldChar w:fldCharType="end"/>
            </w:r>
          </w:hyperlink>
        </w:p>
        <w:p w14:paraId="0D4F3C46" w14:textId="00E2FC86" w:rsidR="00EE7C89" w:rsidRDefault="006F112E">
          <w:pPr>
            <w:pStyle w:val="TOC2"/>
            <w:tabs>
              <w:tab w:val="left" w:pos="880"/>
              <w:tab w:val="right" w:leader="dot" w:pos="7927"/>
            </w:tabs>
            <w:rPr>
              <w:rFonts w:eastAsiaTheme="minorEastAsia"/>
              <w:noProof/>
              <w:sz w:val="22"/>
            </w:rPr>
          </w:pPr>
          <w:hyperlink w:anchor="_Toc531864947" w:history="1">
            <w:r w:rsidR="00EE7C89" w:rsidRPr="00D57332">
              <w:rPr>
                <w:rStyle w:val="Hyperlink"/>
                <w:noProof/>
                <w:lang w:val="id-ID" w:bidi="x-none"/>
                <w14:scene3d>
                  <w14:camera w14:prst="orthographicFront"/>
                  <w14:lightRig w14:rig="threePt" w14:dir="t">
                    <w14:rot w14:lat="0" w14:lon="0" w14:rev="0"/>
                  </w14:lightRig>
                </w14:scene3d>
              </w:rPr>
              <w:t>4.5</w:t>
            </w:r>
            <w:r w:rsidR="00EE7C89">
              <w:rPr>
                <w:rFonts w:eastAsiaTheme="minorEastAsia"/>
                <w:noProof/>
                <w:sz w:val="22"/>
              </w:rPr>
              <w:tab/>
            </w:r>
            <w:r w:rsidR="00EE7C89" w:rsidRPr="00D57332">
              <w:rPr>
                <w:rStyle w:val="Hyperlink"/>
                <w:noProof/>
                <w:lang w:val="id-ID"/>
              </w:rPr>
              <w:t>Pengujian</w:t>
            </w:r>
            <w:r w:rsidR="00EE7C89">
              <w:rPr>
                <w:noProof/>
                <w:webHidden/>
              </w:rPr>
              <w:tab/>
            </w:r>
            <w:r w:rsidR="00EE7C89">
              <w:rPr>
                <w:noProof/>
                <w:webHidden/>
              </w:rPr>
              <w:fldChar w:fldCharType="begin"/>
            </w:r>
            <w:r w:rsidR="00EE7C89">
              <w:rPr>
                <w:noProof/>
                <w:webHidden/>
              </w:rPr>
              <w:instrText xml:space="preserve"> PAGEREF _Toc531864947 \h </w:instrText>
            </w:r>
            <w:r w:rsidR="00EE7C89">
              <w:rPr>
                <w:noProof/>
                <w:webHidden/>
              </w:rPr>
            </w:r>
            <w:r w:rsidR="00EE7C89">
              <w:rPr>
                <w:noProof/>
                <w:webHidden/>
              </w:rPr>
              <w:fldChar w:fldCharType="separate"/>
            </w:r>
            <w:r w:rsidR="00EE7C89">
              <w:rPr>
                <w:noProof/>
                <w:webHidden/>
              </w:rPr>
              <w:t>15</w:t>
            </w:r>
            <w:r w:rsidR="00EE7C89">
              <w:rPr>
                <w:noProof/>
                <w:webHidden/>
              </w:rPr>
              <w:fldChar w:fldCharType="end"/>
            </w:r>
          </w:hyperlink>
        </w:p>
        <w:p w14:paraId="33C80898" w14:textId="04941339" w:rsidR="00EE7C89" w:rsidRDefault="006F112E">
          <w:pPr>
            <w:pStyle w:val="TOC2"/>
            <w:tabs>
              <w:tab w:val="left" w:pos="880"/>
              <w:tab w:val="right" w:leader="dot" w:pos="7927"/>
            </w:tabs>
            <w:rPr>
              <w:rFonts w:eastAsiaTheme="minorEastAsia"/>
              <w:noProof/>
              <w:sz w:val="22"/>
            </w:rPr>
          </w:pPr>
          <w:hyperlink w:anchor="_Toc531864948" w:history="1">
            <w:r w:rsidR="00EE7C89" w:rsidRPr="00D57332">
              <w:rPr>
                <w:rStyle w:val="Hyperlink"/>
                <w:noProof/>
                <w:lang w:bidi="x-none"/>
                <w14:scene3d>
                  <w14:camera w14:prst="orthographicFront"/>
                  <w14:lightRig w14:rig="threePt" w14:dir="t">
                    <w14:rot w14:lat="0" w14:lon="0" w14:rev="0"/>
                  </w14:lightRig>
                </w14:scene3d>
              </w:rPr>
              <w:t>4.6</w:t>
            </w:r>
            <w:r w:rsidR="00EE7C89">
              <w:rPr>
                <w:rFonts w:eastAsiaTheme="minorEastAsia"/>
                <w:noProof/>
                <w:sz w:val="22"/>
              </w:rPr>
              <w:tab/>
            </w:r>
            <w:r w:rsidR="00EE7C89" w:rsidRPr="00D57332">
              <w:rPr>
                <w:rStyle w:val="Hyperlink"/>
                <w:noProof/>
              </w:rPr>
              <w:t>Kesimpulan</w:t>
            </w:r>
            <w:r w:rsidR="00EE7C89">
              <w:rPr>
                <w:noProof/>
                <w:webHidden/>
              </w:rPr>
              <w:tab/>
            </w:r>
            <w:r w:rsidR="00EE7C89">
              <w:rPr>
                <w:noProof/>
                <w:webHidden/>
              </w:rPr>
              <w:fldChar w:fldCharType="begin"/>
            </w:r>
            <w:r w:rsidR="00EE7C89">
              <w:rPr>
                <w:noProof/>
                <w:webHidden/>
              </w:rPr>
              <w:instrText xml:space="preserve"> PAGEREF _Toc531864948 \h </w:instrText>
            </w:r>
            <w:r w:rsidR="00EE7C89">
              <w:rPr>
                <w:noProof/>
                <w:webHidden/>
              </w:rPr>
            </w:r>
            <w:r w:rsidR="00EE7C89">
              <w:rPr>
                <w:noProof/>
                <w:webHidden/>
              </w:rPr>
              <w:fldChar w:fldCharType="separate"/>
            </w:r>
            <w:r w:rsidR="00EE7C89">
              <w:rPr>
                <w:noProof/>
                <w:webHidden/>
              </w:rPr>
              <w:t>15</w:t>
            </w:r>
            <w:r w:rsidR="00EE7C89">
              <w:rPr>
                <w:noProof/>
                <w:webHidden/>
              </w:rPr>
              <w:fldChar w:fldCharType="end"/>
            </w:r>
          </w:hyperlink>
        </w:p>
        <w:p w14:paraId="1BFE8DC8" w14:textId="305BD98C" w:rsidR="00EE7C89" w:rsidRDefault="006F112E">
          <w:pPr>
            <w:pStyle w:val="TOC1"/>
            <w:rPr>
              <w:rFonts w:eastAsiaTheme="minorEastAsia"/>
              <w:noProof/>
              <w:sz w:val="22"/>
            </w:rPr>
          </w:pPr>
          <w:hyperlink w:anchor="_Toc531864949" w:history="1">
            <w:r w:rsidR="00EE7C89" w:rsidRPr="00D57332">
              <w:rPr>
                <w:rStyle w:val="Hyperlink"/>
                <w:rFonts w:ascii="Calibri" w:hAnsi="Calibri"/>
                <w:noProof/>
              </w:rPr>
              <w:t>BAB 5</w:t>
            </w:r>
            <w:r w:rsidR="00EE7C89" w:rsidRPr="00D57332">
              <w:rPr>
                <w:rStyle w:val="Hyperlink"/>
                <w:noProof/>
              </w:rPr>
              <w:t xml:space="preserve"> PEMBAHASAN DAN HASIL</w:t>
            </w:r>
            <w:r w:rsidR="00EE7C89">
              <w:rPr>
                <w:noProof/>
                <w:webHidden/>
              </w:rPr>
              <w:tab/>
            </w:r>
            <w:r w:rsidR="00EE7C89">
              <w:rPr>
                <w:noProof/>
                <w:webHidden/>
              </w:rPr>
              <w:fldChar w:fldCharType="begin"/>
            </w:r>
            <w:r w:rsidR="00EE7C89">
              <w:rPr>
                <w:noProof/>
                <w:webHidden/>
              </w:rPr>
              <w:instrText xml:space="preserve"> PAGEREF _Toc531864949 \h </w:instrText>
            </w:r>
            <w:r w:rsidR="00EE7C89">
              <w:rPr>
                <w:noProof/>
                <w:webHidden/>
              </w:rPr>
            </w:r>
            <w:r w:rsidR="00EE7C89">
              <w:rPr>
                <w:noProof/>
                <w:webHidden/>
              </w:rPr>
              <w:fldChar w:fldCharType="separate"/>
            </w:r>
            <w:r w:rsidR="00EE7C89">
              <w:rPr>
                <w:noProof/>
                <w:webHidden/>
              </w:rPr>
              <w:t>16</w:t>
            </w:r>
            <w:r w:rsidR="00EE7C89">
              <w:rPr>
                <w:noProof/>
                <w:webHidden/>
              </w:rPr>
              <w:fldChar w:fldCharType="end"/>
            </w:r>
          </w:hyperlink>
        </w:p>
        <w:p w14:paraId="0F91EDFA" w14:textId="4F4A0F71" w:rsidR="00EE7C89" w:rsidRDefault="006F112E">
          <w:pPr>
            <w:pStyle w:val="TOC2"/>
            <w:tabs>
              <w:tab w:val="left" w:pos="880"/>
              <w:tab w:val="right" w:leader="dot" w:pos="7927"/>
            </w:tabs>
            <w:rPr>
              <w:rFonts w:eastAsiaTheme="minorEastAsia"/>
              <w:noProof/>
              <w:sz w:val="22"/>
            </w:rPr>
          </w:pPr>
          <w:hyperlink w:anchor="_Toc531864950" w:history="1">
            <w:r w:rsidR="00EE7C89" w:rsidRPr="00D57332">
              <w:rPr>
                <w:rStyle w:val="Hyperlink"/>
                <w:noProof/>
                <w:lang w:bidi="x-none"/>
                <w14:scene3d>
                  <w14:camera w14:prst="orthographicFront"/>
                  <w14:lightRig w14:rig="threePt" w14:dir="t">
                    <w14:rot w14:lat="0" w14:lon="0" w14:rev="0"/>
                  </w14:lightRig>
                </w14:scene3d>
              </w:rPr>
              <w:t>5.1</w:t>
            </w:r>
            <w:r w:rsidR="00EE7C89">
              <w:rPr>
                <w:rFonts w:eastAsiaTheme="minorEastAsia"/>
                <w:noProof/>
                <w:sz w:val="22"/>
              </w:rPr>
              <w:tab/>
            </w:r>
            <w:r w:rsidR="00EE7C89" w:rsidRPr="00D57332">
              <w:rPr>
                <w:rStyle w:val="Hyperlink"/>
                <w:noProof/>
              </w:rPr>
              <w:t>Analisis Kebutuhan</w:t>
            </w:r>
            <w:r w:rsidR="00EE7C89">
              <w:rPr>
                <w:noProof/>
                <w:webHidden/>
              </w:rPr>
              <w:tab/>
            </w:r>
            <w:r w:rsidR="00EE7C89">
              <w:rPr>
                <w:noProof/>
                <w:webHidden/>
              </w:rPr>
              <w:fldChar w:fldCharType="begin"/>
            </w:r>
            <w:r w:rsidR="00EE7C89">
              <w:rPr>
                <w:noProof/>
                <w:webHidden/>
              </w:rPr>
              <w:instrText xml:space="preserve"> PAGEREF _Toc531864950 \h </w:instrText>
            </w:r>
            <w:r w:rsidR="00EE7C89">
              <w:rPr>
                <w:noProof/>
                <w:webHidden/>
              </w:rPr>
            </w:r>
            <w:r w:rsidR="00EE7C89">
              <w:rPr>
                <w:noProof/>
                <w:webHidden/>
              </w:rPr>
              <w:fldChar w:fldCharType="separate"/>
            </w:r>
            <w:r w:rsidR="00EE7C89">
              <w:rPr>
                <w:noProof/>
                <w:webHidden/>
              </w:rPr>
              <w:t>16</w:t>
            </w:r>
            <w:r w:rsidR="00EE7C89">
              <w:rPr>
                <w:noProof/>
                <w:webHidden/>
              </w:rPr>
              <w:fldChar w:fldCharType="end"/>
            </w:r>
          </w:hyperlink>
        </w:p>
        <w:p w14:paraId="6C634BC3" w14:textId="6F09699D" w:rsidR="00EE7C89" w:rsidRDefault="006F112E">
          <w:pPr>
            <w:pStyle w:val="TOC3"/>
            <w:tabs>
              <w:tab w:val="left" w:pos="1320"/>
              <w:tab w:val="right" w:leader="dot" w:pos="7927"/>
            </w:tabs>
            <w:rPr>
              <w:rFonts w:eastAsiaTheme="minorEastAsia"/>
              <w:noProof/>
              <w:sz w:val="22"/>
            </w:rPr>
          </w:pPr>
          <w:hyperlink w:anchor="_Toc531864951" w:history="1">
            <w:r w:rsidR="00EE7C89" w:rsidRPr="00D57332">
              <w:rPr>
                <w:rStyle w:val="Hyperlink"/>
                <w:noProof/>
              </w:rPr>
              <w:t>5.1.1</w:t>
            </w:r>
            <w:r w:rsidR="00EE7C89">
              <w:rPr>
                <w:rFonts w:eastAsiaTheme="minorEastAsia"/>
                <w:noProof/>
                <w:sz w:val="22"/>
              </w:rPr>
              <w:tab/>
            </w:r>
            <w:r w:rsidR="00EE7C89" w:rsidRPr="00D57332">
              <w:rPr>
                <w:rStyle w:val="Hyperlink"/>
                <w:noProof/>
              </w:rPr>
              <w:t>Deskripsi Umum</w:t>
            </w:r>
            <w:r w:rsidR="00EE7C89">
              <w:rPr>
                <w:noProof/>
                <w:webHidden/>
              </w:rPr>
              <w:tab/>
            </w:r>
            <w:r w:rsidR="00EE7C89">
              <w:rPr>
                <w:noProof/>
                <w:webHidden/>
              </w:rPr>
              <w:fldChar w:fldCharType="begin"/>
            </w:r>
            <w:r w:rsidR="00EE7C89">
              <w:rPr>
                <w:noProof/>
                <w:webHidden/>
              </w:rPr>
              <w:instrText xml:space="preserve"> PAGEREF _Toc531864951 \h </w:instrText>
            </w:r>
            <w:r w:rsidR="00EE7C89">
              <w:rPr>
                <w:noProof/>
                <w:webHidden/>
              </w:rPr>
            </w:r>
            <w:r w:rsidR="00EE7C89">
              <w:rPr>
                <w:noProof/>
                <w:webHidden/>
              </w:rPr>
              <w:fldChar w:fldCharType="separate"/>
            </w:r>
            <w:r w:rsidR="00EE7C89">
              <w:rPr>
                <w:noProof/>
                <w:webHidden/>
              </w:rPr>
              <w:t>16</w:t>
            </w:r>
            <w:r w:rsidR="00EE7C89">
              <w:rPr>
                <w:noProof/>
                <w:webHidden/>
              </w:rPr>
              <w:fldChar w:fldCharType="end"/>
            </w:r>
          </w:hyperlink>
        </w:p>
        <w:p w14:paraId="385E5DAB" w14:textId="0C8EB138" w:rsidR="00EE7C89" w:rsidRDefault="006F112E">
          <w:pPr>
            <w:pStyle w:val="TOC3"/>
            <w:tabs>
              <w:tab w:val="left" w:pos="1320"/>
              <w:tab w:val="right" w:leader="dot" w:pos="7927"/>
            </w:tabs>
            <w:rPr>
              <w:rFonts w:eastAsiaTheme="minorEastAsia"/>
              <w:noProof/>
              <w:sz w:val="22"/>
            </w:rPr>
          </w:pPr>
          <w:hyperlink w:anchor="_Toc531864952" w:history="1">
            <w:r w:rsidR="00EE7C89" w:rsidRPr="00D57332">
              <w:rPr>
                <w:rStyle w:val="Hyperlink"/>
                <w:noProof/>
              </w:rPr>
              <w:t>5.1.2</w:t>
            </w:r>
            <w:r w:rsidR="00EE7C89">
              <w:rPr>
                <w:rFonts w:eastAsiaTheme="minorEastAsia"/>
                <w:noProof/>
                <w:sz w:val="22"/>
              </w:rPr>
              <w:tab/>
            </w:r>
            <w:r w:rsidR="00EE7C89" w:rsidRPr="00D57332">
              <w:rPr>
                <w:rStyle w:val="Hyperlink"/>
                <w:noProof/>
              </w:rPr>
              <w:t>Diagram Alur Sistem</w:t>
            </w:r>
            <w:r w:rsidR="00EE7C89">
              <w:rPr>
                <w:noProof/>
                <w:webHidden/>
              </w:rPr>
              <w:tab/>
            </w:r>
            <w:r w:rsidR="00EE7C89">
              <w:rPr>
                <w:noProof/>
                <w:webHidden/>
              </w:rPr>
              <w:fldChar w:fldCharType="begin"/>
            </w:r>
            <w:r w:rsidR="00EE7C89">
              <w:rPr>
                <w:noProof/>
                <w:webHidden/>
              </w:rPr>
              <w:instrText xml:space="preserve"> PAGEREF _Toc531864952 \h </w:instrText>
            </w:r>
            <w:r w:rsidR="00EE7C89">
              <w:rPr>
                <w:noProof/>
                <w:webHidden/>
              </w:rPr>
            </w:r>
            <w:r w:rsidR="00EE7C89">
              <w:rPr>
                <w:noProof/>
                <w:webHidden/>
              </w:rPr>
              <w:fldChar w:fldCharType="separate"/>
            </w:r>
            <w:r w:rsidR="00EE7C89">
              <w:rPr>
                <w:noProof/>
                <w:webHidden/>
              </w:rPr>
              <w:t>16</w:t>
            </w:r>
            <w:r w:rsidR="00EE7C89">
              <w:rPr>
                <w:noProof/>
                <w:webHidden/>
              </w:rPr>
              <w:fldChar w:fldCharType="end"/>
            </w:r>
          </w:hyperlink>
        </w:p>
        <w:p w14:paraId="173C3D45" w14:textId="179D0078" w:rsidR="00EE7C89" w:rsidRDefault="006F112E">
          <w:pPr>
            <w:pStyle w:val="TOC3"/>
            <w:tabs>
              <w:tab w:val="left" w:pos="1320"/>
              <w:tab w:val="right" w:leader="dot" w:pos="7927"/>
            </w:tabs>
            <w:rPr>
              <w:rFonts w:eastAsiaTheme="minorEastAsia"/>
              <w:noProof/>
              <w:sz w:val="22"/>
            </w:rPr>
          </w:pPr>
          <w:hyperlink w:anchor="_Toc531864953" w:history="1">
            <w:r w:rsidR="00EE7C89" w:rsidRPr="00D57332">
              <w:rPr>
                <w:rStyle w:val="Hyperlink"/>
                <w:noProof/>
              </w:rPr>
              <w:t>5.1.3</w:t>
            </w:r>
            <w:r w:rsidR="00EE7C89">
              <w:rPr>
                <w:rFonts w:eastAsiaTheme="minorEastAsia"/>
                <w:noProof/>
                <w:sz w:val="22"/>
              </w:rPr>
              <w:tab/>
            </w:r>
            <w:r w:rsidR="00EE7C89" w:rsidRPr="00D57332">
              <w:rPr>
                <w:rStyle w:val="Hyperlink"/>
                <w:noProof/>
              </w:rPr>
              <w:t>Aktor Sistem</w:t>
            </w:r>
            <w:r w:rsidR="00EE7C89">
              <w:rPr>
                <w:noProof/>
                <w:webHidden/>
              </w:rPr>
              <w:tab/>
            </w:r>
            <w:r w:rsidR="00EE7C89">
              <w:rPr>
                <w:noProof/>
                <w:webHidden/>
              </w:rPr>
              <w:fldChar w:fldCharType="begin"/>
            </w:r>
            <w:r w:rsidR="00EE7C89">
              <w:rPr>
                <w:noProof/>
                <w:webHidden/>
              </w:rPr>
              <w:instrText xml:space="preserve"> PAGEREF _Toc531864953 \h </w:instrText>
            </w:r>
            <w:r w:rsidR="00EE7C89">
              <w:rPr>
                <w:noProof/>
                <w:webHidden/>
              </w:rPr>
            </w:r>
            <w:r w:rsidR="00EE7C89">
              <w:rPr>
                <w:noProof/>
                <w:webHidden/>
              </w:rPr>
              <w:fldChar w:fldCharType="separate"/>
            </w:r>
            <w:r w:rsidR="00EE7C89">
              <w:rPr>
                <w:noProof/>
                <w:webHidden/>
              </w:rPr>
              <w:t>18</w:t>
            </w:r>
            <w:r w:rsidR="00EE7C89">
              <w:rPr>
                <w:noProof/>
                <w:webHidden/>
              </w:rPr>
              <w:fldChar w:fldCharType="end"/>
            </w:r>
          </w:hyperlink>
        </w:p>
        <w:p w14:paraId="7D0732DD" w14:textId="2631163C" w:rsidR="00EE7C89" w:rsidRDefault="006F112E">
          <w:pPr>
            <w:pStyle w:val="TOC3"/>
            <w:tabs>
              <w:tab w:val="left" w:pos="1320"/>
              <w:tab w:val="right" w:leader="dot" w:pos="7927"/>
            </w:tabs>
            <w:rPr>
              <w:rFonts w:eastAsiaTheme="minorEastAsia"/>
              <w:noProof/>
              <w:sz w:val="22"/>
            </w:rPr>
          </w:pPr>
          <w:hyperlink w:anchor="_Toc531864954" w:history="1">
            <w:r w:rsidR="00EE7C89" w:rsidRPr="00D57332">
              <w:rPr>
                <w:rStyle w:val="Hyperlink"/>
                <w:noProof/>
              </w:rPr>
              <w:t>5.1.4</w:t>
            </w:r>
            <w:r w:rsidR="00EE7C89">
              <w:rPr>
                <w:rFonts w:eastAsiaTheme="minorEastAsia"/>
                <w:noProof/>
                <w:sz w:val="22"/>
              </w:rPr>
              <w:tab/>
            </w:r>
            <w:r w:rsidR="00EE7C89" w:rsidRPr="00D57332">
              <w:rPr>
                <w:rStyle w:val="Hyperlink"/>
                <w:noProof/>
              </w:rPr>
              <w:t>Kebutuhan Fungsional</w:t>
            </w:r>
            <w:r w:rsidR="00EE7C89">
              <w:rPr>
                <w:noProof/>
                <w:webHidden/>
              </w:rPr>
              <w:tab/>
            </w:r>
            <w:r w:rsidR="00EE7C89">
              <w:rPr>
                <w:noProof/>
                <w:webHidden/>
              </w:rPr>
              <w:fldChar w:fldCharType="begin"/>
            </w:r>
            <w:r w:rsidR="00EE7C89">
              <w:rPr>
                <w:noProof/>
                <w:webHidden/>
              </w:rPr>
              <w:instrText xml:space="preserve"> PAGEREF _Toc531864954 \h </w:instrText>
            </w:r>
            <w:r w:rsidR="00EE7C89">
              <w:rPr>
                <w:noProof/>
                <w:webHidden/>
              </w:rPr>
            </w:r>
            <w:r w:rsidR="00EE7C89">
              <w:rPr>
                <w:noProof/>
                <w:webHidden/>
              </w:rPr>
              <w:fldChar w:fldCharType="separate"/>
            </w:r>
            <w:r w:rsidR="00EE7C89">
              <w:rPr>
                <w:noProof/>
                <w:webHidden/>
              </w:rPr>
              <w:t>18</w:t>
            </w:r>
            <w:r w:rsidR="00EE7C89">
              <w:rPr>
                <w:noProof/>
                <w:webHidden/>
              </w:rPr>
              <w:fldChar w:fldCharType="end"/>
            </w:r>
          </w:hyperlink>
        </w:p>
        <w:p w14:paraId="01C87B69" w14:textId="3FF0087A" w:rsidR="00EE7C89" w:rsidRDefault="006F112E">
          <w:pPr>
            <w:pStyle w:val="TOC3"/>
            <w:tabs>
              <w:tab w:val="left" w:pos="1320"/>
              <w:tab w:val="right" w:leader="dot" w:pos="7927"/>
            </w:tabs>
            <w:rPr>
              <w:rFonts w:eastAsiaTheme="minorEastAsia"/>
              <w:noProof/>
              <w:sz w:val="22"/>
            </w:rPr>
          </w:pPr>
          <w:hyperlink w:anchor="_Toc531864961" w:history="1">
            <w:r w:rsidR="00EE7C89" w:rsidRPr="00D57332">
              <w:rPr>
                <w:rStyle w:val="Hyperlink"/>
                <w:noProof/>
              </w:rPr>
              <w:t>5.1.5</w:t>
            </w:r>
            <w:r w:rsidR="00EE7C89">
              <w:rPr>
                <w:rFonts w:eastAsiaTheme="minorEastAsia"/>
                <w:noProof/>
                <w:sz w:val="22"/>
              </w:rPr>
              <w:tab/>
            </w:r>
            <w:r w:rsidR="00EE7C89" w:rsidRPr="00D57332">
              <w:rPr>
                <w:rStyle w:val="Hyperlink"/>
                <w:noProof/>
              </w:rPr>
              <w:t>Kebutuhan Non-Fungsional</w:t>
            </w:r>
            <w:r w:rsidR="00EE7C89">
              <w:rPr>
                <w:noProof/>
                <w:webHidden/>
              </w:rPr>
              <w:tab/>
            </w:r>
            <w:r w:rsidR="00EE7C89">
              <w:rPr>
                <w:noProof/>
                <w:webHidden/>
              </w:rPr>
              <w:fldChar w:fldCharType="begin"/>
            </w:r>
            <w:r w:rsidR="00EE7C89">
              <w:rPr>
                <w:noProof/>
                <w:webHidden/>
              </w:rPr>
              <w:instrText xml:space="preserve"> PAGEREF _Toc531864961 \h </w:instrText>
            </w:r>
            <w:r w:rsidR="00EE7C89">
              <w:rPr>
                <w:noProof/>
                <w:webHidden/>
              </w:rPr>
            </w:r>
            <w:r w:rsidR="00EE7C89">
              <w:rPr>
                <w:noProof/>
                <w:webHidden/>
              </w:rPr>
              <w:fldChar w:fldCharType="separate"/>
            </w:r>
            <w:r w:rsidR="00EE7C89">
              <w:rPr>
                <w:noProof/>
                <w:webHidden/>
              </w:rPr>
              <w:t>22</w:t>
            </w:r>
            <w:r w:rsidR="00EE7C89">
              <w:rPr>
                <w:noProof/>
                <w:webHidden/>
              </w:rPr>
              <w:fldChar w:fldCharType="end"/>
            </w:r>
          </w:hyperlink>
        </w:p>
        <w:p w14:paraId="299B3B97" w14:textId="27223AAA" w:rsidR="00EE7C89" w:rsidRDefault="006F112E">
          <w:pPr>
            <w:pStyle w:val="TOC2"/>
            <w:tabs>
              <w:tab w:val="left" w:pos="880"/>
              <w:tab w:val="right" w:leader="dot" w:pos="7927"/>
            </w:tabs>
            <w:rPr>
              <w:rFonts w:eastAsiaTheme="minorEastAsia"/>
              <w:noProof/>
              <w:sz w:val="22"/>
            </w:rPr>
          </w:pPr>
          <w:hyperlink w:anchor="_Toc531864964" w:history="1">
            <w:r w:rsidR="00EE7C89" w:rsidRPr="00D57332">
              <w:rPr>
                <w:rStyle w:val="Hyperlink"/>
                <w:noProof/>
                <w:lang w:bidi="x-none"/>
                <w14:scene3d>
                  <w14:camera w14:prst="orthographicFront"/>
                  <w14:lightRig w14:rig="threePt" w14:dir="t">
                    <w14:rot w14:lat="0" w14:lon="0" w14:rev="0"/>
                  </w14:lightRig>
                </w14:scene3d>
              </w:rPr>
              <w:t>5.2</w:t>
            </w:r>
            <w:r w:rsidR="00EE7C89">
              <w:rPr>
                <w:rFonts w:eastAsiaTheme="minorEastAsia"/>
                <w:noProof/>
                <w:sz w:val="22"/>
              </w:rPr>
              <w:tab/>
            </w:r>
            <w:r w:rsidR="00EE7C89" w:rsidRPr="00D57332">
              <w:rPr>
                <w:rStyle w:val="Hyperlink"/>
                <w:noProof/>
              </w:rPr>
              <w:t>Perancangan Sistem</w:t>
            </w:r>
            <w:r w:rsidR="00EE7C89">
              <w:rPr>
                <w:noProof/>
                <w:webHidden/>
              </w:rPr>
              <w:tab/>
            </w:r>
            <w:r w:rsidR="00EE7C89">
              <w:rPr>
                <w:noProof/>
                <w:webHidden/>
              </w:rPr>
              <w:fldChar w:fldCharType="begin"/>
            </w:r>
            <w:r w:rsidR="00EE7C89">
              <w:rPr>
                <w:noProof/>
                <w:webHidden/>
              </w:rPr>
              <w:instrText xml:space="preserve"> PAGEREF _Toc531864964 \h </w:instrText>
            </w:r>
            <w:r w:rsidR="00EE7C89">
              <w:rPr>
                <w:noProof/>
                <w:webHidden/>
              </w:rPr>
            </w:r>
            <w:r w:rsidR="00EE7C89">
              <w:rPr>
                <w:noProof/>
                <w:webHidden/>
              </w:rPr>
              <w:fldChar w:fldCharType="separate"/>
            </w:r>
            <w:r w:rsidR="00EE7C89">
              <w:rPr>
                <w:noProof/>
                <w:webHidden/>
              </w:rPr>
              <w:t>23</w:t>
            </w:r>
            <w:r w:rsidR="00EE7C89">
              <w:rPr>
                <w:noProof/>
                <w:webHidden/>
              </w:rPr>
              <w:fldChar w:fldCharType="end"/>
            </w:r>
          </w:hyperlink>
        </w:p>
        <w:p w14:paraId="4349E25A" w14:textId="5B1631A0" w:rsidR="00EE7C89" w:rsidRDefault="006F112E">
          <w:pPr>
            <w:pStyle w:val="TOC3"/>
            <w:tabs>
              <w:tab w:val="left" w:pos="1320"/>
              <w:tab w:val="right" w:leader="dot" w:pos="7927"/>
            </w:tabs>
            <w:rPr>
              <w:rFonts w:eastAsiaTheme="minorEastAsia"/>
              <w:noProof/>
              <w:sz w:val="22"/>
            </w:rPr>
          </w:pPr>
          <w:hyperlink w:anchor="_Toc531864965" w:history="1">
            <w:r w:rsidR="00EE7C89" w:rsidRPr="00D57332">
              <w:rPr>
                <w:rStyle w:val="Hyperlink"/>
                <w:noProof/>
              </w:rPr>
              <w:t>5.2.1</w:t>
            </w:r>
            <w:r w:rsidR="00EE7C89">
              <w:rPr>
                <w:rFonts w:eastAsiaTheme="minorEastAsia"/>
                <w:noProof/>
                <w:sz w:val="22"/>
              </w:rPr>
              <w:tab/>
            </w:r>
            <w:r w:rsidR="00EE7C89" w:rsidRPr="00D57332">
              <w:rPr>
                <w:rStyle w:val="Hyperlink"/>
                <w:noProof/>
              </w:rPr>
              <w:t>Distribusi Sistem</w:t>
            </w:r>
            <w:r w:rsidR="00EE7C89">
              <w:rPr>
                <w:noProof/>
                <w:webHidden/>
              </w:rPr>
              <w:tab/>
            </w:r>
            <w:r w:rsidR="00EE7C89">
              <w:rPr>
                <w:noProof/>
                <w:webHidden/>
              </w:rPr>
              <w:fldChar w:fldCharType="begin"/>
            </w:r>
            <w:r w:rsidR="00EE7C89">
              <w:rPr>
                <w:noProof/>
                <w:webHidden/>
              </w:rPr>
              <w:instrText xml:space="preserve"> PAGEREF _Toc531864965 \h </w:instrText>
            </w:r>
            <w:r w:rsidR="00EE7C89">
              <w:rPr>
                <w:noProof/>
                <w:webHidden/>
              </w:rPr>
            </w:r>
            <w:r w:rsidR="00EE7C89">
              <w:rPr>
                <w:noProof/>
                <w:webHidden/>
              </w:rPr>
              <w:fldChar w:fldCharType="separate"/>
            </w:r>
            <w:r w:rsidR="00EE7C89">
              <w:rPr>
                <w:noProof/>
                <w:webHidden/>
              </w:rPr>
              <w:t>23</w:t>
            </w:r>
            <w:r w:rsidR="00EE7C89">
              <w:rPr>
                <w:noProof/>
                <w:webHidden/>
              </w:rPr>
              <w:fldChar w:fldCharType="end"/>
            </w:r>
          </w:hyperlink>
        </w:p>
        <w:p w14:paraId="047D7004" w14:textId="0454475D" w:rsidR="00EE7C89" w:rsidRDefault="006F112E">
          <w:pPr>
            <w:pStyle w:val="TOC3"/>
            <w:tabs>
              <w:tab w:val="left" w:pos="1320"/>
              <w:tab w:val="right" w:leader="dot" w:pos="7927"/>
            </w:tabs>
            <w:rPr>
              <w:rFonts w:eastAsiaTheme="minorEastAsia"/>
              <w:noProof/>
              <w:sz w:val="22"/>
            </w:rPr>
          </w:pPr>
          <w:hyperlink w:anchor="_Toc531864966" w:history="1">
            <w:r w:rsidR="00EE7C89" w:rsidRPr="00D57332">
              <w:rPr>
                <w:rStyle w:val="Hyperlink"/>
                <w:noProof/>
              </w:rPr>
              <w:t>5.2.2</w:t>
            </w:r>
            <w:r w:rsidR="00EE7C89">
              <w:rPr>
                <w:rFonts w:eastAsiaTheme="minorEastAsia"/>
                <w:noProof/>
                <w:sz w:val="22"/>
              </w:rPr>
              <w:tab/>
            </w:r>
            <w:r w:rsidR="00EE7C89" w:rsidRPr="00D57332">
              <w:rPr>
                <w:rStyle w:val="Hyperlink"/>
                <w:noProof/>
              </w:rPr>
              <w:t xml:space="preserve">Perancangan </w:t>
            </w:r>
            <w:r w:rsidR="00EE7C89" w:rsidRPr="00D57332">
              <w:rPr>
                <w:rStyle w:val="Hyperlink"/>
                <w:i/>
                <w:noProof/>
              </w:rPr>
              <w:t>Service</w:t>
            </w:r>
            <w:r w:rsidR="00EE7C89">
              <w:rPr>
                <w:noProof/>
                <w:webHidden/>
              </w:rPr>
              <w:tab/>
            </w:r>
            <w:r w:rsidR="00EE7C89">
              <w:rPr>
                <w:noProof/>
                <w:webHidden/>
              </w:rPr>
              <w:fldChar w:fldCharType="begin"/>
            </w:r>
            <w:r w:rsidR="00EE7C89">
              <w:rPr>
                <w:noProof/>
                <w:webHidden/>
              </w:rPr>
              <w:instrText xml:space="preserve"> PAGEREF _Toc531864966 \h </w:instrText>
            </w:r>
            <w:r w:rsidR="00EE7C89">
              <w:rPr>
                <w:noProof/>
                <w:webHidden/>
              </w:rPr>
            </w:r>
            <w:r w:rsidR="00EE7C89">
              <w:rPr>
                <w:noProof/>
                <w:webHidden/>
              </w:rPr>
              <w:fldChar w:fldCharType="separate"/>
            </w:r>
            <w:r w:rsidR="00EE7C89">
              <w:rPr>
                <w:noProof/>
                <w:webHidden/>
              </w:rPr>
              <w:t>23</w:t>
            </w:r>
            <w:r w:rsidR="00EE7C89">
              <w:rPr>
                <w:noProof/>
                <w:webHidden/>
              </w:rPr>
              <w:fldChar w:fldCharType="end"/>
            </w:r>
          </w:hyperlink>
        </w:p>
        <w:p w14:paraId="5B3EEA58" w14:textId="2D9903A8" w:rsidR="00EE7C89" w:rsidRDefault="006F112E">
          <w:pPr>
            <w:pStyle w:val="TOC2"/>
            <w:tabs>
              <w:tab w:val="left" w:pos="880"/>
              <w:tab w:val="right" w:leader="dot" w:pos="7927"/>
            </w:tabs>
            <w:rPr>
              <w:rFonts w:eastAsiaTheme="minorEastAsia"/>
              <w:noProof/>
              <w:sz w:val="22"/>
            </w:rPr>
          </w:pPr>
          <w:hyperlink w:anchor="_Toc531864967" w:history="1">
            <w:r w:rsidR="00EE7C89" w:rsidRPr="00D57332">
              <w:rPr>
                <w:rStyle w:val="Hyperlink"/>
                <w:noProof/>
                <w:lang w:bidi="x-none"/>
                <w14:scene3d>
                  <w14:camera w14:prst="orthographicFront"/>
                  <w14:lightRig w14:rig="threePt" w14:dir="t">
                    <w14:rot w14:lat="0" w14:lon="0" w14:rev="0"/>
                  </w14:lightRig>
                </w14:scene3d>
              </w:rPr>
              <w:t>5.3</w:t>
            </w:r>
            <w:r w:rsidR="00EE7C89">
              <w:rPr>
                <w:rFonts w:eastAsiaTheme="minorEastAsia"/>
                <w:noProof/>
                <w:sz w:val="22"/>
              </w:rPr>
              <w:tab/>
            </w:r>
            <w:r w:rsidR="00EE7C89" w:rsidRPr="00D57332">
              <w:rPr>
                <w:rStyle w:val="Hyperlink"/>
                <w:noProof/>
              </w:rPr>
              <w:t>Perancangan Database</w:t>
            </w:r>
            <w:r w:rsidR="00EE7C89">
              <w:rPr>
                <w:noProof/>
                <w:webHidden/>
              </w:rPr>
              <w:tab/>
            </w:r>
            <w:r w:rsidR="00EE7C89">
              <w:rPr>
                <w:noProof/>
                <w:webHidden/>
              </w:rPr>
              <w:fldChar w:fldCharType="begin"/>
            </w:r>
            <w:r w:rsidR="00EE7C89">
              <w:rPr>
                <w:noProof/>
                <w:webHidden/>
              </w:rPr>
              <w:instrText xml:space="preserve"> PAGEREF _Toc531864967 \h </w:instrText>
            </w:r>
            <w:r w:rsidR="00EE7C89">
              <w:rPr>
                <w:noProof/>
                <w:webHidden/>
              </w:rPr>
            </w:r>
            <w:r w:rsidR="00EE7C89">
              <w:rPr>
                <w:noProof/>
                <w:webHidden/>
              </w:rPr>
              <w:fldChar w:fldCharType="separate"/>
            </w:r>
            <w:r w:rsidR="00EE7C89">
              <w:rPr>
                <w:noProof/>
                <w:webHidden/>
              </w:rPr>
              <w:t>24</w:t>
            </w:r>
            <w:r w:rsidR="00EE7C89">
              <w:rPr>
                <w:noProof/>
                <w:webHidden/>
              </w:rPr>
              <w:fldChar w:fldCharType="end"/>
            </w:r>
          </w:hyperlink>
        </w:p>
        <w:p w14:paraId="17B12835" w14:textId="0371FCD6" w:rsidR="00EE7C89" w:rsidRDefault="006F112E">
          <w:pPr>
            <w:pStyle w:val="TOC2"/>
            <w:tabs>
              <w:tab w:val="left" w:pos="880"/>
              <w:tab w:val="right" w:leader="dot" w:pos="7927"/>
            </w:tabs>
            <w:rPr>
              <w:rFonts w:eastAsiaTheme="minorEastAsia"/>
              <w:noProof/>
              <w:sz w:val="22"/>
            </w:rPr>
          </w:pPr>
          <w:hyperlink w:anchor="_Toc531864968" w:history="1">
            <w:r w:rsidR="00EE7C89" w:rsidRPr="00D57332">
              <w:rPr>
                <w:rStyle w:val="Hyperlink"/>
                <w:noProof/>
                <w:lang w:bidi="x-none"/>
                <w14:scene3d>
                  <w14:camera w14:prst="orthographicFront"/>
                  <w14:lightRig w14:rig="threePt" w14:dir="t">
                    <w14:rot w14:lat="0" w14:lon="0" w14:rev="0"/>
                  </w14:lightRig>
                </w14:scene3d>
              </w:rPr>
              <w:t>5.4</w:t>
            </w:r>
            <w:r w:rsidR="00EE7C89">
              <w:rPr>
                <w:rFonts w:eastAsiaTheme="minorEastAsia"/>
                <w:noProof/>
                <w:sz w:val="22"/>
              </w:rPr>
              <w:tab/>
            </w:r>
            <w:r w:rsidR="00EE7C89" w:rsidRPr="00D57332">
              <w:rPr>
                <w:rStyle w:val="Hyperlink"/>
                <w:noProof/>
              </w:rPr>
              <w:t>Implementasi</w:t>
            </w:r>
            <w:r w:rsidR="00EE7C89">
              <w:rPr>
                <w:noProof/>
                <w:webHidden/>
              </w:rPr>
              <w:tab/>
            </w:r>
            <w:r w:rsidR="00EE7C89">
              <w:rPr>
                <w:noProof/>
                <w:webHidden/>
              </w:rPr>
              <w:fldChar w:fldCharType="begin"/>
            </w:r>
            <w:r w:rsidR="00EE7C89">
              <w:rPr>
                <w:noProof/>
                <w:webHidden/>
              </w:rPr>
              <w:instrText xml:space="preserve"> PAGEREF _Toc531864968 \h </w:instrText>
            </w:r>
            <w:r w:rsidR="00EE7C89">
              <w:rPr>
                <w:noProof/>
                <w:webHidden/>
              </w:rPr>
            </w:r>
            <w:r w:rsidR="00EE7C89">
              <w:rPr>
                <w:noProof/>
                <w:webHidden/>
              </w:rPr>
              <w:fldChar w:fldCharType="separate"/>
            </w:r>
            <w:r w:rsidR="00EE7C89">
              <w:rPr>
                <w:noProof/>
                <w:webHidden/>
              </w:rPr>
              <w:t>25</w:t>
            </w:r>
            <w:r w:rsidR="00EE7C89">
              <w:rPr>
                <w:noProof/>
                <w:webHidden/>
              </w:rPr>
              <w:fldChar w:fldCharType="end"/>
            </w:r>
          </w:hyperlink>
        </w:p>
        <w:p w14:paraId="026044DC" w14:textId="46DCF0B5" w:rsidR="00EE7C89" w:rsidRDefault="006F112E">
          <w:pPr>
            <w:pStyle w:val="TOC3"/>
            <w:tabs>
              <w:tab w:val="left" w:pos="1320"/>
              <w:tab w:val="right" w:leader="dot" w:pos="7927"/>
            </w:tabs>
            <w:rPr>
              <w:rFonts w:eastAsiaTheme="minorEastAsia"/>
              <w:noProof/>
              <w:sz w:val="22"/>
            </w:rPr>
          </w:pPr>
          <w:hyperlink w:anchor="_Toc531864969" w:history="1">
            <w:r w:rsidR="00EE7C89" w:rsidRPr="00D57332">
              <w:rPr>
                <w:rStyle w:val="Hyperlink"/>
                <w:noProof/>
              </w:rPr>
              <w:t>5.4.1</w:t>
            </w:r>
            <w:r w:rsidR="00EE7C89">
              <w:rPr>
                <w:rFonts w:eastAsiaTheme="minorEastAsia"/>
                <w:noProof/>
                <w:sz w:val="22"/>
              </w:rPr>
              <w:tab/>
            </w:r>
            <w:r w:rsidR="00EE7C89" w:rsidRPr="00D57332">
              <w:rPr>
                <w:rStyle w:val="Hyperlink"/>
                <w:noProof/>
              </w:rPr>
              <w:t>Implementasi Database</w:t>
            </w:r>
            <w:r w:rsidR="00EE7C89">
              <w:rPr>
                <w:noProof/>
                <w:webHidden/>
              </w:rPr>
              <w:tab/>
            </w:r>
            <w:r w:rsidR="00EE7C89">
              <w:rPr>
                <w:noProof/>
                <w:webHidden/>
              </w:rPr>
              <w:fldChar w:fldCharType="begin"/>
            </w:r>
            <w:r w:rsidR="00EE7C89">
              <w:rPr>
                <w:noProof/>
                <w:webHidden/>
              </w:rPr>
              <w:instrText xml:space="preserve"> PAGEREF _Toc531864969 \h </w:instrText>
            </w:r>
            <w:r w:rsidR="00EE7C89">
              <w:rPr>
                <w:noProof/>
                <w:webHidden/>
              </w:rPr>
            </w:r>
            <w:r w:rsidR="00EE7C89">
              <w:rPr>
                <w:noProof/>
                <w:webHidden/>
              </w:rPr>
              <w:fldChar w:fldCharType="separate"/>
            </w:r>
            <w:r w:rsidR="00EE7C89">
              <w:rPr>
                <w:noProof/>
                <w:webHidden/>
              </w:rPr>
              <w:t>25</w:t>
            </w:r>
            <w:r w:rsidR="00EE7C89">
              <w:rPr>
                <w:noProof/>
                <w:webHidden/>
              </w:rPr>
              <w:fldChar w:fldCharType="end"/>
            </w:r>
          </w:hyperlink>
        </w:p>
        <w:p w14:paraId="423E69F6" w14:textId="3BE0D53C" w:rsidR="00EE7C89" w:rsidRDefault="006F112E">
          <w:pPr>
            <w:pStyle w:val="TOC3"/>
            <w:tabs>
              <w:tab w:val="left" w:pos="1320"/>
              <w:tab w:val="right" w:leader="dot" w:pos="7927"/>
            </w:tabs>
            <w:rPr>
              <w:rFonts w:eastAsiaTheme="minorEastAsia"/>
              <w:noProof/>
              <w:sz w:val="22"/>
            </w:rPr>
          </w:pPr>
          <w:hyperlink w:anchor="_Toc531864970" w:history="1">
            <w:r w:rsidR="00EE7C89" w:rsidRPr="00D57332">
              <w:rPr>
                <w:rStyle w:val="Hyperlink"/>
                <w:noProof/>
              </w:rPr>
              <w:t>5.4.2</w:t>
            </w:r>
            <w:r w:rsidR="00EE7C89">
              <w:rPr>
                <w:rFonts w:eastAsiaTheme="minorEastAsia"/>
                <w:noProof/>
                <w:sz w:val="22"/>
              </w:rPr>
              <w:tab/>
            </w:r>
            <w:r w:rsidR="00EE7C89" w:rsidRPr="00D57332">
              <w:rPr>
                <w:rStyle w:val="Hyperlink"/>
                <w:noProof/>
              </w:rPr>
              <w:t xml:space="preserve">Implementasi API </w:t>
            </w:r>
            <w:r w:rsidR="00EE7C89" w:rsidRPr="00D57332">
              <w:rPr>
                <w:rStyle w:val="Hyperlink"/>
                <w:i/>
                <w:noProof/>
              </w:rPr>
              <w:t>Gateway</w:t>
            </w:r>
            <w:r w:rsidR="00EE7C89">
              <w:rPr>
                <w:noProof/>
                <w:webHidden/>
              </w:rPr>
              <w:tab/>
            </w:r>
            <w:r w:rsidR="00EE7C89">
              <w:rPr>
                <w:noProof/>
                <w:webHidden/>
              </w:rPr>
              <w:fldChar w:fldCharType="begin"/>
            </w:r>
            <w:r w:rsidR="00EE7C89">
              <w:rPr>
                <w:noProof/>
                <w:webHidden/>
              </w:rPr>
              <w:instrText xml:space="preserve"> PAGEREF _Toc531864970 \h </w:instrText>
            </w:r>
            <w:r w:rsidR="00EE7C89">
              <w:rPr>
                <w:noProof/>
                <w:webHidden/>
              </w:rPr>
            </w:r>
            <w:r w:rsidR="00EE7C89">
              <w:rPr>
                <w:noProof/>
                <w:webHidden/>
              </w:rPr>
              <w:fldChar w:fldCharType="separate"/>
            </w:r>
            <w:r w:rsidR="00EE7C89">
              <w:rPr>
                <w:noProof/>
                <w:webHidden/>
              </w:rPr>
              <w:t>38</w:t>
            </w:r>
            <w:r w:rsidR="00EE7C89">
              <w:rPr>
                <w:noProof/>
                <w:webHidden/>
              </w:rPr>
              <w:fldChar w:fldCharType="end"/>
            </w:r>
          </w:hyperlink>
        </w:p>
        <w:p w14:paraId="6F73EB7E" w14:textId="44E67DCC" w:rsidR="00EE7C89" w:rsidRDefault="006F112E">
          <w:pPr>
            <w:pStyle w:val="TOC3"/>
            <w:tabs>
              <w:tab w:val="left" w:pos="1320"/>
              <w:tab w:val="right" w:leader="dot" w:pos="7927"/>
            </w:tabs>
            <w:rPr>
              <w:rFonts w:eastAsiaTheme="minorEastAsia"/>
              <w:noProof/>
              <w:sz w:val="22"/>
            </w:rPr>
          </w:pPr>
          <w:hyperlink w:anchor="_Toc531864971" w:history="1">
            <w:r w:rsidR="00EE7C89" w:rsidRPr="00D57332">
              <w:rPr>
                <w:rStyle w:val="Hyperlink"/>
                <w:noProof/>
              </w:rPr>
              <w:t>5.4.3</w:t>
            </w:r>
            <w:r w:rsidR="00EE7C89">
              <w:rPr>
                <w:rFonts w:eastAsiaTheme="minorEastAsia"/>
                <w:noProof/>
                <w:sz w:val="22"/>
              </w:rPr>
              <w:tab/>
            </w:r>
            <w:r w:rsidR="00EE7C89" w:rsidRPr="00D57332">
              <w:rPr>
                <w:rStyle w:val="Hyperlink"/>
                <w:noProof/>
              </w:rPr>
              <w:t>Implementasi Fitur Manajemen TPU</w:t>
            </w:r>
            <w:r w:rsidR="00EE7C89">
              <w:rPr>
                <w:noProof/>
                <w:webHidden/>
              </w:rPr>
              <w:tab/>
            </w:r>
            <w:r w:rsidR="00EE7C89">
              <w:rPr>
                <w:noProof/>
                <w:webHidden/>
              </w:rPr>
              <w:fldChar w:fldCharType="begin"/>
            </w:r>
            <w:r w:rsidR="00EE7C89">
              <w:rPr>
                <w:noProof/>
                <w:webHidden/>
              </w:rPr>
              <w:instrText xml:space="preserve"> PAGEREF _Toc531864971 \h </w:instrText>
            </w:r>
            <w:r w:rsidR="00EE7C89">
              <w:rPr>
                <w:noProof/>
                <w:webHidden/>
              </w:rPr>
            </w:r>
            <w:r w:rsidR="00EE7C89">
              <w:rPr>
                <w:noProof/>
                <w:webHidden/>
              </w:rPr>
              <w:fldChar w:fldCharType="separate"/>
            </w:r>
            <w:r w:rsidR="00EE7C89">
              <w:rPr>
                <w:noProof/>
                <w:webHidden/>
              </w:rPr>
              <w:t>41</w:t>
            </w:r>
            <w:r w:rsidR="00EE7C89">
              <w:rPr>
                <w:noProof/>
                <w:webHidden/>
              </w:rPr>
              <w:fldChar w:fldCharType="end"/>
            </w:r>
          </w:hyperlink>
        </w:p>
        <w:p w14:paraId="4D1E2B8C" w14:textId="02C17FEB" w:rsidR="00EE7C89" w:rsidRDefault="006F112E">
          <w:pPr>
            <w:pStyle w:val="TOC3"/>
            <w:tabs>
              <w:tab w:val="left" w:pos="1320"/>
              <w:tab w:val="right" w:leader="dot" w:pos="7927"/>
            </w:tabs>
            <w:rPr>
              <w:rFonts w:eastAsiaTheme="minorEastAsia"/>
              <w:noProof/>
              <w:sz w:val="22"/>
            </w:rPr>
          </w:pPr>
          <w:hyperlink w:anchor="_Toc531864972" w:history="1">
            <w:r w:rsidR="00EE7C89" w:rsidRPr="00D57332">
              <w:rPr>
                <w:rStyle w:val="Hyperlink"/>
                <w:noProof/>
              </w:rPr>
              <w:t>5.4.4</w:t>
            </w:r>
            <w:r w:rsidR="00EE7C89">
              <w:rPr>
                <w:rFonts w:eastAsiaTheme="minorEastAsia"/>
                <w:noProof/>
                <w:sz w:val="22"/>
              </w:rPr>
              <w:tab/>
            </w:r>
            <w:r w:rsidR="00EE7C89" w:rsidRPr="00D57332">
              <w:rPr>
                <w:rStyle w:val="Hyperlink"/>
                <w:noProof/>
              </w:rPr>
              <w:t xml:space="preserve">Implementasi Fitur Manajemen </w:t>
            </w:r>
            <w:r w:rsidR="00EE7C89" w:rsidRPr="00D57332">
              <w:rPr>
                <w:rStyle w:val="Hyperlink"/>
                <w:i/>
                <w:noProof/>
              </w:rPr>
              <w:t>User</w:t>
            </w:r>
            <w:r w:rsidR="00EE7C89">
              <w:rPr>
                <w:noProof/>
                <w:webHidden/>
              </w:rPr>
              <w:tab/>
            </w:r>
            <w:r w:rsidR="00EE7C89">
              <w:rPr>
                <w:noProof/>
                <w:webHidden/>
              </w:rPr>
              <w:fldChar w:fldCharType="begin"/>
            </w:r>
            <w:r w:rsidR="00EE7C89">
              <w:rPr>
                <w:noProof/>
                <w:webHidden/>
              </w:rPr>
              <w:instrText xml:space="preserve"> PAGEREF _Toc531864972 \h </w:instrText>
            </w:r>
            <w:r w:rsidR="00EE7C89">
              <w:rPr>
                <w:noProof/>
                <w:webHidden/>
              </w:rPr>
            </w:r>
            <w:r w:rsidR="00EE7C89">
              <w:rPr>
                <w:noProof/>
                <w:webHidden/>
              </w:rPr>
              <w:fldChar w:fldCharType="separate"/>
            </w:r>
            <w:r w:rsidR="00EE7C89">
              <w:rPr>
                <w:noProof/>
                <w:webHidden/>
              </w:rPr>
              <w:t>43</w:t>
            </w:r>
            <w:r w:rsidR="00EE7C89">
              <w:rPr>
                <w:noProof/>
                <w:webHidden/>
              </w:rPr>
              <w:fldChar w:fldCharType="end"/>
            </w:r>
          </w:hyperlink>
        </w:p>
        <w:p w14:paraId="19796D8F" w14:textId="0D482024" w:rsidR="00EE7C89" w:rsidRDefault="006F112E">
          <w:pPr>
            <w:pStyle w:val="TOC3"/>
            <w:tabs>
              <w:tab w:val="left" w:pos="1320"/>
              <w:tab w:val="right" w:leader="dot" w:pos="7927"/>
            </w:tabs>
            <w:rPr>
              <w:rFonts w:eastAsiaTheme="minorEastAsia"/>
              <w:noProof/>
              <w:sz w:val="22"/>
            </w:rPr>
          </w:pPr>
          <w:hyperlink w:anchor="_Toc531864973" w:history="1">
            <w:r w:rsidR="00EE7C89" w:rsidRPr="00D57332">
              <w:rPr>
                <w:rStyle w:val="Hyperlink"/>
                <w:noProof/>
              </w:rPr>
              <w:t>5.4.5</w:t>
            </w:r>
            <w:r w:rsidR="00EE7C89">
              <w:rPr>
                <w:rFonts w:eastAsiaTheme="minorEastAsia"/>
                <w:noProof/>
                <w:sz w:val="22"/>
              </w:rPr>
              <w:tab/>
            </w:r>
            <w:r w:rsidR="00EE7C89" w:rsidRPr="00D57332">
              <w:rPr>
                <w:rStyle w:val="Hyperlink"/>
                <w:noProof/>
              </w:rPr>
              <w:t xml:space="preserve">Implementasi Fitur Manajemen </w:t>
            </w:r>
            <w:r w:rsidR="00EE7C89" w:rsidRPr="00D57332">
              <w:rPr>
                <w:rStyle w:val="Hyperlink"/>
                <w:i/>
                <w:noProof/>
              </w:rPr>
              <w:t>User</w:t>
            </w:r>
            <w:r w:rsidR="00EE7C89" w:rsidRPr="00D57332">
              <w:rPr>
                <w:rStyle w:val="Hyperlink"/>
                <w:noProof/>
              </w:rPr>
              <w:t xml:space="preserve"> Access</w:t>
            </w:r>
            <w:r w:rsidR="00EE7C89">
              <w:rPr>
                <w:noProof/>
                <w:webHidden/>
              </w:rPr>
              <w:tab/>
            </w:r>
            <w:r w:rsidR="00EE7C89">
              <w:rPr>
                <w:noProof/>
                <w:webHidden/>
              </w:rPr>
              <w:fldChar w:fldCharType="begin"/>
            </w:r>
            <w:r w:rsidR="00EE7C89">
              <w:rPr>
                <w:noProof/>
                <w:webHidden/>
              </w:rPr>
              <w:instrText xml:space="preserve"> PAGEREF _Toc531864973 \h </w:instrText>
            </w:r>
            <w:r w:rsidR="00EE7C89">
              <w:rPr>
                <w:noProof/>
                <w:webHidden/>
              </w:rPr>
            </w:r>
            <w:r w:rsidR="00EE7C89">
              <w:rPr>
                <w:noProof/>
                <w:webHidden/>
              </w:rPr>
              <w:fldChar w:fldCharType="separate"/>
            </w:r>
            <w:r w:rsidR="00EE7C89">
              <w:rPr>
                <w:noProof/>
                <w:webHidden/>
              </w:rPr>
              <w:t>45</w:t>
            </w:r>
            <w:r w:rsidR="00EE7C89">
              <w:rPr>
                <w:noProof/>
                <w:webHidden/>
              </w:rPr>
              <w:fldChar w:fldCharType="end"/>
            </w:r>
          </w:hyperlink>
        </w:p>
        <w:p w14:paraId="626CB64D" w14:textId="695BD890" w:rsidR="00EE7C89" w:rsidRDefault="006F112E">
          <w:pPr>
            <w:pStyle w:val="TOC3"/>
            <w:tabs>
              <w:tab w:val="left" w:pos="1320"/>
              <w:tab w:val="right" w:leader="dot" w:pos="7927"/>
            </w:tabs>
            <w:rPr>
              <w:rFonts w:eastAsiaTheme="minorEastAsia"/>
              <w:noProof/>
              <w:sz w:val="22"/>
            </w:rPr>
          </w:pPr>
          <w:hyperlink w:anchor="_Toc531864974" w:history="1">
            <w:r w:rsidR="00EE7C89" w:rsidRPr="00D57332">
              <w:rPr>
                <w:rStyle w:val="Hyperlink"/>
                <w:noProof/>
              </w:rPr>
              <w:t>5.4.6</w:t>
            </w:r>
            <w:r w:rsidR="00EE7C89">
              <w:rPr>
                <w:rFonts w:eastAsiaTheme="minorEastAsia"/>
                <w:noProof/>
                <w:sz w:val="22"/>
              </w:rPr>
              <w:tab/>
            </w:r>
            <w:r w:rsidR="00EE7C89" w:rsidRPr="00D57332">
              <w:rPr>
                <w:rStyle w:val="Hyperlink"/>
                <w:noProof/>
              </w:rPr>
              <w:t>Implementasi Fitur Manajemen Kecamatan Access</w:t>
            </w:r>
            <w:r w:rsidR="00EE7C89">
              <w:rPr>
                <w:noProof/>
                <w:webHidden/>
              </w:rPr>
              <w:tab/>
            </w:r>
            <w:r w:rsidR="00EE7C89">
              <w:rPr>
                <w:noProof/>
                <w:webHidden/>
              </w:rPr>
              <w:fldChar w:fldCharType="begin"/>
            </w:r>
            <w:r w:rsidR="00EE7C89">
              <w:rPr>
                <w:noProof/>
                <w:webHidden/>
              </w:rPr>
              <w:instrText xml:space="preserve"> PAGEREF _Toc531864974 \h </w:instrText>
            </w:r>
            <w:r w:rsidR="00EE7C89">
              <w:rPr>
                <w:noProof/>
                <w:webHidden/>
              </w:rPr>
            </w:r>
            <w:r w:rsidR="00EE7C89">
              <w:rPr>
                <w:noProof/>
                <w:webHidden/>
              </w:rPr>
              <w:fldChar w:fldCharType="separate"/>
            </w:r>
            <w:r w:rsidR="00EE7C89">
              <w:rPr>
                <w:noProof/>
                <w:webHidden/>
              </w:rPr>
              <w:t>46</w:t>
            </w:r>
            <w:r w:rsidR="00EE7C89">
              <w:rPr>
                <w:noProof/>
                <w:webHidden/>
              </w:rPr>
              <w:fldChar w:fldCharType="end"/>
            </w:r>
          </w:hyperlink>
        </w:p>
        <w:p w14:paraId="7F9AA061" w14:textId="0F536D9F" w:rsidR="00EE7C89" w:rsidRDefault="006F112E">
          <w:pPr>
            <w:pStyle w:val="TOC3"/>
            <w:tabs>
              <w:tab w:val="left" w:pos="1320"/>
              <w:tab w:val="right" w:leader="dot" w:pos="7927"/>
            </w:tabs>
            <w:rPr>
              <w:rFonts w:eastAsiaTheme="minorEastAsia"/>
              <w:noProof/>
              <w:sz w:val="22"/>
            </w:rPr>
          </w:pPr>
          <w:hyperlink w:anchor="_Toc531864975" w:history="1">
            <w:r w:rsidR="00EE7C89" w:rsidRPr="00D57332">
              <w:rPr>
                <w:rStyle w:val="Hyperlink"/>
                <w:noProof/>
              </w:rPr>
              <w:t>5.4.7</w:t>
            </w:r>
            <w:r w:rsidR="00EE7C89">
              <w:rPr>
                <w:rFonts w:eastAsiaTheme="minorEastAsia"/>
                <w:noProof/>
                <w:sz w:val="22"/>
              </w:rPr>
              <w:tab/>
            </w:r>
            <w:r w:rsidR="00EE7C89" w:rsidRPr="00D57332">
              <w:rPr>
                <w:rStyle w:val="Hyperlink"/>
                <w:noProof/>
              </w:rPr>
              <w:t>Implementasi FItur Registrasi Perijinan</w:t>
            </w:r>
            <w:r w:rsidR="00EE7C89">
              <w:rPr>
                <w:noProof/>
                <w:webHidden/>
              </w:rPr>
              <w:tab/>
            </w:r>
            <w:r w:rsidR="00EE7C89">
              <w:rPr>
                <w:noProof/>
                <w:webHidden/>
              </w:rPr>
              <w:fldChar w:fldCharType="begin"/>
            </w:r>
            <w:r w:rsidR="00EE7C89">
              <w:rPr>
                <w:noProof/>
                <w:webHidden/>
              </w:rPr>
              <w:instrText xml:space="preserve"> PAGEREF _Toc531864975 \h </w:instrText>
            </w:r>
            <w:r w:rsidR="00EE7C89">
              <w:rPr>
                <w:noProof/>
                <w:webHidden/>
              </w:rPr>
            </w:r>
            <w:r w:rsidR="00EE7C89">
              <w:rPr>
                <w:noProof/>
                <w:webHidden/>
              </w:rPr>
              <w:fldChar w:fldCharType="separate"/>
            </w:r>
            <w:r w:rsidR="00EE7C89">
              <w:rPr>
                <w:noProof/>
                <w:webHidden/>
              </w:rPr>
              <w:t>47</w:t>
            </w:r>
            <w:r w:rsidR="00EE7C89">
              <w:rPr>
                <w:noProof/>
                <w:webHidden/>
              </w:rPr>
              <w:fldChar w:fldCharType="end"/>
            </w:r>
          </w:hyperlink>
        </w:p>
        <w:p w14:paraId="6A07A578" w14:textId="1043D2C1" w:rsidR="00EE7C89" w:rsidRDefault="006F112E">
          <w:pPr>
            <w:pStyle w:val="TOC3"/>
            <w:tabs>
              <w:tab w:val="left" w:pos="1320"/>
              <w:tab w:val="right" w:leader="dot" w:pos="7927"/>
            </w:tabs>
            <w:rPr>
              <w:rFonts w:eastAsiaTheme="minorEastAsia"/>
              <w:noProof/>
              <w:sz w:val="22"/>
            </w:rPr>
          </w:pPr>
          <w:hyperlink w:anchor="_Toc531864976" w:history="1">
            <w:r w:rsidR="00EE7C89" w:rsidRPr="00D57332">
              <w:rPr>
                <w:rStyle w:val="Hyperlink"/>
                <w:noProof/>
              </w:rPr>
              <w:t>5.4.8</w:t>
            </w:r>
            <w:r w:rsidR="00EE7C89">
              <w:rPr>
                <w:rFonts w:eastAsiaTheme="minorEastAsia"/>
                <w:noProof/>
                <w:sz w:val="22"/>
              </w:rPr>
              <w:tab/>
            </w:r>
            <w:r w:rsidR="00EE7C89" w:rsidRPr="00D57332">
              <w:rPr>
                <w:rStyle w:val="Hyperlink"/>
                <w:noProof/>
              </w:rPr>
              <w:t>Implementasi Fitur Dokumen</w:t>
            </w:r>
            <w:r w:rsidR="00EE7C89">
              <w:rPr>
                <w:noProof/>
                <w:webHidden/>
              </w:rPr>
              <w:tab/>
            </w:r>
            <w:r w:rsidR="00EE7C89">
              <w:rPr>
                <w:noProof/>
                <w:webHidden/>
              </w:rPr>
              <w:fldChar w:fldCharType="begin"/>
            </w:r>
            <w:r w:rsidR="00EE7C89">
              <w:rPr>
                <w:noProof/>
                <w:webHidden/>
              </w:rPr>
              <w:instrText xml:space="preserve"> PAGEREF _Toc531864976 \h </w:instrText>
            </w:r>
            <w:r w:rsidR="00EE7C89">
              <w:rPr>
                <w:noProof/>
                <w:webHidden/>
              </w:rPr>
            </w:r>
            <w:r w:rsidR="00EE7C89">
              <w:rPr>
                <w:noProof/>
                <w:webHidden/>
              </w:rPr>
              <w:fldChar w:fldCharType="separate"/>
            </w:r>
            <w:r w:rsidR="00EE7C89">
              <w:rPr>
                <w:noProof/>
                <w:webHidden/>
              </w:rPr>
              <w:t>48</w:t>
            </w:r>
            <w:r w:rsidR="00EE7C89">
              <w:rPr>
                <w:noProof/>
                <w:webHidden/>
              </w:rPr>
              <w:fldChar w:fldCharType="end"/>
            </w:r>
          </w:hyperlink>
        </w:p>
        <w:p w14:paraId="4263CCBA" w14:textId="63D4E161" w:rsidR="00EE7C89" w:rsidRDefault="006F112E">
          <w:pPr>
            <w:pStyle w:val="TOC3"/>
            <w:tabs>
              <w:tab w:val="left" w:pos="1320"/>
              <w:tab w:val="right" w:leader="dot" w:pos="7927"/>
            </w:tabs>
            <w:rPr>
              <w:rFonts w:eastAsiaTheme="minorEastAsia"/>
              <w:noProof/>
              <w:sz w:val="22"/>
            </w:rPr>
          </w:pPr>
          <w:hyperlink w:anchor="_Toc531864977" w:history="1">
            <w:r w:rsidR="00EE7C89" w:rsidRPr="00D57332">
              <w:rPr>
                <w:rStyle w:val="Hyperlink"/>
                <w:noProof/>
              </w:rPr>
              <w:t>5.4.9</w:t>
            </w:r>
            <w:r w:rsidR="00EE7C89">
              <w:rPr>
                <w:rFonts w:eastAsiaTheme="minorEastAsia"/>
                <w:noProof/>
                <w:sz w:val="22"/>
              </w:rPr>
              <w:tab/>
            </w:r>
            <w:r w:rsidR="00EE7C89" w:rsidRPr="00D57332">
              <w:rPr>
                <w:rStyle w:val="Hyperlink"/>
                <w:noProof/>
              </w:rPr>
              <w:t>Implementasi Fitur Manajemen Makam</w:t>
            </w:r>
            <w:r w:rsidR="00EE7C89">
              <w:rPr>
                <w:noProof/>
                <w:webHidden/>
              </w:rPr>
              <w:tab/>
            </w:r>
            <w:r w:rsidR="00EE7C89">
              <w:rPr>
                <w:noProof/>
                <w:webHidden/>
              </w:rPr>
              <w:fldChar w:fldCharType="begin"/>
            </w:r>
            <w:r w:rsidR="00EE7C89">
              <w:rPr>
                <w:noProof/>
                <w:webHidden/>
              </w:rPr>
              <w:instrText xml:space="preserve"> PAGEREF _Toc531864977 \h </w:instrText>
            </w:r>
            <w:r w:rsidR="00EE7C89">
              <w:rPr>
                <w:noProof/>
                <w:webHidden/>
              </w:rPr>
            </w:r>
            <w:r w:rsidR="00EE7C89">
              <w:rPr>
                <w:noProof/>
                <w:webHidden/>
              </w:rPr>
              <w:fldChar w:fldCharType="separate"/>
            </w:r>
            <w:r w:rsidR="00EE7C89">
              <w:rPr>
                <w:noProof/>
                <w:webHidden/>
              </w:rPr>
              <w:t>56</w:t>
            </w:r>
            <w:r w:rsidR="00EE7C89">
              <w:rPr>
                <w:noProof/>
                <w:webHidden/>
              </w:rPr>
              <w:fldChar w:fldCharType="end"/>
            </w:r>
          </w:hyperlink>
        </w:p>
        <w:p w14:paraId="09B1D723" w14:textId="3E016F89" w:rsidR="00EE7C89" w:rsidRDefault="006F112E">
          <w:pPr>
            <w:pStyle w:val="TOC3"/>
            <w:tabs>
              <w:tab w:val="left" w:pos="1320"/>
              <w:tab w:val="right" w:leader="dot" w:pos="7927"/>
            </w:tabs>
            <w:rPr>
              <w:rFonts w:eastAsiaTheme="minorEastAsia"/>
              <w:noProof/>
              <w:sz w:val="22"/>
            </w:rPr>
          </w:pPr>
          <w:hyperlink w:anchor="_Toc531864978" w:history="1">
            <w:r w:rsidR="00EE7C89" w:rsidRPr="00D57332">
              <w:rPr>
                <w:rStyle w:val="Hyperlink"/>
                <w:noProof/>
              </w:rPr>
              <w:t>5.4.10</w:t>
            </w:r>
            <w:r w:rsidR="00EE7C89">
              <w:rPr>
                <w:rFonts w:eastAsiaTheme="minorEastAsia"/>
                <w:noProof/>
                <w:sz w:val="22"/>
              </w:rPr>
              <w:tab/>
            </w:r>
            <w:r w:rsidR="00EE7C89" w:rsidRPr="00D57332">
              <w:rPr>
                <w:rStyle w:val="Hyperlink"/>
                <w:noProof/>
              </w:rPr>
              <w:t>Implementasi Fitur Manajemen Blok Makam</w:t>
            </w:r>
            <w:r w:rsidR="00EE7C89">
              <w:rPr>
                <w:noProof/>
                <w:webHidden/>
              </w:rPr>
              <w:tab/>
            </w:r>
            <w:r w:rsidR="00EE7C89">
              <w:rPr>
                <w:noProof/>
                <w:webHidden/>
              </w:rPr>
              <w:fldChar w:fldCharType="begin"/>
            </w:r>
            <w:r w:rsidR="00EE7C89">
              <w:rPr>
                <w:noProof/>
                <w:webHidden/>
              </w:rPr>
              <w:instrText xml:space="preserve"> PAGEREF _Toc531864978 \h </w:instrText>
            </w:r>
            <w:r w:rsidR="00EE7C89">
              <w:rPr>
                <w:noProof/>
                <w:webHidden/>
              </w:rPr>
            </w:r>
            <w:r w:rsidR="00EE7C89">
              <w:rPr>
                <w:noProof/>
                <w:webHidden/>
              </w:rPr>
              <w:fldChar w:fldCharType="separate"/>
            </w:r>
            <w:r w:rsidR="00EE7C89">
              <w:rPr>
                <w:noProof/>
                <w:webHidden/>
              </w:rPr>
              <w:t>57</w:t>
            </w:r>
            <w:r w:rsidR="00EE7C89">
              <w:rPr>
                <w:noProof/>
                <w:webHidden/>
              </w:rPr>
              <w:fldChar w:fldCharType="end"/>
            </w:r>
          </w:hyperlink>
        </w:p>
        <w:p w14:paraId="06970BD9" w14:textId="4924B276" w:rsidR="00EE7C89" w:rsidRDefault="006F112E">
          <w:pPr>
            <w:pStyle w:val="TOC3"/>
            <w:tabs>
              <w:tab w:val="left" w:pos="1320"/>
              <w:tab w:val="right" w:leader="dot" w:pos="7927"/>
            </w:tabs>
            <w:rPr>
              <w:rFonts w:eastAsiaTheme="minorEastAsia"/>
              <w:noProof/>
              <w:sz w:val="22"/>
            </w:rPr>
          </w:pPr>
          <w:hyperlink w:anchor="_Toc531864979" w:history="1">
            <w:r w:rsidR="00EE7C89" w:rsidRPr="00D57332">
              <w:rPr>
                <w:rStyle w:val="Hyperlink"/>
                <w:noProof/>
              </w:rPr>
              <w:t>5.4.11</w:t>
            </w:r>
            <w:r w:rsidR="00EE7C89">
              <w:rPr>
                <w:rFonts w:eastAsiaTheme="minorEastAsia"/>
                <w:noProof/>
                <w:sz w:val="22"/>
              </w:rPr>
              <w:tab/>
            </w:r>
            <w:r w:rsidR="00EE7C89" w:rsidRPr="00D57332">
              <w:rPr>
                <w:rStyle w:val="Hyperlink"/>
                <w:noProof/>
              </w:rPr>
              <w:t>Implementasi Fitur Manajemen Penghuni Makam</w:t>
            </w:r>
            <w:r w:rsidR="00EE7C89">
              <w:rPr>
                <w:noProof/>
                <w:webHidden/>
              </w:rPr>
              <w:tab/>
            </w:r>
            <w:r w:rsidR="00EE7C89">
              <w:rPr>
                <w:noProof/>
                <w:webHidden/>
              </w:rPr>
              <w:fldChar w:fldCharType="begin"/>
            </w:r>
            <w:r w:rsidR="00EE7C89">
              <w:rPr>
                <w:noProof/>
                <w:webHidden/>
              </w:rPr>
              <w:instrText xml:space="preserve"> PAGEREF _Toc531864979 \h </w:instrText>
            </w:r>
            <w:r w:rsidR="00EE7C89">
              <w:rPr>
                <w:noProof/>
                <w:webHidden/>
              </w:rPr>
            </w:r>
            <w:r w:rsidR="00EE7C89">
              <w:rPr>
                <w:noProof/>
                <w:webHidden/>
              </w:rPr>
              <w:fldChar w:fldCharType="separate"/>
            </w:r>
            <w:r w:rsidR="00EE7C89">
              <w:rPr>
                <w:noProof/>
                <w:webHidden/>
              </w:rPr>
              <w:t>58</w:t>
            </w:r>
            <w:r w:rsidR="00EE7C89">
              <w:rPr>
                <w:noProof/>
                <w:webHidden/>
              </w:rPr>
              <w:fldChar w:fldCharType="end"/>
            </w:r>
          </w:hyperlink>
        </w:p>
        <w:p w14:paraId="6BAE24CC" w14:textId="786E833A" w:rsidR="00EE7C89" w:rsidRDefault="006F112E">
          <w:pPr>
            <w:pStyle w:val="TOC3"/>
            <w:tabs>
              <w:tab w:val="left" w:pos="1320"/>
              <w:tab w:val="right" w:leader="dot" w:pos="7927"/>
            </w:tabs>
            <w:rPr>
              <w:rFonts w:eastAsiaTheme="minorEastAsia"/>
              <w:noProof/>
              <w:sz w:val="22"/>
            </w:rPr>
          </w:pPr>
          <w:hyperlink w:anchor="_Toc531864980" w:history="1">
            <w:r w:rsidR="00EE7C89" w:rsidRPr="00D57332">
              <w:rPr>
                <w:rStyle w:val="Hyperlink"/>
                <w:noProof/>
              </w:rPr>
              <w:t>5.4.12</w:t>
            </w:r>
            <w:r w:rsidR="00EE7C89">
              <w:rPr>
                <w:rFonts w:eastAsiaTheme="minorEastAsia"/>
                <w:noProof/>
                <w:sz w:val="22"/>
              </w:rPr>
              <w:tab/>
            </w:r>
            <w:r w:rsidR="00EE7C89" w:rsidRPr="00D57332">
              <w:rPr>
                <w:rStyle w:val="Hyperlink"/>
                <w:noProof/>
              </w:rPr>
              <w:t xml:space="preserve">Implementasi Fitur </w:t>
            </w:r>
            <w:r w:rsidR="00EE7C89" w:rsidRPr="00D57332">
              <w:rPr>
                <w:rStyle w:val="Hyperlink"/>
                <w:i/>
                <w:noProof/>
              </w:rPr>
              <w:t>Authentication</w:t>
            </w:r>
            <w:r w:rsidR="00EE7C89">
              <w:rPr>
                <w:noProof/>
                <w:webHidden/>
              </w:rPr>
              <w:tab/>
            </w:r>
            <w:r w:rsidR="00EE7C89">
              <w:rPr>
                <w:noProof/>
                <w:webHidden/>
              </w:rPr>
              <w:fldChar w:fldCharType="begin"/>
            </w:r>
            <w:r w:rsidR="00EE7C89">
              <w:rPr>
                <w:noProof/>
                <w:webHidden/>
              </w:rPr>
              <w:instrText xml:space="preserve"> PAGEREF _Toc531864980 \h </w:instrText>
            </w:r>
            <w:r w:rsidR="00EE7C89">
              <w:rPr>
                <w:noProof/>
                <w:webHidden/>
              </w:rPr>
            </w:r>
            <w:r w:rsidR="00EE7C89">
              <w:rPr>
                <w:noProof/>
                <w:webHidden/>
              </w:rPr>
              <w:fldChar w:fldCharType="separate"/>
            </w:r>
            <w:r w:rsidR="00EE7C89">
              <w:rPr>
                <w:noProof/>
                <w:webHidden/>
              </w:rPr>
              <w:t>60</w:t>
            </w:r>
            <w:r w:rsidR="00EE7C89">
              <w:rPr>
                <w:noProof/>
                <w:webHidden/>
              </w:rPr>
              <w:fldChar w:fldCharType="end"/>
            </w:r>
          </w:hyperlink>
        </w:p>
        <w:p w14:paraId="12C6A351" w14:textId="238E0A8B" w:rsidR="00EE7C89" w:rsidRDefault="006F112E">
          <w:pPr>
            <w:pStyle w:val="TOC3"/>
            <w:tabs>
              <w:tab w:val="left" w:pos="1320"/>
              <w:tab w:val="right" w:leader="dot" w:pos="7927"/>
            </w:tabs>
            <w:rPr>
              <w:rFonts w:eastAsiaTheme="minorEastAsia"/>
              <w:noProof/>
              <w:sz w:val="22"/>
            </w:rPr>
          </w:pPr>
          <w:hyperlink w:anchor="_Toc531864981" w:history="1">
            <w:r w:rsidR="00EE7C89" w:rsidRPr="00D57332">
              <w:rPr>
                <w:rStyle w:val="Hyperlink"/>
                <w:noProof/>
              </w:rPr>
              <w:t>5.4.13</w:t>
            </w:r>
            <w:r w:rsidR="00EE7C89">
              <w:rPr>
                <w:rFonts w:eastAsiaTheme="minorEastAsia"/>
                <w:noProof/>
                <w:sz w:val="22"/>
              </w:rPr>
              <w:tab/>
            </w:r>
            <w:r w:rsidR="00EE7C89" w:rsidRPr="00D57332">
              <w:rPr>
                <w:rStyle w:val="Hyperlink"/>
                <w:noProof/>
              </w:rPr>
              <w:t xml:space="preserve">Implementasi Mail </w:t>
            </w:r>
            <w:r w:rsidR="00EE7C89" w:rsidRPr="00D57332">
              <w:rPr>
                <w:rStyle w:val="Hyperlink"/>
                <w:i/>
                <w:noProof/>
              </w:rPr>
              <w:t>Service</w:t>
            </w:r>
            <w:r w:rsidR="00EE7C89">
              <w:rPr>
                <w:noProof/>
                <w:webHidden/>
              </w:rPr>
              <w:tab/>
            </w:r>
            <w:r w:rsidR="00EE7C89">
              <w:rPr>
                <w:noProof/>
                <w:webHidden/>
              </w:rPr>
              <w:fldChar w:fldCharType="begin"/>
            </w:r>
            <w:r w:rsidR="00EE7C89">
              <w:rPr>
                <w:noProof/>
                <w:webHidden/>
              </w:rPr>
              <w:instrText xml:space="preserve"> PAGEREF _Toc531864981 \h </w:instrText>
            </w:r>
            <w:r w:rsidR="00EE7C89">
              <w:rPr>
                <w:noProof/>
                <w:webHidden/>
              </w:rPr>
            </w:r>
            <w:r w:rsidR="00EE7C89">
              <w:rPr>
                <w:noProof/>
                <w:webHidden/>
              </w:rPr>
              <w:fldChar w:fldCharType="separate"/>
            </w:r>
            <w:r w:rsidR="00EE7C89">
              <w:rPr>
                <w:noProof/>
                <w:webHidden/>
              </w:rPr>
              <w:t>61</w:t>
            </w:r>
            <w:r w:rsidR="00EE7C89">
              <w:rPr>
                <w:noProof/>
                <w:webHidden/>
              </w:rPr>
              <w:fldChar w:fldCharType="end"/>
            </w:r>
          </w:hyperlink>
        </w:p>
        <w:p w14:paraId="697421FB" w14:textId="2E380089" w:rsidR="00EE7C89" w:rsidRDefault="006F112E">
          <w:pPr>
            <w:pStyle w:val="TOC3"/>
            <w:tabs>
              <w:tab w:val="left" w:pos="1320"/>
              <w:tab w:val="right" w:leader="dot" w:pos="7927"/>
            </w:tabs>
            <w:rPr>
              <w:rFonts w:eastAsiaTheme="minorEastAsia"/>
              <w:noProof/>
              <w:sz w:val="22"/>
            </w:rPr>
          </w:pPr>
          <w:hyperlink w:anchor="_Toc531864982" w:history="1">
            <w:r w:rsidR="00EE7C89" w:rsidRPr="00D57332">
              <w:rPr>
                <w:rStyle w:val="Hyperlink"/>
                <w:noProof/>
              </w:rPr>
              <w:t>5.4.14</w:t>
            </w:r>
            <w:r w:rsidR="00EE7C89">
              <w:rPr>
                <w:rFonts w:eastAsiaTheme="minorEastAsia"/>
                <w:noProof/>
                <w:sz w:val="22"/>
              </w:rPr>
              <w:tab/>
            </w:r>
            <w:r w:rsidR="00EE7C89" w:rsidRPr="00D57332">
              <w:rPr>
                <w:rStyle w:val="Hyperlink"/>
                <w:noProof/>
              </w:rPr>
              <w:t>Persiapan Deployment Layanan pada Server</w:t>
            </w:r>
            <w:r w:rsidR="00EE7C89">
              <w:rPr>
                <w:noProof/>
                <w:webHidden/>
              </w:rPr>
              <w:tab/>
            </w:r>
            <w:r w:rsidR="00EE7C89">
              <w:rPr>
                <w:noProof/>
                <w:webHidden/>
              </w:rPr>
              <w:fldChar w:fldCharType="begin"/>
            </w:r>
            <w:r w:rsidR="00EE7C89">
              <w:rPr>
                <w:noProof/>
                <w:webHidden/>
              </w:rPr>
              <w:instrText xml:space="preserve"> PAGEREF _Toc531864982 \h </w:instrText>
            </w:r>
            <w:r w:rsidR="00EE7C89">
              <w:rPr>
                <w:noProof/>
                <w:webHidden/>
              </w:rPr>
            </w:r>
            <w:r w:rsidR="00EE7C89">
              <w:rPr>
                <w:noProof/>
                <w:webHidden/>
              </w:rPr>
              <w:fldChar w:fldCharType="separate"/>
            </w:r>
            <w:r w:rsidR="00EE7C89">
              <w:rPr>
                <w:noProof/>
                <w:webHidden/>
              </w:rPr>
              <w:t>63</w:t>
            </w:r>
            <w:r w:rsidR="00EE7C89">
              <w:rPr>
                <w:noProof/>
                <w:webHidden/>
              </w:rPr>
              <w:fldChar w:fldCharType="end"/>
            </w:r>
          </w:hyperlink>
        </w:p>
        <w:p w14:paraId="274885EF" w14:textId="1F5B6499" w:rsidR="00EE7C89" w:rsidRDefault="006F112E">
          <w:pPr>
            <w:pStyle w:val="TOC3"/>
            <w:tabs>
              <w:tab w:val="left" w:pos="1320"/>
              <w:tab w:val="right" w:leader="dot" w:pos="7927"/>
            </w:tabs>
            <w:rPr>
              <w:rFonts w:eastAsiaTheme="minorEastAsia"/>
              <w:noProof/>
              <w:sz w:val="22"/>
            </w:rPr>
          </w:pPr>
          <w:hyperlink w:anchor="_Toc531864983" w:history="1">
            <w:r w:rsidR="00EE7C89" w:rsidRPr="00D57332">
              <w:rPr>
                <w:rStyle w:val="Hyperlink"/>
                <w:noProof/>
              </w:rPr>
              <w:t>5.4.15</w:t>
            </w:r>
            <w:r w:rsidR="00EE7C89">
              <w:rPr>
                <w:rFonts w:eastAsiaTheme="minorEastAsia"/>
                <w:noProof/>
                <w:sz w:val="22"/>
              </w:rPr>
              <w:tab/>
            </w:r>
            <w:r w:rsidR="00EE7C89" w:rsidRPr="00D57332">
              <w:rPr>
                <w:rStyle w:val="Hyperlink"/>
                <w:noProof/>
              </w:rPr>
              <w:t>Deployment Layanan pada Server</w:t>
            </w:r>
            <w:r w:rsidR="00EE7C89">
              <w:rPr>
                <w:noProof/>
                <w:webHidden/>
              </w:rPr>
              <w:tab/>
            </w:r>
            <w:r w:rsidR="00EE7C89">
              <w:rPr>
                <w:noProof/>
                <w:webHidden/>
              </w:rPr>
              <w:fldChar w:fldCharType="begin"/>
            </w:r>
            <w:r w:rsidR="00EE7C89">
              <w:rPr>
                <w:noProof/>
                <w:webHidden/>
              </w:rPr>
              <w:instrText xml:space="preserve"> PAGEREF _Toc531864983 \h </w:instrText>
            </w:r>
            <w:r w:rsidR="00EE7C89">
              <w:rPr>
                <w:noProof/>
                <w:webHidden/>
              </w:rPr>
            </w:r>
            <w:r w:rsidR="00EE7C89">
              <w:rPr>
                <w:noProof/>
                <w:webHidden/>
              </w:rPr>
              <w:fldChar w:fldCharType="separate"/>
            </w:r>
            <w:r w:rsidR="00EE7C89">
              <w:rPr>
                <w:noProof/>
                <w:webHidden/>
              </w:rPr>
              <w:t>66</w:t>
            </w:r>
            <w:r w:rsidR="00EE7C89">
              <w:rPr>
                <w:noProof/>
                <w:webHidden/>
              </w:rPr>
              <w:fldChar w:fldCharType="end"/>
            </w:r>
          </w:hyperlink>
        </w:p>
        <w:p w14:paraId="2446DCF2" w14:textId="233F2438" w:rsidR="00EE7C89" w:rsidRDefault="006F112E">
          <w:pPr>
            <w:pStyle w:val="TOC2"/>
            <w:tabs>
              <w:tab w:val="left" w:pos="880"/>
              <w:tab w:val="right" w:leader="dot" w:pos="7927"/>
            </w:tabs>
            <w:rPr>
              <w:rFonts w:eastAsiaTheme="minorEastAsia"/>
              <w:noProof/>
              <w:sz w:val="22"/>
            </w:rPr>
          </w:pPr>
          <w:hyperlink w:anchor="_Toc531864984" w:history="1">
            <w:r w:rsidR="00EE7C89" w:rsidRPr="00D57332">
              <w:rPr>
                <w:rStyle w:val="Hyperlink"/>
                <w:noProof/>
                <w:lang w:bidi="x-none"/>
                <w14:scene3d>
                  <w14:camera w14:prst="orthographicFront"/>
                  <w14:lightRig w14:rig="threePt" w14:dir="t">
                    <w14:rot w14:lat="0" w14:lon="0" w14:rev="0"/>
                  </w14:lightRig>
                </w14:scene3d>
              </w:rPr>
              <w:t>5.5</w:t>
            </w:r>
            <w:r w:rsidR="00EE7C89">
              <w:rPr>
                <w:rFonts w:eastAsiaTheme="minorEastAsia"/>
                <w:noProof/>
                <w:sz w:val="22"/>
              </w:rPr>
              <w:tab/>
            </w:r>
            <w:r w:rsidR="00EE7C89" w:rsidRPr="00D57332">
              <w:rPr>
                <w:rStyle w:val="Hyperlink"/>
                <w:noProof/>
              </w:rPr>
              <w:t>Lingkungan Pengujian</w:t>
            </w:r>
            <w:r w:rsidR="00EE7C89">
              <w:rPr>
                <w:noProof/>
                <w:webHidden/>
              </w:rPr>
              <w:tab/>
            </w:r>
            <w:r w:rsidR="00EE7C89">
              <w:rPr>
                <w:noProof/>
                <w:webHidden/>
              </w:rPr>
              <w:fldChar w:fldCharType="begin"/>
            </w:r>
            <w:r w:rsidR="00EE7C89">
              <w:rPr>
                <w:noProof/>
                <w:webHidden/>
              </w:rPr>
              <w:instrText xml:space="preserve"> PAGEREF _Toc531864984 \h </w:instrText>
            </w:r>
            <w:r w:rsidR="00EE7C89">
              <w:rPr>
                <w:noProof/>
                <w:webHidden/>
              </w:rPr>
            </w:r>
            <w:r w:rsidR="00EE7C89">
              <w:rPr>
                <w:noProof/>
                <w:webHidden/>
              </w:rPr>
              <w:fldChar w:fldCharType="separate"/>
            </w:r>
            <w:r w:rsidR="00EE7C89">
              <w:rPr>
                <w:noProof/>
                <w:webHidden/>
              </w:rPr>
              <w:t>70</w:t>
            </w:r>
            <w:r w:rsidR="00EE7C89">
              <w:rPr>
                <w:noProof/>
                <w:webHidden/>
              </w:rPr>
              <w:fldChar w:fldCharType="end"/>
            </w:r>
          </w:hyperlink>
        </w:p>
        <w:p w14:paraId="4D96EF74" w14:textId="616EB507" w:rsidR="00EE7C89" w:rsidRDefault="006F112E">
          <w:pPr>
            <w:pStyle w:val="TOC3"/>
            <w:tabs>
              <w:tab w:val="left" w:pos="1320"/>
              <w:tab w:val="right" w:leader="dot" w:pos="7927"/>
            </w:tabs>
            <w:rPr>
              <w:rFonts w:eastAsiaTheme="minorEastAsia"/>
              <w:noProof/>
              <w:sz w:val="22"/>
            </w:rPr>
          </w:pPr>
          <w:hyperlink w:anchor="_Toc531864985" w:history="1">
            <w:r w:rsidR="00EE7C89" w:rsidRPr="00D57332">
              <w:rPr>
                <w:rStyle w:val="Hyperlink"/>
                <w:noProof/>
              </w:rPr>
              <w:t>5.5.1</w:t>
            </w:r>
            <w:r w:rsidR="00EE7C89">
              <w:rPr>
                <w:rFonts w:eastAsiaTheme="minorEastAsia"/>
                <w:noProof/>
                <w:sz w:val="22"/>
              </w:rPr>
              <w:tab/>
            </w:r>
            <w:r w:rsidR="00EE7C89" w:rsidRPr="00D57332">
              <w:rPr>
                <w:rStyle w:val="Hyperlink"/>
                <w:noProof/>
              </w:rPr>
              <w:t>Parameter Pengujian</w:t>
            </w:r>
            <w:r w:rsidR="00EE7C89">
              <w:rPr>
                <w:noProof/>
                <w:webHidden/>
              </w:rPr>
              <w:tab/>
            </w:r>
            <w:r w:rsidR="00EE7C89">
              <w:rPr>
                <w:noProof/>
                <w:webHidden/>
              </w:rPr>
              <w:fldChar w:fldCharType="begin"/>
            </w:r>
            <w:r w:rsidR="00EE7C89">
              <w:rPr>
                <w:noProof/>
                <w:webHidden/>
              </w:rPr>
              <w:instrText xml:space="preserve"> PAGEREF _Toc531864985 \h </w:instrText>
            </w:r>
            <w:r w:rsidR="00EE7C89">
              <w:rPr>
                <w:noProof/>
                <w:webHidden/>
              </w:rPr>
            </w:r>
            <w:r w:rsidR="00EE7C89">
              <w:rPr>
                <w:noProof/>
                <w:webHidden/>
              </w:rPr>
              <w:fldChar w:fldCharType="separate"/>
            </w:r>
            <w:r w:rsidR="00EE7C89">
              <w:rPr>
                <w:noProof/>
                <w:webHidden/>
              </w:rPr>
              <w:t>70</w:t>
            </w:r>
            <w:r w:rsidR="00EE7C89">
              <w:rPr>
                <w:noProof/>
                <w:webHidden/>
              </w:rPr>
              <w:fldChar w:fldCharType="end"/>
            </w:r>
          </w:hyperlink>
        </w:p>
        <w:p w14:paraId="326D102E" w14:textId="13A6FB74" w:rsidR="00EE7C89" w:rsidRDefault="006F112E">
          <w:pPr>
            <w:pStyle w:val="TOC3"/>
            <w:tabs>
              <w:tab w:val="left" w:pos="1320"/>
              <w:tab w:val="right" w:leader="dot" w:pos="7927"/>
            </w:tabs>
            <w:rPr>
              <w:rFonts w:eastAsiaTheme="minorEastAsia"/>
              <w:noProof/>
              <w:sz w:val="22"/>
            </w:rPr>
          </w:pPr>
          <w:hyperlink w:anchor="_Toc531864986" w:history="1">
            <w:r w:rsidR="00EE7C89" w:rsidRPr="00D57332">
              <w:rPr>
                <w:rStyle w:val="Hyperlink"/>
                <w:noProof/>
              </w:rPr>
              <w:t>5.5.2</w:t>
            </w:r>
            <w:r w:rsidR="00EE7C89">
              <w:rPr>
                <w:rFonts w:eastAsiaTheme="minorEastAsia"/>
                <w:noProof/>
                <w:sz w:val="22"/>
              </w:rPr>
              <w:tab/>
            </w:r>
            <w:r w:rsidR="00EE7C89" w:rsidRPr="00D57332">
              <w:rPr>
                <w:rStyle w:val="Hyperlink"/>
                <w:noProof/>
              </w:rPr>
              <w:t>Skenario Pengujian</w:t>
            </w:r>
            <w:r w:rsidR="00EE7C89">
              <w:rPr>
                <w:noProof/>
                <w:webHidden/>
              </w:rPr>
              <w:tab/>
            </w:r>
            <w:r w:rsidR="00EE7C89">
              <w:rPr>
                <w:noProof/>
                <w:webHidden/>
              </w:rPr>
              <w:fldChar w:fldCharType="begin"/>
            </w:r>
            <w:r w:rsidR="00EE7C89">
              <w:rPr>
                <w:noProof/>
                <w:webHidden/>
              </w:rPr>
              <w:instrText xml:space="preserve"> PAGEREF _Toc531864986 \h </w:instrText>
            </w:r>
            <w:r w:rsidR="00EE7C89">
              <w:rPr>
                <w:noProof/>
                <w:webHidden/>
              </w:rPr>
            </w:r>
            <w:r w:rsidR="00EE7C89">
              <w:rPr>
                <w:noProof/>
                <w:webHidden/>
              </w:rPr>
              <w:fldChar w:fldCharType="separate"/>
            </w:r>
            <w:r w:rsidR="00EE7C89">
              <w:rPr>
                <w:noProof/>
                <w:webHidden/>
              </w:rPr>
              <w:t>70</w:t>
            </w:r>
            <w:r w:rsidR="00EE7C89">
              <w:rPr>
                <w:noProof/>
                <w:webHidden/>
              </w:rPr>
              <w:fldChar w:fldCharType="end"/>
            </w:r>
          </w:hyperlink>
        </w:p>
        <w:p w14:paraId="1D1282CA" w14:textId="47F78CB2" w:rsidR="00EE7C89" w:rsidRDefault="006F112E">
          <w:pPr>
            <w:pStyle w:val="TOC3"/>
            <w:tabs>
              <w:tab w:val="left" w:pos="1320"/>
              <w:tab w:val="right" w:leader="dot" w:pos="7927"/>
            </w:tabs>
            <w:rPr>
              <w:rFonts w:eastAsiaTheme="minorEastAsia"/>
              <w:noProof/>
              <w:sz w:val="22"/>
            </w:rPr>
          </w:pPr>
          <w:hyperlink w:anchor="_Toc531864987" w:history="1">
            <w:r w:rsidR="00EE7C89" w:rsidRPr="00D57332">
              <w:rPr>
                <w:rStyle w:val="Hyperlink"/>
                <w:noProof/>
              </w:rPr>
              <w:t>5.5.3</w:t>
            </w:r>
            <w:r w:rsidR="00EE7C89">
              <w:rPr>
                <w:rFonts w:eastAsiaTheme="minorEastAsia"/>
                <w:noProof/>
                <w:sz w:val="22"/>
              </w:rPr>
              <w:tab/>
            </w:r>
            <w:r w:rsidR="00EE7C89" w:rsidRPr="00D57332">
              <w:rPr>
                <w:rStyle w:val="Hyperlink"/>
                <w:noProof/>
              </w:rPr>
              <w:t>Pengujian Fungsionalitas</w:t>
            </w:r>
            <w:r w:rsidR="00EE7C89">
              <w:rPr>
                <w:noProof/>
                <w:webHidden/>
              </w:rPr>
              <w:tab/>
            </w:r>
            <w:r w:rsidR="00EE7C89">
              <w:rPr>
                <w:noProof/>
                <w:webHidden/>
              </w:rPr>
              <w:fldChar w:fldCharType="begin"/>
            </w:r>
            <w:r w:rsidR="00EE7C89">
              <w:rPr>
                <w:noProof/>
                <w:webHidden/>
              </w:rPr>
              <w:instrText xml:space="preserve"> PAGEREF _Toc531864987 \h </w:instrText>
            </w:r>
            <w:r w:rsidR="00EE7C89">
              <w:rPr>
                <w:noProof/>
                <w:webHidden/>
              </w:rPr>
            </w:r>
            <w:r w:rsidR="00EE7C89">
              <w:rPr>
                <w:noProof/>
                <w:webHidden/>
              </w:rPr>
              <w:fldChar w:fldCharType="separate"/>
            </w:r>
            <w:r w:rsidR="00EE7C89">
              <w:rPr>
                <w:noProof/>
                <w:webHidden/>
              </w:rPr>
              <w:t>71</w:t>
            </w:r>
            <w:r w:rsidR="00EE7C89">
              <w:rPr>
                <w:noProof/>
                <w:webHidden/>
              </w:rPr>
              <w:fldChar w:fldCharType="end"/>
            </w:r>
          </w:hyperlink>
        </w:p>
        <w:p w14:paraId="3926763A" w14:textId="08F33720" w:rsidR="00EE7C89" w:rsidRDefault="006F112E">
          <w:pPr>
            <w:pStyle w:val="TOC3"/>
            <w:tabs>
              <w:tab w:val="left" w:pos="1320"/>
              <w:tab w:val="right" w:leader="dot" w:pos="7927"/>
            </w:tabs>
            <w:rPr>
              <w:rFonts w:eastAsiaTheme="minorEastAsia"/>
              <w:noProof/>
              <w:sz w:val="22"/>
            </w:rPr>
          </w:pPr>
          <w:hyperlink w:anchor="_Toc531864998" w:history="1">
            <w:r w:rsidR="00EE7C89" w:rsidRPr="00D57332">
              <w:rPr>
                <w:rStyle w:val="Hyperlink"/>
                <w:noProof/>
              </w:rPr>
              <w:t>5.5.4</w:t>
            </w:r>
            <w:r w:rsidR="00EE7C89">
              <w:rPr>
                <w:rFonts w:eastAsiaTheme="minorEastAsia"/>
                <w:noProof/>
                <w:sz w:val="22"/>
              </w:rPr>
              <w:tab/>
            </w:r>
            <w:r w:rsidR="00EE7C89" w:rsidRPr="00D57332">
              <w:rPr>
                <w:rStyle w:val="Hyperlink"/>
                <w:noProof/>
              </w:rPr>
              <w:t>Pengujian Kinerja</w:t>
            </w:r>
            <w:r w:rsidR="00EE7C89">
              <w:rPr>
                <w:noProof/>
                <w:webHidden/>
              </w:rPr>
              <w:tab/>
            </w:r>
            <w:r w:rsidR="00EE7C89">
              <w:rPr>
                <w:noProof/>
                <w:webHidden/>
              </w:rPr>
              <w:fldChar w:fldCharType="begin"/>
            </w:r>
            <w:r w:rsidR="00EE7C89">
              <w:rPr>
                <w:noProof/>
                <w:webHidden/>
              </w:rPr>
              <w:instrText xml:space="preserve"> PAGEREF _Toc531864998 \h </w:instrText>
            </w:r>
            <w:r w:rsidR="00EE7C89">
              <w:rPr>
                <w:noProof/>
                <w:webHidden/>
              </w:rPr>
            </w:r>
            <w:r w:rsidR="00EE7C89">
              <w:rPr>
                <w:noProof/>
                <w:webHidden/>
              </w:rPr>
              <w:fldChar w:fldCharType="separate"/>
            </w:r>
            <w:r w:rsidR="00EE7C89">
              <w:rPr>
                <w:noProof/>
                <w:webHidden/>
              </w:rPr>
              <w:t>81</w:t>
            </w:r>
            <w:r w:rsidR="00EE7C89">
              <w:rPr>
                <w:noProof/>
                <w:webHidden/>
              </w:rPr>
              <w:fldChar w:fldCharType="end"/>
            </w:r>
          </w:hyperlink>
        </w:p>
        <w:p w14:paraId="1A7B1DF0" w14:textId="53D6E10D" w:rsidR="00EE7C89" w:rsidRDefault="006F112E">
          <w:pPr>
            <w:pStyle w:val="TOC3"/>
            <w:tabs>
              <w:tab w:val="left" w:pos="1320"/>
              <w:tab w:val="right" w:leader="dot" w:pos="7927"/>
            </w:tabs>
            <w:rPr>
              <w:rFonts w:eastAsiaTheme="minorEastAsia"/>
              <w:noProof/>
              <w:sz w:val="22"/>
            </w:rPr>
          </w:pPr>
          <w:hyperlink w:anchor="_Toc531865010" w:history="1">
            <w:r w:rsidR="00EE7C89" w:rsidRPr="00D57332">
              <w:rPr>
                <w:rStyle w:val="Hyperlink"/>
                <w:noProof/>
              </w:rPr>
              <w:t>5.5.5</w:t>
            </w:r>
            <w:r w:rsidR="00EE7C89">
              <w:rPr>
                <w:rFonts w:eastAsiaTheme="minorEastAsia"/>
                <w:noProof/>
                <w:sz w:val="22"/>
              </w:rPr>
              <w:tab/>
            </w:r>
            <w:r w:rsidR="00EE7C89" w:rsidRPr="00D57332">
              <w:rPr>
                <w:rStyle w:val="Hyperlink"/>
                <w:noProof/>
              </w:rPr>
              <w:t>Pengujian Skalabilitas</w:t>
            </w:r>
            <w:r w:rsidR="00EE7C89">
              <w:rPr>
                <w:noProof/>
                <w:webHidden/>
              </w:rPr>
              <w:tab/>
            </w:r>
            <w:r w:rsidR="00EE7C89">
              <w:rPr>
                <w:noProof/>
                <w:webHidden/>
              </w:rPr>
              <w:fldChar w:fldCharType="begin"/>
            </w:r>
            <w:r w:rsidR="00EE7C89">
              <w:rPr>
                <w:noProof/>
                <w:webHidden/>
              </w:rPr>
              <w:instrText xml:space="preserve"> PAGEREF _Toc531865010 \h </w:instrText>
            </w:r>
            <w:r w:rsidR="00EE7C89">
              <w:rPr>
                <w:noProof/>
                <w:webHidden/>
              </w:rPr>
            </w:r>
            <w:r w:rsidR="00EE7C89">
              <w:rPr>
                <w:noProof/>
                <w:webHidden/>
              </w:rPr>
              <w:fldChar w:fldCharType="separate"/>
            </w:r>
            <w:r w:rsidR="00EE7C89">
              <w:rPr>
                <w:noProof/>
                <w:webHidden/>
              </w:rPr>
              <w:t>84</w:t>
            </w:r>
            <w:r w:rsidR="00EE7C89">
              <w:rPr>
                <w:noProof/>
                <w:webHidden/>
              </w:rPr>
              <w:fldChar w:fldCharType="end"/>
            </w:r>
          </w:hyperlink>
        </w:p>
        <w:p w14:paraId="00384460" w14:textId="4FB6AF6C" w:rsidR="00EE7C89" w:rsidRDefault="006F112E">
          <w:pPr>
            <w:pStyle w:val="TOC1"/>
            <w:rPr>
              <w:rFonts w:eastAsiaTheme="minorEastAsia"/>
              <w:noProof/>
              <w:sz w:val="22"/>
            </w:rPr>
          </w:pPr>
          <w:hyperlink w:anchor="_Toc531865011" w:history="1">
            <w:r w:rsidR="00EE7C89" w:rsidRPr="00D57332">
              <w:rPr>
                <w:rStyle w:val="Hyperlink"/>
                <w:rFonts w:ascii="Calibri" w:hAnsi="Calibri"/>
                <w:noProof/>
              </w:rPr>
              <w:t>BAB 6</w:t>
            </w:r>
            <w:r w:rsidR="00EE7C89" w:rsidRPr="00D57332">
              <w:rPr>
                <w:rStyle w:val="Hyperlink"/>
                <w:noProof/>
              </w:rPr>
              <w:t xml:space="preserve"> PENUTUP</w:t>
            </w:r>
            <w:r w:rsidR="00EE7C89">
              <w:rPr>
                <w:noProof/>
                <w:webHidden/>
              </w:rPr>
              <w:tab/>
            </w:r>
            <w:r w:rsidR="00EE7C89">
              <w:rPr>
                <w:noProof/>
                <w:webHidden/>
              </w:rPr>
              <w:fldChar w:fldCharType="begin"/>
            </w:r>
            <w:r w:rsidR="00EE7C89">
              <w:rPr>
                <w:noProof/>
                <w:webHidden/>
              </w:rPr>
              <w:instrText xml:space="preserve"> PAGEREF _Toc531865011 \h </w:instrText>
            </w:r>
            <w:r w:rsidR="00EE7C89">
              <w:rPr>
                <w:noProof/>
                <w:webHidden/>
              </w:rPr>
            </w:r>
            <w:r w:rsidR="00EE7C89">
              <w:rPr>
                <w:noProof/>
                <w:webHidden/>
              </w:rPr>
              <w:fldChar w:fldCharType="separate"/>
            </w:r>
            <w:r w:rsidR="00EE7C89">
              <w:rPr>
                <w:noProof/>
                <w:webHidden/>
              </w:rPr>
              <w:t>87</w:t>
            </w:r>
            <w:r w:rsidR="00EE7C89">
              <w:rPr>
                <w:noProof/>
                <w:webHidden/>
              </w:rPr>
              <w:fldChar w:fldCharType="end"/>
            </w:r>
          </w:hyperlink>
        </w:p>
        <w:p w14:paraId="09A3D598" w14:textId="00325161" w:rsidR="00EE7C89" w:rsidRDefault="006F112E">
          <w:pPr>
            <w:pStyle w:val="TOC2"/>
            <w:tabs>
              <w:tab w:val="left" w:pos="880"/>
              <w:tab w:val="right" w:leader="dot" w:pos="7927"/>
            </w:tabs>
            <w:rPr>
              <w:rFonts w:eastAsiaTheme="minorEastAsia"/>
              <w:noProof/>
              <w:sz w:val="22"/>
            </w:rPr>
          </w:pPr>
          <w:hyperlink w:anchor="_Toc531865012" w:history="1">
            <w:r w:rsidR="00EE7C89" w:rsidRPr="00D57332">
              <w:rPr>
                <w:rStyle w:val="Hyperlink"/>
                <w:noProof/>
                <w:lang w:bidi="x-none"/>
                <w14:scene3d>
                  <w14:camera w14:prst="orthographicFront"/>
                  <w14:lightRig w14:rig="threePt" w14:dir="t">
                    <w14:rot w14:lat="0" w14:lon="0" w14:rev="0"/>
                  </w14:lightRig>
                </w14:scene3d>
              </w:rPr>
              <w:t>6.1</w:t>
            </w:r>
            <w:r w:rsidR="00EE7C89">
              <w:rPr>
                <w:rFonts w:eastAsiaTheme="minorEastAsia"/>
                <w:noProof/>
                <w:sz w:val="22"/>
              </w:rPr>
              <w:tab/>
            </w:r>
            <w:r w:rsidR="00EE7C89" w:rsidRPr="00D57332">
              <w:rPr>
                <w:rStyle w:val="Hyperlink"/>
                <w:noProof/>
              </w:rPr>
              <w:t>Kesimpulan</w:t>
            </w:r>
            <w:r w:rsidR="00EE7C89">
              <w:rPr>
                <w:noProof/>
                <w:webHidden/>
              </w:rPr>
              <w:tab/>
            </w:r>
            <w:r w:rsidR="00EE7C89">
              <w:rPr>
                <w:noProof/>
                <w:webHidden/>
              </w:rPr>
              <w:fldChar w:fldCharType="begin"/>
            </w:r>
            <w:r w:rsidR="00EE7C89">
              <w:rPr>
                <w:noProof/>
                <w:webHidden/>
              </w:rPr>
              <w:instrText xml:space="preserve"> PAGEREF _Toc531865012 \h </w:instrText>
            </w:r>
            <w:r w:rsidR="00EE7C89">
              <w:rPr>
                <w:noProof/>
                <w:webHidden/>
              </w:rPr>
            </w:r>
            <w:r w:rsidR="00EE7C89">
              <w:rPr>
                <w:noProof/>
                <w:webHidden/>
              </w:rPr>
              <w:fldChar w:fldCharType="separate"/>
            </w:r>
            <w:r w:rsidR="00EE7C89">
              <w:rPr>
                <w:noProof/>
                <w:webHidden/>
              </w:rPr>
              <w:t>87</w:t>
            </w:r>
            <w:r w:rsidR="00EE7C89">
              <w:rPr>
                <w:noProof/>
                <w:webHidden/>
              </w:rPr>
              <w:fldChar w:fldCharType="end"/>
            </w:r>
          </w:hyperlink>
        </w:p>
        <w:p w14:paraId="6D45DCF8" w14:textId="1C9D2270" w:rsidR="00EE7C89" w:rsidRDefault="006F112E">
          <w:pPr>
            <w:pStyle w:val="TOC2"/>
            <w:tabs>
              <w:tab w:val="left" w:pos="880"/>
              <w:tab w:val="right" w:leader="dot" w:pos="7927"/>
            </w:tabs>
            <w:rPr>
              <w:rFonts w:eastAsiaTheme="minorEastAsia"/>
              <w:noProof/>
              <w:sz w:val="22"/>
            </w:rPr>
          </w:pPr>
          <w:hyperlink w:anchor="_Toc531865013" w:history="1">
            <w:r w:rsidR="00EE7C89" w:rsidRPr="00D57332">
              <w:rPr>
                <w:rStyle w:val="Hyperlink"/>
                <w:noProof/>
                <w:lang w:bidi="x-none"/>
                <w14:scene3d>
                  <w14:camera w14:prst="orthographicFront"/>
                  <w14:lightRig w14:rig="threePt" w14:dir="t">
                    <w14:rot w14:lat="0" w14:lon="0" w14:rev="0"/>
                  </w14:lightRig>
                </w14:scene3d>
              </w:rPr>
              <w:t>6.2</w:t>
            </w:r>
            <w:r w:rsidR="00EE7C89">
              <w:rPr>
                <w:rFonts w:eastAsiaTheme="minorEastAsia"/>
                <w:noProof/>
                <w:sz w:val="22"/>
              </w:rPr>
              <w:tab/>
            </w:r>
            <w:r w:rsidR="00EE7C89" w:rsidRPr="00D57332">
              <w:rPr>
                <w:rStyle w:val="Hyperlink"/>
                <w:noProof/>
              </w:rPr>
              <w:t>Saran</w:t>
            </w:r>
            <w:r w:rsidR="00EE7C89">
              <w:rPr>
                <w:noProof/>
                <w:webHidden/>
              </w:rPr>
              <w:tab/>
            </w:r>
            <w:r w:rsidR="00EE7C89">
              <w:rPr>
                <w:noProof/>
                <w:webHidden/>
              </w:rPr>
              <w:fldChar w:fldCharType="begin"/>
            </w:r>
            <w:r w:rsidR="00EE7C89">
              <w:rPr>
                <w:noProof/>
                <w:webHidden/>
              </w:rPr>
              <w:instrText xml:space="preserve"> PAGEREF _Toc531865013 \h </w:instrText>
            </w:r>
            <w:r w:rsidR="00EE7C89">
              <w:rPr>
                <w:noProof/>
                <w:webHidden/>
              </w:rPr>
            </w:r>
            <w:r w:rsidR="00EE7C89">
              <w:rPr>
                <w:noProof/>
                <w:webHidden/>
              </w:rPr>
              <w:fldChar w:fldCharType="separate"/>
            </w:r>
            <w:r w:rsidR="00EE7C89">
              <w:rPr>
                <w:noProof/>
                <w:webHidden/>
              </w:rPr>
              <w:t>88</w:t>
            </w:r>
            <w:r w:rsidR="00EE7C89">
              <w:rPr>
                <w:noProof/>
                <w:webHidden/>
              </w:rPr>
              <w:fldChar w:fldCharType="end"/>
            </w:r>
          </w:hyperlink>
        </w:p>
        <w:p w14:paraId="2C3AF984" w14:textId="66060183" w:rsidR="00EE7C89" w:rsidRDefault="006F112E">
          <w:pPr>
            <w:pStyle w:val="TOC1"/>
            <w:rPr>
              <w:rFonts w:eastAsiaTheme="minorEastAsia"/>
              <w:noProof/>
              <w:sz w:val="22"/>
            </w:rPr>
          </w:pPr>
          <w:hyperlink w:anchor="_Toc531865014" w:history="1">
            <w:r w:rsidR="00EE7C89" w:rsidRPr="00D57332">
              <w:rPr>
                <w:rStyle w:val="Hyperlink"/>
                <w:noProof/>
              </w:rPr>
              <w:t>DAFTAR PUSTAKA</w:t>
            </w:r>
            <w:r w:rsidR="00EE7C89">
              <w:rPr>
                <w:noProof/>
                <w:webHidden/>
              </w:rPr>
              <w:tab/>
            </w:r>
            <w:r w:rsidR="00EE7C89">
              <w:rPr>
                <w:noProof/>
                <w:webHidden/>
              </w:rPr>
              <w:fldChar w:fldCharType="begin"/>
            </w:r>
            <w:r w:rsidR="00EE7C89">
              <w:rPr>
                <w:noProof/>
                <w:webHidden/>
              </w:rPr>
              <w:instrText xml:space="preserve"> PAGEREF _Toc531865014 \h </w:instrText>
            </w:r>
            <w:r w:rsidR="00EE7C89">
              <w:rPr>
                <w:noProof/>
                <w:webHidden/>
              </w:rPr>
            </w:r>
            <w:r w:rsidR="00EE7C89">
              <w:rPr>
                <w:noProof/>
                <w:webHidden/>
              </w:rPr>
              <w:fldChar w:fldCharType="separate"/>
            </w:r>
            <w:r w:rsidR="00EE7C89">
              <w:rPr>
                <w:noProof/>
                <w:webHidden/>
              </w:rPr>
              <w:t>88</w:t>
            </w:r>
            <w:r w:rsidR="00EE7C89">
              <w:rPr>
                <w:noProof/>
                <w:webHidden/>
              </w:rPr>
              <w:fldChar w:fldCharType="end"/>
            </w:r>
          </w:hyperlink>
        </w:p>
        <w:p w14:paraId="0AEC3C28" w14:textId="67673DB2" w:rsidR="00866351" w:rsidRDefault="00866351">
          <w:r>
            <w:rPr>
              <w:b/>
              <w:bCs/>
              <w:noProof/>
            </w:rPr>
            <w:fldChar w:fldCharType="end"/>
          </w:r>
        </w:p>
      </w:sdtContent>
    </w:sdt>
    <w:p w14:paraId="23CC8281" w14:textId="77777777" w:rsidR="0089477E" w:rsidRDefault="0089477E" w:rsidP="001A2898">
      <w:pPr>
        <w:ind w:firstLine="360"/>
        <w:jc w:val="both"/>
      </w:pPr>
    </w:p>
    <w:p w14:paraId="77B75CA3" w14:textId="77777777" w:rsidR="0089477E" w:rsidRDefault="0089477E">
      <w:r>
        <w:br w:type="page"/>
      </w:r>
    </w:p>
    <w:p w14:paraId="5069C7E2" w14:textId="77777777" w:rsidR="0089477E" w:rsidRDefault="0089477E" w:rsidP="0089477E">
      <w:pPr>
        <w:pStyle w:val="Heading1"/>
        <w:numPr>
          <w:ilvl w:val="0"/>
          <w:numId w:val="0"/>
        </w:numPr>
        <w:ind w:left="360"/>
      </w:pPr>
      <w:bookmarkStart w:id="4" w:name="_Toc531864910"/>
      <w:r>
        <w:lastRenderedPageBreak/>
        <w:t>DAFTAR GAMBAR</w:t>
      </w:r>
      <w:bookmarkEnd w:id="4"/>
    </w:p>
    <w:p w14:paraId="76E38256" w14:textId="3E44F730" w:rsidR="00EE7C89" w:rsidRDefault="0089477E">
      <w:pPr>
        <w:pStyle w:val="TableofFigures"/>
        <w:tabs>
          <w:tab w:val="right" w:leader="dot" w:pos="7927"/>
        </w:tabs>
        <w:rPr>
          <w:rFonts w:eastAsiaTheme="minorEastAsia"/>
          <w:noProof/>
          <w:sz w:val="22"/>
        </w:rPr>
      </w:pPr>
      <w:r>
        <w:fldChar w:fldCharType="begin"/>
      </w:r>
      <w:r>
        <w:instrText xml:space="preserve"> TOC \h \z \c "Gambar" </w:instrText>
      </w:r>
      <w:r>
        <w:fldChar w:fldCharType="separate"/>
      </w:r>
      <w:hyperlink w:anchor="_Toc531865072" w:history="1">
        <w:r w:rsidR="00EE7C89" w:rsidRPr="00B95523">
          <w:rPr>
            <w:rStyle w:val="Hyperlink"/>
            <w:noProof/>
          </w:rPr>
          <w:t>Gambar 2.1 Logo Dinas Komunikasi dan Informatika Kota Malang</w:t>
        </w:r>
        <w:r w:rsidR="00EE7C89">
          <w:rPr>
            <w:noProof/>
            <w:webHidden/>
          </w:rPr>
          <w:tab/>
        </w:r>
        <w:r w:rsidR="00EE7C89">
          <w:rPr>
            <w:noProof/>
            <w:webHidden/>
          </w:rPr>
          <w:fldChar w:fldCharType="begin"/>
        </w:r>
        <w:r w:rsidR="00EE7C89">
          <w:rPr>
            <w:noProof/>
            <w:webHidden/>
          </w:rPr>
          <w:instrText xml:space="preserve"> PAGEREF _Toc531865072 \h </w:instrText>
        </w:r>
        <w:r w:rsidR="00EE7C89">
          <w:rPr>
            <w:noProof/>
            <w:webHidden/>
          </w:rPr>
        </w:r>
        <w:r w:rsidR="00EE7C89">
          <w:rPr>
            <w:noProof/>
            <w:webHidden/>
          </w:rPr>
          <w:fldChar w:fldCharType="separate"/>
        </w:r>
        <w:r w:rsidR="00EE7C89">
          <w:rPr>
            <w:noProof/>
            <w:webHidden/>
          </w:rPr>
          <w:t>7</w:t>
        </w:r>
        <w:r w:rsidR="00EE7C89">
          <w:rPr>
            <w:noProof/>
            <w:webHidden/>
          </w:rPr>
          <w:fldChar w:fldCharType="end"/>
        </w:r>
      </w:hyperlink>
    </w:p>
    <w:p w14:paraId="110C0A44" w14:textId="4B9999C7" w:rsidR="00EE7C89" w:rsidRDefault="006F112E">
      <w:pPr>
        <w:pStyle w:val="TableofFigures"/>
        <w:tabs>
          <w:tab w:val="right" w:leader="dot" w:pos="7927"/>
        </w:tabs>
        <w:rPr>
          <w:rFonts w:eastAsiaTheme="minorEastAsia"/>
          <w:noProof/>
          <w:sz w:val="22"/>
        </w:rPr>
      </w:pPr>
      <w:hyperlink w:anchor="_Toc531865073" w:history="1">
        <w:r w:rsidR="00EE7C89" w:rsidRPr="00B95523">
          <w:rPr>
            <w:rStyle w:val="Hyperlink"/>
            <w:noProof/>
          </w:rPr>
          <w:t>Gambar 2.2 Struktur Organisasi Dinas Komunikasi dan Informatika Kota Malang</w:t>
        </w:r>
        <w:r w:rsidR="00EE7C89">
          <w:rPr>
            <w:noProof/>
            <w:webHidden/>
          </w:rPr>
          <w:tab/>
        </w:r>
        <w:r w:rsidR="00EE7C89">
          <w:rPr>
            <w:noProof/>
            <w:webHidden/>
          </w:rPr>
          <w:fldChar w:fldCharType="begin"/>
        </w:r>
        <w:r w:rsidR="00EE7C89">
          <w:rPr>
            <w:noProof/>
            <w:webHidden/>
          </w:rPr>
          <w:instrText xml:space="preserve"> PAGEREF _Toc531865073 \h </w:instrText>
        </w:r>
        <w:r w:rsidR="00EE7C89">
          <w:rPr>
            <w:noProof/>
            <w:webHidden/>
          </w:rPr>
        </w:r>
        <w:r w:rsidR="00EE7C89">
          <w:rPr>
            <w:noProof/>
            <w:webHidden/>
          </w:rPr>
          <w:fldChar w:fldCharType="separate"/>
        </w:r>
        <w:r w:rsidR="00EE7C89">
          <w:rPr>
            <w:noProof/>
            <w:webHidden/>
          </w:rPr>
          <w:t>8</w:t>
        </w:r>
        <w:r w:rsidR="00EE7C89">
          <w:rPr>
            <w:noProof/>
            <w:webHidden/>
          </w:rPr>
          <w:fldChar w:fldCharType="end"/>
        </w:r>
      </w:hyperlink>
    </w:p>
    <w:p w14:paraId="15F29145" w14:textId="78F97ADD" w:rsidR="00EE7C89" w:rsidRDefault="006F112E">
      <w:pPr>
        <w:pStyle w:val="TableofFigures"/>
        <w:tabs>
          <w:tab w:val="right" w:leader="dot" w:pos="7927"/>
        </w:tabs>
        <w:rPr>
          <w:rFonts w:eastAsiaTheme="minorEastAsia"/>
          <w:noProof/>
          <w:sz w:val="22"/>
        </w:rPr>
      </w:pPr>
      <w:hyperlink r:id="rId10" w:anchor="_Toc531865074" w:history="1">
        <w:r w:rsidR="00EE7C89" w:rsidRPr="00B95523">
          <w:rPr>
            <w:rStyle w:val="Hyperlink"/>
            <w:noProof/>
          </w:rPr>
          <w:t>Gambar 4.1 Diagram Alir Penelitian</w:t>
        </w:r>
        <w:r w:rsidR="00EE7C89">
          <w:rPr>
            <w:noProof/>
            <w:webHidden/>
          </w:rPr>
          <w:tab/>
        </w:r>
        <w:r w:rsidR="00EE7C89">
          <w:rPr>
            <w:noProof/>
            <w:webHidden/>
          </w:rPr>
          <w:fldChar w:fldCharType="begin"/>
        </w:r>
        <w:r w:rsidR="00EE7C89">
          <w:rPr>
            <w:noProof/>
            <w:webHidden/>
          </w:rPr>
          <w:instrText xml:space="preserve"> PAGEREF _Toc531865074 \h </w:instrText>
        </w:r>
        <w:r w:rsidR="00EE7C89">
          <w:rPr>
            <w:noProof/>
            <w:webHidden/>
          </w:rPr>
        </w:r>
        <w:r w:rsidR="00EE7C89">
          <w:rPr>
            <w:noProof/>
            <w:webHidden/>
          </w:rPr>
          <w:fldChar w:fldCharType="separate"/>
        </w:r>
        <w:r w:rsidR="00EE7C89">
          <w:rPr>
            <w:noProof/>
            <w:webHidden/>
          </w:rPr>
          <w:t>13</w:t>
        </w:r>
        <w:r w:rsidR="00EE7C89">
          <w:rPr>
            <w:noProof/>
            <w:webHidden/>
          </w:rPr>
          <w:fldChar w:fldCharType="end"/>
        </w:r>
      </w:hyperlink>
    </w:p>
    <w:p w14:paraId="15BBD13F" w14:textId="4F06DF8B" w:rsidR="00EE7C89" w:rsidRDefault="006F112E">
      <w:pPr>
        <w:pStyle w:val="TableofFigures"/>
        <w:tabs>
          <w:tab w:val="right" w:leader="dot" w:pos="7927"/>
        </w:tabs>
        <w:rPr>
          <w:rFonts w:eastAsiaTheme="minorEastAsia"/>
          <w:noProof/>
          <w:sz w:val="22"/>
        </w:rPr>
      </w:pPr>
      <w:hyperlink w:anchor="_Toc531865075" w:history="1">
        <w:r w:rsidR="00EE7C89" w:rsidRPr="00B95523">
          <w:rPr>
            <w:rStyle w:val="Hyperlink"/>
            <w:noProof/>
          </w:rPr>
          <w:t>Gambar 5.1 Diagram Perancangan Sistem Terdistribusi</w:t>
        </w:r>
        <w:r w:rsidR="00EE7C89">
          <w:rPr>
            <w:noProof/>
            <w:webHidden/>
          </w:rPr>
          <w:tab/>
        </w:r>
        <w:r w:rsidR="00EE7C89">
          <w:rPr>
            <w:noProof/>
            <w:webHidden/>
          </w:rPr>
          <w:fldChar w:fldCharType="begin"/>
        </w:r>
        <w:r w:rsidR="00EE7C89">
          <w:rPr>
            <w:noProof/>
            <w:webHidden/>
          </w:rPr>
          <w:instrText xml:space="preserve"> PAGEREF _Toc531865075 \h </w:instrText>
        </w:r>
        <w:r w:rsidR="00EE7C89">
          <w:rPr>
            <w:noProof/>
            <w:webHidden/>
          </w:rPr>
        </w:r>
        <w:r w:rsidR="00EE7C89">
          <w:rPr>
            <w:noProof/>
            <w:webHidden/>
          </w:rPr>
          <w:fldChar w:fldCharType="separate"/>
        </w:r>
        <w:r w:rsidR="00EE7C89">
          <w:rPr>
            <w:noProof/>
            <w:webHidden/>
          </w:rPr>
          <w:t>23</w:t>
        </w:r>
        <w:r w:rsidR="00EE7C89">
          <w:rPr>
            <w:noProof/>
            <w:webHidden/>
          </w:rPr>
          <w:fldChar w:fldCharType="end"/>
        </w:r>
      </w:hyperlink>
    </w:p>
    <w:p w14:paraId="615714CF" w14:textId="5C364BCB" w:rsidR="00EE7C89" w:rsidRDefault="006F112E">
      <w:pPr>
        <w:pStyle w:val="TableofFigures"/>
        <w:tabs>
          <w:tab w:val="right" w:leader="dot" w:pos="7927"/>
        </w:tabs>
        <w:rPr>
          <w:rFonts w:eastAsiaTheme="minorEastAsia"/>
          <w:noProof/>
          <w:sz w:val="22"/>
        </w:rPr>
      </w:pPr>
      <w:hyperlink w:anchor="_Toc531865076" w:history="1">
        <w:r w:rsidR="00EE7C89" w:rsidRPr="00B95523">
          <w:rPr>
            <w:rStyle w:val="Hyperlink"/>
            <w:noProof/>
          </w:rPr>
          <w:t>Gambar 5.2 Gambar Update Sistem Operasi Ubuntu 18.04 Server</w:t>
        </w:r>
        <w:r w:rsidR="00EE7C89">
          <w:rPr>
            <w:noProof/>
            <w:webHidden/>
          </w:rPr>
          <w:tab/>
        </w:r>
        <w:r w:rsidR="00EE7C89">
          <w:rPr>
            <w:noProof/>
            <w:webHidden/>
          </w:rPr>
          <w:fldChar w:fldCharType="begin"/>
        </w:r>
        <w:r w:rsidR="00EE7C89">
          <w:rPr>
            <w:noProof/>
            <w:webHidden/>
          </w:rPr>
          <w:instrText xml:space="preserve"> PAGEREF _Toc531865076 \h </w:instrText>
        </w:r>
        <w:r w:rsidR="00EE7C89">
          <w:rPr>
            <w:noProof/>
            <w:webHidden/>
          </w:rPr>
        </w:r>
        <w:r w:rsidR="00EE7C89">
          <w:rPr>
            <w:noProof/>
            <w:webHidden/>
          </w:rPr>
          <w:fldChar w:fldCharType="separate"/>
        </w:r>
        <w:r w:rsidR="00EE7C89">
          <w:rPr>
            <w:noProof/>
            <w:webHidden/>
          </w:rPr>
          <w:t>63</w:t>
        </w:r>
        <w:r w:rsidR="00EE7C89">
          <w:rPr>
            <w:noProof/>
            <w:webHidden/>
          </w:rPr>
          <w:fldChar w:fldCharType="end"/>
        </w:r>
      </w:hyperlink>
    </w:p>
    <w:p w14:paraId="64C62882" w14:textId="577AAA56" w:rsidR="00EE7C89" w:rsidRDefault="006F112E">
      <w:pPr>
        <w:pStyle w:val="TableofFigures"/>
        <w:tabs>
          <w:tab w:val="right" w:leader="dot" w:pos="7927"/>
        </w:tabs>
        <w:rPr>
          <w:rFonts w:eastAsiaTheme="minorEastAsia"/>
          <w:noProof/>
          <w:sz w:val="22"/>
        </w:rPr>
      </w:pPr>
      <w:hyperlink w:anchor="_Toc531865077" w:history="1">
        <w:r w:rsidR="00EE7C89" w:rsidRPr="00B95523">
          <w:rPr>
            <w:rStyle w:val="Hyperlink"/>
            <w:noProof/>
          </w:rPr>
          <w:t>Gambar 5.3 Gambar Upgrade Sistem Operasi Ubuntu 18.04 Server</w:t>
        </w:r>
        <w:r w:rsidR="00EE7C89">
          <w:rPr>
            <w:noProof/>
            <w:webHidden/>
          </w:rPr>
          <w:tab/>
        </w:r>
        <w:r w:rsidR="00EE7C89">
          <w:rPr>
            <w:noProof/>
            <w:webHidden/>
          </w:rPr>
          <w:fldChar w:fldCharType="begin"/>
        </w:r>
        <w:r w:rsidR="00EE7C89">
          <w:rPr>
            <w:noProof/>
            <w:webHidden/>
          </w:rPr>
          <w:instrText xml:space="preserve"> PAGEREF _Toc531865077 \h </w:instrText>
        </w:r>
        <w:r w:rsidR="00EE7C89">
          <w:rPr>
            <w:noProof/>
            <w:webHidden/>
          </w:rPr>
        </w:r>
        <w:r w:rsidR="00EE7C89">
          <w:rPr>
            <w:noProof/>
            <w:webHidden/>
          </w:rPr>
          <w:fldChar w:fldCharType="separate"/>
        </w:r>
        <w:r w:rsidR="00EE7C89">
          <w:rPr>
            <w:noProof/>
            <w:webHidden/>
          </w:rPr>
          <w:t>63</w:t>
        </w:r>
        <w:r w:rsidR="00EE7C89">
          <w:rPr>
            <w:noProof/>
            <w:webHidden/>
          </w:rPr>
          <w:fldChar w:fldCharType="end"/>
        </w:r>
      </w:hyperlink>
    </w:p>
    <w:p w14:paraId="210CDEDE" w14:textId="3A4D7D9B" w:rsidR="00EE7C89" w:rsidRDefault="006F112E">
      <w:pPr>
        <w:pStyle w:val="TableofFigures"/>
        <w:tabs>
          <w:tab w:val="right" w:leader="dot" w:pos="7927"/>
        </w:tabs>
        <w:rPr>
          <w:rFonts w:eastAsiaTheme="minorEastAsia"/>
          <w:noProof/>
          <w:sz w:val="22"/>
        </w:rPr>
      </w:pPr>
      <w:hyperlink w:anchor="_Toc531865078" w:history="1">
        <w:r w:rsidR="00EE7C89" w:rsidRPr="00B95523">
          <w:rPr>
            <w:rStyle w:val="Hyperlink"/>
            <w:noProof/>
          </w:rPr>
          <w:t>Gambar 5.4 Instalasi apache2</w:t>
        </w:r>
        <w:r w:rsidR="00EE7C89">
          <w:rPr>
            <w:noProof/>
            <w:webHidden/>
          </w:rPr>
          <w:tab/>
        </w:r>
        <w:r w:rsidR="00EE7C89">
          <w:rPr>
            <w:noProof/>
            <w:webHidden/>
          </w:rPr>
          <w:fldChar w:fldCharType="begin"/>
        </w:r>
        <w:r w:rsidR="00EE7C89">
          <w:rPr>
            <w:noProof/>
            <w:webHidden/>
          </w:rPr>
          <w:instrText xml:space="preserve"> PAGEREF _Toc531865078 \h </w:instrText>
        </w:r>
        <w:r w:rsidR="00EE7C89">
          <w:rPr>
            <w:noProof/>
            <w:webHidden/>
          </w:rPr>
        </w:r>
        <w:r w:rsidR="00EE7C89">
          <w:rPr>
            <w:noProof/>
            <w:webHidden/>
          </w:rPr>
          <w:fldChar w:fldCharType="separate"/>
        </w:r>
        <w:r w:rsidR="00EE7C89">
          <w:rPr>
            <w:noProof/>
            <w:webHidden/>
          </w:rPr>
          <w:t>64</w:t>
        </w:r>
        <w:r w:rsidR="00EE7C89">
          <w:rPr>
            <w:noProof/>
            <w:webHidden/>
          </w:rPr>
          <w:fldChar w:fldCharType="end"/>
        </w:r>
      </w:hyperlink>
    </w:p>
    <w:p w14:paraId="05CEA3BF" w14:textId="6581B502" w:rsidR="00EE7C89" w:rsidRDefault="006F112E">
      <w:pPr>
        <w:pStyle w:val="TableofFigures"/>
        <w:tabs>
          <w:tab w:val="right" w:leader="dot" w:pos="7927"/>
        </w:tabs>
        <w:rPr>
          <w:rFonts w:eastAsiaTheme="minorEastAsia"/>
          <w:noProof/>
          <w:sz w:val="22"/>
        </w:rPr>
      </w:pPr>
      <w:hyperlink w:anchor="_Toc531865079" w:history="1">
        <w:r w:rsidR="00EE7C89" w:rsidRPr="00B95523">
          <w:rPr>
            <w:rStyle w:val="Hyperlink"/>
            <w:noProof/>
          </w:rPr>
          <w:t>Gambar 5.5 Cek Status Apache2</w:t>
        </w:r>
        <w:r w:rsidR="00EE7C89">
          <w:rPr>
            <w:noProof/>
            <w:webHidden/>
          </w:rPr>
          <w:tab/>
        </w:r>
        <w:r w:rsidR="00EE7C89">
          <w:rPr>
            <w:noProof/>
            <w:webHidden/>
          </w:rPr>
          <w:fldChar w:fldCharType="begin"/>
        </w:r>
        <w:r w:rsidR="00EE7C89">
          <w:rPr>
            <w:noProof/>
            <w:webHidden/>
          </w:rPr>
          <w:instrText xml:space="preserve"> PAGEREF _Toc531865079 \h </w:instrText>
        </w:r>
        <w:r w:rsidR="00EE7C89">
          <w:rPr>
            <w:noProof/>
            <w:webHidden/>
          </w:rPr>
        </w:r>
        <w:r w:rsidR="00EE7C89">
          <w:rPr>
            <w:noProof/>
            <w:webHidden/>
          </w:rPr>
          <w:fldChar w:fldCharType="separate"/>
        </w:r>
        <w:r w:rsidR="00EE7C89">
          <w:rPr>
            <w:noProof/>
            <w:webHidden/>
          </w:rPr>
          <w:t>64</w:t>
        </w:r>
        <w:r w:rsidR="00EE7C89">
          <w:rPr>
            <w:noProof/>
            <w:webHidden/>
          </w:rPr>
          <w:fldChar w:fldCharType="end"/>
        </w:r>
      </w:hyperlink>
    </w:p>
    <w:p w14:paraId="636C9998" w14:textId="729C064F" w:rsidR="00EE7C89" w:rsidRDefault="006F112E">
      <w:pPr>
        <w:pStyle w:val="TableofFigures"/>
        <w:tabs>
          <w:tab w:val="right" w:leader="dot" w:pos="7927"/>
        </w:tabs>
        <w:rPr>
          <w:rFonts w:eastAsiaTheme="minorEastAsia"/>
          <w:noProof/>
          <w:sz w:val="22"/>
        </w:rPr>
      </w:pPr>
      <w:hyperlink w:anchor="_Toc531865080" w:history="1">
        <w:r w:rsidR="00EE7C89" w:rsidRPr="00B95523">
          <w:rPr>
            <w:rStyle w:val="Hyperlink"/>
            <w:noProof/>
          </w:rPr>
          <w:t>Gambar 5.6 Instalasi MySQL-Server</w:t>
        </w:r>
        <w:r w:rsidR="00EE7C89">
          <w:rPr>
            <w:noProof/>
            <w:webHidden/>
          </w:rPr>
          <w:tab/>
        </w:r>
        <w:r w:rsidR="00EE7C89">
          <w:rPr>
            <w:noProof/>
            <w:webHidden/>
          </w:rPr>
          <w:fldChar w:fldCharType="begin"/>
        </w:r>
        <w:r w:rsidR="00EE7C89">
          <w:rPr>
            <w:noProof/>
            <w:webHidden/>
          </w:rPr>
          <w:instrText xml:space="preserve"> PAGEREF _Toc531865080 \h </w:instrText>
        </w:r>
        <w:r w:rsidR="00EE7C89">
          <w:rPr>
            <w:noProof/>
            <w:webHidden/>
          </w:rPr>
        </w:r>
        <w:r w:rsidR="00EE7C89">
          <w:rPr>
            <w:noProof/>
            <w:webHidden/>
          </w:rPr>
          <w:fldChar w:fldCharType="separate"/>
        </w:r>
        <w:r w:rsidR="00EE7C89">
          <w:rPr>
            <w:noProof/>
            <w:webHidden/>
          </w:rPr>
          <w:t>65</w:t>
        </w:r>
        <w:r w:rsidR="00EE7C89">
          <w:rPr>
            <w:noProof/>
            <w:webHidden/>
          </w:rPr>
          <w:fldChar w:fldCharType="end"/>
        </w:r>
      </w:hyperlink>
    </w:p>
    <w:p w14:paraId="584D59CC" w14:textId="1A707523" w:rsidR="00EE7C89" w:rsidRDefault="006F112E">
      <w:pPr>
        <w:pStyle w:val="TableofFigures"/>
        <w:tabs>
          <w:tab w:val="right" w:leader="dot" w:pos="7927"/>
        </w:tabs>
        <w:rPr>
          <w:rFonts w:eastAsiaTheme="minorEastAsia"/>
          <w:noProof/>
          <w:sz w:val="22"/>
        </w:rPr>
      </w:pPr>
      <w:hyperlink w:anchor="_Toc531865081" w:history="1">
        <w:r w:rsidR="00EE7C89" w:rsidRPr="00B95523">
          <w:rPr>
            <w:rStyle w:val="Hyperlink"/>
            <w:noProof/>
          </w:rPr>
          <w:t>Gambar 5.7 Cek Status MySQL Server</w:t>
        </w:r>
        <w:r w:rsidR="00EE7C89">
          <w:rPr>
            <w:noProof/>
            <w:webHidden/>
          </w:rPr>
          <w:tab/>
        </w:r>
        <w:r w:rsidR="00EE7C89">
          <w:rPr>
            <w:noProof/>
            <w:webHidden/>
          </w:rPr>
          <w:fldChar w:fldCharType="begin"/>
        </w:r>
        <w:r w:rsidR="00EE7C89">
          <w:rPr>
            <w:noProof/>
            <w:webHidden/>
          </w:rPr>
          <w:instrText xml:space="preserve"> PAGEREF _Toc531865081 \h </w:instrText>
        </w:r>
        <w:r w:rsidR="00EE7C89">
          <w:rPr>
            <w:noProof/>
            <w:webHidden/>
          </w:rPr>
        </w:r>
        <w:r w:rsidR="00EE7C89">
          <w:rPr>
            <w:noProof/>
            <w:webHidden/>
          </w:rPr>
          <w:fldChar w:fldCharType="separate"/>
        </w:r>
        <w:r w:rsidR="00EE7C89">
          <w:rPr>
            <w:noProof/>
            <w:webHidden/>
          </w:rPr>
          <w:t>65</w:t>
        </w:r>
        <w:r w:rsidR="00EE7C89">
          <w:rPr>
            <w:noProof/>
            <w:webHidden/>
          </w:rPr>
          <w:fldChar w:fldCharType="end"/>
        </w:r>
      </w:hyperlink>
    </w:p>
    <w:p w14:paraId="2A7AD16F" w14:textId="6000DFD8" w:rsidR="00EE7C89" w:rsidRDefault="006F112E">
      <w:pPr>
        <w:pStyle w:val="TableofFigures"/>
        <w:tabs>
          <w:tab w:val="right" w:leader="dot" w:pos="7927"/>
        </w:tabs>
        <w:rPr>
          <w:rFonts w:eastAsiaTheme="minorEastAsia"/>
          <w:noProof/>
          <w:sz w:val="22"/>
        </w:rPr>
      </w:pPr>
      <w:hyperlink w:anchor="_Toc531865082" w:history="1">
        <w:r w:rsidR="00EE7C89" w:rsidRPr="00B95523">
          <w:rPr>
            <w:rStyle w:val="Hyperlink"/>
            <w:noProof/>
          </w:rPr>
          <w:t>Gambar 5.8 Instalasi PHP7.2</w:t>
        </w:r>
        <w:r w:rsidR="00EE7C89">
          <w:rPr>
            <w:noProof/>
            <w:webHidden/>
          </w:rPr>
          <w:tab/>
        </w:r>
        <w:r w:rsidR="00EE7C89">
          <w:rPr>
            <w:noProof/>
            <w:webHidden/>
          </w:rPr>
          <w:fldChar w:fldCharType="begin"/>
        </w:r>
        <w:r w:rsidR="00EE7C89">
          <w:rPr>
            <w:noProof/>
            <w:webHidden/>
          </w:rPr>
          <w:instrText xml:space="preserve"> PAGEREF _Toc531865082 \h </w:instrText>
        </w:r>
        <w:r w:rsidR="00EE7C89">
          <w:rPr>
            <w:noProof/>
            <w:webHidden/>
          </w:rPr>
        </w:r>
        <w:r w:rsidR="00EE7C89">
          <w:rPr>
            <w:noProof/>
            <w:webHidden/>
          </w:rPr>
          <w:fldChar w:fldCharType="separate"/>
        </w:r>
        <w:r w:rsidR="00EE7C89">
          <w:rPr>
            <w:noProof/>
            <w:webHidden/>
          </w:rPr>
          <w:t>66</w:t>
        </w:r>
        <w:r w:rsidR="00EE7C89">
          <w:rPr>
            <w:noProof/>
            <w:webHidden/>
          </w:rPr>
          <w:fldChar w:fldCharType="end"/>
        </w:r>
      </w:hyperlink>
    </w:p>
    <w:p w14:paraId="44C15F7F" w14:textId="3CBE5790" w:rsidR="00EE7C89" w:rsidRDefault="006F112E">
      <w:pPr>
        <w:pStyle w:val="TableofFigures"/>
        <w:tabs>
          <w:tab w:val="right" w:leader="dot" w:pos="7927"/>
        </w:tabs>
        <w:rPr>
          <w:rFonts w:eastAsiaTheme="minorEastAsia"/>
          <w:noProof/>
          <w:sz w:val="22"/>
        </w:rPr>
      </w:pPr>
      <w:hyperlink w:anchor="_Toc531865083" w:history="1">
        <w:r w:rsidR="00EE7C89" w:rsidRPr="00B95523">
          <w:rPr>
            <w:rStyle w:val="Hyperlink"/>
            <w:noProof/>
          </w:rPr>
          <w:t>Gambar 5.9 Membuat Database E-makam</w:t>
        </w:r>
        <w:r w:rsidR="00EE7C89">
          <w:rPr>
            <w:noProof/>
            <w:webHidden/>
          </w:rPr>
          <w:tab/>
        </w:r>
        <w:r w:rsidR="00EE7C89">
          <w:rPr>
            <w:noProof/>
            <w:webHidden/>
          </w:rPr>
          <w:fldChar w:fldCharType="begin"/>
        </w:r>
        <w:r w:rsidR="00EE7C89">
          <w:rPr>
            <w:noProof/>
            <w:webHidden/>
          </w:rPr>
          <w:instrText xml:space="preserve"> PAGEREF _Toc531865083 \h </w:instrText>
        </w:r>
        <w:r w:rsidR="00EE7C89">
          <w:rPr>
            <w:noProof/>
            <w:webHidden/>
          </w:rPr>
        </w:r>
        <w:r w:rsidR="00EE7C89">
          <w:rPr>
            <w:noProof/>
            <w:webHidden/>
          </w:rPr>
          <w:fldChar w:fldCharType="separate"/>
        </w:r>
        <w:r w:rsidR="00EE7C89">
          <w:rPr>
            <w:noProof/>
            <w:webHidden/>
          </w:rPr>
          <w:t>67</w:t>
        </w:r>
        <w:r w:rsidR="00EE7C89">
          <w:rPr>
            <w:noProof/>
            <w:webHidden/>
          </w:rPr>
          <w:fldChar w:fldCharType="end"/>
        </w:r>
      </w:hyperlink>
    </w:p>
    <w:p w14:paraId="4979729D" w14:textId="2E1EDD74" w:rsidR="00EE7C89" w:rsidRDefault="006F112E">
      <w:pPr>
        <w:pStyle w:val="TableofFigures"/>
        <w:tabs>
          <w:tab w:val="right" w:leader="dot" w:pos="7927"/>
        </w:tabs>
        <w:rPr>
          <w:rFonts w:eastAsiaTheme="minorEastAsia"/>
          <w:noProof/>
          <w:sz w:val="22"/>
        </w:rPr>
      </w:pPr>
      <w:hyperlink w:anchor="_Toc531865084" w:history="1">
        <w:r w:rsidR="00EE7C89" w:rsidRPr="00B95523">
          <w:rPr>
            <w:rStyle w:val="Hyperlink"/>
            <w:noProof/>
          </w:rPr>
          <w:t>Gambar 5.10 Import Database E-makam</w:t>
        </w:r>
        <w:r w:rsidR="00EE7C89">
          <w:rPr>
            <w:noProof/>
            <w:webHidden/>
          </w:rPr>
          <w:tab/>
        </w:r>
        <w:r w:rsidR="00EE7C89">
          <w:rPr>
            <w:noProof/>
            <w:webHidden/>
          </w:rPr>
          <w:fldChar w:fldCharType="begin"/>
        </w:r>
        <w:r w:rsidR="00EE7C89">
          <w:rPr>
            <w:noProof/>
            <w:webHidden/>
          </w:rPr>
          <w:instrText xml:space="preserve"> PAGEREF _Toc531865084 \h </w:instrText>
        </w:r>
        <w:r w:rsidR="00EE7C89">
          <w:rPr>
            <w:noProof/>
            <w:webHidden/>
          </w:rPr>
        </w:r>
        <w:r w:rsidR="00EE7C89">
          <w:rPr>
            <w:noProof/>
            <w:webHidden/>
          </w:rPr>
          <w:fldChar w:fldCharType="separate"/>
        </w:r>
        <w:r w:rsidR="00EE7C89">
          <w:rPr>
            <w:noProof/>
            <w:webHidden/>
          </w:rPr>
          <w:t>67</w:t>
        </w:r>
        <w:r w:rsidR="00EE7C89">
          <w:rPr>
            <w:noProof/>
            <w:webHidden/>
          </w:rPr>
          <w:fldChar w:fldCharType="end"/>
        </w:r>
      </w:hyperlink>
    </w:p>
    <w:p w14:paraId="532EC4F4" w14:textId="3119322C" w:rsidR="00EE7C89" w:rsidRDefault="006F112E">
      <w:pPr>
        <w:pStyle w:val="TableofFigures"/>
        <w:tabs>
          <w:tab w:val="right" w:leader="dot" w:pos="7927"/>
        </w:tabs>
        <w:rPr>
          <w:rFonts w:eastAsiaTheme="minorEastAsia"/>
          <w:noProof/>
          <w:sz w:val="22"/>
        </w:rPr>
      </w:pPr>
      <w:hyperlink w:anchor="_Toc531865085" w:history="1">
        <w:r w:rsidR="00EE7C89" w:rsidRPr="00B95523">
          <w:rPr>
            <w:rStyle w:val="Hyperlink"/>
            <w:noProof/>
          </w:rPr>
          <w:t>Gambar 5.11 Copy Direktori API Emakam</w:t>
        </w:r>
        <w:r w:rsidR="00EE7C89">
          <w:rPr>
            <w:noProof/>
            <w:webHidden/>
          </w:rPr>
          <w:tab/>
        </w:r>
        <w:r w:rsidR="00EE7C89">
          <w:rPr>
            <w:noProof/>
            <w:webHidden/>
          </w:rPr>
          <w:fldChar w:fldCharType="begin"/>
        </w:r>
        <w:r w:rsidR="00EE7C89">
          <w:rPr>
            <w:noProof/>
            <w:webHidden/>
          </w:rPr>
          <w:instrText xml:space="preserve"> PAGEREF _Toc531865085 \h </w:instrText>
        </w:r>
        <w:r w:rsidR="00EE7C89">
          <w:rPr>
            <w:noProof/>
            <w:webHidden/>
          </w:rPr>
        </w:r>
        <w:r w:rsidR="00EE7C89">
          <w:rPr>
            <w:noProof/>
            <w:webHidden/>
          </w:rPr>
          <w:fldChar w:fldCharType="separate"/>
        </w:r>
        <w:r w:rsidR="00EE7C89">
          <w:rPr>
            <w:noProof/>
            <w:webHidden/>
          </w:rPr>
          <w:t>68</w:t>
        </w:r>
        <w:r w:rsidR="00EE7C89">
          <w:rPr>
            <w:noProof/>
            <w:webHidden/>
          </w:rPr>
          <w:fldChar w:fldCharType="end"/>
        </w:r>
      </w:hyperlink>
    </w:p>
    <w:p w14:paraId="4446AF43" w14:textId="56981973" w:rsidR="00EE7C89" w:rsidRDefault="006F112E">
      <w:pPr>
        <w:pStyle w:val="TableofFigures"/>
        <w:tabs>
          <w:tab w:val="right" w:leader="dot" w:pos="7927"/>
        </w:tabs>
        <w:rPr>
          <w:rFonts w:eastAsiaTheme="minorEastAsia"/>
          <w:noProof/>
          <w:sz w:val="22"/>
        </w:rPr>
      </w:pPr>
      <w:hyperlink w:anchor="_Toc531865086" w:history="1">
        <w:r w:rsidR="00EE7C89" w:rsidRPr="00B95523">
          <w:rPr>
            <w:rStyle w:val="Hyperlink"/>
            <w:noProof/>
          </w:rPr>
          <w:t>Gambar 5.12 Ubah Hak akses dan grup Direktori</w:t>
        </w:r>
        <w:r w:rsidR="00EE7C89">
          <w:rPr>
            <w:noProof/>
            <w:webHidden/>
          </w:rPr>
          <w:tab/>
        </w:r>
        <w:r w:rsidR="00EE7C89">
          <w:rPr>
            <w:noProof/>
            <w:webHidden/>
          </w:rPr>
          <w:fldChar w:fldCharType="begin"/>
        </w:r>
        <w:r w:rsidR="00EE7C89">
          <w:rPr>
            <w:noProof/>
            <w:webHidden/>
          </w:rPr>
          <w:instrText xml:space="preserve"> PAGEREF _Toc531865086 \h </w:instrText>
        </w:r>
        <w:r w:rsidR="00EE7C89">
          <w:rPr>
            <w:noProof/>
            <w:webHidden/>
          </w:rPr>
        </w:r>
        <w:r w:rsidR="00EE7C89">
          <w:rPr>
            <w:noProof/>
            <w:webHidden/>
          </w:rPr>
          <w:fldChar w:fldCharType="separate"/>
        </w:r>
        <w:r w:rsidR="00EE7C89">
          <w:rPr>
            <w:noProof/>
            <w:webHidden/>
          </w:rPr>
          <w:t>68</w:t>
        </w:r>
        <w:r w:rsidR="00EE7C89">
          <w:rPr>
            <w:noProof/>
            <w:webHidden/>
          </w:rPr>
          <w:fldChar w:fldCharType="end"/>
        </w:r>
      </w:hyperlink>
    </w:p>
    <w:p w14:paraId="66BE8962" w14:textId="6F30A870" w:rsidR="00EE7C89" w:rsidRDefault="006F112E">
      <w:pPr>
        <w:pStyle w:val="TableofFigures"/>
        <w:tabs>
          <w:tab w:val="right" w:leader="dot" w:pos="7927"/>
        </w:tabs>
        <w:rPr>
          <w:rFonts w:eastAsiaTheme="minorEastAsia"/>
          <w:noProof/>
          <w:sz w:val="22"/>
        </w:rPr>
      </w:pPr>
      <w:hyperlink w:anchor="_Toc531865087" w:history="1">
        <w:r w:rsidR="00EE7C89" w:rsidRPr="00B95523">
          <w:rPr>
            <w:rStyle w:val="Hyperlink"/>
            <w:noProof/>
          </w:rPr>
          <w:t>Gambar 5.13 a2dissite konfigurasi</w:t>
        </w:r>
        <w:r w:rsidR="00EE7C89">
          <w:rPr>
            <w:noProof/>
            <w:webHidden/>
          </w:rPr>
          <w:tab/>
        </w:r>
        <w:r w:rsidR="00EE7C89">
          <w:rPr>
            <w:noProof/>
            <w:webHidden/>
          </w:rPr>
          <w:fldChar w:fldCharType="begin"/>
        </w:r>
        <w:r w:rsidR="00EE7C89">
          <w:rPr>
            <w:noProof/>
            <w:webHidden/>
          </w:rPr>
          <w:instrText xml:space="preserve"> PAGEREF _Toc531865087 \h </w:instrText>
        </w:r>
        <w:r w:rsidR="00EE7C89">
          <w:rPr>
            <w:noProof/>
            <w:webHidden/>
          </w:rPr>
        </w:r>
        <w:r w:rsidR="00EE7C89">
          <w:rPr>
            <w:noProof/>
            <w:webHidden/>
          </w:rPr>
          <w:fldChar w:fldCharType="separate"/>
        </w:r>
        <w:r w:rsidR="00EE7C89">
          <w:rPr>
            <w:noProof/>
            <w:webHidden/>
          </w:rPr>
          <w:t>69</w:t>
        </w:r>
        <w:r w:rsidR="00EE7C89">
          <w:rPr>
            <w:noProof/>
            <w:webHidden/>
          </w:rPr>
          <w:fldChar w:fldCharType="end"/>
        </w:r>
      </w:hyperlink>
    </w:p>
    <w:p w14:paraId="36A971F5" w14:textId="004076F0" w:rsidR="00EE7C89" w:rsidRDefault="006F112E">
      <w:pPr>
        <w:pStyle w:val="TableofFigures"/>
        <w:tabs>
          <w:tab w:val="right" w:leader="dot" w:pos="7927"/>
        </w:tabs>
        <w:rPr>
          <w:rFonts w:eastAsiaTheme="minorEastAsia"/>
          <w:noProof/>
          <w:sz w:val="22"/>
        </w:rPr>
      </w:pPr>
      <w:hyperlink w:anchor="_Toc531865088" w:history="1">
        <w:r w:rsidR="00EE7C89" w:rsidRPr="00B95523">
          <w:rPr>
            <w:rStyle w:val="Hyperlink"/>
            <w:noProof/>
          </w:rPr>
          <w:t>Gambar 5.14 Menghapus DIrektori Storage</w:t>
        </w:r>
        <w:r w:rsidR="00EE7C89">
          <w:rPr>
            <w:noProof/>
            <w:webHidden/>
          </w:rPr>
          <w:tab/>
        </w:r>
        <w:r w:rsidR="00EE7C89">
          <w:rPr>
            <w:noProof/>
            <w:webHidden/>
          </w:rPr>
          <w:fldChar w:fldCharType="begin"/>
        </w:r>
        <w:r w:rsidR="00EE7C89">
          <w:rPr>
            <w:noProof/>
            <w:webHidden/>
          </w:rPr>
          <w:instrText xml:space="preserve"> PAGEREF _Toc531865088 \h </w:instrText>
        </w:r>
        <w:r w:rsidR="00EE7C89">
          <w:rPr>
            <w:noProof/>
            <w:webHidden/>
          </w:rPr>
        </w:r>
        <w:r w:rsidR="00EE7C89">
          <w:rPr>
            <w:noProof/>
            <w:webHidden/>
          </w:rPr>
          <w:fldChar w:fldCharType="separate"/>
        </w:r>
        <w:r w:rsidR="00EE7C89">
          <w:rPr>
            <w:noProof/>
            <w:webHidden/>
          </w:rPr>
          <w:t>70</w:t>
        </w:r>
        <w:r w:rsidR="00EE7C89">
          <w:rPr>
            <w:noProof/>
            <w:webHidden/>
          </w:rPr>
          <w:fldChar w:fldCharType="end"/>
        </w:r>
      </w:hyperlink>
    </w:p>
    <w:p w14:paraId="1D85996D" w14:textId="1C0EEE55" w:rsidR="00EE7C89" w:rsidRDefault="006F112E">
      <w:pPr>
        <w:pStyle w:val="TableofFigures"/>
        <w:tabs>
          <w:tab w:val="right" w:leader="dot" w:pos="7927"/>
        </w:tabs>
        <w:rPr>
          <w:rFonts w:eastAsiaTheme="minorEastAsia"/>
          <w:noProof/>
          <w:sz w:val="22"/>
        </w:rPr>
      </w:pPr>
      <w:hyperlink w:anchor="_Toc531865089" w:history="1">
        <w:r w:rsidR="00EE7C89" w:rsidRPr="00B95523">
          <w:rPr>
            <w:rStyle w:val="Hyperlink"/>
            <w:noProof/>
          </w:rPr>
          <w:t>Gambar 5.15 Membuat Link Storage</w:t>
        </w:r>
        <w:r w:rsidR="00EE7C89">
          <w:rPr>
            <w:noProof/>
            <w:webHidden/>
          </w:rPr>
          <w:tab/>
        </w:r>
        <w:r w:rsidR="00EE7C89">
          <w:rPr>
            <w:noProof/>
            <w:webHidden/>
          </w:rPr>
          <w:fldChar w:fldCharType="begin"/>
        </w:r>
        <w:r w:rsidR="00EE7C89">
          <w:rPr>
            <w:noProof/>
            <w:webHidden/>
          </w:rPr>
          <w:instrText xml:space="preserve"> PAGEREF _Toc531865089 \h </w:instrText>
        </w:r>
        <w:r w:rsidR="00EE7C89">
          <w:rPr>
            <w:noProof/>
            <w:webHidden/>
          </w:rPr>
        </w:r>
        <w:r w:rsidR="00EE7C89">
          <w:rPr>
            <w:noProof/>
            <w:webHidden/>
          </w:rPr>
          <w:fldChar w:fldCharType="separate"/>
        </w:r>
        <w:r w:rsidR="00EE7C89">
          <w:rPr>
            <w:noProof/>
            <w:webHidden/>
          </w:rPr>
          <w:t>70</w:t>
        </w:r>
        <w:r w:rsidR="00EE7C89">
          <w:rPr>
            <w:noProof/>
            <w:webHidden/>
          </w:rPr>
          <w:fldChar w:fldCharType="end"/>
        </w:r>
      </w:hyperlink>
    </w:p>
    <w:p w14:paraId="295BA0C6" w14:textId="43860D94" w:rsidR="00EE7C89" w:rsidRDefault="006F112E">
      <w:pPr>
        <w:pStyle w:val="TableofFigures"/>
        <w:tabs>
          <w:tab w:val="right" w:leader="dot" w:pos="7927"/>
        </w:tabs>
        <w:rPr>
          <w:rFonts w:eastAsiaTheme="minorEastAsia"/>
          <w:noProof/>
          <w:sz w:val="22"/>
        </w:rPr>
      </w:pPr>
      <w:hyperlink w:anchor="_Toc531865090" w:history="1">
        <w:r w:rsidR="00EE7C89" w:rsidRPr="00B95523">
          <w:rPr>
            <w:rStyle w:val="Hyperlink"/>
            <w:noProof/>
          </w:rPr>
          <w:t>Gambar 5.16 aplikasi pembuatan TPU</w:t>
        </w:r>
        <w:r w:rsidR="00EE7C89">
          <w:rPr>
            <w:noProof/>
            <w:webHidden/>
          </w:rPr>
          <w:tab/>
        </w:r>
        <w:r w:rsidR="00EE7C89">
          <w:rPr>
            <w:noProof/>
            <w:webHidden/>
          </w:rPr>
          <w:fldChar w:fldCharType="begin"/>
        </w:r>
        <w:r w:rsidR="00EE7C89">
          <w:rPr>
            <w:noProof/>
            <w:webHidden/>
          </w:rPr>
          <w:instrText xml:space="preserve"> PAGEREF _Toc531865090 \h </w:instrText>
        </w:r>
        <w:r w:rsidR="00EE7C89">
          <w:rPr>
            <w:noProof/>
            <w:webHidden/>
          </w:rPr>
        </w:r>
        <w:r w:rsidR="00EE7C89">
          <w:rPr>
            <w:noProof/>
            <w:webHidden/>
          </w:rPr>
          <w:fldChar w:fldCharType="separate"/>
        </w:r>
        <w:r w:rsidR="00EE7C89">
          <w:rPr>
            <w:noProof/>
            <w:webHidden/>
          </w:rPr>
          <w:t>71</w:t>
        </w:r>
        <w:r w:rsidR="00EE7C89">
          <w:rPr>
            <w:noProof/>
            <w:webHidden/>
          </w:rPr>
          <w:fldChar w:fldCharType="end"/>
        </w:r>
      </w:hyperlink>
    </w:p>
    <w:p w14:paraId="3B338BEB" w14:textId="3B8A947F" w:rsidR="00EE7C89" w:rsidRDefault="006F112E">
      <w:pPr>
        <w:pStyle w:val="TableofFigures"/>
        <w:tabs>
          <w:tab w:val="right" w:leader="dot" w:pos="7927"/>
        </w:tabs>
        <w:rPr>
          <w:rFonts w:eastAsiaTheme="minorEastAsia"/>
          <w:noProof/>
          <w:sz w:val="22"/>
        </w:rPr>
      </w:pPr>
      <w:hyperlink w:anchor="_Toc531865091" w:history="1">
        <w:r w:rsidR="00EE7C89" w:rsidRPr="00B95523">
          <w:rPr>
            <w:rStyle w:val="Hyperlink"/>
            <w:noProof/>
          </w:rPr>
          <w:t>Gambar 5.17 aplikasi setelah pembuatan TPU</w:t>
        </w:r>
        <w:r w:rsidR="00EE7C89">
          <w:rPr>
            <w:noProof/>
            <w:webHidden/>
          </w:rPr>
          <w:tab/>
        </w:r>
        <w:r w:rsidR="00EE7C89">
          <w:rPr>
            <w:noProof/>
            <w:webHidden/>
          </w:rPr>
          <w:fldChar w:fldCharType="begin"/>
        </w:r>
        <w:r w:rsidR="00EE7C89">
          <w:rPr>
            <w:noProof/>
            <w:webHidden/>
          </w:rPr>
          <w:instrText xml:space="preserve"> PAGEREF _Toc531865091 \h </w:instrText>
        </w:r>
        <w:r w:rsidR="00EE7C89">
          <w:rPr>
            <w:noProof/>
            <w:webHidden/>
          </w:rPr>
        </w:r>
        <w:r w:rsidR="00EE7C89">
          <w:rPr>
            <w:noProof/>
            <w:webHidden/>
          </w:rPr>
          <w:fldChar w:fldCharType="separate"/>
        </w:r>
        <w:r w:rsidR="00EE7C89">
          <w:rPr>
            <w:noProof/>
            <w:webHidden/>
          </w:rPr>
          <w:t>72</w:t>
        </w:r>
        <w:r w:rsidR="00EE7C89">
          <w:rPr>
            <w:noProof/>
            <w:webHidden/>
          </w:rPr>
          <w:fldChar w:fldCharType="end"/>
        </w:r>
      </w:hyperlink>
    </w:p>
    <w:p w14:paraId="438B94DB" w14:textId="38D18A71" w:rsidR="00EE7C89" w:rsidRDefault="006F112E">
      <w:pPr>
        <w:pStyle w:val="TableofFigures"/>
        <w:tabs>
          <w:tab w:val="right" w:leader="dot" w:pos="7927"/>
        </w:tabs>
        <w:rPr>
          <w:rFonts w:eastAsiaTheme="minorEastAsia"/>
          <w:noProof/>
          <w:sz w:val="22"/>
        </w:rPr>
      </w:pPr>
      <w:hyperlink w:anchor="_Toc531865092" w:history="1">
        <w:r w:rsidR="00EE7C89" w:rsidRPr="00B95523">
          <w:rPr>
            <w:rStyle w:val="Hyperlink"/>
            <w:noProof/>
          </w:rPr>
          <w:t>Gambar 5.18 aplikasi pembuatan User</w:t>
        </w:r>
        <w:r w:rsidR="00EE7C89">
          <w:rPr>
            <w:noProof/>
            <w:webHidden/>
          </w:rPr>
          <w:tab/>
        </w:r>
        <w:r w:rsidR="00EE7C89">
          <w:rPr>
            <w:noProof/>
            <w:webHidden/>
          </w:rPr>
          <w:fldChar w:fldCharType="begin"/>
        </w:r>
        <w:r w:rsidR="00EE7C89">
          <w:rPr>
            <w:noProof/>
            <w:webHidden/>
          </w:rPr>
          <w:instrText xml:space="preserve"> PAGEREF _Toc531865092 \h </w:instrText>
        </w:r>
        <w:r w:rsidR="00EE7C89">
          <w:rPr>
            <w:noProof/>
            <w:webHidden/>
          </w:rPr>
        </w:r>
        <w:r w:rsidR="00EE7C89">
          <w:rPr>
            <w:noProof/>
            <w:webHidden/>
          </w:rPr>
          <w:fldChar w:fldCharType="separate"/>
        </w:r>
        <w:r w:rsidR="00EE7C89">
          <w:rPr>
            <w:noProof/>
            <w:webHidden/>
          </w:rPr>
          <w:t>72</w:t>
        </w:r>
        <w:r w:rsidR="00EE7C89">
          <w:rPr>
            <w:noProof/>
            <w:webHidden/>
          </w:rPr>
          <w:fldChar w:fldCharType="end"/>
        </w:r>
      </w:hyperlink>
    </w:p>
    <w:p w14:paraId="5CDA7145" w14:textId="11E1304F" w:rsidR="00EE7C89" w:rsidRDefault="006F112E">
      <w:pPr>
        <w:pStyle w:val="TableofFigures"/>
        <w:tabs>
          <w:tab w:val="right" w:leader="dot" w:pos="7927"/>
        </w:tabs>
        <w:rPr>
          <w:rFonts w:eastAsiaTheme="minorEastAsia"/>
          <w:noProof/>
          <w:sz w:val="22"/>
        </w:rPr>
      </w:pPr>
      <w:hyperlink w:anchor="_Toc531865093" w:history="1">
        <w:r w:rsidR="00EE7C89" w:rsidRPr="00B95523">
          <w:rPr>
            <w:rStyle w:val="Hyperlink"/>
            <w:noProof/>
          </w:rPr>
          <w:t>Gambar 5.19 aplikasi setelah pembuatan User</w:t>
        </w:r>
        <w:r w:rsidR="00EE7C89">
          <w:rPr>
            <w:noProof/>
            <w:webHidden/>
          </w:rPr>
          <w:tab/>
        </w:r>
        <w:r w:rsidR="00EE7C89">
          <w:rPr>
            <w:noProof/>
            <w:webHidden/>
          </w:rPr>
          <w:fldChar w:fldCharType="begin"/>
        </w:r>
        <w:r w:rsidR="00EE7C89">
          <w:rPr>
            <w:noProof/>
            <w:webHidden/>
          </w:rPr>
          <w:instrText xml:space="preserve"> PAGEREF _Toc531865093 \h </w:instrText>
        </w:r>
        <w:r w:rsidR="00EE7C89">
          <w:rPr>
            <w:noProof/>
            <w:webHidden/>
          </w:rPr>
        </w:r>
        <w:r w:rsidR="00EE7C89">
          <w:rPr>
            <w:noProof/>
            <w:webHidden/>
          </w:rPr>
          <w:fldChar w:fldCharType="separate"/>
        </w:r>
        <w:r w:rsidR="00EE7C89">
          <w:rPr>
            <w:noProof/>
            <w:webHidden/>
          </w:rPr>
          <w:t>73</w:t>
        </w:r>
        <w:r w:rsidR="00EE7C89">
          <w:rPr>
            <w:noProof/>
            <w:webHidden/>
          </w:rPr>
          <w:fldChar w:fldCharType="end"/>
        </w:r>
      </w:hyperlink>
    </w:p>
    <w:p w14:paraId="43384A7E" w14:textId="35CB6AE0" w:rsidR="00EE7C89" w:rsidRDefault="006F112E">
      <w:pPr>
        <w:pStyle w:val="TableofFigures"/>
        <w:tabs>
          <w:tab w:val="right" w:leader="dot" w:pos="7927"/>
        </w:tabs>
        <w:rPr>
          <w:rFonts w:eastAsiaTheme="minorEastAsia"/>
          <w:noProof/>
          <w:sz w:val="22"/>
        </w:rPr>
      </w:pPr>
      <w:hyperlink w:anchor="_Toc531865094" w:history="1">
        <w:r w:rsidR="00EE7C89" w:rsidRPr="00B95523">
          <w:rPr>
            <w:rStyle w:val="Hyperlink"/>
            <w:noProof/>
          </w:rPr>
          <w:t>Gambar 5.20 aplikasi create user access</w:t>
        </w:r>
        <w:r w:rsidR="00EE7C89">
          <w:rPr>
            <w:noProof/>
            <w:webHidden/>
          </w:rPr>
          <w:tab/>
        </w:r>
        <w:r w:rsidR="00EE7C89">
          <w:rPr>
            <w:noProof/>
            <w:webHidden/>
          </w:rPr>
          <w:fldChar w:fldCharType="begin"/>
        </w:r>
        <w:r w:rsidR="00EE7C89">
          <w:rPr>
            <w:noProof/>
            <w:webHidden/>
          </w:rPr>
          <w:instrText xml:space="preserve"> PAGEREF _Toc531865094 \h </w:instrText>
        </w:r>
        <w:r w:rsidR="00EE7C89">
          <w:rPr>
            <w:noProof/>
            <w:webHidden/>
          </w:rPr>
        </w:r>
        <w:r w:rsidR="00EE7C89">
          <w:rPr>
            <w:noProof/>
            <w:webHidden/>
          </w:rPr>
          <w:fldChar w:fldCharType="separate"/>
        </w:r>
        <w:r w:rsidR="00EE7C89">
          <w:rPr>
            <w:noProof/>
            <w:webHidden/>
          </w:rPr>
          <w:t>73</w:t>
        </w:r>
        <w:r w:rsidR="00EE7C89">
          <w:rPr>
            <w:noProof/>
            <w:webHidden/>
          </w:rPr>
          <w:fldChar w:fldCharType="end"/>
        </w:r>
      </w:hyperlink>
    </w:p>
    <w:p w14:paraId="618EA93A" w14:textId="4DCF9A7C" w:rsidR="00EE7C89" w:rsidRDefault="006F112E">
      <w:pPr>
        <w:pStyle w:val="TableofFigures"/>
        <w:tabs>
          <w:tab w:val="right" w:leader="dot" w:pos="7927"/>
        </w:tabs>
        <w:rPr>
          <w:rFonts w:eastAsiaTheme="minorEastAsia"/>
          <w:noProof/>
          <w:sz w:val="22"/>
        </w:rPr>
      </w:pPr>
      <w:hyperlink w:anchor="_Toc531865095" w:history="1">
        <w:r w:rsidR="00EE7C89" w:rsidRPr="00B95523">
          <w:rPr>
            <w:rStyle w:val="Hyperlink"/>
            <w:noProof/>
          </w:rPr>
          <w:t>Gambar 5.21 aplikasi setelah create user access</w:t>
        </w:r>
        <w:r w:rsidR="00EE7C89">
          <w:rPr>
            <w:noProof/>
            <w:webHidden/>
          </w:rPr>
          <w:tab/>
        </w:r>
        <w:r w:rsidR="00EE7C89">
          <w:rPr>
            <w:noProof/>
            <w:webHidden/>
          </w:rPr>
          <w:fldChar w:fldCharType="begin"/>
        </w:r>
        <w:r w:rsidR="00EE7C89">
          <w:rPr>
            <w:noProof/>
            <w:webHidden/>
          </w:rPr>
          <w:instrText xml:space="preserve"> PAGEREF _Toc531865095 \h </w:instrText>
        </w:r>
        <w:r w:rsidR="00EE7C89">
          <w:rPr>
            <w:noProof/>
            <w:webHidden/>
          </w:rPr>
        </w:r>
        <w:r w:rsidR="00EE7C89">
          <w:rPr>
            <w:noProof/>
            <w:webHidden/>
          </w:rPr>
          <w:fldChar w:fldCharType="separate"/>
        </w:r>
        <w:r w:rsidR="00EE7C89">
          <w:rPr>
            <w:noProof/>
            <w:webHidden/>
          </w:rPr>
          <w:t>74</w:t>
        </w:r>
        <w:r w:rsidR="00EE7C89">
          <w:rPr>
            <w:noProof/>
            <w:webHidden/>
          </w:rPr>
          <w:fldChar w:fldCharType="end"/>
        </w:r>
      </w:hyperlink>
    </w:p>
    <w:p w14:paraId="38FEEDAA" w14:textId="5289C93C" w:rsidR="00EE7C89" w:rsidRDefault="006F112E">
      <w:pPr>
        <w:pStyle w:val="TableofFigures"/>
        <w:tabs>
          <w:tab w:val="right" w:leader="dot" w:pos="7927"/>
        </w:tabs>
        <w:rPr>
          <w:rFonts w:eastAsiaTheme="minorEastAsia"/>
          <w:noProof/>
          <w:sz w:val="22"/>
        </w:rPr>
      </w:pPr>
      <w:hyperlink w:anchor="_Toc531865096" w:history="1">
        <w:r w:rsidR="00EE7C89" w:rsidRPr="00B95523">
          <w:rPr>
            <w:rStyle w:val="Hyperlink"/>
            <w:noProof/>
          </w:rPr>
          <w:t>Gambar 5.22 aplikasi create kecamatan access</w:t>
        </w:r>
        <w:r w:rsidR="00EE7C89">
          <w:rPr>
            <w:noProof/>
            <w:webHidden/>
          </w:rPr>
          <w:tab/>
        </w:r>
        <w:r w:rsidR="00EE7C89">
          <w:rPr>
            <w:noProof/>
            <w:webHidden/>
          </w:rPr>
          <w:fldChar w:fldCharType="begin"/>
        </w:r>
        <w:r w:rsidR="00EE7C89">
          <w:rPr>
            <w:noProof/>
            <w:webHidden/>
          </w:rPr>
          <w:instrText xml:space="preserve"> PAGEREF _Toc531865096 \h </w:instrText>
        </w:r>
        <w:r w:rsidR="00EE7C89">
          <w:rPr>
            <w:noProof/>
            <w:webHidden/>
          </w:rPr>
        </w:r>
        <w:r w:rsidR="00EE7C89">
          <w:rPr>
            <w:noProof/>
            <w:webHidden/>
          </w:rPr>
          <w:fldChar w:fldCharType="separate"/>
        </w:r>
        <w:r w:rsidR="00EE7C89">
          <w:rPr>
            <w:noProof/>
            <w:webHidden/>
          </w:rPr>
          <w:t>74</w:t>
        </w:r>
        <w:r w:rsidR="00EE7C89">
          <w:rPr>
            <w:noProof/>
            <w:webHidden/>
          </w:rPr>
          <w:fldChar w:fldCharType="end"/>
        </w:r>
      </w:hyperlink>
    </w:p>
    <w:p w14:paraId="26F05333" w14:textId="4FCA3671" w:rsidR="00EE7C89" w:rsidRDefault="006F112E">
      <w:pPr>
        <w:pStyle w:val="TableofFigures"/>
        <w:tabs>
          <w:tab w:val="right" w:leader="dot" w:pos="7927"/>
        </w:tabs>
        <w:rPr>
          <w:rFonts w:eastAsiaTheme="minorEastAsia"/>
          <w:noProof/>
          <w:sz w:val="22"/>
        </w:rPr>
      </w:pPr>
      <w:hyperlink w:anchor="_Toc531865097" w:history="1">
        <w:r w:rsidR="00EE7C89" w:rsidRPr="00B95523">
          <w:rPr>
            <w:rStyle w:val="Hyperlink"/>
            <w:noProof/>
          </w:rPr>
          <w:t>Gambar 5.23 aplikasi setelah create kecamatan access</w:t>
        </w:r>
        <w:r w:rsidR="00EE7C89">
          <w:rPr>
            <w:noProof/>
            <w:webHidden/>
          </w:rPr>
          <w:tab/>
        </w:r>
        <w:r w:rsidR="00EE7C89">
          <w:rPr>
            <w:noProof/>
            <w:webHidden/>
          </w:rPr>
          <w:fldChar w:fldCharType="begin"/>
        </w:r>
        <w:r w:rsidR="00EE7C89">
          <w:rPr>
            <w:noProof/>
            <w:webHidden/>
          </w:rPr>
          <w:instrText xml:space="preserve"> PAGEREF _Toc531865097 \h </w:instrText>
        </w:r>
        <w:r w:rsidR="00EE7C89">
          <w:rPr>
            <w:noProof/>
            <w:webHidden/>
          </w:rPr>
        </w:r>
        <w:r w:rsidR="00EE7C89">
          <w:rPr>
            <w:noProof/>
            <w:webHidden/>
          </w:rPr>
          <w:fldChar w:fldCharType="separate"/>
        </w:r>
        <w:r w:rsidR="00EE7C89">
          <w:rPr>
            <w:noProof/>
            <w:webHidden/>
          </w:rPr>
          <w:t>75</w:t>
        </w:r>
        <w:r w:rsidR="00EE7C89">
          <w:rPr>
            <w:noProof/>
            <w:webHidden/>
          </w:rPr>
          <w:fldChar w:fldCharType="end"/>
        </w:r>
      </w:hyperlink>
    </w:p>
    <w:p w14:paraId="6CB48718" w14:textId="4A4913CE" w:rsidR="00EE7C89" w:rsidRDefault="006F112E">
      <w:pPr>
        <w:pStyle w:val="TableofFigures"/>
        <w:tabs>
          <w:tab w:val="right" w:leader="dot" w:pos="7927"/>
        </w:tabs>
        <w:rPr>
          <w:rFonts w:eastAsiaTheme="minorEastAsia"/>
          <w:noProof/>
          <w:sz w:val="22"/>
        </w:rPr>
      </w:pPr>
      <w:hyperlink w:anchor="_Toc531865098" w:history="1">
        <w:r w:rsidR="00EE7C89" w:rsidRPr="00B95523">
          <w:rPr>
            <w:rStyle w:val="Hyperlink"/>
            <w:noProof/>
          </w:rPr>
          <w:t>Gambar 5.24 aplikasi form registrasi</w:t>
        </w:r>
        <w:r w:rsidR="00EE7C89">
          <w:rPr>
            <w:noProof/>
            <w:webHidden/>
          </w:rPr>
          <w:tab/>
        </w:r>
        <w:r w:rsidR="00EE7C89">
          <w:rPr>
            <w:noProof/>
            <w:webHidden/>
          </w:rPr>
          <w:fldChar w:fldCharType="begin"/>
        </w:r>
        <w:r w:rsidR="00EE7C89">
          <w:rPr>
            <w:noProof/>
            <w:webHidden/>
          </w:rPr>
          <w:instrText xml:space="preserve"> PAGEREF _Toc531865098 \h </w:instrText>
        </w:r>
        <w:r w:rsidR="00EE7C89">
          <w:rPr>
            <w:noProof/>
            <w:webHidden/>
          </w:rPr>
        </w:r>
        <w:r w:rsidR="00EE7C89">
          <w:rPr>
            <w:noProof/>
            <w:webHidden/>
          </w:rPr>
          <w:fldChar w:fldCharType="separate"/>
        </w:r>
        <w:r w:rsidR="00EE7C89">
          <w:rPr>
            <w:noProof/>
            <w:webHidden/>
          </w:rPr>
          <w:t>75</w:t>
        </w:r>
        <w:r w:rsidR="00EE7C89">
          <w:rPr>
            <w:noProof/>
            <w:webHidden/>
          </w:rPr>
          <w:fldChar w:fldCharType="end"/>
        </w:r>
      </w:hyperlink>
    </w:p>
    <w:p w14:paraId="64AF8D11" w14:textId="4EF249A2" w:rsidR="00EE7C89" w:rsidRDefault="006F112E">
      <w:pPr>
        <w:pStyle w:val="TableofFigures"/>
        <w:tabs>
          <w:tab w:val="right" w:leader="dot" w:pos="7927"/>
        </w:tabs>
        <w:rPr>
          <w:rFonts w:eastAsiaTheme="minorEastAsia"/>
          <w:noProof/>
          <w:sz w:val="22"/>
        </w:rPr>
      </w:pPr>
      <w:hyperlink w:anchor="_Toc531865099" w:history="1">
        <w:r w:rsidR="00EE7C89" w:rsidRPr="00B95523">
          <w:rPr>
            <w:rStyle w:val="Hyperlink"/>
            <w:noProof/>
          </w:rPr>
          <w:t>Gambar 5.25 aplikasi trace dokumen</w:t>
        </w:r>
        <w:r w:rsidR="00EE7C89">
          <w:rPr>
            <w:noProof/>
            <w:webHidden/>
          </w:rPr>
          <w:tab/>
        </w:r>
        <w:r w:rsidR="00EE7C89">
          <w:rPr>
            <w:noProof/>
            <w:webHidden/>
          </w:rPr>
          <w:fldChar w:fldCharType="begin"/>
        </w:r>
        <w:r w:rsidR="00EE7C89">
          <w:rPr>
            <w:noProof/>
            <w:webHidden/>
          </w:rPr>
          <w:instrText xml:space="preserve"> PAGEREF _Toc531865099 \h </w:instrText>
        </w:r>
        <w:r w:rsidR="00EE7C89">
          <w:rPr>
            <w:noProof/>
            <w:webHidden/>
          </w:rPr>
        </w:r>
        <w:r w:rsidR="00EE7C89">
          <w:rPr>
            <w:noProof/>
            <w:webHidden/>
          </w:rPr>
          <w:fldChar w:fldCharType="separate"/>
        </w:r>
        <w:r w:rsidR="00EE7C89">
          <w:rPr>
            <w:noProof/>
            <w:webHidden/>
          </w:rPr>
          <w:t>76</w:t>
        </w:r>
        <w:r w:rsidR="00EE7C89">
          <w:rPr>
            <w:noProof/>
            <w:webHidden/>
          </w:rPr>
          <w:fldChar w:fldCharType="end"/>
        </w:r>
      </w:hyperlink>
    </w:p>
    <w:p w14:paraId="3DC3AE00" w14:textId="1049E376" w:rsidR="00EE7C89" w:rsidRDefault="006F112E">
      <w:pPr>
        <w:pStyle w:val="TableofFigures"/>
        <w:tabs>
          <w:tab w:val="right" w:leader="dot" w:pos="7927"/>
        </w:tabs>
        <w:rPr>
          <w:rFonts w:eastAsiaTheme="minorEastAsia"/>
          <w:noProof/>
          <w:sz w:val="22"/>
        </w:rPr>
      </w:pPr>
      <w:hyperlink w:anchor="_Toc531865100" w:history="1">
        <w:r w:rsidR="00EE7C89" w:rsidRPr="00B95523">
          <w:rPr>
            <w:rStyle w:val="Hyperlink"/>
            <w:noProof/>
          </w:rPr>
          <w:t>Gambar 5.26 aplikasi cetak dokumen</w:t>
        </w:r>
        <w:r w:rsidR="00EE7C89">
          <w:rPr>
            <w:noProof/>
            <w:webHidden/>
          </w:rPr>
          <w:tab/>
        </w:r>
        <w:r w:rsidR="00EE7C89">
          <w:rPr>
            <w:noProof/>
            <w:webHidden/>
          </w:rPr>
          <w:fldChar w:fldCharType="begin"/>
        </w:r>
        <w:r w:rsidR="00EE7C89">
          <w:rPr>
            <w:noProof/>
            <w:webHidden/>
          </w:rPr>
          <w:instrText xml:space="preserve"> PAGEREF _Toc531865100 \h </w:instrText>
        </w:r>
        <w:r w:rsidR="00EE7C89">
          <w:rPr>
            <w:noProof/>
            <w:webHidden/>
          </w:rPr>
        </w:r>
        <w:r w:rsidR="00EE7C89">
          <w:rPr>
            <w:noProof/>
            <w:webHidden/>
          </w:rPr>
          <w:fldChar w:fldCharType="separate"/>
        </w:r>
        <w:r w:rsidR="00EE7C89">
          <w:rPr>
            <w:noProof/>
            <w:webHidden/>
          </w:rPr>
          <w:t>76</w:t>
        </w:r>
        <w:r w:rsidR="00EE7C89">
          <w:rPr>
            <w:noProof/>
            <w:webHidden/>
          </w:rPr>
          <w:fldChar w:fldCharType="end"/>
        </w:r>
      </w:hyperlink>
    </w:p>
    <w:p w14:paraId="16F71443" w14:textId="169144A8" w:rsidR="00EE7C89" w:rsidRDefault="006F112E">
      <w:pPr>
        <w:pStyle w:val="TableofFigures"/>
        <w:tabs>
          <w:tab w:val="right" w:leader="dot" w:pos="7927"/>
        </w:tabs>
        <w:rPr>
          <w:rFonts w:eastAsiaTheme="minorEastAsia"/>
          <w:noProof/>
          <w:sz w:val="22"/>
        </w:rPr>
      </w:pPr>
      <w:hyperlink w:anchor="_Toc531865101" w:history="1">
        <w:r w:rsidR="00EE7C89" w:rsidRPr="00B95523">
          <w:rPr>
            <w:rStyle w:val="Hyperlink"/>
            <w:noProof/>
          </w:rPr>
          <w:t>Gambar 5.27 hasil dokumen yang di generate cetak dokumen</w:t>
        </w:r>
        <w:r w:rsidR="00EE7C89">
          <w:rPr>
            <w:noProof/>
            <w:webHidden/>
          </w:rPr>
          <w:tab/>
        </w:r>
        <w:r w:rsidR="00EE7C89">
          <w:rPr>
            <w:noProof/>
            <w:webHidden/>
          </w:rPr>
          <w:fldChar w:fldCharType="begin"/>
        </w:r>
        <w:r w:rsidR="00EE7C89">
          <w:rPr>
            <w:noProof/>
            <w:webHidden/>
          </w:rPr>
          <w:instrText xml:space="preserve"> PAGEREF _Toc531865101 \h </w:instrText>
        </w:r>
        <w:r w:rsidR="00EE7C89">
          <w:rPr>
            <w:noProof/>
            <w:webHidden/>
          </w:rPr>
        </w:r>
        <w:r w:rsidR="00EE7C89">
          <w:rPr>
            <w:noProof/>
            <w:webHidden/>
          </w:rPr>
          <w:fldChar w:fldCharType="separate"/>
        </w:r>
        <w:r w:rsidR="00EE7C89">
          <w:rPr>
            <w:noProof/>
            <w:webHidden/>
          </w:rPr>
          <w:t>77</w:t>
        </w:r>
        <w:r w:rsidR="00EE7C89">
          <w:rPr>
            <w:noProof/>
            <w:webHidden/>
          </w:rPr>
          <w:fldChar w:fldCharType="end"/>
        </w:r>
      </w:hyperlink>
    </w:p>
    <w:p w14:paraId="1FD11526" w14:textId="328D7177" w:rsidR="00EE7C89" w:rsidRDefault="006F112E">
      <w:pPr>
        <w:pStyle w:val="TableofFigures"/>
        <w:tabs>
          <w:tab w:val="right" w:leader="dot" w:pos="7927"/>
        </w:tabs>
        <w:rPr>
          <w:rFonts w:eastAsiaTheme="minorEastAsia"/>
          <w:noProof/>
          <w:sz w:val="22"/>
        </w:rPr>
      </w:pPr>
      <w:hyperlink w:anchor="_Toc531865102" w:history="1">
        <w:r w:rsidR="00EE7C89" w:rsidRPr="00B95523">
          <w:rPr>
            <w:rStyle w:val="Hyperlink"/>
            <w:noProof/>
          </w:rPr>
          <w:t>Gambar 5.28 aplikasi create blokmakam</w:t>
        </w:r>
        <w:r w:rsidR="00EE7C89">
          <w:rPr>
            <w:noProof/>
            <w:webHidden/>
          </w:rPr>
          <w:tab/>
        </w:r>
        <w:r w:rsidR="00EE7C89">
          <w:rPr>
            <w:noProof/>
            <w:webHidden/>
          </w:rPr>
          <w:fldChar w:fldCharType="begin"/>
        </w:r>
        <w:r w:rsidR="00EE7C89">
          <w:rPr>
            <w:noProof/>
            <w:webHidden/>
          </w:rPr>
          <w:instrText xml:space="preserve"> PAGEREF _Toc531865102 \h </w:instrText>
        </w:r>
        <w:r w:rsidR="00EE7C89">
          <w:rPr>
            <w:noProof/>
            <w:webHidden/>
          </w:rPr>
        </w:r>
        <w:r w:rsidR="00EE7C89">
          <w:rPr>
            <w:noProof/>
            <w:webHidden/>
          </w:rPr>
          <w:fldChar w:fldCharType="separate"/>
        </w:r>
        <w:r w:rsidR="00EE7C89">
          <w:rPr>
            <w:noProof/>
            <w:webHidden/>
          </w:rPr>
          <w:t>77</w:t>
        </w:r>
        <w:r w:rsidR="00EE7C89">
          <w:rPr>
            <w:noProof/>
            <w:webHidden/>
          </w:rPr>
          <w:fldChar w:fldCharType="end"/>
        </w:r>
      </w:hyperlink>
    </w:p>
    <w:p w14:paraId="33251F3C" w14:textId="0E51EA05" w:rsidR="00EE7C89" w:rsidRDefault="006F112E">
      <w:pPr>
        <w:pStyle w:val="TableofFigures"/>
        <w:tabs>
          <w:tab w:val="right" w:leader="dot" w:pos="7927"/>
        </w:tabs>
        <w:rPr>
          <w:rFonts w:eastAsiaTheme="minorEastAsia"/>
          <w:noProof/>
          <w:sz w:val="22"/>
        </w:rPr>
      </w:pPr>
      <w:hyperlink w:anchor="_Toc531865103" w:history="1">
        <w:r w:rsidR="00EE7C89" w:rsidRPr="00B95523">
          <w:rPr>
            <w:rStyle w:val="Hyperlink"/>
            <w:noProof/>
          </w:rPr>
          <w:t>Gambar 5.29 aplikasi  setelah create blokmakam</w:t>
        </w:r>
        <w:r w:rsidR="00EE7C89">
          <w:rPr>
            <w:noProof/>
            <w:webHidden/>
          </w:rPr>
          <w:tab/>
        </w:r>
        <w:r w:rsidR="00EE7C89">
          <w:rPr>
            <w:noProof/>
            <w:webHidden/>
          </w:rPr>
          <w:fldChar w:fldCharType="begin"/>
        </w:r>
        <w:r w:rsidR="00EE7C89">
          <w:rPr>
            <w:noProof/>
            <w:webHidden/>
          </w:rPr>
          <w:instrText xml:space="preserve"> PAGEREF _Toc531865103 \h </w:instrText>
        </w:r>
        <w:r w:rsidR="00EE7C89">
          <w:rPr>
            <w:noProof/>
            <w:webHidden/>
          </w:rPr>
        </w:r>
        <w:r w:rsidR="00EE7C89">
          <w:rPr>
            <w:noProof/>
            <w:webHidden/>
          </w:rPr>
          <w:fldChar w:fldCharType="separate"/>
        </w:r>
        <w:r w:rsidR="00EE7C89">
          <w:rPr>
            <w:noProof/>
            <w:webHidden/>
          </w:rPr>
          <w:t>78</w:t>
        </w:r>
        <w:r w:rsidR="00EE7C89">
          <w:rPr>
            <w:noProof/>
            <w:webHidden/>
          </w:rPr>
          <w:fldChar w:fldCharType="end"/>
        </w:r>
      </w:hyperlink>
    </w:p>
    <w:p w14:paraId="322BFEC4" w14:textId="788BE52E" w:rsidR="00EE7C89" w:rsidRDefault="006F112E">
      <w:pPr>
        <w:pStyle w:val="TableofFigures"/>
        <w:tabs>
          <w:tab w:val="right" w:leader="dot" w:pos="7927"/>
        </w:tabs>
        <w:rPr>
          <w:rFonts w:eastAsiaTheme="minorEastAsia"/>
          <w:noProof/>
          <w:sz w:val="22"/>
        </w:rPr>
      </w:pPr>
      <w:hyperlink w:anchor="_Toc531865104" w:history="1">
        <w:r w:rsidR="00EE7C89" w:rsidRPr="00B95523">
          <w:rPr>
            <w:rStyle w:val="Hyperlink"/>
            <w:noProof/>
          </w:rPr>
          <w:t>Gambar 5.30 aplikasi create makam</w:t>
        </w:r>
        <w:r w:rsidR="00EE7C89">
          <w:rPr>
            <w:noProof/>
            <w:webHidden/>
          </w:rPr>
          <w:tab/>
        </w:r>
        <w:r w:rsidR="00EE7C89">
          <w:rPr>
            <w:noProof/>
            <w:webHidden/>
          </w:rPr>
          <w:fldChar w:fldCharType="begin"/>
        </w:r>
        <w:r w:rsidR="00EE7C89">
          <w:rPr>
            <w:noProof/>
            <w:webHidden/>
          </w:rPr>
          <w:instrText xml:space="preserve"> PAGEREF _Toc531865104 \h </w:instrText>
        </w:r>
        <w:r w:rsidR="00EE7C89">
          <w:rPr>
            <w:noProof/>
            <w:webHidden/>
          </w:rPr>
        </w:r>
        <w:r w:rsidR="00EE7C89">
          <w:rPr>
            <w:noProof/>
            <w:webHidden/>
          </w:rPr>
          <w:fldChar w:fldCharType="separate"/>
        </w:r>
        <w:r w:rsidR="00EE7C89">
          <w:rPr>
            <w:noProof/>
            <w:webHidden/>
          </w:rPr>
          <w:t>78</w:t>
        </w:r>
        <w:r w:rsidR="00EE7C89">
          <w:rPr>
            <w:noProof/>
            <w:webHidden/>
          </w:rPr>
          <w:fldChar w:fldCharType="end"/>
        </w:r>
      </w:hyperlink>
    </w:p>
    <w:p w14:paraId="5CD960FF" w14:textId="5AC7E0DC" w:rsidR="00EE7C89" w:rsidRDefault="006F112E">
      <w:pPr>
        <w:pStyle w:val="TableofFigures"/>
        <w:tabs>
          <w:tab w:val="right" w:leader="dot" w:pos="7927"/>
        </w:tabs>
        <w:rPr>
          <w:rFonts w:eastAsiaTheme="minorEastAsia"/>
          <w:noProof/>
          <w:sz w:val="22"/>
        </w:rPr>
      </w:pPr>
      <w:hyperlink w:anchor="_Toc531865105" w:history="1">
        <w:r w:rsidR="00EE7C89" w:rsidRPr="00B95523">
          <w:rPr>
            <w:rStyle w:val="Hyperlink"/>
            <w:noProof/>
          </w:rPr>
          <w:t>Gambar 5.31 aplikasi makam setelah create makam</w:t>
        </w:r>
        <w:r w:rsidR="00EE7C89">
          <w:rPr>
            <w:noProof/>
            <w:webHidden/>
          </w:rPr>
          <w:tab/>
        </w:r>
        <w:r w:rsidR="00EE7C89">
          <w:rPr>
            <w:noProof/>
            <w:webHidden/>
          </w:rPr>
          <w:fldChar w:fldCharType="begin"/>
        </w:r>
        <w:r w:rsidR="00EE7C89">
          <w:rPr>
            <w:noProof/>
            <w:webHidden/>
          </w:rPr>
          <w:instrText xml:space="preserve"> PAGEREF _Toc531865105 \h </w:instrText>
        </w:r>
        <w:r w:rsidR="00EE7C89">
          <w:rPr>
            <w:noProof/>
            <w:webHidden/>
          </w:rPr>
        </w:r>
        <w:r w:rsidR="00EE7C89">
          <w:rPr>
            <w:noProof/>
            <w:webHidden/>
          </w:rPr>
          <w:fldChar w:fldCharType="separate"/>
        </w:r>
        <w:r w:rsidR="00EE7C89">
          <w:rPr>
            <w:noProof/>
            <w:webHidden/>
          </w:rPr>
          <w:t>79</w:t>
        </w:r>
        <w:r w:rsidR="00EE7C89">
          <w:rPr>
            <w:noProof/>
            <w:webHidden/>
          </w:rPr>
          <w:fldChar w:fldCharType="end"/>
        </w:r>
      </w:hyperlink>
    </w:p>
    <w:p w14:paraId="1A6AEE88" w14:textId="286EAA2E" w:rsidR="00EE7C89" w:rsidRDefault="006F112E">
      <w:pPr>
        <w:pStyle w:val="TableofFigures"/>
        <w:tabs>
          <w:tab w:val="right" w:leader="dot" w:pos="7927"/>
        </w:tabs>
        <w:rPr>
          <w:rFonts w:eastAsiaTheme="minorEastAsia"/>
          <w:noProof/>
          <w:sz w:val="22"/>
        </w:rPr>
      </w:pPr>
      <w:hyperlink w:anchor="_Toc531865106" w:history="1">
        <w:r w:rsidR="00EE7C89" w:rsidRPr="00B95523">
          <w:rPr>
            <w:rStyle w:val="Hyperlink"/>
            <w:noProof/>
          </w:rPr>
          <w:t>Gambar 5.32 aplikasi penghuni makam</w:t>
        </w:r>
        <w:r w:rsidR="00EE7C89">
          <w:rPr>
            <w:noProof/>
            <w:webHidden/>
          </w:rPr>
          <w:tab/>
        </w:r>
        <w:r w:rsidR="00EE7C89">
          <w:rPr>
            <w:noProof/>
            <w:webHidden/>
          </w:rPr>
          <w:fldChar w:fldCharType="begin"/>
        </w:r>
        <w:r w:rsidR="00EE7C89">
          <w:rPr>
            <w:noProof/>
            <w:webHidden/>
          </w:rPr>
          <w:instrText xml:space="preserve"> PAGEREF _Toc531865106 \h </w:instrText>
        </w:r>
        <w:r w:rsidR="00EE7C89">
          <w:rPr>
            <w:noProof/>
            <w:webHidden/>
          </w:rPr>
        </w:r>
        <w:r w:rsidR="00EE7C89">
          <w:rPr>
            <w:noProof/>
            <w:webHidden/>
          </w:rPr>
          <w:fldChar w:fldCharType="separate"/>
        </w:r>
        <w:r w:rsidR="00EE7C89">
          <w:rPr>
            <w:noProof/>
            <w:webHidden/>
          </w:rPr>
          <w:t>79</w:t>
        </w:r>
        <w:r w:rsidR="00EE7C89">
          <w:rPr>
            <w:noProof/>
            <w:webHidden/>
          </w:rPr>
          <w:fldChar w:fldCharType="end"/>
        </w:r>
      </w:hyperlink>
    </w:p>
    <w:p w14:paraId="134D8D5C" w14:textId="5EDB9EFD" w:rsidR="00EE7C89" w:rsidRDefault="006F112E">
      <w:pPr>
        <w:pStyle w:val="TableofFigures"/>
        <w:tabs>
          <w:tab w:val="right" w:leader="dot" w:pos="7927"/>
        </w:tabs>
        <w:rPr>
          <w:rFonts w:eastAsiaTheme="minorEastAsia"/>
          <w:noProof/>
          <w:sz w:val="22"/>
        </w:rPr>
      </w:pPr>
      <w:hyperlink w:anchor="_Toc531865107" w:history="1">
        <w:r w:rsidR="00EE7C89" w:rsidRPr="00B95523">
          <w:rPr>
            <w:rStyle w:val="Hyperlink"/>
            <w:noProof/>
          </w:rPr>
          <w:t>Gambar 5.33 hasil data penghuni makam setelah create</w:t>
        </w:r>
        <w:r w:rsidR="00EE7C89">
          <w:rPr>
            <w:noProof/>
            <w:webHidden/>
          </w:rPr>
          <w:tab/>
        </w:r>
        <w:r w:rsidR="00EE7C89">
          <w:rPr>
            <w:noProof/>
            <w:webHidden/>
          </w:rPr>
          <w:fldChar w:fldCharType="begin"/>
        </w:r>
        <w:r w:rsidR="00EE7C89">
          <w:rPr>
            <w:noProof/>
            <w:webHidden/>
          </w:rPr>
          <w:instrText xml:space="preserve"> PAGEREF _Toc531865107 \h </w:instrText>
        </w:r>
        <w:r w:rsidR="00EE7C89">
          <w:rPr>
            <w:noProof/>
            <w:webHidden/>
          </w:rPr>
        </w:r>
        <w:r w:rsidR="00EE7C89">
          <w:rPr>
            <w:noProof/>
            <w:webHidden/>
          </w:rPr>
          <w:fldChar w:fldCharType="separate"/>
        </w:r>
        <w:r w:rsidR="00EE7C89">
          <w:rPr>
            <w:noProof/>
            <w:webHidden/>
          </w:rPr>
          <w:t>80</w:t>
        </w:r>
        <w:r w:rsidR="00EE7C89">
          <w:rPr>
            <w:noProof/>
            <w:webHidden/>
          </w:rPr>
          <w:fldChar w:fldCharType="end"/>
        </w:r>
      </w:hyperlink>
    </w:p>
    <w:p w14:paraId="2134AD82" w14:textId="0AA58189" w:rsidR="00EE7C89" w:rsidRDefault="006F112E">
      <w:pPr>
        <w:pStyle w:val="TableofFigures"/>
        <w:tabs>
          <w:tab w:val="right" w:leader="dot" w:pos="7927"/>
        </w:tabs>
        <w:rPr>
          <w:rFonts w:eastAsiaTheme="minorEastAsia"/>
          <w:noProof/>
          <w:sz w:val="22"/>
        </w:rPr>
      </w:pPr>
      <w:hyperlink w:anchor="_Toc531865108" w:history="1">
        <w:r w:rsidR="00EE7C89" w:rsidRPr="00B95523">
          <w:rPr>
            <w:rStyle w:val="Hyperlink"/>
            <w:noProof/>
          </w:rPr>
          <w:t>Gambar 5.34 aplikasi sebelum signin</w:t>
        </w:r>
        <w:r w:rsidR="00EE7C89">
          <w:rPr>
            <w:noProof/>
            <w:webHidden/>
          </w:rPr>
          <w:tab/>
        </w:r>
        <w:r w:rsidR="00EE7C89">
          <w:rPr>
            <w:noProof/>
            <w:webHidden/>
          </w:rPr>
          <w:fldChar w:fldCharType="begin"/>
        </w:r>
        <w:r w:rsidR="00EE7C89">
          <w:rPr>
            <w:noProof/>
            <w:webHidden/>
          </w:rPr>
          <w:instrText xml:space="preserve"> PAGEREF _Toc531865108 \h </w:instrText>
        </w:r>
        <w:r w:rsidR="00EE7C89">
          <w:rPr>
            <w:noProof/>
            <w:webHidden/>
          </w:rPr>
        </w:r>
        <w:r w:rsidR="00EE7C89">
          <w:rPr>
            <w:noProof/>
            <w:webHidden/>
          </w:rPr>
          <w:fldChar w:fldCharType="separate"/>
        </w:r>
        <w:r w:rsidR="00EE7C89">
          <w:rPr>
            <w:noProof/>
            <w:webHidden/>
          </w:rPr>
          <w:t>80</w:t>
        </w:r>
        <w:r w:rsidR="00EE7C89">
          <w:rPr>
            <w:noProof/>
            <w:webHidden/>
          </w:rPr>
          <w:fldChar w:fldCharType="end"/>
        </w:r>
      </w:hyperlink>
    </w:p>
    <w:p w14:paraId="7CF118B5" w14:textId="029E9487" w:rsidR="00EE7C89" w:rsidRDefault="006F112E">
      <w:pPr>
        <w:pStyle w:val="TableofFigures"/>
        <w:tabs>
          <w:tab w:val="right" w:leader="dot" w:pos="7927"/>
        </w:tabs>
        <w:rPr>
          <w:rFonts w:eastAsiaTheme="minorEastAsia"/>
          <w:noProof/>
          <w:sz w:val="22"/>
        </w:rPr>
      </w:pPr>
      <w:hyperlink w:anchor="_Toc531865109" w:history="1">
        <w:r w:rsidR="00EE7C89" w:rsidRPr="00B95523">
          <w:rPr>
            <w:rStyle w:val="Hyperlink"/>
            <w:noProof/>
          </w:rPr>
          <w:t>Gambar 5.35 aplikasi setelah signin sebagai admin</w:t>
        </w:r>
        <w:r w:rsidR="00EE7C89">
          <w:rPr>
            <w:noProof/>
            <w:webHidden/>
          </w:rPr>
          <w:tab/>
        </w:r>
        <w:r w:rsidR="00EE7C89">
          <w:rPr>
            <w:noProof/>
            <w:webHidden/>
          </w:rPr>
          <w:fldChar w:fldCharType="begin"/>
        </w:r>
        <w:r w:rsidR="00EE7C89">
          <w:rPr>
            <w:noProof/>
            <w:webHidden/>
          </w:rPr>
          <w:instrText xml:space="preserve"> PAGEREF _Toc531865109 \h </w:instrText>
        </w:r>
        <w:r w:rsidR="00EE7C89">
          <w:rPr>
            <w:noProof/>
            <w:webHidden/>
          </w:rPr>
        </w:r>
        <w:r w:rsidR="00EE7C89">
          <w:rPr>
            <w:noProof/>
            <w:webHidden/>
          </w:rPr>
          <w:fldChar w:fldCharType="separate"/>
        </w:r>
        <w:r w:rsidR="00EE7C89">
          <w:rPr>
            <w:noProof/>
            <w:webHidden/>
          </w:rPr>
          <w:t>81</w:t>
        </w:r>
        <w:r w:rsidR="00EE7C89">
          <w:rPr>
            <w:noProof/>
            <w:webHidden/>
          </w:rPr>
          <w:fldChar w:fldCharType="end"/>
        </w:r>
      </w:hyperlink>
    </w:p>
    <w:p w14:paraId="484DD8B5" w14:textId="26EBEAC2" w:rsidR="00EE7C89" w:rsidRDefault="006F112E">
      <w:pPr>
        <w:pStyle w:val="TableofFigures"/>
        <w:tabs>
          <w:tab w:val="right" w:leader="dot" w:pos="7927"/>
        </w:tabs>
        <w:rPr>
          <w:rFonts w:eastAsiaTheme="minorEastAsia"/>
          <w:noProof/>
          <w:sz w:val="22"/>
        </w:rPr>
      </w:pPr>
      <w:hyperlink w:anchor="_Toc531865110" w:history="1">
        <w:r w:rsidR="00EE7C89" w:rsidRPr="00B95523">
          <w:rPr>
            <w:rStyle w:val="Hyperlink"/>
            <w:noProof/>
          </w:rPr>
          <w:t>Gambar 5.36 Hasil Pengujian Fitur Manajemen TPU</w:t>
        </w:r>
        <w:r w:rsidR="00EE7C89">
          <w:rPr>
            <w:noProof/>
            <w:webHidden/>
          </w:rPr>
          <w:tab/>
        </w:r>
        <w:r w:rsidR="00EE7C89">
          <w:rPr>
            <w:noProof/>
            <w:webHidden/>
          </w:rPr>
          <w:fldChar w:fldCharType="begin"/>
        </w:r>
        <w:r w:rsidR="00EE7C89">
          <w:rPr>
            <w:noProof/>
            <w:webHidden/>
          </w:rPr>
          <w:instrText xml:space="preserve"> PAGEREF _Toc531865110 \h </w:instrText>
        </w:r>
        <w:r w:rsidR="00EE7C89">
          <w:rPr>
            <w:noProof/>
            <w:webHidden/>
          </w:rPr>
        </w:r>
        <w:r w:rsidR="00EE7C89">
          <w:rPr>
            <w:noProof/>
            <w:webHidden/>
          </w:rPr>
          <w:fldChar w:fldCharType="separate"/>
        </w:r>
        <w:r w:rsidR="00EE7C89">
          <w:rPr>
            <w:noProof/>
            <w:webHidden/>
          </w:rPr>
          <w:t>81</w:t>
        </w:r>
        <w:r w:rsidR="00EE7C89">
          <w:rPr>
            <w:noProof/>
            <w:webHidden/>
          </w:rPr>
          <w:fldChar w:fldCharType="end"/>
        </w:r>
      </w:hyperlink>
    </w:p>
    <w:p w14:paraId="6D7F6274" w14:textId="36A006B9" w:rsidR="00EE7C89" w:rsidRDefault="006F112E">
      <w:pPr>
        <w:pStyle w:val="TableofFigures"/>
        <w:tabs>
          <w:tab w:val="right" w:leader="dot" w:pos="7927"/>
        </w:tabs>
        <w:rPr>
          <w:rFonts w:eastAsiaTheme="minorEastAsia"/>
          <w:noProof/>
          <w:sz w:val="22"/>
        </w:rPr>
      </w:pPr>
      <w:hyperlink w:anchor="_Toc531865111" w:history="1">
        <w:r w:rsidR="00EE7C89" w:rsidRPr="00B95523">
          <w:rPr>
            <w:rStyle w:val="Hyperlink"/>
            <w:noProof/>
          </w:rPr>
          <w:t>Gambar 5.37 Hasil Pengujian Fitur Manajemen User</w:t>
        </w:r>
        <w:r w:rsidR="00EE7C89">
          <w:rPr>
            <w:noProof/>
            <w:webHidden/>
          </w:rPr>
          <w:tab/>
        </w:r>
        <w:r w:rsidR="00EE7C89">
          <w:rPr>
            <w:noProof/>
            <w:webHidden/>
          </w:rPr>
          <w:fldChar w:fldCharType="begin"/>
        </w:r>
        <w:r w:rsidR="00EE7C89">
          <w:rPr>
            <w:noProof/>
            <w:webHidden/>
          </w:rPr>
          <w:instrText xml:space="preserve"> PAGEREF _Toc531865111 \h </w:instrText>
        </w:r>
        <w:r w:rsidR="00EE7C89">
          <w:rPr>
            <w:noProof/>
            <w:webHidden/>
          </w:rPr>
        </w:r>
        <w:r w:rsidR="00EE7C89">
          <w:rPr>
            <w:noProof/>
            <w:webHidden/>
          </w:rPr>
          <w:fldChar w:fldCharType="separate"/>
        </w:r>
        <w:r w:rsidR="00EE7C89">
          <w:rPr>
            <w:noProof/>
            <w:webHidden/>
          </w:rPr>
          <w:t>81</w:t>
        </w:r>
        <w:r w:rsidR="00EE7C89">
          <w:rPr>
            <w:noProof/>
            <w:webHidden/>
          </w:rPr>
          <w:fldChar w:fldCharType="end"/>
        </w:r>
      </w:hyperlink>
    </w:p>
    <w:p w14:paraId="4AF10004" w14:textId="0011AC95" w:rsidR="00EE7C89" w:rsidRDefault="006F112E">
      <w:pPr>
        <w:pStyle w:val="TableofFigures"/>
        <w:tabs>
          <w:tab w:val="right" w:leader="dot" w:pos="7927"/>
        </w:tabs>
        <w:rPr>
          <w:rFonts w:eastAsiaTheme="minorEastAsia"/>
          <w:noProof/>
          <w:sz w:val="22"/>
        </w:rPr>
      </w:pPr>
      <w:hyperlink w:anchor="_Toc531865112" w:history="1">
        <w:r w:rsidR="00EE7C89" w:rsidRPr="00B95523">
          <w:rPr>
            <w:rStyle w:val="Hyperlink"/>
            <w:noProof/>
          </w:rPr>
          <w:t>Gambar 5.38 Hasil Pengujian Fitur Manajemen User Access</w:t>
        </w:r>
        <w:r w:rsidR="00EE7C89">
          <w:rPr>
            <w:noProof/>
            <w:webHidden/>
          </w:rPr>
          <w:tab/>
        </w:r>
        <w:r w:rsidR="00EE7C89">
          <w:rPr>
            <w:noProof/>
            <w:webHidden/>
          </w:rPr>
          <w:fldChar w:fldCharType="begin"/>
        </w:r>
        <w:r w:rsidR="00EE7C89">
          <w:rPr>
            <w:noProof/>
            <w:webHidden/>
          </w:rPr>
          <w:instrText xml:space="preserve"> PAGEREF _Toc531865112 \h </w:instrText>
        </w:r>
        <w:r w:rsidR="00EE7C89">
          <w:rPr>
            <w:noProof/>
            <w:webHidden/>
          </w:rPr>
        </w:r>
        <w:r w:rsidR="00EE7C89">
          <w:rPr>
            <w:noProof/>
            <w:webHidden/>
          </w:rPr>
          <w:fldChar w:fldCharType="separate"/>
        </w:r>
        <w:r w:rsidR="00EE7C89">
          <w:rPr>
            <w:noProof/>
            <w:webHidden/>
          </w:rPr>
          <w:t>82</w:t>
        </w:r>
        <w:r w:rsidR="00EE7C89">
          <w:rPr>
            <w:noProof/>
            <w:webHidden/>
          </w:rPr>
          <w:fldChar w:fldCharType="end"/>
        </w:r>
      </w:hyperlink>
    </w:p>
    <w:p w14:paraId="1A9A674E" w14:textId="2D9BEA0D" w:rsidR="00EE7C89" w:rsidRDefault="006F112E">
      <w:pPr>
        <w:pStyle w:val="TableofFigures"/>
        <w:tabs>
          <w:tab w:val="right" w:leader="dot" w:pos="7927"/>
        </w:tabs>
        <w:rPr>
          <w:rFonts w:eastAsiaTheme="minorEastAsia"/>
          <w:noProof/>
          <w:sz w:val="22"/>
        </w:rPr>
      </w:pPr>
      <w:hyperlink w:anchor="_Toc531865113" w:history="1">
        <w:r w:rsidR="00EE7C89" w:rsidRPr="00B95523">
          <w:rPr>
            <w:rStyle w:val="Hyperlink"/>
            <w:noProof/>
          </w:rPr>
          <w:t>Gambar 5.39 Hasil Pengujian Service Kecamatan</w:t>
        </w:r>
        <w:r w:rsidR="00EE7C89">
          <w:rPr>
            <w:noProof/>
            <w:webHidden/>
          </w:rPr>
          <w:tab/>
        </w:r>
        <w:r w:rsidR="00EE7C89">
          <w:rPr>
            <w:noProof/>
            <w:webHidden/>
          </w:rPr>
          <w:fldChar w:fldCharType="begin"/>
        </w:r>
        <w:r w:rsidR="00EE7C89">
          <w:rPr>
            <w:noProof/>
            <w:webHidden/>
          </w:rPr>
          <w:instrText xml:space="preserve"> PAGEREF _Toc531865113 \h </w:instrText>
        </w:r>
        <w:r w:rsidR="00EE7C89">
          <w:rPr>
            <w:noProof/>
            <w:webHidden/>
          </w:rPr>
        </w:r>
        <w:r w:rsidR="00EE7C89">
          <w:rPr>
            <w:noProof/>
            <w:webHidden/>
          </w:rPr>
          <w:fldChar w:fldCharType="separate"/>
        </w:r>
        <w:r w:rsidR="00EE7C89">
          <w:rPr>
            <w:noProof/>
            <w:webHidden/>
          </w:rPr>
          <w:t>82</w:t>
        </w:r>
        <w:r w:rsidR="00EE7C89">
          <w:rPr>
            <w:noProof/>
            <w:webHidden/>
          </w:rPr>
          <w:fldChar w:fldCharType="end"/>
        </w:r>
      </w:hyperlink>
    </w:p>
    <w:p w14:paraId="3079EA9D" w14:textId="68F5874A" w:rsidR="00EE7C89" w:rsidRDefault="006F112E">
      <w:pPr>
        <w:pStyle w:val="TableofFigures"/>
        <w:tabs>
          <w:tab w:val="right" w:leader="dot" w:pos="7927"/>
        </w:tabs>
        <w:rPr>
          <w:rFonts w:eastAsiaTheme="minorEastAsia"/>
          <w:noProof/>
          <w:sz w:val="22"/>
        </w:rPr>
      </w:pPr>
      <w:hyperlink w:anchor="_Toc531865114" w:history="1">
        <w:r w:rsidR="00EE7C89" w:rsidRPr="00B95523">
          <w:rPr>
            <w:rStyle w:val="Hyperlink"/>
            <w:noProof/>
          </w:rPr>
          <w:t>Gambar 5.40 Hasil Pengujian FItur Registrasi Perijinan</w:t>
        </w:r>
        <w:r w:rsidR="00EE7C89">
          <w:rPr>
            <w:noProof/>
            <w:webHidden/>
          </w:rPr>
          <w:tab/>
        </w:r>
        <w:r w:rsidR="00EE7C89">
          <w:rPr>
            <w:noProof/>
            <w:webHidden/>
          </w:rPr>
          <w:fldChar w:fldCharType="begin"/>
        </w:r>
        <w:r w:rsidR="00EE7C89">
          <w:rPr>
            <w:noProof/>
            <w:webHidden/>
          </w:rPr>
          <w:instrText xml:space="preserve"> PAGEREF _Toc531865114 \h </w:instrText>
        </w:r>
        <w:r w:rsidR="00EE7C89">
          <w:rPr>
            <w:noProof/>
            <w:webHidden/>
          </w:rPr>
        </w:r>
        <w:r w:rsidR="00EE7C89">
          <w:rPr>
            <w:noProof/>
            <w:webHidden/>
          </w:rPr>
          <w:fldChar w:fldCharType="separate"/>
        </w:r>
        <w:r w:rsidR="00EE7C89">
          <w:rPr>
            <w:noProof/>
            <w:webHidden/>
          </w:rPr>
          <w:t>82</w:t>
        </w:r>
        <w:r w:rsidR="00EE7C89">
          <w:rPr>
            <w:noProof/>
            <w:webHidden/>
          </w:rPr>
          <w:fldChar w:fldCharType="end"/>
        </w:r>
      </w:hyperlink>
    </w:p>
    <w:p w14:paraId="502A4341" w14:textId="6CC6464B" w:rsidR="00EE7C89" w:rsidRDefault="006F112E">
      <w:pPr>
        <w:pStyle w:val="TableofFigures"/>
        <w:tabs>
          <w:tab w:val="right" w:leader="dot" w:pos="7927"/>
        </w:tabs>
        <w:rPr>
          <w:rFonts w:eastAsiaTheme="minorEastAsia"/>
          <w:noProof/>
          <w:sz w:val="22"/>
        </w:rPr>
      </w:pPr>
      <w:hyperlink w:anchor="_Toc531865115" w:history="1">
        <w:r w:rsidR="00EE7C89" w:rsidRPr="00B95523">
          <w:rPr>
            <w:rStyle w:val="Hyperlink"/>
            <w:noProof/>
          </w:rPr>
          <w:t>Gambar 5.41 Hasil Pengujian Fitur Dokumen</w:t>
        </w:r>
        <w:r w:rsidR="00EE7C89">
          <w:rPr>
            <w:noProof/>
            <w:webHidden/>
          </w:rPr>
          <w:tab/>
        </w:r>
        <w:r w:rsidR="00EE7C89">
          <w:rPr>
            <w:noProof/>
            <w:webHidden/>
          </w:rPr>
          <w:fldChar w:fldCharType="begin"/>
        </w:r>
        <w:r w:rsidR="00EE7C89">
          <w:rPr>
            <w:noProof/>
            <w:webHidden/>
          </w:rPr>
          <w:instrText xml:space="preserve"> PAGEREF _Toc531865115 \h </w:instrText>
        </w:r>
        <w:r w:rsidR="00EE7C89">
          <w:rPr>
            <w:noProof/>
            <w:webHidden/>
          </w:rPr>
        </w:r>
        <w:r w:rsidR="00EE7C89">
          <w:rPr>
            <w:noProof/>
            <w:webHidden/>
          </w:rPr>
          <w:fldChar w:fldCharType="separate"/>
        </w:r>
        <w:r w:rsidR="00EE7C89">
          <w:rPr>
            <w:noProof/>
            <w:webHidden/>
          </w:rPr>
          <w:t>82</w:t>
        </w:r>
        <w:r w:rsidR="00EE7C89">
          <w:rPr>
            <w:noProof/>
            <w:webHidden/>
          </w:rPr>
          <w:fldChar w:fldCharType="end"/>
        </w:r>
      </w:hyperlink>
    </w:p>
    <w:p w14:paraId="0062F3A0" w14:textId="5F8BA9A3" w:rsidR="00EE7C89" w:rsidRDefault="006F112E">
      <w:pPr>
        <w:pStyle w:val="TableofFigures"/>
        <w:tabs>
          <w:tab w:val="right" w:leader="dot" w:pos="7927"/>
        </w:tabs>
        <w:rPr>
          <w:rFonts w:eastAsiaTheme="minorEastAsia"/>
          <w:noProof/>
          <w:sz w:val="22"/>
        </w:rPr>
      </w:pPr>
      <w:hyperlink w:anchor="_Toc531865116" w:history="1">
        <w:r w:rsidR="00EE7C89" w:rsidRPr="00B95523">
          <w:rPr>
            <w:rStyle w:val="Hyperlink"/>
            <w:noProof/>
          </w:rPr>
          <w:t>Gambar 5.42 Hasil Pengujian Fitur Manajemen Makam</w:t>
        </w:r>
        <w:r w:rsidR="00EE7C89">
          <w:rPr>
            <w:noProof/>
            <w:webHidden/>
          </w:rPr>
          <w:tab/>
        </w:r>
        <w:r w:rsidR="00EE7C89">
          <w:rPr>
            <w:noProof/>
            <w:webHidden/>
          </w:rPr>
          <w:fldChar w:fldCharType="begin"/>
        </w:r>
        <w:r w:rsidR="00EE7C89">
          <w:rPr>
            <w:noProof/>
            <w:webHidden/>
          </w:rPr>
          <w:instrText xml:space="preserve"> PAGEREF _Toc531865116 \h </w:instrText>
        </w:r>
        <w:r w:rsidR="00EE7C89">
          <w:rPr>
            <w:noProof/>
            <w:webHidden/>
          </w:rPr>
        </w:r>
        <w:r w:rsidR="00EE7C89">
          <w:rPr>
            <w:noProof/>
            <w:webHidden/>
          </w:rPr>
          <w:fldChar w:fldCharType="separate"/>
        </w:r>
        <w:r w:rsidR="00EE7C89">
          <w:rPr>
            <w:noProof/>
            <w:webHidden/>
          </w:rPr>
          <w:t>83</w:t>
        </w:r>
        <w:r w:rsidR="00EE7C89">
          <w:rPr>
            <w:noProof/>
            <w:webHidden/>
          </w:rPr>
          <w:fldChar w:fldCharType="end"/>
        </w:r>
      </w:hyperlink>
    </w:p>
    <w:p w14:paraId="6F2900E3" w14:textId="00C7F337" w:rsidR="00EE7C89" w:rsidRDefault="006F112E">
      <w:pPr>
        <w:pStyle w:val="TableofFigures"/>
        <w:tabs>
          <w:tab w:val="right" w:leader="dot" w:pos="7927"/>
        </w:tabs>
        <w:rPr>
          <w:rFonts w:eastAsiaTheme="minorEastAsia"/>
          <w:noProof/>
          <w:sz w:val="22"/>
        </w:rPr>
      </w:pPr>
      <w:hyperlink w:anchor="_Toc531865117" w:history="1">
        <w:r w:rsidR="00EE7C89" w:rsidRPr="00B95523">
          <w:rPr>
            <w:rStyle w:val="Hyperlink"/>
            <w:noProof/>
          </w:rPr>
          <w:t>Gambar 5.43 Hasil Pengujian Fitur Manajemen Blok Makam</w:t>
        </w:r>
        <w:r w:rsidR="00EE7C89">
          <w:rPr>
            <w:noProof/>
            <w:webHidden/>
          </w:rPr>
          <w:tab/>
        </w:r>
        <w:r w:rsidR="00EE7C89">
          <w:rPr>
            <w:noProof/>
            <w:webHidden/>
          </w:rPr>
          <w:fldChar w:fldCharType="begin"/>
        </w:r>
        <w:r w:rsidR="00EE7C89">
          <w:rPr>
            <w:noProof/>
            <w:webHidden/>
          </w:rPr>
          <w:instrText xml:space="preserve"> PAGEREF _Toc531865117 \h </w:instrText>
        </w:r>
        <w:r w:rsidR="00EE7C89">
          <w:rPr>
            <w:noProof/>
            <w:webHidden/>
          </w:rPr>
        </w:r>
        <w:r w:rsidR="00EE7C89">
          <w:rPr>
            <w:noProof/>
            <w:webHidden/>
          </w:rPr>
          <w:fldChar w:fldCharType="separate"/>
        </w:r>
        <w:r w:rsidR="00EE7C89">
          <w:rPr>
            <w:noProof/>
            <w:webHidden/>
          </w:rPr>
          <w:t>83</w:t>
        </w:r>
        <w:r w:rsidR="00EE7C89">
          <w:rPr>
            <w:noProof/>
            <w:webHidden/>
          </w:rPr>
          <w:fldChar w:fldCharType="end"/>
        </w:r>
      </w:hyperlink>
    </w:p>
    <w:p w14:paraId="1313F46A" w14:textId="4F28A5F6" w:rsidR="00EE7C89" w:rsidRDefault="006F112E">
      <w:pPr>
        <w:pStyle w:val="TableofFigures"/>
        <w:tabs>
          <w:tab w:val="right" w:leader="dot" w:pos="7927"/>
        </w:tabs>
        <w:rPr>
          <w:rFonts w:eastAsiaTheme="minorEastAsia"/>
          <w:noProof/>
          <w:sz w:val="22"/>
        </w:rPr>
      </w:pPr>
      <w:hyperlink w:anchor="_Toc531865118" w:history="1">
        <w:r w:rsidR="00EE7C89" w:rsidRPr="00B95523">
          <w:rPr>
            <w:rStyle w:val="Hyperlink"/>
            <w:noProof/>
          </w:rPr>
          <w:t>Gambar 5.44 Hasil Pengujian Fitur Manajemen Penghuni Makam</w:t>
        </w:r>
        <w:r w:rsidR="00EE7C89">
          <w:rPr>
            <w:noProof/>
            <w:webHidden/>
          </w:rPr>
          <w:tab/>
        </w:r>
        <w:r w:rsidR="00EE7C89">
          <w:rPr>
            <w:noProof/>
            <w:webHidden/>
          </w:rPr>
          <w:fldChar w:fldCharType="begin"/>
        </w:r>
        <w:r w:rsidR="00EE7C89">
          <w:rPr>
            <w:noProof/>
            <w:webHidden/>
          </w:rPr>
          <w:instrText xml:space="preserve"> PAGEREF _Toc531865118 \h </w:instrText>
        </w:r>
        <w:r w:rsidR="00EE7C89">
          <w:rPr>
            <w:noProof/>
            <w:webHidden/>
          </w:rPr>
        </w:r>
        <w:r w:rsidR="00EE7C89">
          <w:rPr>
            <w:noProof/>
            <w:webHidden/>
          </w:rPr>
          <w:fldChar w:fldCharType="separate"/>
        </w:r>
        <w:r w:rsidR="00EE7C89">
          <w:rPr>
            <w:noProof/>
            <w:webHidden/>
          </w:rPr>
          <w:t>83</w:t>
        </w:r>
        <w:r w:rsidR="00EE7C89">
          <w:rPr>
            <w:noProof/>
            <w:webHidden/>
          </w:rPr>
          <w:fldChar w:fldCharType="end"/>
        </w:r>
      </w:hyperlink>
    </w:p>
    <w:p w14:paraId="7F94303D" w14:textId="1BE1F5F5" w:rsidR="00EE7C89" w:rsidRDefault="006F112E">
      <w:pPr>
        <w:pStyle w:val="TableofFigures"/>
        <w:tabs>
          <w:tab w:val="right" w:leader="dot" w:pos="7927"/>
        </w:tabs>
        <w:rPr>
          <w:rFonts w:eastAsiaTheme="minorEastAsia"/>
          <w:noProof/>
          <w:sz w:val="22"/>
        </w:rPr>
      </w:pPr>
      <w:hyperlink w:anchor="_Toc531865119" w:history="1">
        <w:r w:rsidR="00EE7C89" w:rsidRPr="00B95523">
          <w:rPr>
            <w:rStyle w:val="Hyperlink"/>
            <w:noProof/>
          </w:rPr>
          <w:t>Gambar 5.45 Hasil Pengujian Fitur Authentication</w:t>
        </w:r>
        <w:r w:rsidR="00EE7C89">
          <w:rPr>
            <w:noProof/>
            <w:webHidden/>
          </w:rPr>
          <w:tab/>
        </w:r>
        <w:r w:rsidR="00EE7C89">
          <w:rPr>
            <w:noProof/>
            <w:webHidden/>
          </w:rPr>
          <w:fldChar w:fldCharType="begin"/>
        </w:r>
        <w:r w:rsidR="00EE7C89">
          <w:rPr>
            <w:noProof/>
            <w:webHidden/>
          </w:rPr>
          <w:instrText xml:space="preserve"> PAGEREF _Toc531865119 \h </w:instrText>
        </w:r>
        <w:r w:rsidR="00EE7C89">
          <w:rPr>
            <w:noProof/>
            <w:webHidden/>
          </w:rPr>
        </w:r>
        <w:r w:rsidR="00EE7C89">
          <w:rPr>
            <w:noProof/>
            <w:webHidden/>
          </w:rPr>
          <w:fldChar w:fldCharType="separate"/>
        </w:r>
        <w:r w:rsidR="00EE7C89">
          <w:rPr>
            <w:noProof/>
            <w:webHidden/>
          </w:rPr>
          <w:t>83</w:t>
        </w:r>
        <w:r w:rsidR="00EE7C89">
          <w:rPr>
            <w:noProof/>
            <w:webHidden/>
          </w:rPr>
          <w:fldChar w:fldCharType="end"/>
        </w:r>
      </w:hyperlink>
    </w:p>
    <w:p w14:paraId="730B9B07" w14:textId="5EDB365B" w:rsidR="00EE7C89" w:rsidRDefault="006F112E">
      <w:pPr>
        <w:pStyle w:val="TableofFigures"/>
        <w:tabs>
          <w:tab w:val="right" w:leader="dot" w:pos="7927"/>
        </w:tabs>
        <w:rPr>
          <w:rFonts w:eastAsiaTheme="minorEastAsia"/>
          <w:noProof/>
          <w:sz w:val="22"/>
        </w:rPr>
      </w:pPr>
      <w:hyperlink w:anchor="_Toc531865120" w:history="1">
        <w:r w:rsidR="00EE7C89" w:rsidRPr="00B95523">
          <w:rPr>
            <w:rStyle w:val="Hyperlink"/>
            <w:noProof/>
          </w:rPr>
          <w:t>Gambar 5.46 Hasil Pengujian Service Mail</w:t>
        </w:r>
        <w:r w:rsidR="00EE7C89">
          <w:rPr>
            <w:noProof/>
            <w:webHidden/>
          </w:rPr>
          <w:tab/>
        </w:r>
        <w:r w:rsidR="00EE7C89">
          <w:rPr>
            <w:noProof/>
            <w:webHidden/>
          </w:rPr>
          <w:fldChar w:fldCharType="begin"/>
        </w:r>
        <w:r w:rsidR="00EE7C89">
          <w:rPr>
            <w:noProof/>
            <w:webHidden/>
          </w:rPr>
          <w:instrText xml:space="preserve"> PAGEREF _Toc531865120 \h </w:instrText>
        </w:r>
        <w:r w:rsidR="00EE7C89">
          <w:rPr>
            <w:noProof/>
            <w:webHidden/>
          </w:rPr>
        </w:r>
        <w:r w:rsidR="00EE7C89">
          <w:rPr>
            <w:noProof/>
            <w:webHidden/>
          </w:rPr>
          <w:fldChar w:fldCharType="separate"/>
        </w:r>
        <w:r w:rsidR="00EE7C89">
          <w:rPr>
            <w:noProof/>
            <w:webHidden/>
          </w:rPr>
          <w:t>84</w:t>
        </w:r>
        <w:r w:rsidR="00EE7C89">
          <w:rPr>
            <w:noProof/>
            <w:webHidden/>
          </w:rPr>
          <w:fldChar w:fldCharType="end"/>
        </w:r>
      </w:hyperlink>
    </w:p>
    <w:p w14:paraId="1F4759F3" w14:textId="19744D16" w:rsidR="00EE7C89" w:rsidRDefault="006F112E">
      <w:pPr>
        <w:pStyle w:val="TableofFigures"/>
        <w:tabs>
          <w:tab w:val="right" w:leader="dot" w:pos="7927"/>
        </w:tabs>
        <w:rPr>
          <w:rFonts w:eastAsiaTheme="minorEastAsia"/>
          <w:noProof/>
          <w:sz w:val="22"/>
        </w:rPr>
      </w:pPr>
      <w:hyperlink w:anchor="_Toc531865121" w:history="1">
        <w:r w:rsidR="00EE7C89" w:rsidRPr="00B95523">
          <w:rPr>
            <w:rStyle w:val="Hyperlink"/>
            <w:noProof/>
          </w:rPr>
          <w:t>Gambar 5.47 Hasil Pengujian Skalabilitas Skenario 1</w:t>
        </w:r>
        <w:r w:rsidR="00EE7C89">
          <w:rPr>
            <w:noProof/>
            <w:webHidden/>
          </w:rPr>
          <w:tab/>
        </w:r>
        <w:r w:rsidR="00EE7C89">
          <w:rPr>
            <w:noProof/>
            <w:webHidden/>
          </w:rPr>
          <w:fldChar w:fldCharType="begin"/>
        </w:r>
        <w:r w:rsidR="00EE7C89">
          <w:rPr>
            <w:noProof/>
            <w:webHidden/>
          </w:rPr>
          <w:instrText xml:space="preserve"> PAGEREF _Toc531865121 \h </w:instrText>
        </w:r>
        <w:r w:rsidR="00EE7C89">
          <w:rPr>
            <w:noProof/>
            <w:webHidden/>
          </w:rPr>
        </w:r>
        <w:r w:rsidR="00EE7C89">
          <w:rPr>
            <w:noProof/>
            <w:webHidden/>
          </w:rPr>
          <w:fldChar w:fldCharType="separate"/>
        </w:r>
        <w:r w:rsidR="00EE7C89">
          <w:rPr>
            <w:noProof/>
            <w:webHidden/>
          </w:rPr>
          <w:t>84</w:t>
        </w:r>
        <w:r w:rsidR="00EE7C89">
          <w:rPr>
            <w:noProof/>
            <w:webHidden/>
          </w:rPr>
          <w:fldChar w:fldCharType="end"/>
        </w:r>
      </w:hyperlink>
    </w:p>
    <w:p w14:paraId="0F52833E" w14:textId="3C62920F" w:rsidR="00EE7C89" w:rsidRDefault="006F112E">
      <w:pPr>
        <w:pStyle w:val="TableofFigures"/>
        <w:tabs>
          <w:tab w:val="right" w:leader="dot" w:pos="7927"/>
        </w:tabs>
        <w:rPr>
          <w:rFonts w:eastAsiaTheme="minorEastAsia"/>
          <w:noProof/>
          <w:sz w:val="22"/>
        </w:rPr>
      </w:pPr>
      <w:hyperlink w:anchor="_Toc531865122" w:history="1">
        <w:r w:rsidR="00EE7C89" w:rsidRPr="00B95523">
          <w:rPr>
            <w:rStyle w:val="Hyperlink"/>
            <w:noProof/>
          </w:rPr>
          <w:t>Gambar 5.48 Hasil Pengujian Skalabilitas Skenario 2</w:t>
        </w:r>
        <w:r w:rsidR="00EE7C89">
          <w:rPr>
            <w:noProof/>
            <w:webHidden/>
          </w:rPr>
          <w:tab/>
        </w:r>
        <w:r w:rsidR="00EE7C89">
          <w:rPr>
            <w:noProof/>
            <w:webHidden/>
          </w:rPr>
          <w:fldChar w:fldCharType="begin"/>
        </w:r>
        <w:r w:rsidR="00EE7C89">
          <w:rPr>
            <w:noProof/>
            <w:webHidden/>
          </w:rPr>
          <w:instrText xml:space="preserve"> PAGEREF _Toc531865122 \h </w:instrText>
        </w:r>
        <w:r w:rsidR="00EE7C89">
          <w:rPr>
            <w:noProof/>
            <w:webHidden/>
          </w:rPr>
        </w:r>
        <w:r w:rsidR="00EE7C89">
          <w:rPr>
            <w:noProof/>
            <w:webHidden/>
          </w:rPr>
          <w:fldChar w:fldCharType="separate"/>
        </w:r>
        <w:r w:rsidR="00EE7C89">
          <w:rPr>
            <w:noProof/>
            <w:webHidden/>
          </w:rPr>
          <w:t>84</w:t>
        </w:r>
        <w:r w:rsidR="00EE7C89">
          <w:rPr>
            <w:noProof/>
            <w:webHidden/>
          </w:rPr>
          <w:fldChar w:fldCharType="end"/>
        </w:r>
      </w:hyperlink>
    </w:p>
    <w:p w14:paraId="6B818B55" w14:textId="669A6AB6" w:rsidR="00EE7C89" w:rsidRDefault="006F112E">
      <w:pPr>
        <w:pStyle w:val="TableofFigures"/>
        <w:tabs>
          <w:tab w:val="right" w:leader="dot" w:pos="7927"/>
        </w:tabs>
        <w:rPr>
          <w:rFonts w:eastAsiaTheme="minorEastAsia"/>
          <w:noProof/>
          <w:sz w:val="22"/>
        </w:rPr>
      </w:pPr>
      <w:hyperlink w:anchor="_Toc531865123" w:history="1">
        <w:r w:rsidR="00EE7C89" w:rsidRPr="00B95523">
          <w:rPr>
            <w:rStyle w:val="Hyperlink"/>
            <w:noProof/>
          </w:rPr>
          <w:t>Gambar 5.49 Hasil Pengujian Skalabilitas Skenario 3</w:t>
        </w:r>
        <w:r w:rsidR="00EE7C89">
          <w:rPr>
            <w:noProof/>
            <w:webHidden/>
          </w:rPr>
          <w:tab/>
        </w:r>
        <w:r w:rsidR="00EE7C89">
          <w:rPr>
            <w:noProof/>
            <w:webHidden/>
          </w:rPr>
          <w:fldChar w:fldCharType="begin"/>
        </w:r>
        <w:r w:rsidR="00EE7C89">
          <w:rPr>
            <w:noProof/>
            <w:webHidden/>
          </w:rPr>
          <w:instrText xml:space="preserve"> PAGEREF _Toc531865123 \h </w:instrText>
        </w:r>
        <w:r w:rsidR="00EE7C89">
          <w:rPr>
            <w:noProof/>
            <w:webHidden/>
          </w:rPr>
        </w:r>
        <w:r w:rsidR="00EE7C89">
          <w:rPr>
            <w:noProof/>
            <w:webHidden/>
          </w:rPr>
          <w:fldChar w:fldCharType="separate"/>
        </w:r>
        <w:r w:rsidR="00EE7C89">
          <w:rPr>
            <w:noProof/>
            <w:webHidden/>
          </w:rPr>
          <w:t>85</w:t>
        </w:r>
        <w:r w:rsidR="00EE7C89">
          <w:rPr>
            <w:noProof/>
            <w:webHidden/>
          </w:rPr>
          <w:fldChar w:fldCharType="end"/>
        </w:r>
      </w:hyperlink>
    </w:p>
    <w:p w14:paraId="63CB235A" w14:textId="79F58922" w:rsidR="00EE7C89" w:rsidRDefault="006F112E">
      <w:pPr>
        <w:pStyle w:val="TableofFigures"/>
        <w:tabs>
          <w:tab w:val="right" w:leader="dot" w:pos="7927"/>
        </w:tabs>
        <w:rPr>
          <w:rFonts w:eastAsiaTheme="minorEastAsia"/>
          <w:noProof/>
          <w:sz w:val="22"/>
        </w:rPr>
      </w:pPr>
      <w:hyperlink w:anchor="_Toc531865124" w:history="1">
        <w:r w:rsidR="00EE7C89" w:rsidRPr="00B95523">
          <w:rPr>
            <w:rStyle w:val="Hyperlink"/>
            <w:noProof/>
          </w:rPr>
          <w:t>Gambar 5.50 Hasil Pengujian Skalabilitas Skenario 4</w:t>
        </w:r>
        <w:r w:rsidR="00EE7C89">
          <w:rPr>
            <w:noProof/>
            <w:webHidden/>
          </w:rPr>
          <w:tab/>
        </w:r>
        <w:r w:rsidR="00EE7C89">
          <w:rPr>
            <w:noProof/>
            <w:webHidden/>
          </w:rPr>
          <w:fldChar w:fldCharType="begin"/>
        </w:r>
        <w:r w:rsidR="00EE7C89">
          <w:rPr>
            <w:noProof/>
            <w:webHidden/>
          </w:rPr>
          <w:instrText xml:space="preserve"> PAGEREF _Toc531865124 \h </w:instrText>
        </w:r>
        <w:r w:rsidR="00EE7C89">
          <w:rPr>
            <w:noProof/>
            <w:webHidden/>
          </w:rPr>
        </w:r>
        <w:r w:rsidR="00EE7C89">
          <w:rPr>
            <w:noProof/>
            <w:webHidden/>
          </w:rPr>
          <w:fldChar w:fldCharType="separate"/>
        </w:r>
        <w:r w:rsidR="00EE7C89">
          <w:rPr>
            <w:noProof/>
            <w:webHidden/>
          </w:rPr>
          <w:t>85</w:t>
        </w:r>
        <w:r w:rsidR="00EE7C89">
          <w:rPr>
            <w:noProof/>
            <w:webHidden/>
          </w:rPr>
          <w:fldChar w:fldCharType="end"/>
        </w:r>
      </w:hyperlink>
    </w:p>
    <w:p w14:paraId="03182E0F" w14:textId="6FB1CDCF" w:rsidR="00EE7C89" w:rsidRDefault="006F112E">
      <w:pPr>
        <w:pStyle w:val="TableofFigures"/>
        <w:tabs>
          <w:tab w:val="right" w:leader="dot" w:pos="7927"/>
        </w:tabs>
        <w:rPr>
          <w:rFonts w:eastAsiaTheme="minorEastAsia"/>
          <w:noProof/>
          <w:sz w:val="22"/>
        </w:rPr>
      </w:pPr>
      <w:hyperlink w:anchor="_Toc531865125" w:history="1">
        <w:r w:rsidR="00EE7C89" w:rsidRPr="00B95523">
          <w:rPr>
            <w:rStyle w:val="Hyperlink"/>
            <w:noProof/>
          </w:rPr>
          <w:t>Gambar 5.51 Hasil Pengujian Skalabilitas Skenario 5</w:t>
        </w:r>
        <w:r w:rsidR="00EE7C89">
          <w:rPr>
            <w:noProof/>
            <w:webHidden/>
          </w:rPr>
          <w:tab/>
        </w:r>
        <w:r w:rsidR="00EE7C89">
          <w:rPr>
            <w:noProof/>
            <w:webHidden/>
          </w:rPr>
          <w:fldChar w:fldCharType="begin"/>
        </w:r>
        <w:r w:rsidR="00EE7C89">
          <w:rPr>
            <w:noProof/>
            <w:webHidden/>
          </w:rPr>
          <w:instrText xml:space="preserve"> PAGEREF _Toc531865125 \h </w:instrText>
        </w:r>
        <w:r w:rsidR="00EE7C89">
          <w:rPr>
            <w:noProof/>
            <w:webHidden/>
          </w:rPr>
        </w:r>
        <w:r w:rsidR="00EE7C89">
          <w:rPr>
            <w:noProof/>
            <w:webHidden/>
          </w:rPr>
          <w:fldChar w:fldCharType="separate"/>
        </w:r>
        <w:r w:rsidR="00EE7C89">
          <w:rPr>
            <w:noProof/>
            <w:webHidden/>
          </w:rPr>
          <w:t>85</w:t>
        </w:r>
        <w:r w:rsidR="00EE7C89">
          <w:rPr>
            <w:noProof/>
            <w:webHidden/>
          </w:rPr>
          <w:fldChar w:fldCharType="end"/>
        </w:r>
      </w:hyperlink>
    </w:p>
    <w:p w14:paraId="51AB9A50" w14:textId="01D3B66B" w:rsidR="00EE7C89" w:rsidRDefault="006F112E">
      <w:pPr>
        <w:pStyle w:val="TableofFigures"/>
        <w:tabs>
          <w:tab w:val="right" w:leader="dot" w:pos="7927"/>
        </w:tabs>
        <w:rPr>
          <w:rFonts w:eastAsiaTheme="minorEastAsia"/>
          <w:noProof/>
          <w:sz w:val="22"/>
        </w:rPr>
      </w:pPr>
      <w:hyperlink w:anchor="_Toc531865126" w:history="1">
        <w:r w:rsidR="00EE7C89" w:rsidRPr="00B95523">
          <w:rPr>
            <w:rStyle w:val="Hyperlink"/>
            <w:noProof/>
          </w:rPr>
          <w:t>Gambar 5.52 Hasil Pengujian Skalabilitas Skenario 6</w:t>
        </w:r>
        <w:r w:rsidR="00EE7C89">
          <w:rPr>
            <w:noProof/>
            <w:webHidden/>
          </w:rPr>
          <w:tab/>
        </w:r>
        <w:r w:rsidR="00EE7C89">
          <w:rPr>
            <w:noProof/>
            <w:webHidden/>
          </w:rPr>
          <w:fldChar w:fldCharType="begin"/>
        </w:r>
        <w:r w:rsidR="00EE7C89">
          <w:rPr>
            <w:noProof/>
            <w:webHidden/>
          </w:rPr>
          <w:instrText xml:space="preserve"> PAGEREF _Toc531865126 \h </w:instrText>
        </w:r>
        <w:r w:rsidR="00EE7C89">
          <w:rPr>
            <w:noProof/>
            <w:webHidden/>
          </w:rPr>
        </w:r>
        <w:r w:rsidR="00EE7C89">
          <w:rPr>
            <w:noProof/>
            <w:webHidden/>
          </w:rPr>
          <w:fldChar w:fldCharType="separate"/>
        </w:r>
        <w:r w:rsidR="00EE7C89">
          <w:rPr>
            <w:noProof/>
            <w:webHidden/>
          </w:rPr>
          <w:t>85</w:t>
        </w:r>
        <w:r w:rsidR="00EE7C89">
          <w:rPr>
            <w:noProof/>
            <w:webHidden/>
          </w:rPr>
          <w:fldChar w:fldCharType="end"/>
        </w:r>
      </w:hyperlink>
    </w:p>
    <w:p w14:paraId="3F4BD6FE" w14:textId="3D01F31A" w:rsidR="00EE7C89" w:rsidRDefault="006F112E">
      <w:pPr>
        <w:pStyle w:val="TableofFigures"/>
        <w:tabs>
          <w:tab w:val="right" w:leader="dot" w:pos="7927"/>
        </w:tabs>
        <w:rPr>
          <w:rFonts w:eastAsiaTheme="minorEastAsia"/>
          <w:noProof/>
          <w:sz w:val="22"/>
        </w:rPr>
      </w:pPr>
      <w:hyperlink w:anchor="_Toc531865127" w:history="1">
        <w:r w:rsidR="00EE7C89" w:rsidRPr="00B95523">
          <w:rPr>
            <w:rStyle w:val="Hyperlink"/>
            <w:noProof/>
          </w:rPr>
          <w:t>Gambar 5.53 Grafik Error Rate</w:t>
        </w:r>
        <w:r w:rsidR="00EE7C89">
          <w:rPr>
            <w:noProof/>
            <w:webHidden/>
          </w:rPr>
          <w:tab/>
        </w:r>
        <w:r w:rsidR="00EE7C89">
          <w:rPr>
            <w:noProof/>
            <w:webHidden/>
          </w:rPr>
          <w:fldChar w:fldCharType="begin"/>
        </w:r>
        <w:r w:rsidR="00EE7C89">
          <w:rPr>
            <w:noProof/>
            <w:webHidden/>
          </w:rPr>
          <w:instrText xml:space="preserve"> PAGEREF _Toc531865127 \h </w:instrText>
        </w:r>
        <w:r w:rsidR="00EE7C89">
          <w:rPr>
            <w:noProof/>
            <w:webHidden/>
          </w:rPr>
        </w:r>
        <w:r w:rsidR="00EE7C89">
          <w:rPr>
            <w:noProof/>
            <w:webHidden/>
          </w:rPr>
          <w:fldChar w:fldCharType="separate"/>
        </w:r>
        <w:r w:rsidR="00EE7C89">
          <w:rPr>
            <w:noProof/>
            <w:webHidden/>
          </w:rPr>
          <w:t>86</w:t>
        </w:r>
        <w:r w:rsidR="00EE7C89">
          <w:rPr>
            <w:noProof/>
            <w:webHidden/>
          </w:rPr>
          <w:fldChar w:fldCharType="end"/>
        </w:r>
      </w:hyperlink>
    </w:p>
    <w:p w14:paraId="5B839647" w14:textId="095C2CC6" w:rsidR="00EE7C89" w:rsidRDefault="006F112E">
      <w:pPr>
        <w:pStyle w:val="TableofFigures"/>
        <w:tabs>
          <w:tab w:val="right" w:leader="dot" w:pos="7927"/>
        </w:tabs>
        <w:rPr>
          <w:rFonts w:eastAsiaTheme="minorEastAsia"/>
          <w:noProof/>
          <w:sz w:val="22"/>
        </w:rPr>
      </w:pPr>
      <w:hyperlink w:anchor="_Toc531865128" w:history="1">
        <w:r w:rsidR="00EE7C89" w:rsidRPr="00B95523">
          <w:rPr>
            <w:rStyle w:val="Hyperlink"/>
            <w:noProof/>
          </w:rPr>
          <w:t>Gambar 5.54 Grafik Troughput Rate</w:t>
        </w:r>
        <w:r w:rsidR="00EE7C89">
          <w:rPr>
            <w:noProof/>
            <w:webHidden/>
          </w:rPr>
          <w:tab/>
        </w:r>
        <w:r w:rsidR="00EE7C89">
          <w:rPr>
            <w:noProof/>
            <w:webHidden/>
          </w:rPr>
          <w:fldChar w:fldCharType="begin"/>
        </w:r>
        <w:r w:rsidR="00EE7C89">
          <w:rPr>
            <w:noProof/>
            <w:webHidden/>
          </w:rPr>
          <w:instrText xml:space="preserve"> PAGEREF _Toc531865128 \h </w:instrText>
        </w:r>
        <w:r w:rsidR="00EE7C89">
          <w:rPr>
            <w:noProof/>
            <w:webHidden/>
          </w:rPr>
        </w:r>
        <w:r w:rsidR="00EE7C89">
          <w:rPr>
            <w:noProof/>
            <w:webHidden/>
          </w:rPr>
          <w:fldChar w:fldCharType="separate"/>
        </w:r>
        <w:r w:rsidR="00EE7C89">
          <w:rPr>
            <w:noProof/>
            <w:webHidden/>
          </w:rPr>
          <w:t>86</w:t>
        </w:r>
        <w:r w:rsidR="00EE7C89">
          <w:rPr>
            <w:noProof/>
            <w:webHidden/>
          </w:rPr>
          <w:fldChar w:fldCharType="end"/>
        </w:r>
      </w:hyperlink>
    </w:p>
    <w:p w14:paraId="52F8ADED" w14:textId="488023A0" w:rsidR="007B21F2" w:rsidRDefault="0089477E" w:rsidP="00524B45">
      <w:pPr>
        <w:ind w:firstLine="360"/>
        <w:jc w:val="both"/>
      </w:pPr>
      <w:r>
        <w:fldChar w:fldCharType="end"/>
      </w:r>
    </w:p>
    <w:p w14:paraId="322AB8C6" w14:textId="5A205868" w:rsidR="00E06935" w:rsidRDefault="00E06935" w:rsidP="00524B45">
      <w:pPr>
        <w:ind w:firstLine="360"/>
        <w:jc w:val="both"/>
      </w:pPr>
    </w:p>
    <w:p w14:paraId="25EC83A5" w14:textId="62097A8E" w:rsidR="00E06935" w:rsidRDefault="00E06935" w:rsidP="00524B45">
      <w:pPr>
        <w:ind w:firstLine="360"/>
        <w:jc w:val="both"/>
      </w:pPr>
    </w:p>
    <w:p w14:paraId="20AF8F60" w14:textId="4F502DCD" w:rsidR="00E06935" w:rsidRDefault="00E06935" w:rsidP="00524B45">
      <w:pPr>
        <w:ind w:firstLine="360"/>
        <w:jc w:val="both"/>
      </w:pPr>
    </w:p>
    <w:p w14:paraId="51F9FAF9" w14:textId="001C06A4" w:rsidR="00E06935" w:rsidRDefault="00E06935" w:rsidP="00524B45">
      <w:pPr>
        <w:ind w:firstLine="360"/>
        <w:jc w:val="both"/>
      </w:pPr>
    </w:p>
    <w:p w14:paraId="4E377A4C" w14:textId="0030309E" w:rsidR="00E06935" w:rsidRDefault="00E06935" w:rsidP="00524B45">
      <w:pPr>
        <w:ind w:firstLine="360"/>
        <w:jc w:val="both"/>
      </w:pPr>
    </w:p>
    <w:p w14:paraId="53C5D478" w14:textId="74420A20" w:rsidR="00E06935" w:rsidRDefault="00E06935" w:rsidP="00524B45">
      <w:pPr>
        <w:ind w:firstLine="360"/>
        <w:jc w:val="both"/>
      </w:pPr>
    </w:p>
    <w:p w14:paraId="248B5541" w14:textId="0D43CD2D" w:rsidR="00E06935" w:rsidRDefault="00E06935" w:rsidP="00524B45">
      <w:pPr>
        <w:ind w:firstLine="360"/>
        <w:jc w:val="both"/>
      </w:pPr>
    </w:p>
    <w:p w14:paraId="7D22F5FC" w14:textId="114A762B" w:rsidR="00E06935" w:rsidRDefault="00E06935" w:rsidP="00524B45">
      <w:pPr>
        <w:ind w:firstLine="360"/>
        <w:jc w:val="both"/>
      </w:pPr>
    </w:p>
    <w:p w14:paraId="70A3FB27" w14:textId="5462855D" w:rsidR="00E06935" w:rsidRDefault="00E06935" w:rsidP="00524B45">
      <w:pPr>
        <w:ind w:firstLine="360"/>
        <w:jc w:val="both"/>
      </w:pPr>
    </w:p>
    <w:p w14:paraId="62A312B8" w14:textId="63EB087C" w:rsidR="00E06935" w:rsidRDefault="00E06935" w:rsidP="00524B45">
      <w:pPr>
        <w:ind w:firstLine="360"/>
        <w:jc w:val="both"/>
      </w:pPr>
    </w:p>
    <w:p w14:paraId="4AB1584F" w14:textId="12F63092" w:rsidR="00E06935" w:rsidRDefault="00E06935" w:rsidP="00524B45">
      <w:pPr>
        <w:ind w:firstLine="360"/>
        <w:jc w:val="both"/>
      </w:pPr>
    </w:p>
    <w:p w14:paraId="09B1FF59" w14:textId="3FB5AC8A" w:rsidR="00E06935" w:rsidRDefault="00E06935" w:rsidP="00524B45">
      <w:pPr>
        <w:ind w:firstLine="360"/>
        <w:jc w:val="both"/>
      </w:pPr>
    </w:p>
    <w:p w14:paraId="37A90B64" w14:textId="5FF5568C" w:rsidR="00E06935" w:rsidRDefault="00E06935" w:rsidP="00524B45">
      <w:pPr>
        <w:ind w:firstLine="360"/>
        <w:jc w:val="both"/>
      </w:pPr>
    </w:p>
    <w:p w14:paraId="62061CA9" w14:textId="419C6F9D" w:rsidR="00E06935" w:rsidRDefault="00E06935" w:rsidP="00524B45">
      <w:pPr>
        <w:ind w:firstLine="360"/>
        <w:jc w:val="both"/>
      </w:pPr>
    </w:p>
    <w:p w14:paraId="483AEFD8" w14:textId="3D63F0A8" w:rsidR="00E06935" w:rsidRDefault="00E06935" w:rsidP="002D5301">
      <w:pPr>
        <w:jc w:val="both"/>
      </w:pPr>
    </w:p>
    <w:p w14:paraId="29353F1B" w14:textId="77777777" w:rsidR="007B21F2" w:rsidRDefault="007B21F2" w:rsidP="007B21F2">
      <w:pPr>
        <w:pStyle w:val="Heading1"/>
        <w:numPr>
          <w:ilvl w:val="0"/>
          <w:numId w:val="0"/>
        </w:numPr>
        <w:ind w:left="360" w:hanging="360"/>
      </w:pPr>
      <w:bookmarkStart w:id="5" w:name="_Toc531864911"/>
      <w:r>
        <w:lastRenderedPageBreak/>
        <w:t>DAFTAR TABEL</w:t>
      </w:r>
      <w:bookmarkEnd w:id="5"/>
    </w:p>
    <w:p w14:paraId="7AC2B8C2" w14:textId="77777777" w:rsidR="008204DD" w:rsidRPr="008204DD" w:rsidRDefault="008204DD" w:rsidP="008204DD"/>
    <w:p w14:paraId="1754C933" w14:textId="1DC237E3" w:rsidR="00EE7C89" w:rsidRDefault="00524B45">
      <w:pPr>
        <w:pStyle w:val="TableofFigures"/>
        <w:tabs>
          <w:tab w:val="right" w:leader="dot" w:pos="7927"/>
        </w:tabs>
        <w:rPr>
          <w:rFonts w:eastAsiaTheme="minorEastAsia"/>
          <w:noProof/>
          <w:sz w:val="22"/>
        </w:rPr>
      </w:pPr>
      <w:r>
        <w:fldChar w:fldCharType="begin"/>
      </w:r>
      <w:r>
        <w:instrText xml:space="preserve"> TOC \h \z \c "Tabel" </w:instrText>
      </w:r>
      <w:r>
        <w:fldChar w:fldCharType="separate"/>
      </w:r>
      <w:hyperlink w:anchor="_Toc531865129" w:history="1">
        <w:r w:rsidR="00EE7C89" w:rsidRPr="00416CB5">
          <w:rPr>
            <w:rStyle w:val="Hyperlink"/>
            <w:noProof/>
          </w:rPr>
          <w:t>Tabel 5.1 Diagram Alur Kebutuhan</w:t>
        </w:r>
        <w:r w:rsidR="00EE7C89">
          <w:rPr>
            <w:noProof/>
            <w:webHidden/>
          </w:rPr>
          <w:tab/>
        </w:r>
        <w:r w:rsidR="00EE7C89">
          <w:rPr>
            <w:noProof/>
            <w:webHidden/>
          </w:rPr>
          <w:fldChar w:fldCharType="begin"/>
        </w:r>
        <w:r w:rsidR="00EE7C89">
          <w:rPr>
            <w:noProof/>
            <w:webHidden/>
          </w:rPr>
          <w:instrText xml:space="preserve"> PAGEREF _Toc531865129 \h </w:instrText>
        </w:r>
        <w:r w:rsidR="00EE7C89">
          <w:rPr>
            <w:noProof/>
            <w:webHidden/>
          </w:rPr>
        </w:r>
        <w:r w:rsidR="00EE7C89">
          <w:rPr>
            <w:noProof/>
            <w:webHidden/>
          </w:rPr>
          <w:fldChar w:fldCharType="separate"/>
        </w:r>
        <w:r w:rsidR="00EE7C89">
          <w:rPr>
            <w:noProof/>
            <w:webHidden/>
          </w:rPr>
          <w:t>16</w:t>
        </w:r>
        <w:r w:rsidR="00EE7C89">
          <w:rPr>
            <w:noProof/>
            <w:webHidden/>
          </w:rPr>
          <w:fldChar w:fldCharType="end"/>
        </w:r>
      </w:hyperlink>
    </w:p>
    <w:p w14:paraId="2AB77AD3" w14:textId="110580DA" w:rsidR="00EE7C89" w:rsidRDefault="006F112E">
      <w:pPr>
        <w:pStyle w:val="TableofFigures"/>
        <w:tabs>
          <w:tab w:val="right" w:leader="dot" w:pos="7927"/>
        </w:tabs>
        <w:rPr>
          <w:rFonts w:eastAsiaTheme="minorEastAsia"/>
          <w:noProof/>
          <w:sz w:val="22"/>
        </w:rPr>
      </w:pPr>
      <w:hyperlink w:anchor="_Toc531865130" w:history="1">
        <w:r w:rsidR="00EE7C89" w:rsidRPr="00416CB5">
          <w:rPr>
            <w:rStyle w:val="Hyperlink"/>
            <w:noProof/>
          </w:rPr>
          <w:t>Tabel 5.2 Tabel Kebutuhan Fungsional Admin Pusat</w:t>
        </w:r>
        <w:r w:rsidR="00EE7C89">
          <w:rPr>
            <w:noProof/>
            <w:webHidden/>
          </w:rPr>
          <w:tab/>
        </w:r>
        <w:r w:rsidR="00EE7C89">
          <w:rPr>
            <w:noProof/>
            <w:webHidden/>
          </w:rPr>
          <w:fldChar w:fldCharType="begin"/>
        </w:r>
        <w:r w:rsidR="00EE7C89">
          <w:rPr>
            <w:noProof/>
            <w:webHidden/>
          </w:rPr>
          <w:instrText xml:space="preserve"> PAGEREF _Toc531865130 \h </w:instrText>
        </w:r>
        <w:r w:rsidR="00EE7C89">
          <w:rPr>
            <w:noProof/>
            <w:webHidden/>
          </w:rPr>
        </w:r>
        <w:r w:rsidR="00EE7C89">
          <w:rPr>
            <w:noProof/>
            <w:webHidden/>
          </w:rPr>
          <w:fldChar w:fldCharType="separate"/>
        </w:r>
        <w:r w:rsidR="00EE7C89">
          <w:rPr>
            <w:noProof/>
            <w:webHidden/>
          </w:rPr>
          <w:t>18</w:t>
        </w:r>
        <w:r w:rsidR="00EE7C89">
          <w:rPr>
            <w:noProof/>
            <w:webHidden/>
          </w:rPr>
          <w:fldChar w:fldCharType="end"/>
        </w:r>
      </w:hyperlink>
    </w:p>
    <w:p w14:paraId="5BEFCD90" w14:textId="59BCF215" w:rsidR="00EE7C89" w:rsidRDefault="006F112E">
      <w:pPr>
        <w:pStyle w:val="TableofFigures"/>
        <w:tabs>
          <w:tab w:val="right" w:leader="dot" w:pos="7927"/>
        </w:tabs>
        <w:rPr>
          <w:rFonts w:eastAsiaTheme="minorEastAsia"/>
          <w:noProof/>
          <w:sz w:val="22"/>
        </w:rPr>
      </w:pPr>
      <w:hyperlink w:anchor="_Toc531865131" w:history="1">
        <w:r w:rsidR="00EE7C89" w:rsidRPr="00416CB5">
          <w:rPr>
            <w:rStyle w:val="Hyperlink"/>
            <w:noProof/>
          </w:rPr>
          <w:t>Tabel 5.3 Tabel Kebutuhan Fungsional Admin TPU</w:t>
        </w:r>
        <w:r w:rsidR="00EE7C89">
          <w:rPr>
            <w:noProof/>
            <w:webHidden/>
          </w:rPr>
          <w:tab/>
        </w:r>
        <w:r w:rsidR="00EE7C89">
          <w:rPr>
            <w:noProof/>
            <w:webHidden/>
          </w:rPr>
          <w:fldChar w:fldCharType="begin"/>
        </w:r>
        <w:r w:rsidR="00EE7C89">
          <w:rPr>
            <w:noProof/>
            <w:webHidden/>
          </w:rPr>
          <w:instrText xml:space="preserve"> PAGEREF _Toc531865131 \h </w:instrText>
        </w:r>
        <w:r w:rsidR="00EE7C89">
          <w:rPr>
            <w:noProof/>
            <w:webHidden/>
          </w:rPr>
        </w:r>
        <w:r w:rsidR="00EE7C89">
          <w:rPr>
            <w:noProof/>
            <w:webHidden/>
          </w:rPr>
          <w:fldChar w:fldCharType="separate"/>
        </w:r>
        <w:r w:rsidR="00EE7C89">
          <w:rPr>
            <w:noProof/>
            <w:webHidden/>
          </w:rPr>
          <w:t>19</w:t>
        </w:r>
        <w:r w:rsidR="00EE7C89">
          <w:rPr>
            <w:noProof/>
            <w:webHidden/>
          </w:rPr>
          <w:fldChar w:fldCharType="end"/>
        </w:r>
      </w:hyperlink>
    </w:p>
    <w:p w14:paraId="19ADF025" w14:textId="5A811DB8" w:rsidR="00EE7C89" w:rsidRDefault="006F112E">
      <w:pPr>
        <w:pStyle w:val="TableofFigures"/>
        <w:tabs>
          <w:tab w:val="right" w:leader="dot" w:pos="7927"/>
        </w:tabs>
        <w:rPr>
          <w:rFonts w:eastAsiaTheme="minorEastAsia"/>
          <w:noProof/>
          <w:sz w:val="22"/>
        </w:rPr>
      </w:pPr>
      <w:hyperlink w:anchor="_Toc531865132" w:history="1">
        <w:r w:rsidR="00EE7C89" w:rsidRPr="00416CB5">
          <w:rPr>
            <w:rStyle w:val="Hyperlink"/>
            <w:noProof/>
          </w:rPr>
          <w:t>Tabel 5.4 Tabel Kebutuhan Fungsional Kepala UPT Pemakaman</w:t>
        </w:r>
        <w:r w:rsidR="00EE7C89">
          <w:rPr>
            <w:noProof/>
            <w:webHidden/>
          </w:rPr>
          <w:tab/>
        </w:r>
        <w:r w:rsidR="00EE7C89">
          <w:rPr>
            <w:noProof/>
            <w:webHidden/>
          </w:rPr>
          <w:fldChar w:fldCharType="begin"/>
        </w:r>
        <w:r w:rsidR="00EE7C89">
          <w:rPr>
            <w:noProof/>
            <w:webHidden/>
          </w:rPr>
          <w:instrText xml:space="preserve"> PAGEREF _Toc531865132 \h </w:instrText>
        </w:r>
        <w:r w:rsidR="00EE7C89">
          <w:rPr>
            <w:noProof/>
            <w:webHidden/>
          </w:rPr>
        </w:r>
        <w:r w:rsidR="00EE7C89">
          <w:rPr>
            <w:noProof/>
            <w:webHidden/>
          </w:rPr>
          <w:fldChar w:fldCharType="separate"/>
        </w:r>
        <w:r w:rsidR="00EE7C89">
          <w:rPr>
            <w:noProof/>
            <w:webHidden/>
          </w:rPr>
          <w:t>21</w:t>
        </w:r>
        <w:r w:rsidR="00EE7C89">
          <w:rPr>
            <w:noProof/>
            <w:webHidden/>
          </w:rPr>
          <w:fldChar w:fldCharType="end"/>
        </w:r>
      </w:hyperlink>
    </w:p>
    <w:p w14:paraId="40E28552" w14:textId="578B80E5" w:rsidR="00EE7C89" w:rsidRDefault="006F112E">
      <w:pPr>
        <w:pStyle w:val="TableofFigures"/>
        <w:tabs>
          <w:tab w:val="right" w:leader="dot" w:pos="7927"/>
        </w:tabs>
        <w:rPr>
          <w:rFonts w:eastAsiaTheme="minorEastAsia"/>
          <w:noProof/>
          <w:sz w:val="22"/>
        </w:rPr>
      </w:pPr>
      <w:hyperlink w:anchor="_Toc531865133" w:history="1">
        <w:r w:rsidR="00EE7C89" w:rsidRPr="00416CB5">
          <w:rPr>
            <w:rStyle w:val="Hyperlink"/>
            <w:noProof/>
          </w:rPr>
          <w:t>Tabel 5.5 Tabel Kebutuhan Fungsional Kepala Dinas</w:t>
        </w:r>
        <w:r w:rsidR="00EE7C89">
          <w:rPr>
            <w:noProof/>
            <w:webHidden/>
          </w:rPr>
          <w:tab/>
        </w:r>
        <w:r w:rsidR="00EE7C89">
          <w:rPr>
            <w:noProof/>
            <w:webHidden/>
          </w:rPr>
          <w:fldChar w:fldCharType="begin"/>
        </w:r>
        <w:r w:rsidR="00EE7C89">
          <w:rPr>
            <w:noProof/>
            <w:webHidden/>
          </w:rPr>
          <w:instrText xml:space="preserve"> PAGEREF _Toc531865133 \h </w:instrText>
        </w:r>
        <w:r w:rsidR="00EE7C89">
          <w:rPr>
            <w:noProof/>
            <w:webHidden/>
          </w:rPr>
        </w:r>
        <w:r w:rsidR="00EE7C89">
          <w:rPr>
            <w:noProof/>
            <w:webHidden/>
          </w:rPr>
          <w:fldChar w:fldCharType="separate"/>
        </w:r>
        <w:r w:rsidR="00EE7C89">
          <w:rPr>
            <w:noProof/>
            <w:webHidden/>
          </w:rPr>
          <w:t>21</w:t>
        </w:r>
        <w:r w:rsidR="00EE7C89">
          <w:rPr>
            <w:noProof/>
            <w:webHidden/>
          </w:rPr>
          <w:fldChar w:fldCharType="end"/>
        </w:r>
      </w:hyperlink>
    </w:p>
    <w:p w14:paraId="4D217860" w14:textId="3D5AFD17" w:rsidR="00EE7C89" w:rsidRDefault="006F112E">
      <w:pPr>
        <w:pStyle w:val="TableofFigures"/>
        <w:tabs>
          <w:tab w:val="right" w:leader="dot" w:pos="7927"/>
        </w:tabs>
        <w:rPr>
          <w:rFonts w:eastAsiaTheme="minorEastAsia"/>
          <w:noProof/>
          <w:sz w:val="22"/>
        </w:rPr>
      </w:pPr>
      <w:hyperlink w:anchor="_Toc531865134" w:history="1">
        <w:r w:rsidR="00EE7C89" w:rsidRPr="00416CB5">
          <w:rPr>
            <w:rStyle w:val="Hyperlink"/>
            <w:noProof/>
          </w:rPr>
          <w:t>Tabel 5.6 Tabel Kebutuhan Fungsional Kepala Kecamatan</w:t>
        </w:r>
        <w:r w:rsidR="00EE7C89">
          <w:rPr>
            <w:noProof/>
            <w:webHidden/>
          </w:rPr>
          <w:tab/>
        </w:r>
        <w:r w:rsidR="00EE7C89">
          <w:rPr>
            <w:noProof/>
            <w:webHidden/>
          </w:rPr>
          <w:fldChar w:fldCharType="begin"/>
        </w:r>
        <w:r w:rsidR="00EE7C89">
          <w:rPr>
            <w:noProof/>
            <w:webHidden/>
          </w:rPr>
          <w:instrText xml:space="preserve"> PAGEREF _Toc531865134 \h </w:instrText>
        </w:r>
        <w:r w:rsidR="00EE7C89">
          <w:rPr>
            <w:noProof/>
            <w:webHidden/>
          </w:rPr>
        </w:r>
        <w:r w:rsidR="00EE7C89">
          <w:rPr>
            <w:noProof/>
            <w:webHidden/>
          </w:rPr>
          <w:fldChar w:fldCharType="separate"/>
        </w:r>
        <w:r w:rsidR="00EE7C89">
          <w:rPr>
            <w:noProof/>
            <w:webHidden/>
          </w:rPr>
          <w:t>21</w:t>
        </w:r>
        <w:r w:rsidR="00EE7C89">
          <w:rPr>
            <w:noProof/>
            <w:webHidden/>
          </w:rPr>
          <w:fldChar w:fldCharType="end"/>
        </w:r>
      </w:hyperlink>
    </w:p>
    <w:p w14:paraId="1813CFB2" w14:textId="6F803C89" w:rsidR="00EE7C89" w:rsidRDefault="006F112E">
      <w:pPr>
        <w:pStyle w:val="TableofFigures"/>
        <w:tabs>
          <w:tab w:val="right" w:leader="dot" w:pos="7927"/>
        </w:tabs>
        <w:rPr>
          <w:rFonts w:eastAsiaTheme="minorEastAsia"/>
          <w:noProof/>
          <w:sz w:val="22"/>
        </w:rPr>
      </w:pPr>
      <w:hyperlink w:anchor="_Toc531865135" w:history="1">
        <w:r w:rsidR="00EE7C89" w:rsidRPr="00416CB5">
          <w:rPr>
            <w:rStyle w:val="Hyperlink"/>
            <w:noProof/>
          </w:rPr>
          <w:t>Tabel 5.7 Tabel Kebutuhan Fungsional Admin Kecamatan</w:t>
        </w:r>
        <w:r w:rsidR="00EE7C89">
          <w:rPr>
            <w:noProof/>
            <w:webHidden/>
          </w:rPr>
          <w:tab/>
        </w:r>
        <w:r w:rsidR="00EE7C89">
          <w:rPr>
            <w:noProof/>
            <w:webHidden/>
          </w:rPr>
          <w:fldChar w:fldCharType="begin"/>
        </w:r>
        <w:r w:rsidR="00EE7C89">
          <w:rPr>
            <w:noProof/>
            <w:webHidden/>
          </w:rPr>
          <w:instrText xml:space="preserve"> PAGEREF _Toc531865135 \h </w:instrText>
        </w:r>
        <w:r w:rsidR="00EE7C89">
          <w:rPr>
            <w:noProof/>
            <w:webHidden/>
          </w:rPr>
        </w:r>
        <w:r w:rsidR="00EE7C89">
          <w:rPr>
            <w:noProof/>
            <w:webHidden/>
          </w:rPr>
          <w:fldChar w:fldCharType="separate"/>
        </w:r>
        <w:r w:rsidR="00EE7C89">
          <w:rPr>
            <w:noProof/>
            <w:webHidden/>
          </w:rPr>
          <w:t>22</w:t>
        </w:r>
        <w:r w:rsidR="00EE7C89">
          <w:rPr>
            <w:noProof/>
            <w:webHidden/>
          </w:rPr>
          <w:fldChar w:fldCharType="end"/>
        </w:r>
      </w:hyperlink>
    </w:p>
    <w:p w14:paraId="4B13AAD1" w14:textId="775F4AD2" w:rsidR="00EE7C89" w:rsidRDefault="006F112E">
      <w:pPr>
        <w:pStyle w:val="TableofFigures"/>
        <w:tabs>
          <w:tab w:val="right" w:leader="dot" w:pos="7927"/>
        </w:tabs>
        <w:rPr>
          <w:rFonts w:eastAsiaTheme="minorEastAsia"/>
          <w:noProof/>
          <w:sz w:val="22"/>
        </w:rPr>
      </w:pPr>
      <w:hyperlink w:anchor="_Toc531865136" w:history="1">
        <w:r w:rsidR="00EE7C89" w:rsidRPr="00416CB5">
          <w:rPr>
            <w:rStyle w:val="Hyperlink"/>
            <w:noProof/>
          </w:rPr>
          <w:t>Tabel 5.8 Tabel Kebutuhan Non-Fungsional</w:t>
        </w:r>
        <w:r w:rsidR="00EE7C89">
          <w:rPr>
            <w:noProof/>
            <w:webHidden/>
          </w:rPr>
          <w:tab/>
        </w:r>
        <w:r w:rsidR="00EE7C89">
          <w:rPr>
            <w:noProof/>
            <w:webHidden/>
          </w:rPr>
          <w:fldChar w:fldCharType="begin"/>
        </w:r>
        <w:r w:rsidR="00EE7C89">
          <w:rPr>
            <w:noProof/>
            <w:webHidden/>
          </w:rPr>
          <w:instrText xml:space="preserve"> PAGEREF _Toc531865136 \h </w:instrText>
        </w:r>
        <w:r w:rsidR="00EE7C89">
          <w:rPr>
            <w:noProof/>
            <w:webHidden/>
          </w:rPr>
        </w:r>
        <w:r w:rsidR="00EE7C89">
          <w:rPr>
            <w:noProof/>
            <w:webHidden/>
          </w:rPr>
          <w:fldChar w:fldCharType="separate"/>
        </w:r>
        <w:r w:rsidR="00EE7C89">
          <w:rPr>
            <w:noProof/>
            <w:webHidden/>
          </w:rPr>
          <w:t>22</w:t>
        </w:r>
        <w:r w:rsidR="00EE7C89">
          <w:rPr>
            <w:noProof/>
            <w:webHidden/>
          </w:rPr>
          <w:fldChar w:fldCharType="end"/>
        </w:r>
      </w:hyperlink>
    </w:p>
    <w:p w14:paraId="4C8CF4E2" w14:textId="4B9E45F6" w:rsidR="00EE7C89" w:rsidRDefault="006F112E">
      <w:pPr>
        <w:pStyle w:val="TableofFigures"/>
        <w:tabs>
          <w:tab w:val="right" w:leader="dot" w:pos="7927"/>
        </w:tabs>
        <w:rPr>
          <w:rFonts w:eastAsiaTheme="minorEastAsia"/>
          <w:noProof/>
          <w:sz w:val="22"/>
        </w:rPr>
      </w:pPr>
      <w:hyperlink w:anchor="_Toc531865137" w:history="1">
        <w:r w:rsidR="00EE7C89" w:rsidRPr="00416CB5">
          <w:rPr>
            <w:rStyle w:val="Hyperlink"/>
            <w:noProof/>
          </w:rPr>
          <w:t>Tabel 5.9 Implementasi Database</w:t>
        </w:r>
        <w:r w:rsidR="00EE7C89">
          <w:rPr>
            <w:noProof/>
            <w:webHidden/>
          </w:rPr>
          <w:tab/>
        </w:r>
        <w:r w:rsidR="00EE7C89">
          <w:rPr>
            <w:noProof/>
            <w:webHidden/>
          </w:rPr>
          <w:fldChar w:fldCharType="begin"/>
        </w:r>
        <w:r w:rsidR="00EE7C89">
          <w:rPr>
            <w:noProof/>
            <w:webHidden/>
          </w:rPr>
          <w:instrText xml:space="preserve"> PAGEREF _Toc531865137 \h </w:instrText>
        </w:r>
        <w:r w:rsidR="00EE7C89">
          <w:rPr>
            <w:noProof/>
            <w:webHidden/>
          </w:rPr>
        </w:r>
        <w:r w:rsidR="00EE7C89">
          <w:rPr>
            <w:noProof/>
            <w:webHidden/>
          </w:rPr>
          <w:fldChar w:fldCharType="separate"/>
        </w:r>
        <w:r w:rsidR="00EE7C89">
          <w:rPr>
            <w:noProof/>
            <w:webHidden/>
          </w:rPr>
          <w:t>25</w:t>
        </w:r>
        <w:r w:rsidR="00EE7C89">
          <w:rPr>
            <w:noProof/>
            <w:webHidden/>
          </w:rPr>
          <w:fldChar w:fldCharType="end"/>
        </w:r>
      </w:hyperlink>
    </w:p>
    <w:p w14:paraId="569B5D97" w14:textId="6A80AAC8" w:rsidR="00EE7C89" w:rsidRDefault="006F112E">
      <w:pPr>
        <w:pStyle w:val="TableofFigures"/>
        <w:tabs>
          <w:tab w:val="right" w:leader="dot" w:pos="7927"/>
        </w:tabs>
        <w:rPr>
          <w:rFonts w:eastAsiaTheme="minorEastAsia"/>
          <w:noProof/>
          <w:sz w:val="22"/>
        </w:rPr>
      </w:pPr>
      <w:hyperlink w:anchor="_Toc531865138" w:history="1">
        <w:r w:rsidR="00EE7C89" w:rsidRPr="00416CB5">
          <w:rPr>
            <w:rStyle w:val="Hyperlink"/>
            <w:noProof/>
          </w:rPr>
          <w:t>Tabel 5.10 Implementasi API Gateway</w:t>
        </w:r>
        <w:r w:rsidR="00EE7C89">
          <w:rPr>
            <w:noProof/>
            <w:webHidden/>
          </w:rPr>
          <w:tab/>
        </w:r>
        <w:r w:rsidR="00EE7C89">
          <w:rPr>
            <w:noProof/>
            <w:webHidden/>
          </w:rPr>
          <w:fldChar w:fldCharType="begin"/>
        </w:r>
        <w:r w:rsidR="00EE7C89">
          <w:rPr>
            <w:noProof/>
            <w:webHidden/>
          </w:rPr>
          <w:instrText xml:space="preserve"> PAGEREF _Toc531865138 \h </w:instrText>
        </w:r>
        <w:r w:rsidR="00EE7C89">
          <w:rPr>
            <w:noProof/>
            <w:webHidden/>
          </w:rPr>
        </w:r>
        <w:r w:rsidR="00EE7C89">
          <w:rPr>
            <w:noProof/>
            <w:webHidden/>
          </w:rPr>
          <w:fldChar w:fldCharType="separate"/>
        </w:r>
        <w:r w:rsidR="00EE7C89">
          <w:rPr>
            <w:noProof/>
            <w:webHidden/>
          </w:rPr>
          <w:t>38</w:t>
        </w:r>
        <w:r w:rsidR="00EE7C89">
          <w:rPr>
            <w:noProof/>
            <w:webHidden/>
          </w:rPr>
          <w:fldChar w:fldCharType="end"/>
        </w:r>
      </w:hyperlink>
    </w:p>
    <w:p w14:paraId="21623B61" w14:textId="3F78C545" w:rsidR="00EE7C89" w:rsidRDefault="006F112E">
      <w:pPr>
        <w:pStyle w:val="TableofFigures"/>
        <w:tabs>
          <w:tab w:val="right" w:leader="dot" w:pos="7927"/>
        </w:tabs>
        <w:rPr>
          <w:rFonts w:eastAsiaTheme="minorEastAsia"/>
          <w:noProof/>
          <w:sz w:val="22"/>
        </w:rPr>
      </w:pPr>
      <w:hyperlink w:anchor="_Toc531865139" w:history="1">
        <w:r w:rsidR="00EE7C89" w:rsidRPr="00416CB5">
          <w:rPr>
            <w:rStyle w:val="Hyperlink"/>
            <w:noProof/>
          </w:rPr>
          <w:t>Tabel 5.11 Implementasi Fitur Manajemen TPU</w:t>
        </w:r>
        <w:r w:rsidR="00EE7C89">
          <w:rPr>
            <w:noProof/>
            <w:webHidden/>
          </w:rPr>
          <w:tab/>
        </w:r>
        <w:r w:rsidR="00EE7C89">
          <w:rPr>
            <w:noProof/>
            <w:webHidden/>
          </w:rPr>
          <w:fldChar w:fldCharType="begin"/>
        </w:r>
        <w:r w:rsidR="00EE7C89">
          <w:rPr>
            <w:noProof/>
            <w:webHidden/>
          </w:rPr>
          <w:instrText xml:space="preserve"> PAGEREF _Toc531865139 \h </w:instrText>
        </w:r>
        <w:r w:rsidR="00EE7C89">
          <w:rPr>
            <w:noProof/>
            <w:webHidden/>
          </w:rPr>
        </w:r>
        <w:r w:rsidR="00EE7C89">
          <w:rPr>
            <w:noProof/>
            <w:webHidden/>
          </w:rPr>
          <w:fldChar w:fldCharType="separate"/>
        </w:r>
        <w:r w:rsidR="00EE7C89">
          <w:rPr>
            <w:noProof/>
            <w:webHidden/>
          </w:rPr>
          <w:t>41</w:t>
        </w:r>
        <w:r w:rsidR="00EE7C89">
          <w:rPr>
            <w:noProof/>
            <w:webHidden/>
          </w:rPr>
          <w:fldChar w:fldCharType="end"/>
        </w:r>
      </w:hyperlink>
    </w:p>
    <w:p w14:paraId="508CC3B1" w14:textId="1F146609" w:rsidR="00EE7C89" w:rsidRDefault="006F112E">
      <w:pPr>
        <w:pStyle w:val="TableofFigures"/>
        <w:tabs>
          <w:tab w:val="right" w:leader="dot" w:pos="7927"/>
        </w:tabs>
        <w:rPr>
          <w:rFonts w:eastAsiaTheme="minorEastAsia"/>
          <w:noProof/>
          <w:sz w:val="22"/>
        </w:rPr>
      </w:pPr>
      <w:hyperlink w:anchor="_Toc531865140" w:history="1">
        <w:r w:rsidR="00EE7C89" w:rsidRPr="00416CB5">
          <w:rPr>
            <w:rStyle w:val="Hyperlink"/>
            <w:noProof/>
          </w:rPr>
          <w:t>Tabel 5.12 Implementasi Fitur Manajemen User</w:t>
        </w:r>
        <w:r w:rsidR="00EE7C89">
          <w:rPr>
            <w:noProof/>
            <w:webHidden/>
          </w:rPr>
          <w:tab/>
        </w:r>
        <w:r w:rsidR="00EE7C89">
          <w:rPr>
            <w:noProof/>
            <w:webHidden/>
          </w:rPr>
          <w:fldChar w:fldCharType="begin"/>
        </w:r>
        <w:r w:rsidR="00EE7C89">
          <w:rPr>
            <w:noProof/>
            <w:webHidden/>
          </w:rPr>
          <w:instrText xml:space="preserve"> PAGEREF _Toc531865140 \h </w:instrText>
        </w:r>
        <w:r w:rsidR="00EE7C89">
          <w:rPr>
            <w:noProof/>
            <w:webHidden/>
          </w:rPr>
        </w:r>
        <w:r w:rsidR="00EE7C89">
          <w:rPr>
            <w:noProof/>
            <w:webHidden/>
          </w:rPr>
          <w:fldChar w:fldCharType="separate"/>
        </w:r>
        <w:r w:rsidR="00EE7C89">
          <w:rPr>
            <w:noProof/>
            <w:webHidden/>
          </w:rPr>
          <w:t>43</w:t>
        </w:r>
        <w:r w:rsidR="00EE7C89">
          <w:rPr>
            <w:noProof/>
            <w:webHidden/>
          </w:rPr>
          <w:fldChar w:fldCharType="end"/>
        </w:r>
      </w:hyperlink>
    </w:p>
    <w:p w14:paraId="433C33C5" w14:textId="5BAA6FCB" w:rsidR="00EE7C89" w:rsidRDefault="006F112E">
      <w:pPr>
        <w:pStyle w:val="TableofFigures"/>
        <w:tabs>
          <w:tab w:val="right" w:leader="dot" w:pos="7927"/>
        </w:tabs>
        <w:rPr>
          <w:rFonts w:eastAsiaTheme="minorEastAsia"/>
          <w:noProof/>
          <w:sz w:val="22"/>
        </w:rPr>
      </w:pPr>
      <w:hyperlink w:anchor="_Toc531865141" w:history="1">
        <w:r w:rsidR="00EE7C89" w:rsidRPr="00416CB5">
          <w:rPr>
            <w:rStyle w:val="Hyperlink"/>
            <w:noProof/>
          </w:rPr>
          <w:t>Tabel 5.12 Implementasi Fitur Manajemen User Access</w:t>
        </w:r>
        <w:r w:rsidR="00EE7C89">
          <w:rPr>
            <w:noProof/>
            <w:webHidden/>
          </w:rPr>
          <w:tab/>
        </w:r>
        <w:r w:rsidR="00EE7C89">
          <w:rPr>
            <w:noProof/>
            <w:webHidden/>
          </w:rPr>
          <w:fldChar w:fldCharType="begin"/>
        </w:r>
        <w:r w:rsidR="00EE7C89">
          <w:rPr>
            <w:noProof/>
            <w:webHidden/>
          </w:rPr>
          <w:instrText xml:space="preserve"> PAGEREF _Toc531865141 \h </w:instrText>
        </w:r>
        <w:r w:rsidR="00EE7C89">
          <w:rPr>
            <w:noProof/>
            <w:webHidden/>
          </w:rPr>
        </w:r>
        <w:r w:rsidR="00EE7C89">
          <w:rPr>
            <w:noProof/>
            <w:webHidden/>
          </w:rPr>
          <w:fldChar w:fldCharType="separate"/>
        </w:r>
        <w:r w:rsidR="00EE7C89">
          <w:rPr>
            <w:noProof/>
            <w:webHidden/>
          </w:rPr>
          <w:t>45</w:t>
        </w:r>
        <w:r w:rsidR="00EE7C89">
          <w:rPr>
            <w:noProof/>
            <w:webHidden/>
          </w:rPr>
          <w:fldChar w:fldCharType="end"/>
        </w:r>
      </w:hyperlink>
    </w:p>
    <w:p w14:paraId="779AD791" w14:textId="44551287" w:rsidR="00EE7C89" w:rsidRDefault="006F112E">
      <w:pPr>
        <w:pStyle w:val="TableofFigures"/>
        <w:tabs>
          <w:tab w:val="right" w:leader="dot" w:pos="7927"/>
        </w:tabs>
        <w:rPr>
          <w:rFonts w:eastAsiaTheme="minorEastAsia"/>
          <w:noProof/>
          <w:sz w:val="22"/>
        </w:rPr>
      </w:pPr>
      <w:hyperlink w:anchor="_Toc531865142" w:history="1">
        <w:r w:rsidR="00EE7C89" w:rsidRPr="00416CB5">
          <w:rPr>
            <w:rStyle w:val="Hyperlink"/>
            <w:noProof/>
          </w:rPr>
          <w:t>Tabel 5.13 Implementasi Fitur Manajemen Kecamatan Access</w:t>
        </w:r>
        <w:r w:rsidR="00EE7C89">
          <w:rPr>
            <w:noProof/>
            <w:webHidden/>
          </w:rPr>
          <w:tab/>
        </w:r>
        <w:r w:rsidR="00EE7C89">
          <w:rPr>
            <w:noProof/>
            <w:webHidden/>
          </w:rPr>
          <w:fldChar w:fldCharType="begin"/>
        </w:r>
        <w:r w:rsidR="00EE7C89">
          <w:rPr>
            <w:noProof/>
            <w:webHidden/>
          </w:rPr>
          <w:instrText xml:space="preserve"> PAGEREF _Toc531865142 \h </w:instrText>
        </w:r>
        <w:r w:rsidR="00EE7C89">
          <w:rPr>
            <w:noProof/>
            <w:webHidden/>
          </w:rPr>
        </w:r>
        <w:r w:rsidR="00EE7C89">
          <w:rPr>
            <w:noProof/>
            <w:webHidden/>
          </w:rPr>
          <w:fldChar w:fldCharType="separate"/>
        </w:r>
        <w:r w:rsidR="00EE7C89">
          <w:rPr>
            <w:noProof/>
            <w:webHidden/>
          </w:rPr>
          <w:t>46</w:t>
        </w:r>
        <w:r w:rsidR="00EE7C89">
          <w:rPr>
            <w:noProof/>
            <w:webHidden/>
          </w:rPr>
          <w:fldChar w:fldCharType="end"/>
        </w:r>
      </w:hyperlink>
    </w:p>
    <w:p w14:paraId="0A4CCF10" w14:textId="23A2B265" w:rsidR="00EE7C89" w:rsidRDefault="006F112E">
      <w:pPr>
        <w:pStyle w:val="TableofFigures"/>
        <w:tabs>
          <w:tab w:val="right" w:leader="dot" w:pos="7927"/>
        </w:tabs>
        <w:rPr>
          <w:rFonts w:eastAsiaTheme="minorEastAsia"/>
          <w:noProof/>
          <w:sz w:val="22"/>
        </w:rPr>
      </w:pPr>
      <w:hyperlink w:anchor="_Toc531865143" w:history="1">
        <w:r w:rsidR="00EE7C89" w:rsidRPr="00416CB5">
          <w:rPr>
            <w:rStyle w:val="Hyperlink"/>
            <w:noProof/>
          </w:rPr>
          <w:t>Tabel 5.14 Implementasi FItur Registrasi Perijinan</w:t>
        </w:r>
        <w:r w:rsidR="00EE7C89">
          <w:rPr>
            <w:noProof/>
            <w:webHidden/>
          </w:rPr>
          <w:tab/>
        </w:r>
        <w:r w:rsidR="00EE7C89">
          <w:rPr>
            <w:noProof/>
            <w:webHidden/>
          </w:rPr>
          <w:fldChar w:fldCharType="begin"/>
        </w:r>
        <w:r w:rsidR="00EE7C89">
          <w:rPr>
            <w:noProof/>
            <w:webHidden/>
          </w:rPr>
          <w:instrText xml:space="preserve"> PAGEREF _Toc531865143 \h </w:instrText>
        </w:r>
        <w:r w:rsidR="00EE7C89">
          <w:rPr>
            <w:noProof/>
            <w:webHidden/>
          </w:rPr>
        </w:r>
        <w:r w:rsidR="00EE7C89">
          <w:rPr>
            <w:noProof/>
            <w:webHidden/>
          </w:rPr>
          <w:fldChar w:fldCharType="separate"/>
        </w:r>
        <w:r w:rsidR="00EE7C89">
          <w:rPr>
            <w:noProof/>
            <w:webHidden/>
          </w:rPr>
          <w:t>47</w:t>
        </w:r>
        <w:r w:rsidR="00EE7C89">
          <w:rPr>
            <w:noProof/>
            <w:webHidden/>
          </w:rPr>
          <w:fldChar w:fldCharType="end"/>
        </w:r>
      </w:hyperlink>
    </w:p>
    <w:p w14:paraId="3FB0562E" w14:textId="39228781" w:rsidR="00EE7C89" w:rsidRDefault="006F112E">
      <w:pPr>
        <w:pStyle w:val="TableofFigures"/>
        <w:tabs>
          <w:tab w:val="right" w:leader="dot" w:pos="7927"/>
        </w:tabs>
        <w:rPr>
          <w:rFonts w:eastAsiaTheme="minorEastAsia"/>
          <w:noProof/>
          <w:sz w:val="22"/>
        </w:rPr>
      </w:pPr>
      <w:hyperlink w:anchor="_Toc531865144" w:history="1">
        <w:r w:rsidR="00EE7C89" w:rsidRPr="00416CB5">
          <w:rPr>
            <w:rStyle w:val="Hyperlink"/>
            <w:noProof/>
          </w:rPr>
          <w:t>Tabel 5.15 Implementasi Fitur Dokumen</w:t>
        </w:r>
        <w:r w:rsidR="00EE7C89">
          <w:rPr>
            <w:noProof/>
            <w:webHidden/>
          </w:rPr>
          <w:tab/>
        </w:r>
        <w:r w:rsidR="00EE7C89">
          <w:rPr>
            <w:noProof/>
            <w:webHidden/>
          </w:rPr>
          <w:fldChar w:fldCharType="begin"/>
        </w:r>
        <w:r w:rsidR="00EE7C89">
          <w:rPr>
            <w:noProof/>
            <w:webHidden/>
          </w:rPr>
          <w:instrText xml:space="preserve"> PAGEREF _Toc531865144 \h </w:instrText>
        </w:r>
        <w:r w:rsidR="00EE7C89">
          <w:rPr>
            <w:noProof/>
            <w:webHidden/>
          </w:rPr>
        </w:r>
        <w:r w:rsidR="00EE7C89">
          <w:rPr>
            <w:noProof/>
            <w:webHidden/>
          </w:rPr>
          <w:fldChar w:fldCharType="separate"/>
        </w:r>
        <w:r w:rsidR="00EE7C89">
          <w:rPr>
            <w:noProof/>
            <w:webHidden/>
          </w:rPr>
          <w:t>49</w:t>
        </w:r>
        <w:r w:rsidR="00EE7C89">
          <w:rPr>
            <w:noProof/>
            <w:webHidden/>
          </w:rPr>
          <w:fldChar w:fldCharType="end"/>
        </w:r>
      </w:hyperlink>
    </w:p>
    <w:p w14:paraId="6AE6F37B" w14:textId="4D28C6A6" w:rsidR="00EE7C89" w:rsidRDefault="006F112E">
      <w:pPr>
        <w:pStyle w:val="TableofFigures"/>
        <w:tabs>
          <w:tab w:val="right" w:leader="dot" w:pos="7927"/>
        </w:tabs>
        <w:rPr>
          <w:rFonts w:eastAsiaTheme="minorEastAsia"/>
          <w:noProof/>
          <w:sz w:val="22"/>
        </w:rPr>
      </w:pPr>
      <w:hyperlink w:anchor="_Toc531865145" w:history="1">
        <w:r w:rsidR="00EE7C89" w:rsidRPr="00416CB5">
          <w:rPr>
            <w:rStyle w:val="Hyperlink"/>
            <w:noProof/>
          </w:rPr>
          <w:t>Tabel 5.16 Implementasi Fitur Manajemen Makam</w:t>
        </w:r>
        <w:r w:rsidR="00EE7C89">
          <w:rPr>
            <w:noProof/>
            <w:webHidden/>
          </w:rPr>
          <w:tab/>
        </w:r>
        <w:r w:rsidR="00EE7C89">
          <w:rPr>
            <w:noProof/>
            <w:webHidden/>
          </w:rPr>
          <w:fldChar w:fldCharType="begin"/>
        </w:r>
        <w:r w:rsidR="00EE7C89">
          <w:rPr>
            <w:noProof/>
            <w:webHidden/>
          </w:rPr>
          <w:instrText xml:space="preserve"> PAGEREF _Toc531865145 \h </w:instrText>
        </w:r>
        <w:r w:rsidR="00EE7C89">
          <w:rPr>
            <w:noProof/>
            <w:webHidden/>
          </w:rPr>
        </w:r>
        <w:r w:rsidR="00EE7C89">
          <w:rPr>
            <w:noProof/>
            <w:webHidden/>
          </w:rPr>
          <w:fldChar w:fldCharType="separate"/>
        </w:r>
        <w:r w:rsidR="00EE7C89">
          <w:rPr>
            <w:noProof/>
            <w:webHidden/>
          </w:rPr>
          <w:t>56</w:t>
        </w:r>
        <w:r w:rsidR="00EE7C89">
          <w:rPr>
            <w:noProof/>
            <w:webHidden/>
          </w:rPr>
          <w:fldChar w:fldCharType="end"/>
        </w:r>
      </w:hyperlink>
    </w:p>
    <w:p w14:paraId="3917AE8B" w14:textId="393D73EB" w:rsidR="00EE7C89" w:rsidRDefault="006F112E">
      <w:pPr>
        <w:pStyle w:val="TableofFigures"/>
        <w:tabs>
          <w:tab w:val="right" w:leader="dot" w:pos="7927"/>
        </w:tabs>
        <w:rPr>
          <w:rFonts w:eastAsiaTheme="minorEastAsia"/>
          <w:noProof/>
          <w:sz w:val="22"/>
        </w:rPr>
      </w:pPr>
      <w:hyperlink w:anchor="_Toc531865146" w:history="1">
        <w:r w:rsidR="00EE7C89" w:rsidRPr="00416CB5">
          <w:rPr>
            <w:rStyle w:val="Hyperlink"/>
            <w:noProof/>
          </w:rPr>
          <w:t>Tabel 5.17 Implementasi Fitur Manajemen Blok Makam</w:t>
        </w:r>
        <w:r w:rsidR="00EE7C89">
          <w:rPr>
            <w:noProof/>
            <w:webHidden/>
          </w:rPr>
          <w:tab/>
        </w:r>
        <w:r w:rsidR="00EE7C89">
          <w:rPr>
            <w:noProof/>
            <w:webHidden/>
          </w:rPr>
          <w:fldChar w:fldCharType="begin"/>
        </w:r>
        <w:r w:rsidR="00EE7C89">
          <w:rPr>
            <w:noProof/>
            <w:webHidden/>
          </w:rPr>
          <w:instrText xml:space="preserve"> PAGEREF _Toc531865146 \h </w:instrText>
        </w:r>
        <w:r w:rsidR="00EE7C89">
          <w:rPr>
            <w:noProof/>
            <w:webHidden/>
          </w:rPr>
        </w:r>
        <w:r w:rsidR="00EE7C89">
          <w:rPr>
            <w:noProof/>
            <w:webHidden/>
          </w:rPr>
          <w:fldChar w:fldCharType="separate"/>
        </w:r>
        <w:r w:rsidR="00EE7C89">
          <w:rPr>
            <w:noProof/>
            <w:webHidden/>
          </w:rPr>
          <w:t>57</w:t>
        </w:r>
        <w:r w:rsidR="00EE7C89">
          <w:rPr>
            <w:noProof/>
            <w:webHidden/>
          </w:rPr>
          <w:fldChar w:fldCharType="end"/>
        </w:r>
      </w:hyperlink>
    </w:p>
    <w:p w14:paraId="5C8FE3E2" w14:textId="416293C6" w:rsidR="00EE7C89" w:rsidRDefault="006F112E">
      <w:pPr>
        <w:pStyle w:val="TableofFigures"/>
        <w:tabs>
          <w:tab w:val="right" w:leader="dot" w:pos="7927"/>
        </w:tabs>
        <w:rPr>
          <w:rFonts w:eastAsiaTheme="minorEastAsia"/>
          <w:noProof/>
          <w:sz w:val="22"/>
        </w:rPr>
      </w:pPr>
      <w:hyperlink w:anchor="_Toc531865147" w:history="1">
        <w:r w:rsidR="00EE7C89" w:rsidRPr="00416CB5">
          <w:rPr>
            <w:rStyle w:val="Hyperlink"/>
            <w:noProof/>
          </w:rPr>
          <w:t>Tabel 5.18 Implementasi Fitur Manajemen Penghuni Makam</w:t>
        </w:r>
        <w:r w:rsidR="00EE7C89">
          <w:rPr>
            <w:noProof/>
            <w:webHidden/>
          </w:rPr>
          <w:tab/>
        </w:r>
        <w:r w:rsidR="00EE7C89">
          <w:rPr>
            <w:noProof/>
            <w:webHidden/>
          </w:rPr>
          <w:fldChar w:fldCharType="begin"/>
        </w:r>
        <w:r w:rsidR="00EE7C89">
          <w:rPr>
            <w:noProof/>
            <w:webHidden/>
          </w:rPr>
          <w:instrText xml:space="preserve"> PAGEREF _Toc531865147 \h </w:instrText>
        </w:r>
        <w:r w:rsidR="00EE7C89">
          <w:rPr>
            <w:noProof/>
            <w:webHidden/>
          </w:rPr>
        </w:r>
        <w:r w:rsidR="00EE7C89">
          <w:rPr>
            <w:noProof/>
            <w:webHidden/>
          </w:rPr>
          <w:fldChar w:fldCharType="separate"/>
        </w:r>
        <w:r w:rsidR="00EE7C89">
          <w:rPr>
            <w:noProof/>
            <w:webHidden/>
          </w:rPr>
          <w:t>59</w:t>
        </w:r>
        <w:r w:rsidR="00EE7C89">
          <w:rPr>
            <w:noProof/>
            <w:webHidden/>
          </w:rPr>
          <w:fldChar w:fldCharType="end"/>
        </w:r>
      </w:hyperlink>
    </w:p>
    <w:p w14:paraId="172649B1" w14:textId="1046BF38" w:rsidR="00EE7C89" w:rsidRDefault="006F112E">
      <w:pPr>
        <w:pStyle w:val="TableofFigures"/>
        <w:tabs>
          <w:tab w:val="right" w:leader="dot" w:pos="7927"/>
        </w:tabs>
        <w:rPr>
          <w:rFonts w:eastAsiaTheme="minorEastAsia"/>
          <w:noProof/>
          <w:sz w:val="22"/>
        </w:rPr>
      </w:pPr>
      <w:hyperlink w:anchor="_Toc531865148" w:history="1">
        <w:r w:rsidR="00EE7C89" w:rsidRPr="00416CB5">
          <w:rPr>
            <w:rStyle w:val="Hyperlink"/>
            <w:noProof/>
          </w:rPr>
          <w:t>Tabel 5.19 Implementasi Fitur Authentication</w:t>
        </w:r>
        <w:r w:rsidR="00EE7C89">
          <w:rPr>
            <w:noProof/>
            <w:webHidden/>
          </w:rPr>
          <w:tab/>
        </w:r>
        <w:r w:rsidR="00EE7C89">
          <w:rPr>
            <w:noProof/>
            <w:webHidden/>
          </w:rPr>
          <w:fldChar w:fldCharType="begin"/>
        </w:r>
        <w:r w:rsidR="00EE7C89">
          <w:rPr>
            <w:noProof/>
            <w:webHidden/>
          </w:rPr>
          <w:instrText xml:space="preserve"> PAGEREF _Toc531865148 \h </w:instrText>
        </w:r>
        <w:r w:rsidR="00EE7C89">
          <w:rPr>
            <w:noProof/>
            <w:webHidden/>
          </w:rPr>
        </w:r>
        <w:r w:rsidR="00EE7C89">
          <w:rPr>
            <w:noProof/>
            <w:webHidden/>
          </w:rPr>
          <w:fldChar w:fldCharType="separate"/>
        </w:r>
        <w:r w:rsidR="00EE7C89">
          <w:rPr>
            <w:noProof/>
            <w:webHidden/>
          </w:rPr>
          <w:t>60</w:t>
        </w:r>
        <w:r w:rsidR="00EE7C89">
          <w:rPr>
            <w:noProof/>
            <w:webHidden/>
          </w:rPr>
          <w:fldChar w:fldCharType="end"/>
        </w:r>
      </w:hyperlink>
    </w:p>
    <w:p w14:paraId="32E5D70E" w14:textId="5F5BD923" w:rsidR="00EE7C89" w:rsidRDefault="006F112E">
      <w:pPr>
        <w:pStyle w:val="TableofFigures"/>
        <w:tabs>
          <w:tab w:val="right" w:leader="dot" w:pos="7927"/>
        </w:tabs>
        <w:rPr>
          <w:rFonts w:eastAsiaTheme="minorEastAsia"/>
          <w:noProof/>
          <w:sz w:val="22"/>
        </w:rPr>
      </w:pPr>
      <w:hyperlink w:anchor="_Toc531865149" w:history="1">
        <w:r w:rsidR="00EE7C89" w:rsidRPr="00416CB5">
          <w:rPr>
            <w:rStyle w:val="Hyperlink"/>
            <w:noProof/>
          </w:rPr>
          <w:t>Tabel 5.20 Implementasi Mail Service</w:t>
        </w:r>
        <w:r w:rsidR="00EE7C89">
          <w:rPr>
            <w:noProof/>
            <w:webHidden/>
          </w:rPr>
          <w:tab/>
        </w:r>
        <w:r w:rsidR="00EE7C89">
          <w:rPr>
            <w:noProof/>
            <w:webHidden/>
          </w:rPr>
          <w:fldChar w:fldCharType="begin"/>
        </w:r>
        <w:r w:rsidR="00EE7C89">
          <w:rPr>
            <w:noProof/>
            <w:webHidden/>
          </w:rPr>
          <w:instrText xml:space="preserve"> PAGEREF _Toc531865149 \h </w:instrText>
        </w:r>
        <w:r w:rsidR="00EE7C89">
          <w:rPr>
            <w:noProof/>
            <w:webHidden/>
          </w:rPr>
        </w:r>
        <w:r w:rsidR="00EE7C89">
          <w:rPr>
            <w:noProof/>
            <w:webHidden/>
          </w:rPr>
          <w:fldChar w:fldCharType="separate"/>
        </w:r>
        <w:r w:rsidR="00EE7C89">
          <w:rPr>
            <w:noProof/>
            <w:webHidden/>
          </w:rPr>
          <w:t>61</w:t>
        </w:r>
        <w:r w:rsidR="00EE7C89">
          <w:rPr>
            <w:noProof/>
            <w:webHidden/>
          </w:rPr>
          <w:fldChar w:fldCharType="end"/>
        </w:r>
      </w:hyperlink>
    </w:p>
    <w:p w14:paraId="36780010" w14:textId="3ABB1CD4" w:rsidR="00EE7C89" w:rsidRDefault="006F112E">
      <w:pPr>
        <w:pStyle w:val="TableofFigures"/>
        <w:tabs>
          <w:tab w:val="right" w:leader="dot" w:pos="7927"/>
        </w:tabs>
        <w:rPr>
          <w:rFonts w:eastAsiaTheme="minorEastAsia"/>
          <w:noProof/>
          <w:sz w:val="22"/>
        </w:rPr>
      </w:pPr>
      <w:hyperlink w:anchor="_Toc531865150" w:history="1">
        <w:r w:rsidR="00EE7C89" w:rsidRPr="00416CB5">
          <w:rPr>
            <w:rStyle w:val="Hyperlink"/>
            <w:noProof/>
          </w:rPr>
          <w:t>Tabel 5.21 Implementasi Mail Notification</w:t>
        </w:r>
        <w:r w:rsidR="00EE7C89">
          <w:rPr>
            <w:noProof/>
            <w:webHidden/>
          </w:rPr>
          <w:tab/>
        </w:r>
        <w:r w:rsidR="00EE7C89">
          <w:rPr>
            <w:noProof/>
            <w:webHidden/>
          </w:rPr>
          <w:fldChar w:fldCharType="begin"/>
        </w:r>
        <w:r w:rsidR="00EE7C89">
          <w:rPr>
            <w:noProof/>
            <w:webHidden/>
          </w:rPr>
          <w:instrText xml:space="preserve"> PAGEREF _Toc531865150 \h </w:instrText>
        </w:r>
        <w:r w:rsidR="00EE7C89">
          <w:rPr>
            <w:noProof/>
            <w:webHidden/>
          </w:rPr>
        </w:r>
        <w:r w:rsidR="00EE7C89">
          <w:rPr>
            <w:noProof/>
            <w:webHidden/>
          </w:rPr>
          <w:fldChar w:fldCharType="separate"/>
        </w:r>
        <w:r w:rsidR="00EE7C89">
          <w:rPr>
            <w:noProof/>
            <w:webHidden/>
          </w:rPr>
          <w:t>62</w:t>
        </w:r>
        <w:r w:rsidR="00EE7C89">
          <w:rPr>
            <w:noProof/>
            <w:webHidden/>
          </w:rPr>
          <w:fldChar w:fldCharType="end"/>
        </w:r>
      </w:hyperlink>
    </w:p>
    <w:p w14:paraId="1AFD42C1" w14:textId="6B5AD972" w:rsidR="001A2898" w:rsidRDefault="00524B45" w:rsidP="001A2898">
      <w:pPr>
        <w:jc w:val="center"/>
        <w:sectPr w:rsidR="001A2898" w:rsidSect="001D6D1D">
          <w:footerReference w:type="default" r:id="rId11"/>
          <w:pgSz w:w="11906" w:h="16838" w:code="9"/>
          <w:pgMar w:top="1985" w:right="1701" w:bottom="1701" w:left="2268" w:header="720" w:footer="720" w:gutter="0"/>
          <w:pgNumType w:fmt="lowerRoman" w:start="1"/>
          <w:cols w:space="720"/>
          <w:docGrid w:linePitch="360"/>
        </w:sectPr>
      </w:pPr>
      <w:r>
        <w:fldChar w:fldCharType="end"/>
      </w:r>
    </w:p>
    <w:p w14:paraId="00F6B34B" w14:textId="77777777" w:rsidR="00767EFA" w:rsidRDefault="00767EFA" w:rsidP="00D948B2">
      <w:pPr>
        <w:pStyle w:val="Heading1"/>
      </w:pPr>
      <w:bookmarkStart w:id="6" w:name="_Toc531864912"/>
      <w:r>
        <w:lastRenderedPageBreak/>
        <w:t>PENDAHULUAN</w:t>
      </w:r>
      <w:bookmarkEnd w:id="6"/>
    </w:p>
    <w:p w14:paraId="1348FB2C" w14:textId="77777777" w:rsidR="00767EFA" w:rsidRPr="00767EFA" w:rsidRDefault="00767EFA" w:rsidP="009B39EF">
      <w:pPr>
        <w:pStyle w:val="Heading2"/>
        <w:ind w:left="720"/>
      </w:pPr>
      <w:r>
        <w:t xml:space="preserve"> </w:t>
      </w:r>
      <w:bookmarkStart w:id="7" w:name="_Toc531864913"/>
      <w:r>
        <w:t>Latar Belakang</w:t>
      </w:r>
      <w:bookmarkEnd w:id="7"/>
    </w:p>
    <w:p w14:paraId="6E1D5EAF" w14:textId="4B16D619" w:rsidR="00FE5390" w:rsidRDefault="00251B03" w:rsidP="00251B03">
      <w:pPr>
        <w:ind w:left="720" w:firstLine="556"/>
        <w:jc w:val="both"/>
      </w:pPr>
      <w:r w:rsidRPr="00A40C39">
        <w:t xml:space="preserve">Dinas Komunikasi dan Informatika Kota </w:t>
      </w:r>
      <w:r w:rsidR="00A37704">
        <w:t>Malang</w:t>
      </w:r>
      <w:r>
        <w:t xml:space="preserve"> adalah instansi negara yang memiliki tugas untuk menyusun dan melaksanakan kebijakan pemeri</w:t>
      </w:r>
      <w:r w:rsidR="0031634D">
        <w:t>ntahan dalam bidang informatika.</w:t>
      </w:r>
      <w:r>
        <w:t xml:space="preserve"> </w:t>
      </w:r>
      <w:r w:rsidR="0031634D">
        <w:t xml:space="preserve">Dinas komunikasi dan informatika kota </w:t>
      </w:r>
      <w:r w:rsidR="00A37704">
        <w:t>Malang</w:t>
      </w:r>
      <w:r w:rsidR="0031634D">
        <w:t xml:space="preserve"> </w:t>
      </w:r>
      <w:r w:rsidR="00651CB4">
        <w:t xml:space="preserve">dibentuk </w:t>
      </w:r>
      <w:r w:rsidR="00651CB4" w:rsidRPr="00651CB4">
        <w:t>ini dibentuk untuk memenuhi keten</w:t>
      </w:r>
      <w:r w:rsidR="00633D82">
        <w:t>tuan peraturan pemerintah nomor</w:t>
      </w:r>
      <w:r w:rsidR="00DE2017">
        <w:t xml:space="preserve"> </w:t>
      </w:r>
      <w:r w:rsidR="00651CB4" w:rsidRPr="00651CB4">
        <w:t>41 tahun 2007 tentang organisasi perangkat daerah serta memperhatikan kebutuhan pelayanan masyarakat sebagai hasil analisa tim analisis jabatan dan pengukuran beban kerja dalam rangka pengembangan dan pengelolaan teknologi informasi dan komunikasi</w:t>
      </w:r>
      <w:r w:rsidR="00651CB4">
        <w:t xml:space="preserve">. </w:t>
      </w:r>
    </w:p>
    <w:p w14:paraId="7A220812" w14:textId="0962BEFC" w:rsidR="00DE2017" w:rsidRDefault="00651CB4" w:rsidP="00251B03">
      <w:pPr>
        <w:ind w:left="720" w:firstLine="556"/>
        <w:jc w:val="both"/>
      </w:pPr>
      <w:r>
        <w:t>Dinas Komunikasi dan informatika mem</w:t>
      </w:r>
      <w:r w:rsidR="00DE2017">
        <w:t xml:space="preserve">iliki fungsi yaitu meningkatkan pelayanan publik. Salah satu pelayanan publik yang perlu diperhatikan adalah pelayanan perizinan makam. </w:t>
      </w:r>
      <w:r w:rsidR="007E6902">
        <w:t xml:space="preserve">Berdasarkan hasil survei oleh BPS </w:t>
      </w:r>
      <w:r w:rsidR="00A37704">
        <w:t>Malang</w:t>
      </w:r>
      <w:r w:rsidR="007E6902">
        <w:t xml:space="preserve"> nilai indeks kepuasan pelayanan publik memiliki indeks sangat baik, </w:t>
      </w:r>
      <w:proofErr w:type="gramStart"/>
      <w:r w:rsidR="007E6902">
        <w:t>akan</w:t>
      </w:r>
      <w:proofErr w:type="gramEnd"/>
      <w:r w:rsidR="007E6902">
        <w:t xml:space="preserve"> tetapi memiliki </w:t>
      </w:r>
      <w:r w:rsidR="002847AC">
        <w:t>jarak yang signifikan antara ni</w:t>
      </w:r>
      <w:r w:rsidR="007E6902">
        <w:t>lai indeks kepuasan dan nilai indeks harapan</w:t>
      </w:r>
      <w:r w:rsidR="00633D82">
        <w:t xml:space="preserve"> </w:t>
      </w:r>
      <w:r w:rsidR="007E6902">
        <w:t xml:space="preserve">(Pemkot 2015). Sebagai salah satu contoh pelayanan masyarakat adalah perizinan makam. </w:t>
      </w:r>
      <w:r w:rsidR="00DE2017">
        <w:t xml:space="preserve">Pada saat ini perizinan makam dilakukan secara manual oleh ahli waris dengan membuat form perizinan ke upt pemakaman. Dan kemudian melanjutkan permohonan ke </w:t>
      </w:r>
      <w:proofErr w:type="gramStart"/>
      <w:r w:rsidR="00DE2017">
        <w:t>dinas</w:t>
      </w:r>
      <w:proofErr w:type="gramEnd"/>
      <w:r w:rsidR="00DE2017">
        <w:t xml:space="preserve"> </w:t>
      </w:r>
      <w:r w:rsidR="00A748D3">
        <w:t>pemerintahan sekitar</w:t>
      </w:r>
      <w:r w:rsidR="00DE2017">
        <w:t xml:space="preserve"> dan kecamatan.  </w:t>
      </w:r>
      <w:r w:rsidR="001F0001">
        <w:t>Seluruh dokumen masih berbentuk hardcopy dan manaje</w:t>
      </w:r>
      <w:r w:rsidR="00633D82">
        <w:t>men datanya masih sangat manual</w:t>
      </w:r>
      <w:r w:rsidR="00A748D3">
        <w:t>.</w:t>
      </w:r>
      <w:r w:rsidR="002847AC">
        <w:t xml:space="preserve"> </w:t>
      </w:r>
      <w:r w:rsidR="002847AC" w:rsidRPr="002847AC">
        <w:t xml:space="preserve">Penyelesaian pelayanan tersebut membutuhkan waktu 4 hari kerja. Oleh karena itu sistem pelayanan pendataan dan perizinan dinilai kurang efektif dan efisien waktu. </w:t>
      </w:r>
    </w:p>
    <w:p w14:paraId="12B79492" w14:textId="2DC81594" w:rsidR="0074203C" w:rsidRDefault="0074203C" w:rsidP="00251B03">
      <w:pPr>
        <w:ind w:left="720" w:firstLine="556"/>
        <w:jc w:val="both"/>
      </w:pPr>
      <w:r>
        <w:t>Solusi untuk permasalahan pelayanan perizi</w:t>
      </w:r>
      <w:r w:rsidR="00052DC2">
        <w:t>nan makam adalah sebuah sistem E</w:t>
      </w:r>
      <w:r>
        <w:t xml:space="preserve">-makam. E-makam </w:t>
      </w:r>
      <w:r w:rsidR="00251B03">
        <w:t xml:space="preserve">adalah sebuah sistem berbasis web ditujukan untuk membuat proses </w:t>
      </w:r>
      <w:r w:rsidR="00455CC3">
        <w:t>perizinan makam lebih sederhana</w:t>
      </w:r>
      <w:r>
        <w:t xml:space="preserve">. Penulisan form perizinan hanya cukup sekali dan sisanya merupakan data scan. Proses permohonan ke </w:t>
      </w:r>
      <w:proofErr w:type="gramStart"/>
      <w:r>
        <w:t>dinas</w:t>
      </w:r>
      <w:proofErr w:type="gramEnd"/>
      <w:r>
        <w:t xml:space="preserve"> </w:t>
      </w:r>
      <w:r w:rsidR="00A748D3">
        <w:t xml:space="preserve">pemerintahan </w:t>
      </w:r>
      <w:r>
        <w:t>dan kecamatan juga lebih sederhana dengan click sebuah tombol maka surat permohonan dan perizinan akan di generate lalu diteruskan ke t</w:t>
      </w:r>
      <w:r w:rsidR="00633D82">
        <w:t>ahap berikutnya secara otomatis</w:t>
      </w:r>
      <w:r>
        <w:t>.</w:t>
      </w:r>
      <w:r w:rsidR="00633D82">
        <w:t xml:space="preserve"> </w:t>
      </w:r>
      <w:r w:rsidR="00633D82" w:rsidRPr="00633D82">
        <w:rPr>
          <w:i/>
        </w:rPr>
        <w:t>M</w:t>
      </w:r>
      <w:r w:rsidR="00BD48B4" w:rsidRPr="00633D82">
        <w:rPr>
          <w:i/>
        </w:rPr>
        <w:t>aintain</w:t>
      </w:r>
      <w:r w:rsidR="00BD48B4">
        <w:t xml:space="preserve"> data tpu,</w:t>
      </w:r>
      <w:r w:rsidR="00633D82">
        <w:t xml:space="preserve"> </w:t>
      </w:r>
      <w:proofErr w:type="gramStart"/>
      <w:r w:rsidR="00BD48B4">
        <w:t>blok</w:t>
      </w:r>
      <w:proofErr w:type="gramEnd"/>
      <w:r w:rsidR="00BD48B4">
        <w:t xml:space="preserve"> makam,</w:t>
      </w:r>
      <w:r w:rsidR="00633D82">
        <w:t xml:space="preserve"> </w:t>
      </w:r>
      <w:r w:rsidR="00BD48B4">
        <w:t xml:space="preserve">makam serta penghuni makam juga akan </w:t>
      </w:r>
      <w:r w:rsidR="00633D82">
        <w:t xml:space="preserve">menjadi </w:t>
      </w:r>
      <w:r w:rsidR="00BD48B4">
        <w:t xml:space="preserve">lebih </w:t>
      </w:r>
      <w:r w:rsidR="00BD48B4" w:rsidRPr="00633D82">
        <w:rPr>
          <w:i/>
        </w:rPr>
        <w:t>traceable</w:t>
      </w:r>
      <w:r w:rsidR="00BD48B4">
        <w:t xml:space="preserve"> kare</w:t>
      </w:r>
      <w:r w:rsidR="00633D82">
        <w:t>n</w:t>
      </w:r>
      <w:r w:rsidR="00BD48B4">
        <w:t>a datanya berbentuk digital</w:t>
      </w:r>
      <w:r w:rsidR="00633D82">
        <w:t>.</w:t>
      </w:r>
    </w:p>
    <w:p w14:paraId="1BD64F79" w14:textId="325E8F3B" w:rsidR="006F0468" w:rsidRDefault="00052DC2" w:rsidP="007E6902">
      <w:pPr>
        <w:ind w:left="720" w:firstLine="556"/>
        <w:jc w:val="both"/>
      </w:pPr>
      <w:r>
        <w:t>Sistem E</w:t>
      </w:r>
      <w:r w:rsidR="006F0468">
        <w:t xml:space="preserve">-makam adalah sebuah sistem yang cukup kompleks jika dilihat dari berapa banyak fungsi yang di butuhkan. </w:t>
      </w:r>
      <w:r w:rsidR="008274B0">
        <w:t xml:space="preserve">Implementasinya kemungkinan besar pasti </w:t>
      </w:r>
      <w:proofErr w:type="gramStart"/>
      <w:r w:rsidR="008274B0">
        <w:t>akan</w:t>
      </w:r>
      <w:proofErr w:type="gramEnd"/>
      <w:r w:rsidR="008274B0">
        <w:t xml:space="preserve"> dikerjakan dalam tim. Pengerjaan </w:t>
      </w:r>
      <w:proofErr w:type="gramStart"/>
      <w:r w:rsidR="008274B0">
        <w:t>tim</w:t>
      </w:r>
      <w:proofErr w:type="gramEnd"/>
      <w:r w:rsidR="008274B0">
        <w:t xml:space="preserve"> akan me</w:t>
      </w:r>
      <w:r w:rsidR="00633D82">
        <w:t xml:space="preserve">mungkinkan dimana setiap </w:t>
      </w:r>
      <w:r w:rsidR="003E4A5D" w:rsidRPr="003E4A5D">
        <w:rPr>
          <w:i/>
        </w:rPr>
        <w:t>developer</w:t>
      </w:r>
      <w:r w:rsidR="008274B0">
        <w:t xml:space="preserve"> fungsi menggunakan </w:t>
      </w:r>
      <w:r w:rsidR="002847AC">
        <w:t>Bahasa pemrograman yang berbeda-</w:t>
      </w:r>
      <w:r w:rsidR="00C86488">
        <w:t xml:space="preserve">beda. Dan juga dalam </w:t>
      </w:r>
      <w:r w:rsidR="008274B0">
        <w:t xml:space="preserve">proses </w:t>
      </w:r>
      <w:r w:rsidR="008274B0">
        <w:lastRenderedPageBreak/>
        <w:t xml:space="preserve">pengembangannya juga </w:t>
      </w:r>
      <w:proofErr w:type="gramStart"/>
      <w:r w:rsidR="008274B0">
        <w:t>akan</w:t>
      </w:r>
      <w:proofErr w:type="gramEnd"/>
      <w:r w:rsidR="008274B0">
        <w:t xml:space="preserve"> bersifat </w:t>
      </w:r>
      <w:r w:rsidR="00633D82">
        <w:t>kontinyu jika suatu saat dipe</w:t>
      </w:r>
      <w:r w:rsidR="008274B0">
        <w:t>r</w:t>
      </w:r>
      <w:r w:rsidR="00633D82">
        <w:t>l</w:t>
      </w:r>
      <w:r w:rsidR="008274B0">
        <w:t>ukan sebuah fungsi tambahan</w:t>
      </w:r>
      <w:r w:rsidR="0057427E">
        <w:t xml:space="preserve"> (</w:t>
      </w:r>
      <w:r w:rsidR="006967D2">
        <w:t>Vimalizar et al., 2015</w:t>
      </w:r>
      <w:r w:rsidR="0057427E">
        <w:t>)</w:t>
      </w:r>
      <w:r w:rsidR="008274B0">
        <w:t>.</w:t>
      </w:r>
      <w:r w:rsidR="002847AC">
        <w:t xml:space="preserve"> </w:t>
      </w:r>
    </w:p>
    <w:p w14:paraId="36A1F8D7" w14:textId="6D9DE5E8" w:rsidR="003245BF" w:rsidRPr="00A40C39" w:rsidRDefault="00A37704" w:rsidP="002D5301">
      <w:pPr>
        <w:ind w:left="720" w:firstLine="556"/>
        <w:jc w:val="both"/>
      </w:pPr>
      <w:r>
        <w:t>Penulis</w:t>
      </w:r>
      <w:r w:rsidR="000251A5">
        <w:t xml:space="preserve"> membuat</w:t>
      </w:r>
      <w:r w:rsidR="007E6902">
        <w:t xml:space="preserve"> sebuah</w:t>
      </w:r>
      <w:r w:rsidR="00052DC2">
        <w:t xml:space="preserve"> sistem E</w:t>
      </w:r>
      <w:r w:rsidR="00633D82">
        <w:t>-</w:t>
      </w:r>
      <w:r w:rsidR="00251B03">
        <w:t>makam</w:t>
      </w:r>
      <w:r w:rsidR="007E6902">
        <w:t xml:space="preserve"> </w:t>
      </w:r>
      <w:r w:rsidR="00742827">
        <w:t xml:space="preserve">dengan arsitektur micro </w:t>
      </w:r>
      <w:r w:rsidR="003A3AC6" w:rsidRPr="003A3AC6">
        <w:rPr>
          <w:i/>
        </w:rPr>
        <w:t>service</w:t>
      </w:r>
      <w:r w:rsidR="00251B03">
        <w:t>.</w:t>
      </w:r>
      <w:r w:rsidR="00E46800">
        <w:t xml:space="preserve"> Arsitek</w:t>
      </w:r>
      <w:r>
        <w:t xml:space="preserve">tur micro </w:t>
      </w:r>
      <w:r w:rsidR="003A3AC6" w:rsidRPr="003A3AC6">
        <w:rPr>
          <w:i/>
        </w:rPr>
        <w:t>service</w:t>
      </w:r>
      <w:r w:rsidR="00E46800">
        <w:t xml:space="preserve"> menstrukturkan aplikasi kedalam beberapa kumpulan </w:t>
      </w:r>
      <w:r w:rsidR="003A3AC6" w:rsidRPr="003A3AC6">
        <w:rPr>
          <w:i/>
        </w:rPr>
        <w:t>service</w:t>
      </w:r>
      <w:r w:rsidR="008C54C1">
        <w:t>-</w:t>
      </w:r>
      <w:r w:rsidR="003A3AC6" w:rsidRPr="003A3AC6">
        <w:rPr>
          <w:i/>
        </w:rPr>
        <w:t>service</w:t>
      </w:r>
      <w:r w:rsidR="00633D82">
        <w:t xml:space="preserve"> kecil</w:t>
      </w:r>
      <w:r w:rsidR="00742827">
        <w:t>.</w:t>
      </w:r>
      <w:r w:rsidR="00C86488">
        <w:t xml:space="preserve"> Hal ini </w:t>
      </w:r>
      <w:r w:rsidR="00251B03">
        <w:t>dituj</w:t>
      </w:r>
      <w:r w:rsidR="009D1D0C">
        <w:t xml:space="preserve">ukan untuk </w:t>
      </w:r>
      <w:r w:rsidR="00742827">
        <w:t xml:space="preserve">mempermudah </w:t>
      </w:r>
      <w:r w:rsidR="003E4A5D" w:rsidRPr="003E4A5D">
        <w:rPr>
          <w:i/>
        </w:rPr>
        <w:t>developer</w:t>
      </w:r>
      <w:r w:rsidR="00742827">
        <w:t xml:space="preserve"> untuk membuat sist</w:t>
      </w:r>
      <w:r w:rsidR="008C54C1">
        <w:t>em yang be</w:t>
      </w:r>
      <w:r w:rsidR="009B510A">
        <w:t xml:space="preserve">kerja sebagai </w:t>
      </w:r>
      <w:proofErr w:type="gramStart"/>
      <w:r w:rsidR="009B510A">
        <w:t>tim</w:t>
      </w:r>
      <w:proofErr w:type="gramEnd"/>
      <w:r w:rsidR="00C7180B">
        <w:t xml:space="preserve"> dalam sebuah projek bersk</w:t>
      </w:r>
      <w:r w:rsidR="00FA1C03">
        <w:t xml:space="preserve">ala besar dan bersifat kontinyu. </w:t>
      </w:r>
      <w:r w:rsidR="008C54C1">
        <w:t>D</w:t>
      </w:r>
      <w:r w:rsidR="008C54C1" w:rsidRPr="008C54C1">
        <w:t xml:space="preserve">engan dipecahnya layanan menjadi </w:t>
      </w:r>
      <w:proofErr w:type="gramStart"/>
      <w:r w:rsidR="008C54C1" w:rsidRPr="008C54C1">
        <w:t>blok</w:t>
      </w:r>
      <w:proofErr w:type="gramEnd"/>
      <w:r w:rsidR="008C54C1" w:rsidRPr="008C54C1">
        <w:t xml:space="preserve"> </w:t>
      </w:r>
      <w:r w:rsidR="003A3AC6" w:rsidRPr="003A3AC6">
        <w:rPr>
          <w:i/>
        </w:rPr>
        <w:t>service</w:t>
      </w:r>
      <w:r w:rsidR="008C54C1">
        <w:t xml:space="preserve"> </w:t>
      </w:r>
      <w:r w:rsidR="008C54C1" w:rsidRPr="008C54C1">
        <w:t>yang lebih kecil</w:t>
      </w:r>
      <w:r w:rsidR="008C54C1">
        <w:t>,</w:t>
      </w:r>
      <w:r w:rsidR="008C54C1" w:rsidRPr="008C54C1">
        <w:t xml:space="preserve"> deployment dapat berjalan terpisah serta waktu deployment juga semakin berkurang.</w:t>
      </w:r>
      <w:r w:rsidR="008C54C1">
        <w:t xml:space="preserve"> </w:t>
      </w:r>
      <w:r w:rsidR="00633D82">
        <w:t>S</w:t>
      </w:r>
      <w:r w:rsidR="00052DC2">
        <w:t>istem E</w:t>
      </w:r>
      <w:r w:rsidR="00C4267C">
        <w:t xml:space="preserve">-makam kami </w:t>
      </w:r>
      <w:proofErr w:type="gramStart"/>
      <w:r w:rsidR="00C4267C">
        <w:t>akan</w:t>
      </w:r>
      <w:proofErr w:type="gramEnd"/>
      <w:r w:rsidR="00C4267C">
        <w:t xml:space="preserve"> menerima </w:t>
      </w:r>
      <w:r w:rsidR="003740F4" w:rsidRPr="003740F4">
        <w:rPr>
          <w:i/>
        </w:rPr>
        <w:t>request</w:t>
      </w:r>
      <w:r w:rsidR="008C54C1">
        <w:t xml:space="preserve"> dari </w:t>
      </w:r>
      <w:r w:rsidR="003740F4" w:rsidRPr="003740F4">
        <w:rPr>
          <w:i/>
        </w:rPr>
        <w:t>frontend</w:t>
      </w:r>
      <w:r w:rsidR="008C54C1">
        <w:t xml:space="preserve"> dalam bentuk</w:t>
      </w:r>
      <w:r w:rsidR="00C4267C">
        <w:t xml:space="preserve"> URL dan akan di </w:t>
      </w:r>
      <w:r w:rsidR="003740F4" w:rsidRPr="003740F4">
        <w:rPr>
          <w:i/>
        </w:rPr>
        <w:t>routing</w:t>
      </w:r>
      <w:r w:rsidR="00C4267C">
        <w:t xml:space="preserve"> berdasarkan fungsi spesifiknya </w:t>
      </w:r>
      <w:r w:rsidR="000A0BA9">
        <w:t>masing-masing</w:t>
      </w:r>
      <w:r w:rsidR="00C4267C">
        <w:t>.</w:t>
      </w:r>
      <w:r w:rsidR="003A35ED">
        <w:t xml:space="preserve"> </w:t>
      </w:r>
    </w:p>
    <w:p w14:paraId="089EE2EF" w14:textId="77777777" w:rsidR="005A1A53" w:rsidRDefault="005A1A53" w:rsidP="009B39EF">
      <w:pPr>
        <w:pStyle w:val="Heading2"/>
        <w:tabs>
          <w:tab w:val="left" w:pos="450"/>
        </w:tabs>
        <w:ind w:left="810" w:hanging="461"/>
      </w:pPr>
      <w:bookmarkStart w:id="8" w:name="_Toc531864914"/>
      <w:r>
        <w:t>Waktu dan Lokasi PKL</w:t>
      </w:r>
      <w:bookmarkEnd w:id="8"/>
      <w:r>
        <w:t xml:space="preserve"> </w:t>
      </w:r>
    </w:p>
    <w:p w14:paraId="5274ABDC" w14:textId="77777777" w:rsidR="00D948B2" w:rsidRDefault="00D948B2" w:rsidP="00D948B2">
      <w:pPr>
        <w:ind w:left="720" w:firstLine="556"/>
        <w:jc w:val="both"/>
      </w:pPr>
      <w:r>
        <w:t xml:space="preserve">Pelaksanaan PKL ini dilaksanakan </w:t>
      </w:r>
      <w:proofErr w:type="gramStart"/>
      <w:r>
        <w:t>pada</w:t>
      </w:r>
      <w:r w:rsidRPr="00F77798">
        <w:t xml:space="preserve"> :</w:t>
      </w:r>
      <w:proofErr w:type="gramEnd"/>
    </w:p>
    <w:tbl>
      <w:tblPr>
        <w:tblStyle w:val="TableGrid"/>
        <w:tblW w:w="764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1"/>
        <w:gridCol w:w="5299"/>
      </w:tblGrid>
      <w:tr w:rsidR="00D948B2" w14:paraId="3512CC5A" w14:textId="77777777" w:rsidTr="00D948B2">
        <w:tc>
          <w:tcPr>
            <w:tcW w:w="2065" w:type="dxa"/>
          </w:tcPr>
          <w:p w14:paraId="60F20A3C" w14:textId="77777777" w:rsidR="00D948B2" w:rsidRDefault="00D948B2" w:rsidP="00D948B2">
            <w:pPr>
              <w:jc w:val="both"/>
            </w:pPr>
            <w:r>
              <w:t>Tanggal</w:t>
            </w:r>
          </w:p>
        </w:tc>
        <w:tc>
          <w:tcPr>
            <w:tcW w:w="281" w:type="dxa"/>
          </w:tcPr>
          <w:p w14:paraId="407F8E8B" w14:textId="77777777" w:rsidR="00D948B2" w:rsidRDefault="00D948B2" w:rsidP="00D948B2">
            <w:pPr>
              <w:jc w:val="both"/>
            </w:pPr>
            <w:r>
              <w:t>:</w:t>
            </w:r>
          </w:p>
        </w:tc>
        <w:tc>
          <w:tcPr>
            <w:tcW w:w="5299" w:type="dxa"/>
          </w:tcPr>
          <w:p w14:paraId="788C2FCD" w14:textId="77777777" w:rsidR="00D948B2" w:rsidRDefault="00D948B2" w:rsidP="00D948B2">
            <w:pPr>
              <w:jc w:val="both"/>
            </w:pPr>
            <w:r w:rsidRPr="00D948B2">
              <w:t>25 Juni 2018 – 19 September 2018</w:t>
            </w:r>
          </w:p>
        </w:tc>
      </w:tr>
      <w:tr w:rsidR="00D948B2" w14:paraId="3583EA53" w14:textId="77777777" w:rsidTr="00D948B2">
        <w:tc>
          <w:tcPr>
            <w:tcW w:w="2065" w:type="dxa"/>
          </w:tcPr>
          <w:p w14:paraId="2D365C5B" w14:textId="77777777" w:rsidR="00D948B2" w:rsidRDefault="00D948B2" w:rsidP="00D948B2">
            <w:pPr>
              <w:jc w:val="both"/>
            </w:pPr>
            <w:r>
              <w:t>Tempat</w:t>
            </w:r>
          </w:p>
        </w:tc>
        <w:tc>
          <w:tcPr>
            <w:tcW w:w="281" w:type="dxa"/>
          </w:tcPr>
          <w:p w14:paraId="1981E9B9" w14:textId="77777777" w:rsidR="00D948B2" w:rsidRDefault="00D948B2" w:rsidP="00D948B2">
            <w:pPr>
              <w:jc w:val="both"/>
            </w:pPr>
            <w:r>
              <w:t>:</w:t>
            </w:r>
          </w:p>
        </w:tc>
        <w:tc>
          <w:tcPr>
            <w:tcW w:w="5299" w:type="dxa"/>
          </w:tcPr>
          <w:p w14:paraId="4466C442" w14:textId="029D6C8D" w:rsidR="00D948B2" w:rsidRDefault="00D948B2" w:rsidP="00D948B2">
            <w:pPr>
              <w:jc w:val="both"/>
            </w:pPr>
            <w:r w:rsidRPr="00D948B2">
              <w:t>Dinas Komunikasi dan Informatika</w:t>
            </w:r>
            <w:r w:rsidR="008C54C1">
              <w:t xml:space="preserve"> Kota </w:t>
            </w:r>
            <w:r w:rsidR="00A37704">
              <w:t>Malang</w:t>
            </w:r>
          </w:p>
        </w:tc>
      </w:tr>
      <w:tr w:rsidR="00D948B2" w14:paraId="0B23B06E" w14:textId="77777777" w:rsidTr="00D948B2">
        <w:tc>
          <w:tcPr>
            <w:tcW w:w="2065" w:type="dxa"/>
          </w:tcPr>
          <w:p w14:paraId="20C13D88" w14:textId="77777777" w:rsidR="00D948B2" w:rsidRDefault="00D948B2" w:rsidP="00D948B2">
            <w:pPr>
              <w:jc w:val="both"/>
            </w:pPr>
            <w:r>
              <w:t>Alamat</w:t>
            </w:r>
          </w:p>
        </w:tc>
        <w:tc>
          <w:tcPr>
            <w:tcW w:w="281" w:type="dxa"/>
          </w:tcPr>
          <w:p w14:paraId="306259E8" w14:textId="77777777" w:rsidR="00D948B2" w:rsidRDefault="00D948B2" w:rsidP="00D948B2">
            <w:pPr>
              <w:jc w:val="both"/>
            </w:pPr>
            <w:r>
              <w:t>:</w:t>
            </w:r>
          </w:p>
        </w:tc>
        <w:tc>
          <w:tcPr>
            <w:tcW w:w="5299" w:type="dxa"/>
          </w:tcPr>
          <w:p w14:paraId="481FE868" w14:textId="56F48C8E" w:rsidR="00D948B2" w:rsidRDefault="00D948B2" w:rsidP="00D948B2">
            <w:pPr>
              <w:jc w:val="both"/>
            </w:pPr>
            <w:r>
              <w:t xml:space="preserve">Perkantoran Terpadu, Jl. Mayjend Sungkono Kel.  Arjowinangun, Kec Kedungkandang, Kota </w:t>
            </w:r>
            <w:r w:rsidR="00A37704">
              <w:t>Malang</w:t>
            </w:r>
          </w:p>
        </w:tc>
      </w:tr>
      <w:tr w:rsidR="00D948B2" w14:paraId="46704CF4" w14:textId="77777777" w:rsidTr="008C54C1">
        <w:trPr>
          <w:trHeight w:val="274"/>
        </w:trPr>
        <w:tc>
          <w:tcPr>
            <w:tcW w:w="2065" w:type="dxa"/>
          </w:tcPr>
          <w:p w14:paraId="73342CD9" w14:textId="77777777" w:rsidR="00D948B2" w:rsidRDefault="00D948B2" w:rsidP="00D948B2">
            <w:pPr>
              <w:jc w:val="both"/>
            </w:pPr>
            <w:r>
              <w:t>Waktu</w:t>
            </w:r>
          </w:p>
        </w:tc>
        <w:tc>
          <w:tcPr>
            <w:tcW w:w="281" w:type="dxa"/>
          </w:tcPr>
          <w:p w14:paraId="33A96636" w14:textId="77777777" w:rsidR="00D948B2" w:rsidRDefault="00D948B2" w:rsidP="00D948B2">
            <w:pPr>
              <w:jc w:val="both"/>
            </w:pPr>
            <w:r>
              <w:t>:</w:t>
            </w:r>
          </w:p>
        </w:tc>
        <w:tc>
          <w:tcPr>
            <w:tcW w:w="5299" w:type="dxa"/>
          </w:tcPr>
          <w:p w14:paraId="04C2F652" w14:textId="77777777" w:rsidR="00D948B2" w:rsidRPr="00D948B2" w:rsidRDefault="00455CC3" w:rsidP="00455CC3">
            <w:pPr>
              <w:pStyle w:val="Heading2"/>
              <w:numPr>
                <w:ilvl w:val="0"/>
                <w:numId w:val="0"/>
              </w:numPr>
              <w:spacing w:before="0"/>
              <w:outlineLvl w:val="1"/>
              <w:rPr>
                <w:b w:val="0"/>
                <w:sz w:val="24"/>
              </w:rPr>
            </w:pPr>
            <w:bookmarkStart w:id="9" w:name="_Toc527889683"/>
            <w:bookmarkStart w:id="10" w:name="_Toc527898074"/>
            <w:bookmarkStart w:id="11" w:name="_Toc528219206"/>
            <w:bookmarkStart w:id="12" w:name="_Toc528219336"/>
            <w:bookmarkStart w:id="13" w:name="_Toc528219579"/>
            <w:bookmarkStart w:id="14" w:name="_Toc528295235"/>
            <w:bookmarkStart w:id="15" w:name="_Toc528295509"/>
            <w:bookmarkStart w:id="16" w:name="_Toc528295692"/>
            <w:bookmarkStart w:id="17" w:name="_Toc528296743"/>
            <w:bookmarkStart w:id="18" w:name="_Toc531864915"/>
            <w:r>
              <w:rPr>
                <w:b w:val="0"/>
                <w:sz w:val="24"/>
              </w:rPr>
              <w:t>Senin – Jum’at 08.00 – 16.00</w:t>
            </w:r>
            <w:bookmarkEnd w:id="9"/>
            <w:bookmarkEnd w:id="10"/>
            <w:bookmarkEnd w:id="11"/>
            <w:bookmarkEnd w:id="12"/>
            <w:bookmarkEnd w:id="13"/>
            <w:bookmarkEnd w:id="14"/>
            <w:bookmarkEnd w:id="15"/>
            <w:bookmarkEnd w:id="16"/>
            <w:bookmarkEnd w:id="17"/>
            <w:bookmarkEnd w:id="18"/>
          </w:p>
        </w:tc>
      </w:tr>
      <w:tr w:rsidR="00D948B2" w14:paraId="4F467DBC" w14:textId="77777777" w:rsidTr="00D948B2">
        <w:tc>
          <w:tcPr>
            <w:tcW w:w="2065" w:type="dxa"/>
          </w:tcPr>
          <w:p w14:paraId="5D450A13" w14:textId="77777777" w:rsidR="00D948B2" w:rsidRDefault="00D948B2" w:rsidP="00D948B2">
            <w:pPr>
              <w:jc w:val="both"/>
            </w:pPr>
            <w:r>
              <w:t>Website</w:t>
            </w:r>
          </w:p>
        </w:tc>
        <w:tc>
          <w:tcPr>
            <w:tcW w:w="281" w:type="dxa"/>
          </w:tcPr>
          <w:p w14:paraId="3CA06826" w14:textId="77777777" w:rsidR="00D948B2" w:rsidRDefault="00D948B2" w:rsidP="00D948B2">
            <w:pPr>
              <w:jc w:val="both"/>
            </w:pPr>
            <w:r>
              <w:t>:</w:t>
            </w:r>
          </w:p>
        </w:tc>
        <w:tc>
          <w:tcPr>
            <w:tcW w:w="5299" w:type="dxa"/>
          </w:tcPr>
          <w:p w14:paraId="70C84D32" w14:textId="6D12D5E5" w:rsidR="00D948B2" w:rsidRDefault="00A37704" w:rsidP="00D948B2">
            <w:pPr>
              <w:jc w:val="both"/>
            </w:pPr>
            <w:r>
              <w:t>kominfo.malangkota</w:t>
            </w:r>
            <w:r w:rsidR="00D948B2" w:rsidRPr="00C222E7">
              <w:t>.go.id</w:t>
            </w:r>
          </w:p>
        </w:tc>
      </w:tr>
    </w:tbl>
    <w:p w14:paraId="5E5277D3" w14:textId="77777777" w:rsidR="00D948B2" w:rsidRDefault="00D948B2" w:rsidP="00D948B2">
      <w:pPr>
        <w:jc w:val="both"/>
      </w:pPr>
    </w:p>
    <w:p w14:paraId="1CCBD463" w14:textId="77777777" w:rsidR="00767EFA" w:rsidRPr="00767EFA" w:rsidRDefault="00767EFA" w:rsidP="009B39EF">
      <w:pPr>
        <w:pStyle w:val="Heading2"/>
        <w:ind w:left="810" w:hanging="461"/>
      </w:pPr>
      <w:bookmarkStart w:id="19" w:name="_Toc531864916"/>
      <w:r>
        <w:t>Rumusan Masalah</w:t>
      </w:r>
      <w:bookmarkEnd w:id="19"/>
    </w:p>
    <w:p w14:paraId="529FA1AC" w14:textId="7EC25A7E" w:rsidR="00AF0399" w:rsidRDefault="00AF0399" w:rsidP="00AF0399">
      <w:pPr>
        <w:ind w:left="720" w:firstLine="556"/>
        <w:jc w:val="both"/>
      </w:pPr>
      <w:r w:rsidRPr="00F77798">
        <w:t xml:space="preserve">Berdasarkan latar belakang yang ada dapat disimpulkan rumusan </w:t>
      </w:r>
      <w:proofErr w:type="gramStart"/>
      <w:r w:rsidRPr="00F77798">
        <w:t>masalah :</w:t>
      </w:r>
      <w:proofErr w:type="gramEnd"/>
    </w:p>
    <w:p w14:paraId="0116866B" w14:textId="0FF78867" w:rsidR="001234D3" w:rsidRDefault="001234D3" w:rsidP="001234D3">
      <w:pPr>
        <w:pStyle w:val="ListParagraph"/>
        <w:numPr>
          <w:ilvl w:val="0"/>
          <w:numId w:val="3"/>
        </w:numPr>
        <w:jc w:val="both"/>
      </w:pPr>
      <w:r w:rsidRPr="005A6529">
        <w:t>Bagaimana</w:t>
      </w:r>
      <w:r w:rsidR="00BD48B4">
        <w:t xml:space="preserve"> ran</w:t>
      </w:r>
      <w:r w:rsidR="00633D82">
        <w:t>can</w:t>
      </w:r>
      <w:r w:rsidR="00BD48B4">
        <w:t>gan</w:t>
      </w:r>
      <w:r w:rsidRPr="005A6529">
        <w:t xml:space="preserve"> </w:t>
      </w:r>
      <w:r>
        <w:t xml:space="preserve">arsitektur berbasis micro </w:t>
      </w:r>
      <w:r w:rsidR="003A3AC6" w:rsidRPr="003A3AC6">
        <w:rPr>
          <w:i/>
        </w:rPr>
        <w:t>service</w:t>
      </w:r>
      <w:r>
        <w:t xml:space="preserve"> </w:t>
      </w:r>
      <w:r w:rsidR="00052DC2">
        <w:t>pada sistem E</w:t>
      </w:r>
      <w:r w:rsidR="00BD48B4">
        <w:t>-makam</w:t>
      </w:r>
      <w:r w:rsidRPr="005A6529">
        <w:t>?</w:t>
      </w:r>
    </w:p>
    <w:p w14:paraId="510A16CE" w14:textId="6046DB1B" w:rsidR="009D1D0C" w:rsidRPr="005A6529" w:rsidRDefault="009D1D0C" w:rsidP="009D1D0C">
      <w:pPr>
        <w:pStyle w:val="ListParagraph"/>
        <w:numPr>
          <w:ilvl w:val="0"/>
          <w:numId w:val="3"/>
        </w:numPr>
        <w:jc w:val="both"/>
      </w:pPr>
      <w:r>
        <w:t xml:space="preserve">Bagaimana </w:t>
      </w:r>
      <w:r w:rsidR="006C3E63">
        <w:t>kinerja</w:t>
      </w:r>
      <w:r>
        <w:t xml:space="preserve"> </w:t>
      </w:r>
      <w:r w:rsidR="001418D2" w:rsidRPr="001418D2">
        <w:rPr>
          <w:i/>
        </w:rPr>
        <w:t>Micro</w:t>
      </w:r>
      <w:r w:rsidR="003A3AC6" w:rsidRPr="003A3AC6">
        <w:rPr>
          <w:i/>
        </w:rPr>
        <w:t>service</w:t>
      </w:r>
      <w:r w:rsidR="00052DC2">
        <w:t xml:space="preserve"> pada layanan E</w:t>
      </w:r>
      <w:r>
        <w:t>-makam?</w:t>
      </w:r>
    </w:p>
    <w:p w14:paraId="746ADD8D" w14:textId="77777777" w:rsidR="0087490D" w:rsidRPr="0087490D" w:rsidRDefault="0087490D" w:rsidP="009B39EF">
      <w:pPr>
        <w:pStyle w:val="Heading2"/>
        <w:ind w:left="810" w:hanging="461"/>
      </w:pPr>
      <w:bookmarkStart w:id="20" w:name="_Toc531864917"/>
      <w:r>
        <w:t>Tujuan</w:t>
      </w:r>
      <w:bookmarkEnd w:id="20"/>
    </w:p>
    <w:p w14:paraId="42C26495" w14:textId="635F43D0" w:rsidR="0087490D" w:rsidRDefault="0087490D" w:rsidP="0087490D">
      <w:pPr>
        <w:spacing w:after="0" w:line="240" w:lineRule="auto"/>
        <w:ind w:left="709" w:firstLine="578"/>
        <w:jc w:val="both"/>
        <w:rPr>
          <w:rFonts w:cstheme="minorHAnsi"/>
          <w:szCs w:val="24"/>
        </w:rPr>
      </w:pPr>
      <w:r w:rsidRPr="00971C1D">
        <w:rPr>
          <w:rFonts w:cstheme="minorHAnsi"/>
          <w:szCs w:val="24"/>
        </w:rPr>
        <w:t>Maksud dari diadakannya praktik kerja lapangan pada Fakultas Ilmu Komputer program studi Teknik Informatika Universitas Brawijay</w:t>
      </w:r>
      <w:r>
        <w:rPr>
          <w:rFonts w:cstheme="minorHAnsi"/>
          <w:szCs w:val="24"/>
        </w:rPr>
        <w:t xml:space="preserve">a </w:t>
      </w:r>
      <w:r w:rsidR="00A37704">
        <w:rPr>
          <w:rFonts w:cstheme="minorHAnsi"/>
          <w:szCs w:val="24"/>
        </w:rPr>
        <w:t>Malang</w:t>
      </w:r>
      <w:r>
        <w:rPr>
          <w:rFonts w:cstheme="minorHAnsi"/>
          <w:szCs w:val="24"/>
        </w:rPr>
        <w:t xml:space="preserve"> memiliki beberapa tujuan yaitu sebagai berikut.</w:t>
      </w:r>
    </w:p>
    <w:p w14:paraId="3699736F" w14:textId="77777777" w:rsidR="0087490D" w:rsidRDefault="0087490D" w:rsidP="0087490D">
      <w:pPr>
        <w:spacing w:after="0" w:line="240" w:lineRule="auto"/>
        <w:ind w:left="709"/>
        <w:jc w:val="both"/>
        <w:rPr>
          <w:rFonts w:cstheme="minorHAnsi"/>
          <w:szCs w:val="24"/>
        </w:rPr>
      </w:pPr>
      <w:r>
        <w:rPr>
          <w:rFonts w:cstheme="minorHAnsi"/>
          <w:szCs w:val="24"/>
        </w:rPr>
        <w:t>Tujuan Umum:</w:t>
      </w:r>
    </w:p>
    <w:p w14:paraId="37EE31DB" w14:textId="77777777" w:rsidR="0087490D" w:rsidRPr="00971C1D" w:rsidRDefault="0087490D" w:rsidP="00BB0F4D">
      <w:pPr>
        <w:pStyle w:val="ListParagraph"/>
        <w:numPr>
          <w:ilvl w:val="0"/>
          <w:numId w:val="4"/>
        </w:numPr>
        <w:spacing w:after="200" w:line="240" w:lineRule="auto"/>
        <w:ind w:left="1843"/>
        <w:jc w:val="both"/>
        <w:rPr>
          <w:rFonts w:cstheme="minorHAnsi"/>
          <w:szCs w:val="24"/>
          <w:lang w:eastAsia="zh-CN"/>
        </w:rPr>
      </w:pPr>
      <w:r w:rsidRPr="00971C1D">
        <w:rPr>
          <w:rFonts w:cstheme="minorHAnsi"/>
          <w:szCs w:val="24"/>
          <w:lang w:eastAsia="zh-CN"/>
        </w:rPr>
        <w:t>Membekali mahasiswa agar memiliki pengalaman bekerja pada yang memiliki keterkaitan dengan kajian di bidang Teknologi dan Informasi secara menyeluruh atau sebagian.</w:t>
      </w:r>
    </w:p>
    <w:p w14:paraId="47FB71CE" w14:textId="77777777" w:rsidR="0087490D" w:rsidRPr="00971C1D" w:rsidRDefault="0087490D" w:rsidP="00BB0F4D">
      <w:pPr>
        <w:pStyle w:val="ListParagraph"/>
        <w:numPr>
          <w:ilvl w:val="0"/>
          <w:numId w:val="4"/>
        </w:numPr>
        <w:spacing w:after="200" w:line="240" w:lineRule="auto"/>
        <w:ind w:left="1843"/>
        <w:jc w:val="both"/>
        <w:rPr>
          <w:rFonts w:cstheme="minorHAnsi"/>
          <w:szCs w:val="24"/>
          <w:lang w:eastAsia="zh-CN"/>
        </w:rPr>
      </w:pPr>
      <w:r w:rsidRPr="00971C1D">
        <w:rPr>
          <w:rFonts w:cstheme="minorHAnsi"/>
          <w:szCs w:val="24"/>
          <w:lang w:eastAsia="zh-CN"/>
        </w:rPr>
        <w:t xml:space="preserve">Memberikan wawasan baru bagi mahasiswa di bidang Teknologi dan Informasi. </w:t>
      </w:r>
    </w:p>
    <w:p w14:paraId="1449BE1C" w14:textId="77777777" w:rsidR="0087490D" w:rsidRPr="00971C1D" w:rsidRDefault="0087490D" w:rsidP="00BB0F4D">
      <w:pPr>
        <w:pStyle w:val="ListParagraph"/>
        <w:numPr>
          <w:ilvl w:val="0"/>
          <w:numId w:val="4"/>
        </w:numPr>
        <w:spacing w:after="200" w:line="240" w:lineRule="auto"/>
        <w:ind w:left="1843"/>
        <w:jc w:val="both"/>
        <w:rPr>
          <w:rFonts w:cstheme="minorHAnsi"/>
          <w:szCs w:val="24"/>
          <w:lang w:eastAsia="zh-CN"/>
        </w:rPr>
      </w:pPr>
      <w:r w:rsidRPr="00971C1D">
        <w:rPr>
          <w:rFonts w:cstheme="minorHAnsi"/>
          <w:szCs w:val="24"/>
          <w:lang w:eastAsia="zh-CN"/>
        </w:rPr>
        <w:t>Mahasiswa dapat mengetahui dan memahami rangkaian kegiatan pada perusahaan/institusi tersebut.</w:t>
      </w:r>
    </w:p>
    <w:p w14:paraId="6C0EFC94" w14:textId="77777777" w:rsidR="0087490D" w:rsidRPr="00971C1D" w:rsidRDefault="0087490D" w:rsidP="00BB0F4D">
      <w:pPr>
        <w:pStyle w:val="ListParagraph"/>
        <w:numPr>
          <w:ilvl w:val="0"/>
          <w:numId w:val="4"/>
        </w:numPr>
        <w:spacing w:after="200" w:line="240" w:lineRule="auto"/>
        <w:ind w:left="1843"/>
        <w:jc w:val="both"/>
        <w:rPr>
          <w:rFonts w:cstheme="minorHAnsi"/>
          <w:szCs w:val="24"/>
          <w:lang w:eastAsia="zh-CN"/>
        </w:rPr>
      </w:pPr>
      <w:r w:rsidRPr="00971C1D">
        <w:rPr>
          <w:rFonts w:cstheme="minorHAnsi"/>
          <w:szCs w:val="24"/>
          <w:lang w:eastAsia="zh-CN"/>
        </w:rPr>
        <w:lastRenderedPageBreak/>
        <w:t>Mahasiswa dapat membandingkan kajian teoritis dengan kenyataan di lapangan serta belajar mengambil sikap (menempatkan diri) di dalam bekerja sehubungan dengan keterkaitan berbagai aspek/bidang dalam suatu perusahaan/institusi.</w:t>
      </w:r>
    </w:p>
    <w:p w14:paraId="15FCB3C0" w14:textId="77777777" w:rsidR="0087490D" w:rsidRDefault="0087490D" w:rsidP="00BB0F4D">
      <w:pPr>
        <w:pStyle w:val="ListParagraph"/>
        <w:numPr>
          <w:ilvl w:val="0"/>
          <w:numId w:val="4"/>
        </w:numPr>
        <w:spacing w:after="200" w:line="240" w:lineRule="auto"/>
        <w:ind w:left="1843"/>
        <w:jc w:val="both"/>
        <w:rPr>
          <w:rFonts w:cstheme="minorHAnsi"/>
          <w:szCs w:val="24"/>
          <w:lang w:eastAsia="zh-CN"/>
        </w:rPr>
      </w:pPr>
      <w:r w:rsidRPr="00971C1D">
        <w:rPr>
          <w:rFonts w:cstheme="minorHAnsi"/>
          <w:szCs w:val="24"/>
          <w:lang w:eastAsia="zh-CN"/>
        </w:rPr>
        <w:t>Sebagai hasil praktik lapangan diharapkan memberi kemampuan pada mahasiswa untuk mengidentifikasi masalah dan belajar menganalisanya.</w:t>
      </w:r>
    </w:p>
    <w:p w14:paraId="1A889B81" w14:textId="77777777" w:rsidR="0087490D" w:rsidRPr="0087490D" w:rsidRDefault="0087490D" w:rsidP="00BB0F4D">
      <w:pPr>
        <w:pStyle w:val="ListParagraph"/>
        <w:numPr>
          <w:ilvl w:val="0"/>
          <w:numId w:val="4"/>
        </w:numPr>
        <w:ind w:left="1843"/>
        <w:jc w:val="both"/>
      </w:pPr>
      <w:r w:rsidRPr="0087490D">
        <w:rPr>
          <w:rFonts w:cstheme="minorHAnsi"/>
          <w:szCs w:val="24"/>
        </w:rPr>
        <w:t>Untuk menguji kemampuan mahasiswa dan menjadikannya sebagai tolak ukur terhadap ilmu yang didapat sesuai dengan bidangnya selama kuliah.</w:t>
      </w:r>
    </w:p>
    <w:p w14:paraId="05C253AC" w14:textId="77777777" w:rsidR="0087490D" w:rsidRDefault="0087490D" w:rsidP="0087490D">
      <w:pPr>
        <w:ind w:left="709"/>
        <w:jc w:val="both"/>
      </w:pPr>
      <w:r>
        <w:t>Tujuan Khusus:</w:t>
      </w:r>
    </w:p>
    <w:p w14:paraId="0B109C9E" w14:textId="4143F732" w:rsidR="0087490D" w:rsidRDefault="00082265" w:rsidP="00BB0F4D">
      <w:pPr>
        <w:pStyle w:val="ListParagraph"/>
        <w:numPr>
          <w:ilvl w:val="0"/>
          <w:numId w:val="5"/>
        </w:numPr>
        <w:ind w:left="1843"/>
        <w:jc w:val="both"/>
      </w:pPr>
      <w:r>
        <w:t xml:space="preserve">Untuk mengetahui </w:t>
      </w:r>
      <w:proofErr w:type="gramStart"/>
      <w:r>
        <w:t>cara</w:t>
      </w:r>
      <w:proofErr w:type="gramEnd"/>
      <w:r>
        <w:t xml:space="preserve"> melakukan pera</w:t>
      </w:r>
      <w:r w:rsidR="009D1D0C">
        <w:t xml:space="preserve">ncangan sistem terdistribusi </w:t>
      </w:r>
      <w:r w:rsidR="00167B5D">
        <w:t xml:space="preserve">berbasis </w:t>
      </w:r>
      <w:r w:rsidR="001418D2" w:rsidRPr="001418D2">
        <w:rPr>
          <w:i/>
        </w:rPr>
        <w:t>micro</w:t>
      </w:r>
      <w:r w:rsidR="003A3AC6" w:rsidRPr="003A3AC6">
        <w:rPr>
          <w:i/>
        </w:rPr>
        <w:t>service</w:t>
      </w:r>
      <w:r w:rsidR="00167B5D">
        <w:t xml:space="preserve"> </w:t>
      </w:r>
      <w:r w:rsidR="009D1D0C">
        <w:t xml:space="preserve">pada layanan E-Makam Kota </w:t>
      </w:r>
      <w:r w:rsidR="00A37704">
        <w:t>Malang</w:t>
      </w:r>
      <w:r>
        <w:t>.</w:t>
      </w:r>
    </w:p>
    <w:p w14:paraId="1755168B" w14:textId="10A3FB3D" w:rsidR="00974AAE" w:rsidRDefault="00974AAE" w:rsidP="00BB0F4D">
      <w:pPr>
        <w:pStyle w:val="ListParagraph"/>
        <w:numPr>
          <w:ilvl w:val="0"/>
          <w:numId w:val="5"/>
        </w:numPr>
        <w:ind w:left="1843"/>
        <w:jc w:val="both"/>
      </w:pPr>
      <w:r>
        <w:rPr>
          <w:lang w:val="id-ID"/>
        </w:rPr>
        <w:t xml:space="preserve">Untuk </w:t>
      </w:r>
      <w:r w:rsidR="009D1D0C">
        <w:rPr>
          <w:lang w:val="id-ID"/>
        </w:rPr>
        <w:t xml:space="preserve">menyediakan sistem pelayanan yang lebih efisien kepada </w:t>
      </w:r>
      <w:r w:rsidR="009D1D0C">
        <w:t>pengguna layanan E-Makam</w:t>
      </w:r>
      <w:r w:rsidR="009D1D0C">
        <w:rPr>
          <w:lang w:val="id-ID"/>
        </w:rPr>
        <w:t xml:space="preserve"> Pemerintah kota </w:t>
      </w:r>
      <w:r w:rsidR="00A37704">
        <w:rPr>
          <w:lang w:val="id-ID"/>
        </w:rPr>
        <w:t>Malang</w:t>
      </w:r>
      <w:r w:rsidR="007035DB">
        <w:rPr>
          <w:lang w:val="id-ID"/>
        </w:rPr>
        <w:t>.</w:t>
      </w:r>
    </w:p>
    <w:p w14:paraId="364E8E5D" w14:textId="77777777" w:rsidR="0087490D" w:rsidRPr="0087490D" w:rsidRDefault="0087490D" w:rsidP="00082265">
      <w:pPr>
        <w:pStyle w:val="Heading2"/>
        <w:ind w:left="709"/>
      </w:pPr>
      <w:r>
        <w:t xml:space="preserve"> </w:t>
      </w:r>
      <w:bookmarkStart w:id="21" w:name="_Toc531864918"/>
      <w:r>
        <w:t>Manfaat</w:t>
      </w:r>
      <w:bookmarkEnd w:id="21"/>
    </w:p>
    <w:p w14:paraId="7EB864A4" w14:textId="1663A903" w:rsidR="0087490D" w:rsidRPr="00D53CB7" w:rsidRDefault="0087490D" w:rsidP="0087490D">
      <w:pPr>
        <w:spacing w:after="0" w:line="240" w:lineRule="auto"/>
        <w:ind w:left="709" w:firstLine="578"/>
        <w:jc w:val="both"/>
        <w:rPr>
          <w:rFonts w:cstheme="minorHAnsi"/>
          <w:szCs w:val="24"/>
        </w:rPr>
      </w:pPr>
      <w:r w:rsidRPr="00D53CB7">
        <w:rPr>
          <w:rFonts w:cstheme="minorHAnsi"/>
          <w:szCs w:val="24"/>
        </w:rPr>
        <w:t xml:space="preserve">Adapun manfaat diadakannya praktik kerja lapangan pada </w:t>
      </w:r>
      <w:r>
        <w:rPr>
          <w:rFonts w:cstheme="minorHAnsi"/>
          <w:szCs w:val="24"/>
        </w:rPr>
        <w:t xml:space="preserve">Dinas Komunikasi dan Informatika Kota </w:t>
      </w:r>
      <w:r w:rsidR="00A37704">
        <w:rPr>
          <w:rFonts w:cstheme="minorHAnsi"/>
          <w:szCs w:val="24"/>
        </w:rPr>
        <w:t>Malang</w:t>
      </w:r>
      <w:r>
        <w:rPr>
          <w:rFonts w:cstheme="minorHAnsi"/>
          <w:szCs w:val="24"/>
        </w:rPr>
        <w:t xml:space="preserve"> adalah sebagai berikut.</w:t>
      </w:r>
    </w:p>
    <w:p w14:paraId="02F9E623" w14:textId="77777777" w:rsidR="0087490D" w:rsidRPr="00D53CB7" w:rsidRDefault="0087490D" w:rsidP="0087490D">
      <w:pPr>
        <w:spacing w:after="0" w:line="240" w:lineRule="auto"/>
        <w:ind w:left="567" w:firstLine="142"/>
        <w:jc w:val="both"/>
        <w:rPr>
          <w:rFonts w:cstheme="minorHAnsi"/>
          <w:b/>
          <w:szCs w:val="24"/>
        </w:rPr>
      </w:pPr>
      <w:r w:rsidRPr="00D53CB7">
        <w:rPr>
          <w:rFonts w:cstheme="minorHAnsi"/>
          <w:b/>
          <w:szCs w:val="24"/>
        </w:rPr>
        <w:t>Bagi Mahasiswa</w:t>
      </w:r>
    </w:p>
    <w:p w14:paraId="47FE783F" w14:textId="77777777" w:rsidR="0087490D" w:rsidRPr="00D53CB7" w:rsidRDefault="0087490D" w:rsidP="00BB0F4D">
      <w:pPr>
        <w:pStyle w:val="ListParagraph"/>
        <w:numPr>
          <w:ilvl w:val="0"/>
          <w:numId w:val="6"/>
        </w:numPr>
        <w:spacing w:after="0" w:line="240" w:lineRule="auto"/>
        <w:ind w:left="1843"/>
        <w:jc w:val="both"/>
        <w:rPr>
          <w:rFonts w:cstheme="minorHAnsi"/>
          <w:szCs w:val="24"/>
        </w:rPr>
      </w:pPr>
      <w:r w:rsidRPr="00D53CB7">
        <w:rPr>
          <w:rFonts w:cstheme="minorHAnsi"/>
          <w:szCs w:val="24"/>
        </w:rPr>
        <w:t xml:space="preserve">Dengan mengikuti kegiatan praktik kerja lapangan mahasiswa mampu memperoleh pengalaman secara nyata bagaimana </w:t>
      </w:r>
      <w:proofErr w:type="gramStart"/>
      <w:r w:rsidRPr="00D53CB7">
        <w:rPr>
          <w:rFonts w:cstheme="minorHAnsi"/>
          <w:szCs w:val="24"/>
        </w:rPr>
        <w:t>kultur</w:t>
      </w:r>
      <w:proofErr w:type="gramEnd"/>
      <w:r w:rsidRPr="00D53CB7">
        <w:rPr>
          <w:rFonts w:cstheme="minorHAnsi"/>
          <w:szCs w:val="24"/>
        </w:rPr>
        <w:t xml:space="preserve"> dan cara bekerja secara nyata pada sebuah perusahaan.</w:t>
      </w:r>
    </w:p>
    <w:p w14:paraId="0857F730" w14:textId="77777777" w:rsidR="0087490D" w:rsidRPr="00D53CB7" w:rsidRDefault="0087490D" w:rsidP="00BB0F4D">
      <w:pPr>
        <w:pStyle w:val="ListParagraph"/>
        <w:numPr>
          <w:ilvl w:val="0"/>
          <w:numId w:val="6"/>
        </w:numPr>
        <w:spacing w:after="0" w:line="240" w:lineRule="auto"/>
        <w:ind w:left="1843"/>
        <w:jc w:val="both"/>
        <w:rPr>
          <w:rFonts w:cstheme="minorHAnsi"/>
          <w:szCs w:val="24"/>
        </w:rPr>
      </w:pPr>
      <w:r w:rsidRPr="00D53CB7">
        <w:rPr>
          <w:rFonts w:cstheme="minorHAnsi"/>
          <w:szCs w:val="24"/>
        </w:rPr>
        <w:t xml:space="preserve">Mahasiswa </w:t>
      </w:r>
      <w:proofErr w:type="gramStart"/>
      <w:r w:rsidRPr="00D53CB7">
        <w:rPr>
          <w:rFonts w:cstheme="minorHAnsi"/>
          <w:szCs w:val="24"/>
        </w:rPr>
        <w:t>akan</w:t>
      </w:r>
      <w:proofErr w:type="gramEnd"/>
      <w:r w:rsidRPr="00D53CB7">
        <w:rPr>
          <w:rFonts w:cstheme="minorHAnsi"/>
          <w:szCs w:val="24"/>
        </w:rPr>
        <w:t xml:space="preserve"> lebih mampu dan mengetahui apa saja yang harus dilakukan ketika memasuki dunia kerja.</w:t>
      </w:r>
    </w:p>
    <w:p w14:paraId="31B29EF1" w14:textId="77777777" w:rsidR="0087490D" w:rsidRPr="00D53CB7" w:rsidRDefault="0087490D" w:rsidP="00BB0F4D">
      <w:pPr>
        <w:pStyle w:val="ListParagraph"/>
        <w:numPr>
          <w:ilvl w:val="0"/>
          <w:numId w:val="6"/>
        </w:numPr>
        <w:spacing w:after="0" w:line="240" w:lineRule="auto"/>
        <w:ind w:left="1843"/>
        <w:jc w:val="both"/>
        <w:rPr>
          <w:rFonts w:cstheme="minorHAnsi"/>
          <w:szCs w:val="24"/>
        </w:rPr>
      </w:pPr>
      <w:r w:rsidRPr="00D53CB7">
        <w:rPr>
          <w:rFonts w:cstheme="minorHAnsi"/>
          <w:szCs w:val="24"/>
        </w:rPr>
        <w:t>Dapat melakukan tolak ukur tentang kompetensi dan ilmu yang dimilikinya saat ini dengan yang dibutuhkan pada dunia kerja.</w:t>
      </w:r>
    </w:p>
    <w:p w14:paraId="2C88475D" w14:textId="77777777" w:rsidR="0087490D" w:rsidRPr="00D53CB7" w:rsidRDefault="0087490D" w:rsidP="00BB0F4D">
      <w:pPr>
        <w:pStyle w:val="ListParagraph"/>
        <w:numPr>
          <w:ilvl w:val="0"/>
          <w:numId w:val="6"/>
        </w:numPr>
        <w:spacing w:after="0" w:line="240" w:lineRule="auto"/>
        <w:ind w:left="1843"/>
        <w:jc w:val="both"/>
        <w:rPr>
          <w:rFonts w:cstheme="minorHAnsi"/>
          <w:szCs w:val="24"/>
        </w:rPr>
      </w:pPr>
      <w:r w:rsidRPr="00D53CB7">
        <w:rPr>
          <w:rFonts w:cstheme="minorHAnsi"/>
          <w:szCs w:val="24"/>
        </w:rPr>
        <w:t>Dapat menambah ilmu pengetahuan yang dimilikinya.</w:t>
      </w:r>
    </w:p>
    <w:p w14:paraId="03267D07" w14:textId="77777777" w:rsidR="0087490D" w:rsidRDefault="009D1D0C" w:rsidP="00BB0F4D">
      <w:pPr>
        <w:pStyle w:val="ListParagraph"/>
        <w:numPr>
          <w:ilvl w:val="0"/>
          <w:numId w:val="6"/>
        </w:numPr>
        <w:spacing w:after="0" w:line="240" w:lineRule="auto"/>
        <w:ind w:left="1843"/>
        <w:jc w:val="both"/>
        <w:rPr>
          <w:rFonts w:cstheme="minorHAnsi"/>
          <w:szCs w:val="24"/>
        </w:rPr>
      </w:pPr>
      <w:r>
        <w:rPr>
          <w:rFonts w:cstheme="minorHAnsi"/>
          <w:szCs w:val="24"/>
        </w:rPr>
        <w:t>Sebagai salah satu s</w:t>
      </w:r>
      <w:r w:rsidR="0087490D" w:rsidRPr="00D53CB7">
        <w:rPr>
          <w:rFonts w:cstheme="minorHAnsi"/>
          <w:szCs w:val="24"/>
        </w:rPr>
        <w:t>yarat kelengkapan akademik yang harus diselesaikan oleh mahasiswa Universitas Brawijaya.</w:t>
      </w:r>
    </w:p>
    <w:p w14:paraId="76971888" w14:textId="77777777" w:rsidR="0087490D" w:rsidRPr="00D53CB7" w:rsidRDefault="0087490D" w:rsidP="0087490D">
      <w:pPr>
        <w:pStyle w:val="ListParagraph"/>
        <w:spacing w:after="0" w:line="240" w:lineRule="auto"/>
        <w:ind w:left="993"/>
        <w:jc w:val="both"/>
        <w:rPr>
          <w:rFonts w:cstheme="minorHAnsi"/>
          <w:szCs w:val="24"/>
        </w:rPr>
      </w:pPr>
    </w:p>
    <w:p w14:paraId="1D9512F2" w14:textId="20391ADE" w:rsidR="0087490D" w:rsidRPr="00D53CB7" w:rsidRDefault="0087490D" w:rsidP="0087490D">
      <w:pPr>
        <w:spacing w:after="0" w:line="240" w:lineRule="auto"/>
        <w:ind w:left="709" w:firstLine="11"/>
        <w:jc w:val="both"/>
        <w:rPr>
          <w:rFonts w:cstheme="minorHAnsi"/>
          <w:b/>
          <w:szCs w:val="24"/>
        </w:rPr>
      </w:pPr>
      <w:r w:rsidRPr="00D53CB7">
        <w:rPr>
          <w:rFonts w:cstheme="minorHAnsi"/>
          <w:b/>
          <w:szCs w:val="24"/>
        </w:rPr>
        <w:t xml:space="preserve">Bagi </w:t>
      </w:r>
      <w:r>
        <w:rPr>
          <w:rFonts w:cstheme="minorHAnsi"/>
          <w:b/>
          <w:szCs w:val="24"/>
        </w:rPr>
        <w:t xml:space="preserve">Dinas Komunikasi dan Informatika Kota </w:t>
      </w:r>
      <w:r w:rsidR="00A37704">
        <w:rPr>
          <w:rFonts w:cstheme="minorHAnsi"/>
          <w:b/>
          <w:szCs w:val="24"/>
        </w:rPr>
        <w:t>Malang</w:t>
      </w:r>
    </w:p>
    <w:p w14:paraId="7B0489EE" w14:textId="7094DDF8" w:rsidR="0087490D" w:rsidRDefault="0087490D" w:rsidP="00BB0F4D">
      <w:pPr>
        <w:pStyle w:val="ListParagraph"/>
        <w:numPr>
          <w:ilvl w:val="0"/>
          <w:numId w:val="7"/>
        </w:numPr>
        <w:spacing w:after="0" w:line="240" w:lineRule="auto"/>
        <w:ind w:left="1843" w:hanging="349"/>
        <w:jc w:val="both"/>
        <w:rPr>
          <w:rFonts w:cstheme="minorHAnsi"/>
          <w:szCs w:val="24"/>
        </w:rPr>
      </w:pPr>
      <w:r w:rsidRPr="00D53CB7">
        <w:rPr>
          <w:rFonts w:cstheme="minorHAnsi"/>
          <w:szCs w:val="24"/>
        </w:rPr>
        <w:t>Sebagai sarana untuk mengetahui kualitas pendidikan di Universitas Brawijaya dan di Fakultas Ilmu Komputer khususnya.</w:t>
      </w:r>
    </w:p>
    <w:p w14:paraId="782C5C41" w14:textId="7FB2CB3D" w:rsidR="0087490D" w:rsidRDefault="00796F1B" w:rsidP="00796F1B">
      <w:pPr>
        <w:pStyle w:val="ListParagraph"/>
        <w:numPr>
          <w:ilvl w:val="0"/>
          <w:numId w:val="7"/>
        </w:numPr>
        <w:spacing w:after="0" w:line="240" w:lineRule="auto"/>
        <w:ind w:left="1843" w:hanging="349"/>
        <w:jc w:val="both"/>
        <w:rPr>
          <w:rFonts w:cstheme="minorHAnsi"/>
          <w:szCs w:val="24"/>
        </w:rPr>
      </w:pPr>
      <w:r>
        <w:rPr>
          <w:rFonts w:cstheme="minorHAnsi"/>
          <w:szCs w:val="24"/>
        </w:rPr>
        <w:t>S</w:t>
      </w:r>
      <w:r w:rsidRPr="0087490D">
        <w:rPr>
          <w:rFonts w:cstheme="minorHAnsi"/>
          <w:szCs w:val="24"/>
        </w:rPr>
        <w:t>ebagai sarana untuk memanfaatkan sumber daya yang potensial</w:t>
      </w:r>
    </w:p>
    <w:p w14:paraId="092BE876" w14:textId="77777777" w:rsidR="00796F1B" w:rsidRPr="00796F1B" w:rsidRDefault="00796F1B" w:rsidP="00796F1B">
      <w:pPr>
        <w:pStyle w:val="ListParagraph"/>
        <w:spacing w:after="0" w:line="240" w:lineRule="auto"/>
        <w:ind w:left="1843"/>
        <w:jc w:val="both"/>
        <w:rPr>
          <w:rFonts w:cstheme="minorHAnsi"/>
          <w:szCs w:val="24"/>
        </w:rPr>
      </w:pPr>
    </w:p>
    <w:p w14:paraId="58DC1FED" w14:textId="77777777" w:rsidR="0087490D" w:rsidRPr="0087490D" w:rsidRDefault="0087490D" w:rsidP="00082265">
      <w:pPr>
        <w:pStyle w:val="Heading2"/>
        <w:ind w:left="709"/>
      </w:pPr>
      <w:r>
        <w:t xml:space="preserve"> </w:t>
      </w:r>
      <w:bookmarkStart w:id="22" w:name="_Toc531864919"/>
      <w:r>
        <w:t>Batasan Masalah</w:t>
      </w:r>
      <w:bookmarkEnd w:id="22"/>
    </w:p>
    <w:p w14:paraId="0FC199BF" w14:textId="77777777" w:rsidR="00AF0399" w:rsidRPr="00007D02" w:rsidRDefault="00AF0399" w:rsidP="00AF0399">
      <w:pPr>
        <w:ind w:left="709" w:firstLine="567"/>
      </w:pPr>
      <w:r w:rsidRPr="00007D02">
        <w:t xml:space="preserve">Adapun batasan masalah penelitian </w:t>
      </w:r>
      <w:proofErr w:type="gramStart"/>
      <w:r w:rsidRPr="00007D02">
        <w:t>adalah :</w:t>
      </w:r>
      <w:proofErr w:type="gramEnd"/>
    </w:p>
    <w:p w14:paraId="1133F547" w14:textId="2DA5C31A" w:rsidR="00AF0399" w:rsidRDefault="00AF0399" w:rsidP="00AF0399">
      <w:pPr>
        <w:pStyle w:val="ListParagraph"/>
        <w:numPr>
          <w:ilvl w:val="0"/>
          <w:numId w:val="8"/>
        </w:numPr>
      </w:pPr>
      <w:r w:rsidRPr="00007D02">
        <w:lastRenderedPageBreak/>
        <w:t xml:space="preserve">Melakukan </w:t>
      </w:r>
      <w:r w:rsidR="006C637A">
        <w:t>implementasi</w:t>
      </w:r>
      <w:r>
        <w:t xml:space="preserve"> Sistem Terdistribusi</w:t>
      </w:r>
      <w:r w:rsidR="004030D5">
        <w:t xml:space="preserve"> berbasis </w:t>
      </w:r>
      <w:r w:rsidR="001418D2" w:rsidRPr="001418D2">
        <w:rPr>
          <w:i/>
        </w:rPr>
        <w:t>micro</w:t>
      </w:r>
      <w:r w:rsidR="003A3AC6" w:rsidRPr="003A3AC6">
        <w:rPr>
          <w:i/>
        </w:rPr>
        <w:t>service</w:t>
      </w:r>
      <w:r w:rsidR="006C637A">
        <w:t xml:space="preserve"> </w:t>
      </w:r>
      <w:r w:rsidR="000E17D3">
        <w:t xml:space="preserve">pada </w:t>
      </w:r>
      <w:r w:rsidR="003E4A5D" w:rsidRPr="003E4A5D">
        <w:rPr>
          <w:i/>
        </w:rPr>
        <w:t>backend</w:t>
      </w:r>
      <w:r w:rsidR="000E17D3">
        <w:t xml:space="preserve"> API</w:t>
      </w:r>
      <w:r w:rsidRPr="00007D02">
        <w:t>.</w:t>
      </w:r>
    </w:p>
    <w:p w14:paraId="115563D0" w14:textId="6DF8543D" w:rsidR="009D1D0C" w:rsidRDefault="003740F4" w:rsidP="00AF0399">
      <w:pPr>
        <w:pStyle w:val="ListParagraph"/>
        <w:numPr>
          <w:ilvl w:val="0"/>
          <w:numId w:val="8"/>
        </w:numPr>
      </w:pPr>
      <w:r w:rsidRPr="003740F4">
        <w:rPr>
          <w:i/>
        </w:rPr>
        <w:t>Framework</w:t>
      </w:r>
      <w:r w:rsidR="003F0C0C">
        <w:t xml:space="preserve"> </w:t>
      </w:r>
      <w:r w:rsidR="003E4A5D" w:rsidRPr="003E4A5D">
        <w:rPr>
          <w:i/>
        </w:rPr>
        <w:t>backend</w:t>
      </w:r>
      <w:r w:rsidR="003F0C0C">
        <w:t xml:space="preserve"> menggunakan </w:t>
      </w:r>
      <w:r w:rsidR="00633D82">
        <w:t>laravel 5.6</w:t>
      </w:r>
    </w:p>
    <w:p w14:paraId="0700CD58" w14:textId="77777777" w:rsidR="00693596" w:rsidRPr="00007D02" w:rsidRDefault="00693596" w:rsidP="00693596">
      <w:pPr>
        <w:pStyle w:val="ListParagraph"/>
        <w:ind w:left="1854"/>
      </w:pPr>
    </w:p>
    <w:p w14:paraId="13E2CCD3" w14:textId="77777777" w:rsidR="0087490D" w:rsidRPr="00931601" w:rsidRDefault="009D1D0C" w:rsidP="00082265">
      <w:pPr>
        <w:pStyle w:val="Heading2"/>
        <w:ind w:left="709"/>
      </w:pPr>
      <w:r>
        <w:t xml:space="preserve"> </w:t>
      </w:r>
      <w:bookmarkStart w:id="23" w:name="_Toc531864920"/>
      <w:r w:rsidR="0087490D">
        <w:t>Sistematika Pembahasan</w:t>
      </w:r>
      <w:bookmarkEnd w:id="23"/>
    </w:p>
    <w:p w14:paraId="7ED87F35" w14:textId="77777777" w:rsidR="00931601" w:rsidRDefault="00455CC3" w:rsidP="00931601">
      <w:pPr>
        <w:ind w:left="720"/>
        <w:rPr>
          <w:b/>
        </w:rPr>
      </w:pPr>
      <w:r>
        <w:rPr>
          <w:b/>
        </w:rPr>
        <w:t>BAB 1</w:t>
      </w:r>
      <w:r w:rsidR="00931601">
        <w:rPr>
          <w:b/>
        </w:rPr>
        <w:t xml:space="preserve"> PENDAHULUAN </w:t>
      </w:r>
    </w:p>
    <w:p w14:paraId="52951C2C" w14:textId="77777777" w:rsidR="00931601" w:rsidRDefault="00931601" w:rsidP="00931601">
      <w:pPr>
        <w:ind w:left="720" w:firstLine="556"/>
        <w:jc w:val="both"/>
        <w:rPr>
          <w:rFonts w:cstheme="minorHAnsi"/>
          <w:szCs w:val="24"/>
        </w:rPr>
      </w:pPr>
      <w:r w:rsidRPr="00ED7DBA">
        <w:rPr>
          <w:rFonts w:cstheme="minorHAnsi"/>
        </w:rPr>
        <w:t xml:space="preserve">Bab ini membahas </w:t>
      </w:r>
      <w:r w:rsidRPr="00ED7DBA">
        <w:rPr>
          <w:rFonts w:cstheme="minorHAnsi"/>
          <w:szCs w:val="24"/>
        </w:rPr>
        <w:t>tentang uraian umum yang terdiri dari latar belakang, rumusan masalah, tujuan dari pelaksanaan PKL, manfaatnya serta tempat dan waktu dari pelaksanaan PKL tersebut.</w:t>
      </w:r>
    </w:p>
    <w:p w14:paraId="3D66B101" w14:textId="77777777" w:rsidR="00931601" w:rsidRDefault="00455CC3" w:rsidP="00931601">
      <w:pPr>
        <w:ind w:left="720" w:hanging="11"/>
        <w:jc w:val="both"/>
        <w:rPr>
          <w:rFonts w:cstheme="minorHAnsi"/>
          <w:b/>
          <w:szCs w:val="24"/>
        </w:rPr>
      </w:pPr>
      <w:r>
        <w:rPr>
          <w:rFonts w:cstheme="minorHAnsi"/>
          <w:b/>
          <w:szCs w:val="24"/>
        </w:rPr>
        <w:t>BAB 2</w:t>
      </w:r>
      <w:r w:rsidR="00931601">
        <w:rPr>
          <w:rFonts w:cstheme="minorHAnsi"/>
          <w:b/>
          <w:szCs w:val="24"/>
        </w:rPr>
        <w:t xml:space="preserve"> GAMBARAN UMUM PERUSAHAAN</w:t>
      </w:r>
    </w:p>
    <w:p w14:paraId="27A15838" w14:textId="2DA9A51A" w:rsidR="00931601" w:rsidRDefault="00931601" w:rsidP="00931601">
      <w:pPr>
        <w:ind w:left="720" w:firstLine="556"/>
        <w:jc w:val="both"/>
        <w:rPr>
          <w:rFonts w:cstheme="minorHAnsi"/>
          <w:szCs w:val="24"/>
        </w:rPr>
      </w:pPr>
      <w:r w:rsidRPr="005277C6">
        <w:rPr>
          <w:rFonts w:cstheme="minorHAnsi"/>
          <w:szCs w:val="24"/>
        </w:rPr>
        <w:t xml:space="preserve">Bab ini membahas tentang sejarah, bidang usaha, Struktur Organisasi dan gambaran umum yang berkaitan dengan </w:t>
      </w:r>
      <w:r>
        <w:rPr>
          <w:rFonts w:cstheme="minorHAnsi"/>
          <w:szCs w:val="24"/>
        </w:rPr>
        <w:t xml:space="preserve">Dinas Komunikasi dan Informatika Kota </w:t>
      </w:r>
      <w:r w:rsidR="00A37704">
        <w:rPr>
          <w:rFonts w:cstheme="minorHAnsi"/>
          <w:szCs w:val="24"/>
        </w:rPr>
        <w:t>Malang</w:t>
      </w:r>
      <w:r>
        <w:rPr>
          <w:rFonts w:cstheme="minorHAnsi"/>
          <w:szCs w:val="24"/>
        </w:rPr>
        <w:t>.</w:t>
      </w:r>
    </w:p>
    <w:p w14:paraId="73C2228C" w14:textId="77777777" w:rsidR="00931601" w:rsidRDefault="00455CC3" w:rsidP="00931601">
      <w:pPr>
        <w:ind w:left="720" w:hanging="11"/>
        <w:jc w:val="both"/>
        <w:rPr>
          <w:rFonts w:cstheme="minorHAnsi"/>
          <w:b/>
          <w:szCs w:val="24"/>
        </w:rPr>
      </w:pPr>
      <w:r>
        <w:rPr>
          <w:rFonts w:cstheme="minorHAnsi"/>
          <w:b/>
          <w:szCs w:val="24"/>
        </w:rPr>
        <w:t>BAB 3</w:t>
      </w:r>
      <w:r w:rsidR="00931601">
        <w:rPr>
          <w:rFonts w:cstheme="minorHAnsi"/>
          <w:b/>
          <w:szCs w:val="24"/>
        </w:rPr>
        <w:t xml:space="preserve"> </w:t>
      </w:r>
      <w:r w:rsidR="00263A90">
        <w:rPr>
          <w:rFonts w:cstheme="minorHAnsi"/>
          <w:b/>
          <w:szCs w:val="24"/>
        </w:rPr>
        <w:t>DASAR TEORI</w:t>
      </w:r>
    </w:p>
    <w:p w14:paraId="79B45CA0" w14:textId="1E854979" w:rsidR="00931601" w:rsidRDefault="00931601" w:rsidP="00931601">
      <w:pPr>
        <w:ind w:left="720" w:firstLine="556"/>
        <w:jc w:val="both"/>
        <w:rPr>
          <w:rFonts w:cstheme="minorHAnsi"/>
          <w:szCs w:val="24"/>
        </w:rPr>
      </w:pPr>
      <w:r w:rsidRPr="005277C6">
        <w:rPr>
          <w:rFonts w:cstheme="minorHAnsi"/>
          <w:szCs w:val="24"/>
        </w:rPr>
        <w:t>Bab ini menjelaskan tentang uraian dasar teori dan referensi yang mendasari tentang</w:t>
      </w:r>
      <w:r>
        <w:rPr>
          <w:rFonts w:cstheme="minorHAnsi"/>
          <w:szCs w:val="24"/>
        </w:rPr>
        <w:t xml:space="preserve"> </w:t>
      </w:r>
      <w:r w:rsidR="00455CC3">
        <w:rPr>
          <w:rFonts w:cstheme="minorHAnsi"/>
          <w:szCs w:val="24"/>
        </w:rPr>
        <w:t xml:space="preserve">impelementasi sistem terdistribusi </w:t>
      </w:r>
      <w:r>
        <w:rPr>
          <w:rFonts w:cstheme="minorHAnsi"/>
          <w:szCs w:val="24"/>
        </w:rPr>
        <w:t xml:space="preserve">yang </w:t>
      </w:r>
      <w:proofErr w:type="gramStart"/>
      <w:r>
        <w:rPr>
          <w:rFonts w:cstheme="minorHAnsi"/>
          <w:szCs w:val="24"/>
        </w:rPr>
        <w:t>akan</w:t>
      </w:r>
      <w:proofErr w:type="gramEnd"/>
      <w:r>
        <w:rPr>
          <w:rFonts w:cstheme="minorHAnsi"/>
          <w:szCs w:val="24"/>
        </w:rPr>
        <w:t xml:space="preserve"> dilakukan pada </w:t>
      </w:r>
      <w:r w:rsidR="00455CC3">
        <w:rPr>
          <w:rFonts w:cstheme="minorHAnsi"/>
          <w:szCs w:val="24"/>
        </w:rPr>
        <w:t xml:space="preserve">layanan E-Makam </w:t>
      </w:r>
      <w:r>
        <w:rPr>
          <w:rFonts w:cstheme="minorHAnsi"/>
          <w:szCs w:val="24"/>
        </w:rPr>
        <w:t xml:space="preserve">di Kota </w:t>
      </w:r>
      <w:r w:rsidR="00A37704">
        <w:rPr>
          <w:rFonts w:cstheme="minorHAnsi"/>
          <w:szCs w:val="24"/>
        </w:rPr>
        <w:t>Malang</w:t>
      </w:r>
      <w:r>
        <w:rPr>
          <w:rFonts w:cstheme="minorHAnsi"/>
          <w:szCs w:val="24"/>
        </w:rPr>
        <w:t>.</w:t>
      </w:r>
    </w:p>
    <w:p w14:paraId="17526B6D" w14:textId="77777777" w:rsidR="00931601" w:rsidRDefault="00455CC3" w:rsidP="00931601">
      <w:pPr>
        <w:ind w:left="720" w:hanging="11"/>
        <w:jc w:val="both"/>
        <w:rPr>
          <w:rFonts w:cstheme="minorHAnsi"/>
          <w:b/>
          <w:szCs w:val="24"/>
        </w:rPr>
      </w:pPr>
      <w:r>
        <w:rPr>
          <w:rFonts w:cstheme="minorHAnsi"/>
          <w:b/>
          <w:szCs w:val="24"/>
        </w:rPr>
        <w:t>BAB 4</w:t>
      </w:r>
      <w:r w:rsidR="00931601">
        <w:rPr>
          <w:rFonts w:cstheme="minorHAnsi"/>
          <w:b/>
          <w:szCs w:val="24"/>
        </w:rPr>
        <w:t xml:space="preserve"> METODOLOGI</w:t>
      </w:r>
    </w:p>
    <w:p w14:paraId="4FEFED78" w14:textId="2F88CB00" w:rsidR="00263A90" w:rsidRDefault="00931601" w:rsidP="004109A7">
      <w:pPr>
        <w:ind w:left="720" w:firstLine="556"/>
        <w:jc w:val="both"/>
        <w:rPr>
          <w:rFonts w:cstheme="minorHAnsi"/>
          <w:szCs w:val="24"/>
        </w:rPr>
      </w:pPr>
      <w:r>
        <w:rPr>
          <w:rFonts w:cstheme="minorHAnsi"/>
          <w:szCs w:val="24"/>
        </w:rPr>
        <w:t xml:space="preserve">Merupakan </w:t>
      </w:r>
      <w:r w:rsidR="005F22B4">
        <w:rPr>
          <w:rFonts w:cstheme="minorHAnsi"/>
          <w:szCs w:val="24"/>
        </w:rPr>
        <w:t>Deskripsi</w:t>
      </w:r>
      <w:r>
        <w:rPr>
          <w:rFonts w:cstheme="minorHAnsi"/>
          <w:szCs w:val="24"/>
        </w:rPr>
        <w:t xml:space="preserve"> dari uraian kegiatan dan tugas yang telah diberikan oleh Dinas Komunika</w:t>
      </w:r>
      <w:r w:rsidR="004109A7">
        <w:rPr>
          <w:rFonts w:cstheme="minorHAnsi"/>
          <w:szCs w:val="24"/>
        </w:rPr>
        <w:t xml:space="preserve">si dan Informatika Kota </w:t>
      </w:r>
      <w:r w:rsidR="00A37704">
        <w:rPr>
          <w:rFonts w:cstheme="minorHAnsi"/>
          <w:szCs w:val="24"/>
        </w:rPr>
        <w:t>Malang</w:t>
      </w:r>
      <w:r w:rsidR="004109A7">
        <w:rPr>
          <w:rFonts w:cstheme="minorHAnsi"/>
          <w:szCs w:val="24"/>
        </w:rPr>
        <w:t>.</w:t>
      </w:r>
    </w:p>
    <w:p w14:paraId="4275E943" w14:textId="77777777" w:rsidR="00931601" w:rsidRDefault="00455CC3" w:rsidP="00931601">
      <w:pPr>
        <w:ind w:left="720" w:hanging="11"/>
        <w:jc w:val="both"/>
        <w:rPr>
          <w:rFonts w:cstheme="minorHAnsi"/>
          <w:b/>
          <w:szCs w:val="24"/>
        </w:rPr>
      </w:pPr>
      <w:r>
        <w:rPr>
          <w:rFonts w:cstheme="minorHAnsi"/>
          <w:b/>
          <w:szCs w:val="24"/>
        </w:rPr>
        <w:t>BAB 5</w:t>
      </w:r>
      <w:r w:rsidR="00931601">
        <w:rPr>
          <w:rFonts w:cstheme="minorHAnsi"/>
          <w:b/>
          <w:szCs w:val="24"/>
        </w:rPr>
        <w:t xml:space="preserve"> HASIL DAN PEMBAHASAN</w:t>
      </w:r>
    </w:p>
    <w:p w14:paraId="408292EB" w14:textId="20680E6B" w:rsidR="00931601" w:rsidRDefault="00931601" w:rsidP="00931601">
      <w:pPr>
        <w:ind w:left="720" w:firstLine="556"/>
        <w:jc w:val="both"/>
        <w:rPr>
          <w:rFonts w:cstheme="minorHAnsi"/>
          <w:szCs w:val="24"/>
        </w:rPr>
      </w:pPr>
      <w:r>
        <w:rPr>
          <w:rFonts w:cstheme="minorHAnsi"/>
          <w:szCs w:val="24"/>
        </w:rPr>
        <w:t xml:space="preserve">Bab ini berisi tentang </w:t>
      </w:r>
      <w:r w:rsidR="00FA1C03">
        <w:rPr>
          <w:rFonts w:cstheme="minorHAnsi"/>
          <w:szCs w:val="24"/>
        </w:rPr>
        <w:t>perancangan, imp</w:t>
      </w:r>
      <w:r w:rsidR="00455CC3">
        <w:rPr>
          <w:rFonts w:cstheme="minorHAnsi"/>
          <w:szCs w:val="24"/>
        </w:rPr>
        <w:t>lementasi</w:t>
      </w:r>
      <w:r w:rsidR="00FA1C03">
        <w:rPr>
          <w:rFonts w:cstheme="minorHAnsi"/>
          <w:szCs w:val="24"/>
        </w:rPr>
        <w:t>, serta pengujian</w:t>
      </w:r>
      <w:r w:rsidR="00455CC3">
        <w:rPr>
          <w:rFonts w:cstheme="minorHAnsi"/>
          <w:szCs w:val="24"/>
        </w:rPr>
        <w:t xml:space="preserve"> sistem terdistribusi berbasis </w:t>
      </w:r>
      <w:r w:rsidR="001418D2" w:rsidRPr="001418D2">
        <w:rPr>
          <w:rFonts w:cstheme="minorHAnsi"/>
          <w:i/>
          <w:szCs w:val="24"/>
        </w:rPr>
        <w:t>micro</w:t>
      </w:r>
      <w:r w:rsidR="003A3AC6" w:rsidRPr="003A3AC6">
        <w:rPr>
          <w:rFonts w:cstheme="minorHAnsi"/>
          <w:i/>
          <w:szCs w:val="24"/>
        </w:rPr>
        <w:t>service</w:t>
      </w:r>
      <w:r w:rsidR="00455CC3">
        <w:rPr>
          <w:rFonts w:cstheme="minorHAnsi"/>
          <w:szCs w:val="24"/>
        </w:rPr>
        <w:t xml:space="preserve"> pada layanan E-Makam Kota </w:t>
      </w:r>
      <w:r w:rsidR="00A37704">
        <w:rPr>
          <w:rFonts w:cstheme="minorHAnsi"/>
          <w:szCs w:val="24"/>
        </w:rPr>
        <w:t>Malang</w:t>
      </w:r>
      <w:r w:rsidR="00455CC3">
        <w:rPr>
          <w:rFonts w:cstheme="minorHAnsi"/>
          <w:szCs w:val="24"/>
        </w:rPr>
        <w:t>.</w:t>
      </w:r>
    </w:p>
    <w:p w14:paraId="6C4B2A91" w14:textId="77777777" w:rsidR="00931601" w:rsidRDefault="00455CC3" w:rsidP="00931601">
      <w:pPr>
        <w:ind w:left="720" w:hanging="11"/>
        <w:jc w:val="both"/>
        <w:rPr>
          <w:rFonts w:cstheme="minorHAnsi"/>
          <w:b/>
          <w:szCs w:val="24"/>
        </w:rPr>
      </w:pPr>
      <w:r>
        <w:rPr>
          <w:rFonts w:cstheme="minorHAnsi"/>
          <w:b/>
          <w:szCs w:val="24"/>
        </w:rPr>
        <w:t>BAB 6</w:t>
      </w:r>
      <w:r w:rsidR="00931601">
        <w:rPr>
          <w:rFonts w:cstheme="minorHAnsi"/>
          <w:b/>
          <w:szCs w:val="24"/>
        </w:rPr>
        <w:t xml:space="preserve"> PENUTUP</w:t>
      </w:r>
    </w:p>
    <w:p w14:paraId="1AACFDC8" w14:textId="77777777" w:rsidR="00931601" w:rsidRDefault="00931601" w:rsidP="00931601">
      <w:pPr>
        <w:ind w:left="720" w:firstLine="556"/>
        <w:jc w:val="both"/>
      </w:pPr>
      <w:r>
        <w:t>Memuat kesimpulan dari keseluruhan bab-bab sebelumnya, serta saran-saran dari hasil yang diperoleh, yang diharapkan dapat bermanfaat dalam pembelajaran selanjutnya.</w:t>
      </w:r>
    </w:p>
    <w:p w14:paraId="799093EE" w14:textId="77777777" w:rsidR="00545D9A" w:rsidRDefault="00545D9A" w:rsidP="00545D9A">
      <w:pPr>
        <w:ind w:left="720" w:hanging="11"/>
        <w:jc w:val="both"/>
      </w:pPr>
    </w:p>
    <w:p w14:paraId="3A880D18" w14:textId="77777777" w:rsidR="00545D9A" w:rsidRDefault="00545D9A">
      <w:r>
        <w:br w:type="page"/>
      </w:r>
    </w:p>
    <w:p w14:paraId="106B2079" w14:textId="77777777" w:rsidR="001E559E" w:rsidRDefault="00545D9A" w:rsidP="00455CC3">
      <w:pPr>
        <w:pStyle w:val="Heading1"/>
      </w:pPr>
      <w:bookmarkStart w:id="24" w:name="_Toc531864921"/>
      <w:r>
        <w:lastRenderedPageBreak/>
        <w:t>GAMBARAN UMUM PERUSAHAAN</w:t>
      </w:r>
      <w:bookmarkEnd w:id="24"/>
    </w:p>
    <w:p w14:paraId="78C971C2" w14:textId="77777777" w:rsidR="00E53E3F" w:rsidRDefault="00866351" w:rsidP="00082265">
      <w:pPr>
        <w:pStyle w:val="Heading2"/>
        <w:ind w:left="709"/>
      </w:pPr>
      <w:r>
        <w:t xml:space="preserve"> </w:t>
      </w:r>
      <w:bookmarkStart w:id="25" w:name="_Toc531864922"/>
      <w:r w:rsidR="001E559E" w:rsidRPr="001E559E">
        <w:t>Sejarah Dinas Komunikasi dan Informatika</w:t>
      </w:r>
      <w:bookmarkEnd w:id="25"/>
      <w:r w:rsidR="001E559E" w:rsidRPr="001E559E">
        <w:t xml:space="preserve"> </w:t>
      </w:r>
    </w:p>
    <w:p w14:paraId="631E1B55" w14:textId="5267FBCB" w:rsidR="001E559E" w:rsidRPr="00455CC3" w:rsidRDefault="001E559E" w:rsidP="00C52F02">
      <w:pPr>
        <w:ind w:left="720" w:firstLine="432"/>
        <w:jc w:val="both"/>
        <w:rPr>
          <w:szCs w:val="23"/>
        </w:rPr>
      </w:pPr>
      <w:r w:rsidRPr="001E559E">
        <w:rPr>
          <w:szCs w:val="23"/>
        </w:rPr>
        <w:t xml:space="preserve">Dinas komunikasi dan informatika </w:t>
      </w:r>
      <w:proofErr w:type="gramStart"/>
      <w:r w:rsidRPr="001E559E">
        <w:rPr>
          <w:szCs w:val="23"/>
        </w:rPr>
        <w:t>kota</w:t>
      </w:r>
      <w:proofErr w:type="gramEnd"/>
      <w:r w:rsidRPr="001E559E">
        <w:rPr>
          <w:szCs w:val="23"/>
        </w:rPr>
        <w:t xml:space="preserve"> </w:t>
      </w:r>
      <w:r w:rsidR="00A37704">
        <w:rPr>
          <w:szCs w:val="23"/>
        </w:rPr>
        <w:t>Malang</w:t>
      </w:r>
      <w:r w:rsidRPr="001E559E">
        <w:rPr>
          <w:szCs w:val="23"/>
        </w:rPr>
        <w:t xml:space="preserve"> merupakan satuan kerja perangkat daerah baru dimana dinas ini dibentuk untuk memenuhi ketentuan peraturan pemerintah nomor: 41 tahun 2007 tentang organisasi perangkat daerah serta memperhatikan kebutuhan pelayanan masyarakat sebagai hasil analisa tim analisis jabatan dan pengukuran beban kerja dalam rangka pengembangan dan pengelolaan teknologi informasi dan komunikasi, </w:t>
      </w:r>
      <w:r>
        <w:rPr>
          <w:szCs w:val="23"/>
        </w:rPr>
        <w:t>maka dibentuklah dinas KOMINFO K</w:t>
      </w:r>
      <w:r w:rsidRPr="001E559E">
        <w:rPr>
          <w:szCs w:val="23"/>
        </w:rPr>
        <w:t xml:space="preserve">ota </w:t>
      </w:r>
      <w:r w:rsidR="00A37704">
        <w:rPr>
          <w:szCs w:val="23"/>
        </w:rPr>
        <w:t>Malang</w:t>
      </w:r>
      <w:r w:rsidRPr="001E559E">
        <w:rPr>
          <w:szCs w:val="23"/>
        </w:rPr>
        <w:t>.</w:t>
      </w:r>
      <w:r w:rsidR="00455CC3">
        <w:rPr>
          <w:szCs w:val="23"/>
        </w:rPr>
        <w:t xml:space="preserve"> </w:t>
      </w:r>
      <w:r>
        <w:rPr>
          <w:rFonts w:cstheme="minorHAnsi"/>
          <w:color w:val="000000" w:themeColor="text1"/>
          <w:szCs w:val="20"/>
          <w:shd w:val="clear" w:color="auto" w:fill="FFFFFF"/>
        </w:rPr>
        <w:t xml:space="preserve">Bidang – bidang yang ada pada Dinas Kominfo Kota </w:t>
      </w:r>
      <w:proofErr w:type="gramStart"/>
      <w:r w:rsidR="00A37704">
        <w:rPr>
          <w:rFonts w:cstheme="minorHAnsi"/>
          <w:color w:val="000000" w:themeColor="text1"/>
          <w:szCs w:val="20"/>
          <w:shd w:val="clear" w:color="auto" w:fill="FFFFFF"/>
        </w:rPr>
        <w:t>Malang</w:t>
      </w:r>
      <w:r>
        <w:rPr>
          <w:rFonts w:cstheme="minorHAnsi"/>
          <w:color w:val="000000" w:themeColor="text1"/>
          <w:szCs w:val="20"/>
          <w:shd w:val="clear" w:color="auto" w:fill="FFFFFF"/>
        </w:rPr>
        <w:t xml:space="preserve"> :</w:t>
      </w:r>
      <w:proofErr w:type="gramEnd"/>
    </w:p>
    <w:p w14:paraId="150B6F76" w14:textId="77777777" w:rsidR="001E559E" w:rsidRPr="001E559E" w:rsidRDefault="001E559E" w:rsidP="00BB0F4D">
      <w:pPr>
        <w:pStyle w:val="ListParagraph"/>
        <w:numPr>
          <w:ilvl w:val="0"/>
          <w:numId w:val="9"/>
        </w:numPr>
        <w:ind w:left="1800"/>
        <w:jc w:val="both"/>
        <w:rPr>
          <w:rFonts w:cstheme="minorHAnsi"/>
        </w:rPr>
      </w:pPr>
      <w:r w:rsidRPr="001E559E">
        <w:rPr>
          <w:rFonts w:cstheme="minorHAnsi"/>
        </w:rPr>
        <w:t>Bidang Pengelolaan Komunikasi Publik dan Persandian</w:t>
      </w:r>
    </w:p>
    <w:p w14:paraId="72BFC4B3" w14:textId="77777777" w:rsidR="001E559E" w:rsidRDefault="001E559E" w:rsidP="001E559E">
      <w:pPr>
        <w:ind w:left="1800"/>
        <w:jc w:val="both"/>
        <w:rPr>
          <w:rFonts w:cstheme="minorHAnsi"/>
        </w:rPr>
      </w:pPr>
      <w:r>
        <w:rPr>
          <w:rFonts w:cstheme="minorHAnsi"/>
        </w:rPr>
        <w:t xml:space="preserve">Bidang Pos dan Telekomunikasi terdiri </w:t>
      </w:r>
      <w:proofErr w:type="gramStart"/>
      <w:r>
        <w:rPr>
          <w:rFonts w:cstheme="minorHAnsi"/>
        </w:rPr>
        <w:t>dari :</w:t>
      </w:r>
      <w:proofErr w:type="gramEnd"/>
    </w:p>
    <w:p w14:paraId="41EA0821" w14:textId="77777777" w:rsidR="001E559E" w:rsidRDefault="001E559E" w:rsidP="00EB178C">
      <w:pPr>
        <w:pStyle w:val="ListParagraph"/>
        <w:numPr>
          <w:ilvl w:val="0"/>
          <w:numId w:val="14"/>
        </w:numPr>
        <w:jc w:val="both"/>
        <w:rPr>
          <w:rFonts w:cstheme="minorHAnsi"/>
        </w:rPr>
      </w:pPr>
      <w:r>
        <w:rPr>
          <w:rFonts w:cstheme="minorHAnsi"/>
        </w:rPr>
        <w:t>Seksi Sarana dan Prasarana Komunikasi Publik</w:t>
      </w:r>
    </w:p>
    <w:p w14:paraId="4A46B2A1" w14:textId="77777777" w:rsidR="001E559E" w:rsidRPr="00E034C0" w:rsidRDefault="001E559E" w:rsidP="00EB178C">
      <w:pPr>
        <w:pStyle w:val="ListParagraph"/>
        <w:numPr>
          <w:ilvl w:val="0"/>
          <w:numId w:val="14"/>
        </w:numPr>
        <w:jc w:val="both"/>
        <w:rPr>
          <w:rFonts w:cstheme="minorHAnsi"/>
        </w:rPr>
      </w:pPr>
      <w:r>
        <w:rPr>
          <w:rFonts w:cstheme="minorHAnsi"/>
        </w:rPr>
        <w:t>Seksi Pengelolaan dan Kemitraan Komunikasi Publik</w:t>
      </w:r>
    </w:p>
    <w:p w14:paraId="153F9FC2" w14:textId="77777777" w:rsidR="001E559E" w:rsidRPr="00E034C0" w:rsidRDefault="001E559E" w:rsidP="00EB178C">
      <w:pPr>
        <w:pStyle w:val="ListParagraph"/>
        <w:numPr>
          <w:ilvl w:val="0"/>
          <w:numId w:val="14"/>
        </w:numPr>
        <w:jc w:val="both"/>
        <w:rPr>
          <w:rFonts w:cstheme="minorHAnsi"/>
        </w:rPr>
      </w:pPr>
      <w:r>
        <w:rPr>
          <w:rFonts w:cstheme="minorHAnsi"/>
        </w:rPr>
        <w:t>Seksi Persandian</w:t>
      </w:r>
    </w:p>
    <w:p w14:paraId="44E0A414" w14:textId="77777777" w:rsidR="001E559E" w:rsidRPr="001E559E" w:rsidRDefault="001E559E" w:rsidP="00BB0F4D">
      <w:pPr>
        <w:pStyle w:val="ListParagraph"/>
        <w:numPr>
          <w:ilvl w:val="0"/>
          <w:numId w:val="9"/>
        </w:numPr>
        <w:ind w:left="1800"/>
        <w:jc w:val="both"/>
        <w:rPr>
          <w:rFonts w:cstheme="minorHAnsi"/>
        </w:rPr>
      </w:pPr>
      <w:r w:rsidRPr="001E559E">
        <w:rPr>
          <w:rFonts w:cstheme="minorHAnsi"/>
        </w:rPr>
        <w:t>Bidang Statistik</w:t>
      </w:r>
    </w:p>
    <w:p w14:paraId="79035B7E" w14:textId="77777777" w:rsidR="001E559E" w:rsidRDefault="001E559E" w:rsidP="001E559E">
      <w:pPr>
        <w:ind w:left="1800"/>
        <w:jc w:val="both"/>
        <w:rPr>
          <w:rFonts w:cstheme="minorHAnsi"/>
        </w:rPr>
      </w:pPr>
      <w:r>
        <w:rPr>
          <w:rFonts w:cstheme="minorHAnsi"/>
        </w:rPr>
        <w:t xml:space="preserve">Bidang Statistik terdiri </w:t>
      </w:r>
      <w:proofErr w:type="gramStart"/>
      <w:r>
        <w:rPr>
          <w:rFonts w:cstheme="minorHAnsi"/>
        </w:rPr>
        <w:t>dari :</w:t>
      </w:r>
      <w:proofErr w:type="gramEnd"/>
    </w:p>
    <w:p w14:paraId="10D9F4E0" w14:textId="77777777" w:rsidR="001E559E" w:rsidRDefault="001E559E" w:rsidP="00EB178C">
      <w:pPr>
        <w:pStyle w:val="ListParagraph"/>
        <w:numPr>
          <w:ilvl w:val="0"/>
          <w:numId w:val="15"/>
        </w:numPr>
        <w:jc w:val="both"/>
        <w:rPr>
          <w:rFonts w:cstheme="minorHAnsi"/>
        </w:rPr>
      </w:pPr>
      <w:r>
        <w:rPr>
          <w:rFonts w:cstheme="minorHAnsi"/>
        </w:rPr>
        <w:t>Seksi Seksi Pengelolaan Data Statistik</w:t>
      </w:r>
    </w:p>
    <w:p w14:paraId="1493F1D8" w14:textId="77777777" w:rsidR="001E559E" w:rsidRDefault="001E559E" w:rsidP="00EB178C">
      <w:pPr>
        <w:pStyle w:val="ListParagraph"/>
        <w:numPr>
          <w:ilvl w:val="0"/>
          <w:numId w:val="15"/>
        </w:numPr>
        <w:jc w:val="both"/>
        <w:rPr>
          <w:rFonts w:cstheme="minorHAnsi"/>
        </w:rPr>
      </w:pPr>
      <w:r>
        <w:rPr>
          <w:rFonts w:cstheme="minorHAnsi"/>
        </w:rPr>
        <w:t>Seksi Seksi Layanan Data dan Informasi Statistik</w:t>
      </w:r>
    </w:p>
    <w:p w14:paraId="0AB1B55A" w14:textId="77777777" w:rsidR="001E559E" w:rsidRPr="00E034C0" w:rsidRDefault="001E559E" w:rsidP="00EB178C">
      <w:pPr>
        <w:pStyle w:val="ListParagraph"/>
        <w:numPr>
          <w:ilvl w:val="0"/>
          <w:numId w:val="15"/>
        </w:numPr>
        <w:jc w:val="both"/>
        <w:rPr>
          <w:rFonts w:cstheme="minorHAnsi"/>
        </w:rPr>
      </w:pPr>
      <w:r>
        <w:rPr>
          <w:rFonts w:cstheme="minorHAnsi"/>
        </w:rPr>
        <w:t>Seksi Seksi Evaluasi dan Pelaporan</w:t>
      </w:r>
    </w:p>
    <w:p w14:paraId="5E86F4EA" w14:textId="77777777" w:rsidR="001E559E" w:rsidRPr="001E559E" w:rsidRDefault="001E559E" w:rsidP="00BB0F4D">
      <w:pPr>
        <w:pStyle w:val="ListParagraph"/>
        <w:numPr>
          <w:ilvl w:val="0"/>
          <w:numId w:val="9"/>
        </w:numPr>
        <w:ind w:left="1800"/>
        <w:jc w:val="both"/>
        <w:rPr>
          <w:rFonts w:cstheme="minorHAnsi"/>
        </w:rPr>
      </w:pPr>
      <w:r w:rsidRPr="001E559E">
        <w:rPr>
          <w:rFonts w:cstheme="minorHAnsi"/>
        </w:rPr>
        <w:t>Bidang Aplikasi Informatika</w:t>
      </w:r>
    </w:p>
    <w:p w14:paraId="7A6EB030" w14:textId="77777777" w:rsidR="001E559E" w:rsidRDefault="001E559E" w:rsidP="001E559E">
      <w:pPr>
        <w:ind w:left="1800"/>
        <w:jc w:val="both"/>
        <w:rPr>
          <w:rFonts w:cstheme="minorHAnsi"/>
        </w:rPr>
      </w:pPr>
      <w:r>
        <w:rPr>
          <w:rFonts w:cstheme="minorHAnsi"/>
        </w:rPr>
        <w:t xml:space="preserve">Bidang Aplikasi dan Informatika terdiri </w:t>
      </w:r>
      <w:proofErr w:type="gramStart"/>
      <w:r>
        <w:rPr>
          <w:rFonts w:cstheme="minorHAnsi"/>
        </w:rPr>
        <w:t>dari :</w:t>
      </w:r>
      <w:proofErr w:type="gramEnd"/>
    </w:p>
    <w:p w14:paraId="036A12F5" w14:textId="77777777" w:rsidR="001E559E" w:rsidRPr="009B39EF" w:rsidRDefault="001E559E" w:rsidP="00EB178C">
      <w:pPr>
        <w:pStyle w:val="ListParagraph"/>
        <w:numPr>
          <w:ilvl w:val="0"/>
          <w:numId w:val="16"/>
        </w:numPr>
        <w:jc w:val="both"/>
        <w:rPr>
          <w:rFonts w:cstheme="minorHAnsi"/>
        </w:rPr>
      </w:pPr>
      <w:r w:rsidRPr="009B39EF">
        <w:rPr>
          <w:rFonts w:cstheme="minorHAnsi"/>
        </w:rPr>
        <w:t>Seksi Seksi Pengelolaan e-Gov</w:t>
      </w:r>
    </w:p>
    <w:p w14:paraId="1765FBAD" w14:textId="77777777" w:rsidR="001E559E" w:rsidRPr="009B39EF" w:rsidRDefault="001E559E" w:rsidP="00EB178C">
      <w:pPr>
        <w:pStyle w:val="ListParagraph"/>
        <w:numPr>
          <w:ilvl w:val="0"/>
          <w:numId w:val="16"/>
        </w:numPr>
        <w:jc w:val="both"/>
        <w:rPr>
          <w:rFonts w:cstheme="minorHAnsi"/>
        </w:rPr>
      </w:pPr>
      <w:r w:rsidRPr="009B39EF">
        <w:rPr>
          <w:rFonts w:cstheme="minorHAnsi"/>
        </w:rPr>
        <w:t>Seksi Seksi Sarana Prasarana Informatika</w:t>
      </w:r>
    </w:p>
    <w:p w14:paraId="3E74D7F1" w14:textId="77777777" w:rsidR="001E559E" w:rsidRPr="009B39EF" w:rsidRDefault="001E559E" w:rsidP="00EB178C">
      <w:pPr>
        <w:pStyle w:val="ListParagraph"/>
        <w:numPr>
          <w:ilvl w:val="0"/>
          <w:numId w:val="16"/>
        </w:numPr>
        <w:jc w:val="both"/>
        <w:rPr>
          <w:rFonts w:cstheme="minorHAnsi"/>
        </w:rPr>
      </w:pPr>
      <w:r w:rsidRPr="009B39EF">
        <w:rPr>
          <w:rFonts w:cstheme="minorHAnsi"/>
        </w:rPr>
        <w:t>Seksi Seksi pemberdayaan Teknologi Informasi dan Komunikasi Aplikasi</w:t>
      </w:r>
    </w:p>
    <w:p w14:paraId="238D05F4" w14:textId="77777777" w:rsidR="001E559E" w:rsidRPr="001E559E" w:rsidRDefault="001E559E" w:rsidP="00BB0F4D">
      <w:pPr>
        <w:pStyle w:val="ListParagraph"/>
        <w:numPr>
          <w:ilvl w:val="0"/>
          <w:numId w:val="9"/>
        </w:numPr>
        <w:ind w:left="1800"/>
        <w:jc w:val="both"/>
        <w:rPr>
          <w:rFonts w:cstheme="minorHAnsi"/>
        </w:rPr>
      </w:pPr>
      <w:r w:rsidRPr="001E559E">
        <w:rPr>
          <w:rFonts w:cstheme="minorHAnsi"/>
        </w:rPr>
        <w:t>Bidang Informasi Publik</w:t>
      </w:r>
    </w:p>
    <w:p w14:paraId="742A2D77" w14:textId="77777777" w:rsidR="001E559E" w:rsidRDefault="001E559E" w:rsidP="001E559E">
      <w:pPr>
        <w:ind w:left="1800"/>
        <w:jc w:val="both"/>
        <w:rPr>
          <w:rFonts w:cstheme="minorHAnsi"/>
        </w:rPr>
      </w:pPr>
      <w:r>
        <w:rPr>
          <w:rFonts w:cstheme="minorHAnsi"/>
        </w:rPr>
        <w:t xml:space="preserve">Bidang Informasi Publik terdiri </w:t>
      </w:r>
      <w:proofErr w:type="gramStart"/>
      <w:r>
        <w:rPr>
          <w:rFonts w:cstheme="minorHAnsi"/>
        </w:rPr>
        <w:t>dari :</w:t>
      </w:r>
      <w:proofErr w:type="gramEnd"/>
    </w:p>
    <w:p w14:paraId="111F278B" w14:textId="77777777" w:rsidR="001E559E" w:rsidRPr="009B39EF" w:rsidRDefault="001E559E" w:rsidP="00EB178C">
      <w:pPr>
        <w:pStyle w:val="ListParagraph"/>
        <w:numPr>
          <w:ilvl w:val="0"/>
          <w:numId w:val="17"/>
        </w:numPr>
        <w:jc w:val="both"/>
        <w:rPr>
          <w:rFonts w:cstheme="minorHAnsi"/>
        </w:rPr>
      </w:pPr>
      <w:r w:rsidRPr="009B39EF">
        <w:rPr>
          <w:rFonts w:cstheme="minorHAnsi"/>
        </w:rPr>
        <w:t>Seksi Pengelolaan Informasi Publik</w:t>
      </w:r>
    </w:p>
    <w:p w14:paraId="733CB5F7" w14:textId="77777777" w:rsidR="001E559E" w:rsidRPr="009B39EF" w:rsidRDefault="001E559E" w:rsidP="00EB178C">
      <w:pPr>
        <w:pStyle w:val="ListParagraph"/>
        <w:numPr>
          <w:ilvl w:val="0"/>
          <w:numId w:val="17"/>
        </w:numPr>
        <w:jc w:val="both"/>
        <w:rPr>
          <w:rFonts w:cstheme="minorHAnsi"/>
        </w:rPr>
      </w:pPr>
      <w:r w:rsidRPr="009B39EF">
        <w:rPr>
          <w:rFonts w:cstheme="minorHAnsi"/>
        </w:rPr>
        <w:t xml:space="preserve">Seksi Layanan Informasi </w:t>
      </w:r>
    </w:p>
    <w:p w14:paraId="7B1DC6F4" w14:textId="77777777" w:rsidR="001E559E" w:rsidRPr="009B39EF" w:rsidRDefault="001E559E" w:rsidP="00EB178C">
      <w:pPr>
        <w:pStyle w:val="ListParagraph"/>
        <w:numPr>
          <w:ilvl w:val="0"/>
          <w:numId w:val="17"/>
        </w:numPr>
        <w:jc w:val="both"/>
        <w:rPr>
          <w:rFonts w:cstheme="minorHAnsi"/>
        </w:rPr>
      </w:pPr>
      <w:r w:rsidRPr="009B39EF">
        <w:rPr>
          <w:rFonts w:cstheme="minorHAnsi"/>
        </w:rPr>
        <w:t>Seksi Pemberdayaan dan Kemitraan Informasi Publik</w:t>
      </w:r>
    </w:p>
    <w:p w14:paraId="40667328" w14:textId="77777777" w:rsidR="001E559E" w:rsidRPr="00455CC3" w:rsidRDefault="001E559E" w:rsidP="00BB0F4D">
      <w:pPr>
        <w:pStyle w:val="ListParagraph"/>
        <w:numPr>
          <w:ilvl w:val="0"/>
          <w:numId w:val="9"/>
        </w:numPr>
        <w:ind w:left="1800"/>
        <w:jc w:val="both"/>
        <w:rPr>
          <w:rFonts w:cstheme="minorHAnsi"/>
        </w:rPr>
      </w:pPr>
      <w:r w:rsidRPr="00455CC3">
        <w:rPr>
          <w:rFonts w:cstheme="minorHAnsi"/>
        </w:rPr>
        <w:t>UPT LPSE</w:t>
      </w:r>
    </w:p>
    <w:p w14:paraId="355C8A64" w14:textId="5B12F723" w:rsidR="001E559E" w:rsidRDefault="001E559E" w:rsidP="00C52F02">
      <w:pPr>
        <w:ind w:left="1800" w:firstLine="360"/>
        <w:jc w:val="both"/>
        <w:rPr>
          <w:rFonts w:cstheme="minorHAnsi"/>
          <w:color w:val="000000" w:themeColor="text1"/>
          <w:szCs w:val="24"/>
          <w:shd w:val="clear" w:color="auto" w:fill="FFFFFF"/>
        </w:rPr>
      </w:pPr>
      <w:r w:rsidRPr="004C37A6">
        <w:rPr>
          <w:rFonts w:cstheme="minorHAnsi"/>
          <w:color w:val="000000" w:themeColor="text1"/>
          <w:szCs w:val="24"/>
          <w:shd w:val="clear" w:color="auto" w:fill="FFFFFF"/>
        </w:rPr>
        <w:t xml:space="preserve">Untuk menyusun sistem pengadaan secara elektronik dalam rangka efisiensi, efektifitas, transparansi, persaingan sehat dan akuntabilitas pengadaan barang/jasa pemerintah di </w:t>
      </w:r>
      <w:r w:rsidRPr="004C37A6">
        <w:rPr>
          <w:rFonts w:cstheme="minorHAnsi"/>
          <w:color w:val="000000" w:themeColor="text1"/>
          <w:szCs w:val="24"/>
          <w:shd w:val="clear" w:color="auto" w:fill="FFFFFF"/>
        </w:rPr>
        <w:lastRenderedPageBreak/>
        <w:t xml:space="preserve">lingkungan Pemerintah Kota </w:t>
      </w:r>
      <w:r w:rsidR="00A37704">
        <w:rPr>
          <w:rFonts w:cstheme="minorHAnsi"/>
          <w:color w:val="000000" w:themeColor="text1"/>
          <w:szCs w:val="24"/>
          <w:shd w:val="clear" w:color="auto" w:fill="FFFFFF"/>
        </w:rPr>
        <w:t>Malang</w:t>
      </w:r>
      <w:r w:rsidRPr="004C37A6">
        <w:rPr>
          <w:rFonts w:cstheme="minorHAnsi"/>
          <w:color w:val="000000" w:themeColor="text1"/>
          <w:szCs w:val="24"/>
          <w:shd w:val="clear" w:color="auto" w:fill="FFFFFF"/>
        </w:rPr>
        <w:t>, maka berdasarkakan </w:t>
      </w:r>
      <w:hyperlink r:id="rId12" w:history="1">
        <w:r w:rsidRPr="004C37A6">
          <w:rPr>
            <w:rStyle w:val="Hyperlink"/>
            <w:rFonts w:cstheme="minorHAnsi"/>
            <w:color w:val="000000" w:themeColor="text1"/>
            <w:szCs w:val="24"/>
            <w:bdr w:val="none" w:sz="0" w:space="0" w:color="auto" w:frame="1"/>
            <w:shd w:val="clear" w:color="auto" w:fill="FFFFFF"/>
          </w:rPr>
          <w:t xml:space="preserve">Peraturan Walikota </w:t>
        </w:r>
        <w:r w:rsidR="00A37704">
          <w:rPr>
            <w:rStyle w:val="Hyperlink"/>
            <w:rFonts w:cstheme="minorHAnsi"/>
            <w:color w:val="000000" w:themeColor="text1"/>
            <w:szCs w:val="24"/>
            <w:bdr w:val="none" w:sz="0" w:space="0" w:color="auto" w:frame="1"/>
            <w:shd w:val="clear" w:color="auto" w:fill="FFFFFF"/>
          </w:rPr>
          <w:t>Malang</w:t>
        </w:r>
        <w:r w:rsidRPr="004C37A6">
          <w:rPr>
            <w:rStyle w:val="Hyperlink"/>
            <w:rFonts w:cstheme="minorHAnsi"/>
            <w:color w:val="000000" w:themeColor="text1"/>
            <w:szCs w:val="24"/>
            <w:bdr w:val="none" w:sz="0" w:space="0" w:color="auto" w:frame="1"/>
            <w:shd w:val="clear" w:color="auto" w:fill="FFFFFF"/>
          </w:rPr>
          <w:t xml:space="preserve"> Nomor : 13 Tahun 2011 </w:t>
        </w:r>
      </w:hyperlink>
      <w:r w:rsidRPr="004C37A6">
        <w:rPr>
          <w:rFonts w:cstheme="minorHAnsi"/>
          <w:color w:val="000000" w:themeColor="text1"/>
          <w:szCs w:val="24"/>
          <w:shd w:val="clear" w:color="auto" w:fill="FFFFFF"/>
        </w:rPr>
        <w:t>, tanggal 24 Januari 2011 dibentuklah </w:t>
      </w:r>
      <w:r w:rsidRPr="001E559E">
        <w:rPr>
          <w:rStyle w:val="Strong"/>
          <w:rFonts w:cstheme="minorHAnsi"/>
          <w:b w:val="0"/>
          <w:color w:val="000000" w:themeColor="text1"/>
          <w:szCs w:val="24"/>
          <w:bdr w:val="none" w:sz="0" w:space="0" w:color="auto" w:frame="1"/>
          <w:shd w:val="clear" w:color="auto" w:fill="FFFFFF"/>
        </w:rPr>
        <w:t>Unit Pelaksana Teknis Layanan</w:t>
      </w:r>
      <w:r w:rsidRPr="001E559E">
        <w:rPr>
          <w:rFonts w:cstheme="minorHAnsi"/>
          <w:b/>
          <w:color w:val="000000" w:themeColor="text1"/>
          <w:szCs w:val="24"/>
          <w:shd w:val="clear" w:color="auto" w:fill="FFFFFF"/>
        </w:rPr>
        <w:t> </w:t>
      </w:r>
      <w:r w:rsidRPr="001E559E">
        <w:rPr>
          <w:rStyle w:val="Strong"/>
          <w:rFonts w:cstheme="minorHAnsi"/>
          <w:b w:val="0"/>
          <w:color w:val="000000" w:themeColor="text1"/>
          <w:szCs w:val="24"/>
          <w:bdr w:val="none" w:sz="0" w:space="0" w:color="auto" w:frame="1"/>
          <w:shd w:val="clear" w:color="auto" w:fill="FFFFFF"/>
        </w:rPr>
        <w:t>Pengadaan Secara Elektronik (UPT LPSE)</w:t>
      </w:r>
      <w:r w:rsidRPr="001E559E">
        <w:rPr>
          <w:rFonts w:cstheme="minorHAnsi"/>
          <w:b/>
          <w:color w:val="000000" w:themeColor="text1"/>
          <w:szCs w:val="24"/>
          <w:shd w:val="clear" w:color="auto" w:fill="FFFFFF"/>
        </w:rPr>
        <w:t> </w:t>
      </w:r>
      <w:r w:rsidRPr="001E559E">
        <w:rPr>
          <w:rStyle w:val="Strong"/>
          <w:rFonts w:cstheme="minorHAnsi"/>
          <w:b w:val="0"/>
          <w:color w:val="000000" w:themeColor="text1"/>
          <w:szCs w:val="24"/>
          <w:bdr w:val="none" w:sz="0" w:space="0" w:color="auto" w:frame="1"/>
          <w:shd w:val="clear" w:color="auto" w:fill="FFFFFF"/>
        </w:rPr>
        <w:t>Pada Dinas Komunikasi dan Informatika</w:t>
      </w:r>
      <w:r w:rsidRPr="001E559E">
        <w:rPr>
          <w:rFonts w:cstheme="minorHAnsi"/>
          <w:b/>
          <w:color w:val="000000" w:themeColor="text1"/>
          <w:szCs w:val="24"/>
          <w:shd w:val="clear" w:color="auto" w:fill="FFFFFF"/>
        </w:rPr>
        <w:t>.</w:t>
      </w:r>
      <w:r w:rsidRPr="004C37A6">
        <w:rPr>
          <w:rFonts w:cstheme="minorHAnsi"/>
          <w:color w:val="000000" w:themeColor="text1"/>
          <w:szCs w:val="24"/>
          <w:shd w:val="clear" w:color="auto" w:fill="FFFFFF"/>
        </w:rPr>
        <w:t xml:space="preserve"> UPT LPSE merupakan unsur pelaksana sebagian kegiatan teknis operasional Dinas Komunikasi dan Informatika, yang melaksanakan tugas </w:t>
      </w:r>
      <w:proofErr w:type="gramStart"/>
      <w:r w:rsidRPr="004C37A6">
        <w:rPr>
          <w:rFonts w:cstheme="minorHAnsi"/>
          <w:color w:val="000000" w:themeColor="text1"/>
          <w:szCs w:val="24"/>
          <w:shd w:val="clear" w:color="auto" w:fill="FFFFFF"/>
        </w:rPr>
        <w:t>pokok :</w:t>
      </w:r>
      <w:proofErr w:type="gramEnd"/>
    </w:p>
    <w:p w14:paraId="3A35F565" w14:textId="77777777" w:rsidR="001E559E" w:rsidRPr="004C37A6" w:rsidRDefault="009B39EF" w:rsidP="00EB178C">
      <w:pPr>
        <w:pStyle w:val="ListParagraph"/>
        <w:numPr>
          <w:ilvl w:val="0"/>
          <w:numId w:val="10"/>
        </w:numPr>
        <w:ind w:left="2160"/>
        <w:jc w:val="both"/>
        <w:rPr>
          <w:rFonts w:cstheme="minorHAnsi"/>
          <w:b/>
          <w:color w:val="000000" w:themeColor="text1"/>
          <w:sz w:val="32"/>
          <w:szCs w:val="24"/>
        </w:rPr>
      </w:pPr>
      <w:r>
        <w:rPr>
          <w:rFonts w:cstheme="minorHAnsi"/>
          <w:color w:val="000000" w:themeColor="text1"/>
          <w:szCs w:val="20"/>
          <w:shd w:val="clear" w:color="auto" w:fill="FFFFFF"/>
        </w:rPr>
        <w:t>M</w:t>
      </w:r>
      <w:r w:rsidR="001E559E" w:rsidRPr="004C37A6">
        <w:rPr>
          <w:rFonts w:cstheme="minorHAnsi"/>
          <w:color w:val="000000" w:themeColor="text1"/>
          <w:szCs w:val="20"/>
          <w:shd w:val="clear" w:color="auto" w:fill="FFFFFF"/>
        </w:rPr>
        <w:t>emfasilitasi Pengguna Anggaran/Kuasa Pengguna Anggaran mengumumkan rencana umum pengadaan</w:t>
      </w:r>
    </w:p>
    <w:p w14:paraId="43140014" w14:textId="77777777" w:rsidR="001E559E" w:rsidRPr="004C37A6" w:rsidRDefault="009B39EF" w:rsidP="00EB178C">
      <w:pPr>
        <w:pStyle w:val="ListParagraph"/>
        <w:numPr>
          <w:ilvl w:val="0"/>
          <w:numId w:val="10"/>
        </w:numPr>
        <w:ind w:left="2160"/>
        <w:jc w:val="both"/>
        <w:rPr>
          <w:rFonts w:cstheme="minorHAnsi"/>
          <w:b/>
          <w:color w:val="000000" w:themeColor="text1"/>
          <w:sz w:val="40"/>
          <w:szCs w:val="24"/>
        </w:rPr>
      </w:pPr>
      <w:r>
        <w:rPr>
          <w:rFonts w:cstheme="minorHAnsi"/>
          <w:color w:val="000000" w:themeColor="text1"/>
          <w:szCs w:val="20"/>
          <w:shd w:val="clear" w:color="auto" w:fill="FFFFFF"/>
        </w:rPr>
        <w:t>M</w:t>
      </w:r>
      <w:r w:rsidR="001E559E" w:rsidRPr="004C37A6">
        <w:rPr>
          <w:rFonts w:cstheme="minorHAnsi"/>
          <w:color w:val="000000" w:themeColor="text1"/>
          <w:szCs w:val="20"/>
          <w:shd w:val="clear" w:color="auto" w:fill="FFFFFF"/>
        </w:rPr>
        <w:t>emfasilitasi Panitia Pengadaan menayangkan pengumuman pelaksanaan pengadaan</w:t>
      </w:r>
    </w:p>
    <w:p w14:paraId="7153D7AE" w14:textId="77777777" w:rsidR="001E559E" w:rsidRPr="004C37A6" w:rsidRDefault="009B39EF" w:rsidP="00EB178C">
      <w:pPr>
        <w:pStyle w:val="ListParagraph"/>
        <w:numPr>
          <w:ilvl w:val="0"/>
          <w:numId w:val="10"/>
        </w:numPr>
        <w:ind w:left="2160"/>
        <w:jc w:val="both"/>
        <w:rPr>
          <w:rFonts w:cstheme="minorHAnsi"/>
          <w:b/>
          <w:color w:val="000000" w:themeColor="text1"/>
          <w:sz w:val="40"/>
          <w:szCs w:val="24"/>
        </w:rPr>
      </w:pPr>
      <w:r>
        <w:rPr>
          <w:rFonts w:cstheme="minorHAnsi"/>
          <w:color w:val="000000" w:themeColor="text1"/>
          <w:szCs w:val="20"/>
          <w:shd w:val="clear" w:color="auto" w:fill="FFFFFF"/>
        </w:rPr>
        <w:t>M</w:t>
      </w:r>
      <w:r w:rsidR="001E559E" w:rsidRPr="004C37A6">
        <w:rPr>
          <w:rFonts w:cstheme="minorHAnsi"/>
          <w:color w:val="000000" w:themeColor="text1"/>
          <w:szCs w:val="20"/>
          <w:shd w:val="clear" w:color="auto" w:fill="FFFFFF"/>
        </w:rPr>
        <w:t>emfasilitasi Panitia/Pejabat Pengadaan melaksanakan pemilihan penyedia barang/jasa secara elektronik</w:t>
      </w:r>
    </w:p>
    <w:p w14:paraId="388614F0" w14:textId="77777777" w:rsidR="001E559E" w:rsidRPr="001E559E" w:rsidRDefault="009B39EF" w:rsidP="00EB178C">
      <w:pPr>
        <w:pStyle w:val="ListParagraph"/>
        <w:numPr>
          <w:ilvl w:val="0"/>
          <w:numId w:val="10"/>
        </w:numPr>
        <w:ind w:left="2160" w:hanging="393"/>
        <w:jc w:val="both"/>
        <w:rPr>
          <w:sz w:val="28"/>
        </w:rPr>
      </w:pPr>
      <w:r>
        <w:rPr>
          <w:rFonts w:cstheme="minorHAnsi"/>
          <w:color w:val="000000" w:themeColor="text1"/>
          <w:szCs w:val="20"/>
          <w:shd w:val="clear" w:color="auto" w:fill="FFFFFF"/>
        </w:rPr>
        <w:t>M</w:t>
      </w:r>
      <w:r w:rsidR="001E559E" w:rsidRPr="001E559E">
        <w:rPr>
          <w:rFonts w:cstheme="minorHAnsi"/>
          <w:color w:val="000000" w:themeColor="text1"/>
          <w:szCs w:val="20"/>
          <w:shd w:val="clear" w:color="auto" w:fill="FFFFFF"/>
        </w:rPr>
        <w:t>emfasilitasi penyedia barang/jasa dan pihak-pihak lain yang berkepentingan menjadi Pengguna SPSE</w:t>
      </w:r>
    </w:p>
    <w:p w14:paraId="0ADE163B" w14:textId="77777777" w:rsidR="001E559E" w:rsidRDefault="001E559E" w:rsidP="00082265">
      <w:pPr>
        <w:pStyle w:val="Heading2"/>
        <w:ind w:left="709"/>
      </w:pPr>
      <w:r>
        <w:t xml:space="preserve"> </w:t>
      </w:r>
      <w:bookmarkStart w:id="26" w:name="_Toc531864923"/>
      <w:r>
        <w:t>Visi, Misi dan Tujuan Dinas Komunikasi dan Informatika</w:t>
      </w:r>
      <w:bookmarkEnd w:id="26"/>
    </w:p>
    <w:p w14:paraId="05077D26" w14:textId="6CBFF208" w:rsidR="00455CC3" w:rsidRDefault="001E559E" w:rsidP="00633D82">
      <w:pPr>
        <w:ind w:left="720" w:firstLine="432"/>
        <w:jc w:val="both"/>
        <w:rPr>
          <w:sz w:val="23"/>
          <w:szCs w:val="23"/>
        </w:rPr>
      </w:pPr>
      <w:r>
        <w:rPr>
          <w:sz w:val="23"/>
          <w:szCs w:val="23"/>
        </w:rPr>
        <w:t xml:space="preserve">Dinas Komunikasi dan Informatika memiliki visi dan misi yang menuntun lembaga tersebut untuk melakukan tindakan sesuai dengan yang direncanakan untuk mencapai sebuah tujuan. Adapun Visi dan Misi Dinas Komunikasi dan Informatik Kota </w:t>
      </w:r>
      <w:r w:rsidR="00A37704">
        <w:rPr>
          <w:sz w:val="23"/>
          <w:szCs w:val="23"/>
        </w:rPr>
        <w:t>Malang</w:t>
      </w:r>
      <w:r>
        <w:rPr>
          <w:sz w:val="23"/>
          <w:szCs w:val="23"/>
        </w:rPr>
        <w:t xml:space="preserve"> adalah sebagai </w:t>
      </w:r>
      <w:proofErr w:type="gramStart"/>
      <w:r>
        <w:rPr>
          <w:sz w:val="23"/>
          <w:szCs w:val="23"/>
        </w:rPr>
        <w:t>berikut :</w:t>
      </w:r>
      <w:proofErr w:type="gramEnd"/>
    </w:p>
    <w:p w14:paraId="0B58D8A0" w14:textId="77777777" w:rsidR="001E559E" w:rsidRDefault="001E559E" w:rsidP="009B39EF">
      <w:pPr>
        <w:pStyle w:val="Heading3"/>
        <w:ind w:left="990" w:hanging="630"/>
      </w:pPr>
      <w:bookmarkStart w:id="27" w:name="_Toc531864924"/>
      <w:r>
        <w:t>Visi</w:t>
      </w:r>
      <w:bookmarkEnd w:id="27"/>
    </w:p>
    <w:p w14:paraId="6A7B1FFB" w14:textId="76C5F439" w:rsidR="001E559E" w:rsidRDefault="001E559E" w:rsidP="00633D82">
      <w:pPr>
        <w:ind w:left="720" w:firstLine="432"/>
        <w:jc w:val="both"/>
        <w:rPr>
          <w:sz w:val="23"/>
          <w:szCs w:val="23"/>
        </w:rPr>
      </w:pPr>
      <w:r>
        <w:rPr>
          <w:sz w:val="23"/>
          <w:szCs w:val="23"/>
        </w:rPr>
        <w:t xml:space="preserve">Visi Dinas Komunikasi dan Informatika Kota </w:t>
      </w:r>
      <w:r w:rsidR="00A37704">
        <w:rPr>
          <w:sz w:val="23"/>
          <w:szCs w:val="23"/>
        </w:rPr>
        <w:t>Malang</w:t>
      </w:r>
      <w:r>
        <w:rPr>
          <w:sz w:val="23"/>
          <w:szCs w:val="23"/>
        </w:rPr>
        <w:t xml:space="preserve"> adalah terwujudnya Kota </w:t>
      </w:r>
      <w:r w:rsidR="00A37704">
        <w:rPr>
          <w:sz w:val="23"/>
          <w:szCs w:val="23"/>
        </w:rPr>
        <w:t>Malang</w:t>
      </w:r>
      <w:r>
        <w:rPr>
          <w:sz w:val="23"/>
          <w:szCs w:val="23"/>
        </w:rPr>
        <w:t xml:space="preserve"> INFORMATIF (INovatif, Fleksibel, ORiginal, MAju, Terukur, Integritas, Faktual).</w:t>
      </w:r>
    </w:p>
    <w:p w14:paraId="1086C052" w14:textId="77777777" w:rsidR="001E559E" w:rsidRDefault="001E559E" w:rsidP="009B39EF">
      <w:pPr>
        <w:pStyle w:val="Heading3"/>
        <w:ind w:left="990" w:hanging="630"/>
      </w:pPr>
      <w:bookmarkStart w:id="28" w:name="_Toc531864925"/>
      <w:r>
        <w:t>Misi</w:t>
      </w:r>
      <w:bookmarkEnd w:id="28"/>
    </w:p>
    <w:p w14:paraId="1C8CBEFE" w14:textId="17740DF1" w:rsidR="001E559E" w:rsidRDefault="001E559E" w:rsidP="00C52F02">
      <w:pPr>
        <w:ind w:left="1426" w:hanging="256"/>
      </w:pPr>
      <w:r>
        <w:t xml:space="preserve">Misi Dinas Komunikasi dan Informatika Kota </w:t>
      </w:r>
      <w:proofErr w:type="gramStart"/>
      <w:r w:rsidR="00A37704">
        <w:t>Malang</w:t>
      </w:r>
      <w:r>
        <w:t xml:space="preserve"> :</w:t>
      </w:r>
      <w:proofErr w:type="gramEnd"/>
    </w:p>
    <w:p w14:paraId="5E87C866" w14:textId="77777777" w:rsidR="001E559E" w:rsidRPr="008C2B68" w:rsidRDefault="001E559E" w:rsidP="00EB178C">
      <w:pPr>
        <w:pStyle w:val="ListParagraph"/>
        <w:numPr>
          <w:ilvl w:val="0"/>
          <w:numId w:val="11"/>
        </w:numPr>
        <w:ind w:left="1620" w:hanging="432"/>
        <w:jc w:val="both"/>
        <w:rPr>
          <w:rFonts w:eastAsia="Times New Roman" w:cstheme="minorHAnsi"/>
          <w:color w:val="000000" w:themeColor="text1"/>
          <w:szCs w:val="20"/>
        </w:rPr>
      </w:pPr>
      <w:r w:rsidRPr="008C2B68">
        <w:rPr>
          <w:rFonts w:eastAsia="Times New Roman" w:cstheme="minorHAnsi"/>
          <w:color w:val="000000" w:themeColor="text1"/>
          <w:szCs w:val="20"/>
        </w:rPr>
        <w:t>Mewujudkan birokrasi layanan komunikasi dan informatika yang profesional dan memiliki integritas moral yang tinggi</w:t>
      </w:r>
    </w:p>
    <w:p w14:paraId="1A1FDEC1" w14:textId="77777777" w:rsidR="001E559E" w:rsidRPr="008C2B68" w:rsidRDefault="001E559E" w:rsidP="00EB178C">
      <w:pPr>
        <w:pStyle w:val="ListParagraph"/>
        <w:numPr>
          <w:ilvl w:val="0"/>
          <w:numId w:val="11"/>
        </w:numPr>
        <w:ind w:left="1620" w:hanging="432"/>
        <w:jc w:val="both"/>
        <w:rPr>
          <w:rFonts w:eastAsia="Times New Roman" w:cstheme="minorHAnsi"/>
          <w:color w:val="000000" w:themeColor="text1"/>
          <w:szCs w:val="20"/>
        </w:rPr>
      </w:pPr>
      <w:r w:rsidRPr="008C2B68">
        <w:rPr>
          <w:rFonts w:eastAsia="Times New Roman" w:cstheme="minorHAnsi"/>
          <w:color w:val="000000" w:themeColor="text1"/>
          <w:szCs w:val="20"/>
        </w:rPr>
        <w:t>Mengoptimalkan Sistem Layanan Kepemerintahan (e-Government) yang terintegrasi</w:t>
      </w:r>
    </w:p>
    <w:p w14:paraId="53B14297" w14:textId="77777777" w:rsidR="001E559E" w:rsidRPr="008C2B68" w:rsidRDefault="001E559E" w:rsidP="00EB178C">
      <w:pPr>
        <w:pStyle w:val="ListParagraph"/>
        <w:numPr>
          <w:ilvl w:val="0"/>
          <w:numId w:val="11"/>
        </w:numPr>
        <w:ind w:left="1620" w:hanging="432"/>
        <w:jc w:val="both"/>
        <w:rPr>
          <w:rFonts w:eastAsia="Times New Roman" w:cstheme="minorHAnsi"/>
          <w:color w:val="000000" w:themeColor="text1"/>
          <w:szCs w:val="20"/>
        </w:rPr>
      </w:pPr>
      <w:r w:rsidRPr="008C2B68">
        <w:rPr>
          <w:rFonts w:eastAsia="Times New Roman" w:cstheme="minorHAnsi"/>
          <w:color w:val="000000" w:themeColor="text1"/>
          <w:szCs w:val="20"/>
        </w:rPr>
        <w:t>Meningkatkan kecukupan informasi masyarakat dengan karakteristik komunikasi lancar dan informasi benar dalam rangka meningkatan kapasitas layanan publik yang dapat dipertanggungjawabkan</w:t>
      </w:r>
    </w:p>
    <w:p w14:paraId="525488B3" w14:textId="77777777" w:rsidR="001E559E" w:rsidRPr="008C2B68" w:rsidRDefault="001E559E" w:rsidP="00EB178C">
      <w:pPr>
        <w:pStyle w:val="ListParagraph"/>
        <w:numPr>
          <w:ilvl w:val="0"/>
          <w:numId w:val="11"/>
        </w:numPr>
        <w:ind w:left="1620" w:hanging="432"/>
        <w:jc w:val="both"/>
        <w:rPr>
          <w:rFonts w:eastAsia="Times New Roman" w:cstheme="minorHAnsi"/>
          <w:color w:val="000000" w:themeColor="text1"/>
          <w:szCs w:val="20"/>
        </w:rPr>
      </w:pPr>
      <w:r w:rsidRPr="008C2B68">
        <w:rPr>
          <w:rFonts w:eastAsia="Times New Roman" w:cstheme="minorHAnsi"/>
          <w:color w:val="000000" w:themeColor="text1"/>
          <w:szCs w:val="20"/>
        </w:rPr>
        <w:t>Meningkatkan Pemberdayaan Masyarakat serta Mengembangkan Kemitraan, dan Lembaga Komunikasi dalam Penyebaran Informasi Publik berbasis Kearifan Lokal</w:t>
      </w:r>
    </w:p>
    <w:p w14:paraId="100D1FCF" w14:textId="77777777" w:rsidR="001E559E" w:rsidRPr="008C2B68" w:rsidRDefault="001E559E" w:rsidP="00EB178C">
      <w:pPr>
        <w:pStyle w:val="ListParagraph"/>
        <w:numPr>
          <w:ilvl w:val="0"/>
          <w:numId w:val="11"/>
        </w:numPr>
        <w:ind w:left="1620" w:hanging="432"/>
        <w:jc w:val="both"/>
        <w:rPr>
          <w:rFonts w:eastAsia="Times New Roman" w:cstheme="minorHAnsi"/>
          <w:color w:val="000000" w:themeColor="text1"/>
          <w:szCs w:val="20"/>
        </w:rPr>
      </w:pPr>
      <w:r w:rsidRPr="008C2B68">
        <w:rPr>
          <w:rFonts w:eastAsia="Times New Roman" w:cstheme="minorHAnsi"/>
          <w:color w:val="000000" w:themeColor="text1"/>
          <w:szCs w:val="20"/>
        </w:rPr>
        <w:t>Mewujudkan profesionalisme Layanan Pos dan Telekomunikasi</w:t>
      </w:r>
    </w:p>
    <w:p w14:paraId="628A0770" w14:textId="77777777" w:rsidR="001E559E" w:rsidRDefault="001E559E" w:rsidP="009B39EF">
      <w:pPr>
        <w:pStyle w:val="Heading3"/>
        <w:ind w:left="990" w:hanging="630"/>
      </w:pPr>
      <w:bookmarkStart w:id="29" w:name="_Toc531864926"/>
      <w:r>
        <w:lastRenderedPageBreak/>
        <w:t>Tujuan</w:t>
      </w:r>
      <w:bookmarkEnd w:id="29"/>
    </w:p>
    <w:p w14:paraId="644C3937" w14:textId="77777777" w:rsidR="001E559E" w:rsidRDefault="001E559E" w:rsidP="00C52F02">
      <w:pPr>
        <w:ind w:left="720" w:firstLine="450"/>
        <w:rPr>
          <w:sz w:val="23"/>
          <w:szCs w:val="23"/>
        </w:rPr>
      </w:pPr>
      <w:r>
        <w:rPr>
          <w:sz w:val="23"/>
          <w:szCs w:val="23"/>
        </w:rPr>
        <w:t xml:space="preserve">Untuk mewujudkan visi dan misi yang diinginkan, perlu ditetapkan tujuan yang dimana tujuan dari Dinas Komunikasi dan Informatika adalah: </w:t>
      </w:r>
    </w:p>
    <w:p w14:paraId="5B3BD18A"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Meningkatkan Sumber Daya Manusia Aparatur yang mempunyai kompetensi di bidang Teknologi Informasi Komunikasi (TIK);</w:t>
      </w:r>
    </w:p>
    <w:p w14:paraId="20E27DD1"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Meningkatkan komitmen dan integritas Aparatur yang tinggi dalam melaksanakan tugas dan fungsinya di bidang Teknologi Informasi Komunikasi (TIK)</w:t>
      </w:r>
    </w:p>
    <w:p w14:paraId="2C0176DF"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Peningkatan Kualitas Pelayanan Publik yang didukung oleh sarana/prasarana yang memadai dan data yang menunjang</w:t>
      </w:r>
    </w:p>
    <w:p w14:paraId="4F3A087A" w14:textId="08EDF908"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 xml:space="preserve">Pengembangan Master Plan e-Government Kota </w:t>
      </w:r>
      <w:r w:rsidR="00A37704">
        <w:rPr>
          <w:rFonts w:eastAsia="Times New Roman" w:cstheme="minorHAnsi"/>
          <w:color w:val="000000" w:themeColor="text1"/>
          <w:szCs w:val="24"/>
        </w:rPr>
        <w:t>Malang</w:t>
      </w:r>
    </w:p>
    <w:p w14:paraId="00640465"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Pembangunan sistem layanan kepemerintahan yang terintegrasi dan memiliki interoperabilitas dalam layanan publik secara online (e-Citizen, e-Licensing dan e-Bussines)</w:t>
      </w:r>
    </w:p>
    <w:p w14:paraId="18094287"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Peningkatan Sistem Keamanan Komunikasi dan Informatika</w:t>
      </w:r>
    </w:p>
    <w:p w14:paraId="3649F27D"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Pengembangan dan Pelayanan Informasi Publik dalam mendukung Keterbukaan Informasi Publik</w:t>
      </w:r>
    </w:p>
    <w:p w14:paraId="4DE86528"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Peningkatan kualitas pengelolaan, penyebaran dan pemerataan informasi publik</w:t>
      </w:r>
    </w:p>
    <w:p w14:paraId="677D80FA"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Pengembangan dan Pemberdayaan Kelompok Informasi Masyarakat (KIM)</w:t>
      </w:r>
    </w:p>
    <w:p w14:paraId="54C9E1AB"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Peningkatan Diseminasi dan Pendistribusian Informasi melalui Media Massa maupun Media komunikasi lainnya serta Kemitraan Media.</w:t>
      </w:r>
    </w:p>
    <w:p w14:paraId="5FE337B5"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Percepatan Pembangunan National Broadband Network serta penataan dan pengendalian proses perizinan menara telekomunikasi</w:t>
      </w:r>
    </w:p>
    <w:p w14:paraId="2ADD0BBF" w14:textId="77777777" w:rsidR="00913540" w:rsidRPr="008C2B68" w:rsidRDefault="00913540" w:rsidP="00EB178C">
      <w:pPr>
        <w:pStyle w:val="ListParagraph"/>
        <w:numPr>
          <w:ilvl w:val="0"/>
          <w:numId w:val="12"/>
        </w:numPr>
        <w:ind w:left="1710" w:hanging="540"/>
        <w:jc w:val="both"/>
        <w:rPr>
          <w:rFonts w:eastAsia="Times New Roman" w:cstheme="minorHAnsi"/>
          <w:color w:val="000000" w:themeColor="text1"/>
          <w:szCs w:val="24"/>
        </w:rPr>
      </w:pPr>
      <w:r w:rsidRPr="008C2B68">
        <w:rPr>
          <w:rFonts w:eastAsia="Times New Roman" w:cstheme="minorHAnsi"/>
          <w:color w:val="000000" w:themeColor="text1"/>
          <w:szCs w:val="24"/>
        </w:rPr>
        <w:t>Peningkatan Pendapatan Asli Daerah di bidang Telekomunikasi</w:t>
      </w:r>
    </w:p>
    <w:p w14:paraId="7D1874ED" w14:textId="7C80532C" w:rsidR="001E559E" w:rsidRDefault="00913540" w:rsidP="00C52F02">
      <w:pPr>
        <w:pStyle w:val="Heading2"/>
        <w:ind w:left="851" w:hanging="491"/>
      </w:pPr>
      <w:bookmarkStart w:id="30" w:name="_Toc531864927"/>
      <w:r>
        <w:t xml:space="preserve">Logo Dinas Komunikasi dan Informatika Kota </w:t>
      </w:r>
      <w:r w:rsidR="00A37704">
        <w:t>Malang</w:t>
      </w:r>
      <w:bookmarkEnd w:id="30"/>
    </w:p>
    <w:p w14:paraId="2E4AA06F" w14:textId="3DF694E2" w:rsidR="00913540" w:rsidRDefault="00913540" w:rsidP="00913540">
      <w:pPr>
        <w:ind w:left="851" w:firstLine="567"/>
        <w:jc w:val="both"/>
        <w:rPr>
          <w:sz w:val="23"/>
          <w:szCs w:val="23"/>
        </w:rPr>
      </w:pPr>
      <w:r>
        <w:rPr>
          <w:sz w:val="23"/>
          <w:szCs w:val="23"/>
        </w:rPr>
        <w:t xml:space="preserve">Dinas Komunikasi dan Informatika pemerintah Kota </w:t>
      </w:r>
      <w:r w:rsidR="00A37704">
        <w:rPr>
          <w:sz w:val="23"/>
          <w:szCs w:val="23"/>
        </w:rPr>
        <w:t>Malang</w:t>
      </w:r>
      <w:r>
        <w:rPr>
          <w:sz w:val="23"/>
          <w:szCs w:val="23"/>
        </w:rPr>
        <w:t xml:space="preserve"> yang dibentuk untuk memenuhi ketentuan peraturan pemerintah nomor: 41 tahun 2007 mengenai organisasi perangkat daerah yang mempunyai logo seperti pada Gambar 1.</w:t>
      </w:r>
    </w:p>
    <w:p w14:paraId="7FF9915F" w14:textId="77777777" w:rsidR="006C637A" w:rsidRDefault="00913540" w:rsidP="006C637A">
      <w:pPr>
        <w:keepNext/>
        <w:ind w:left="851" w:firstLine="567"/>
        <w:jc w:val="both"/>
      </w:pPr>
      <w:r w:rsidRPr="00913540">
        <w:rPr>
          <w:noProof/>
        </w:rPr>
        <w:drawing>
          <wp:inline distT="0" distB="0" distL="0" distR="0" wp14:anchorId="0577CA8E" wp14:editId="5FA265E7">
            <wp:extent cx="3801745" cy="75374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01745" cy="753745"/>
                    </a:xfrm>
                    <a:prstGeom prst="rect">
                      <a:avLst/>
                    </a:prstGeom>
                    <a:noFill/>
                    <a:ln>
                      <a:noFill/>
                    </a:ln>
                  </pic:spPr>
                </pic:pic>
              </a:graphicData>
            </a:graphic>
          </wp:inline>
        </w:drawing>
      </w:r>
    </w:p>
    <w:p w14:paraId="244ADB8E" w14:textId="05B65ACF" w:rsidR="0089477E" w:rsidRDefault="006C637A" w:rsidP="006C637A">
      <w:pPr>
        <w:pStyle w:val="Caption"/>
        <w:jc w:val="center"/>
      </w:pPr>
      <w:bookmarkStart w:id="31" w:name="_Toc531865072"/>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2</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1</w:t>
      </w:r>
      <w:r w:rsidR="0031634D">
        <w:rPr>
          <w:noProof/>
        </w:rPr>
        <w:fldChar w:fldCharType="end"/>
      </w:r>
      <w:r>
        <w:t xml:space="preserve"> Logo Dinas Komunikasi dan Informatika Kota </w:t>
      </w:r>
      <w:r w:rsidR="00A37704">
        <w:t>Malang</w:t>
      </w:r>
      <w:bookmarkEnd w:id="31"/>
    </w:p>
    <w:p w14:paraId="66D59BBE" w14:textId="3D764F0A" w:rsidR="00913540" w:rsidRDefault="006C637A" w:rsidP="00082265">
      <w:pPr>
        <w:pStyle w:val="Heading2"/>
        <w:ind w:left="851"/>
      </w:pPr>
      <w:r>
        <w:lastRenderedPageBreak/>
        <w:t xml:space="preserve"> </w:t>
      </w:r>
      <w:bookmarkStart w:id="32" w:name="_Toc531864928"/>
      <w:r w:rsidR="00913540">
        <w:t xml:space="preserve">Struktur Organisasi Dinas Komunikasi dan Informatika Kota </w:t>
      </w:r>
      <w:r w:rsidR="00A37704">
        <w:t>Malang</w:t>
      </w:r>
      <w:bookmarkEnd w:id="32"/>
    </w:p>
    <w:p w14:paraId="2BC4BAF7" w14:textId="0A0CAB96" w:rsidR="00913540" w:rsidRDefault="00913540" w:rsidP="00633D82">
      <w:pPr>
        <w:ind w:left="851" w:firstLine="567"/>
        <w:jc w:val="both"/>
        <w:rPr>
          <w:sz w:val="23"/>
          <w:szCs w:val="23"/>
        </w:rPr>
      </w:pPr>
      <w:r>
        <w:rPr>
          <w:sz w:val="23"/>
          <w:szCs w:val="23"/>
        </w:rPr>
        <w:t>Berikut adalah gambar struktur organisasi Dinas Komunika</w:t>
      </w:r>
      <w:r w:rsidR="00C52F02">
        <w:rPr>
          <w:sz w:val="23"/>
          <w:szCs w:val="23"/>
        </w:rPr>
        <w:t xml:space="preserve">si dan Informatika Kota </w:t>
      </w:r>
      <w:r w:rsidR="00A37704">
        <w:rPr>
          <w:sz w:val="23"/>
          <w:szCs w:val="23"/>
        </w:rPr>
        <w:t>Malang</w:t>
      </w:r>
      <w:r w:rsidR="00C52F02">
        <w:rPr>
          <w:sz w:val="23"/>
          <w:szCs w:val="23"/>
        </w:rPr>
        <w:t>:</w:t>
      </w:r>
    </w:p>
    <w:p w14:paraId="354561A2" w14:textId="77777777" w:rsidR="006C637A" w:rsidRDefault="00913540" w:rsidP="006C637A">
      <w:pPr>
        <w:keepNext/>
        <w:ind w:left="131" w:firstLine="589"/>
      </w:pPr>
      <w:r w:rsidRPr="00913540">
        <w:rPr>
          <w:noProof/>
        </w:rPr>
        <w:drawing>
          <wp:inline distT="0" distB="0" distL="0" distR="0" wp14:anchorId="742C3139" wp14:editId="5E693D88">
            <wp:extent cx="4499065" cy="2353734"/>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99065" cy="2353734"/>
                    </a:xfrm>
                    <a:prstGeom prst="rect">
                      <a:avLst/>
                    </a:prstGeom>
                    <a:noFill/>
                    <a:ln>
                      <a:noFill/>
                    </a:ln>
                  </pic:spPr>
                </pic:pic>
              </a:graphicData>
            </a:graphic>
          </wp:inline>
        </w:drawing>
      </w:r>
    </w:p>
    <w:p w14:paraId="41BF5DC4" w14:textId="042608C5" w:rsidR="0089477E" w:rsidRDefault="006C637A" w:rsidP="006C637A">
      <w:pPr>
        <w:pStyle w:val="Caption"/>
        <w:jc w:val="center"/>
      </w:pPr>
      <w:bookmarkStart w:id="33" w:name="_Toc531865073"/>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2</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2</w:t>
      </w:r>
      <w:r w:rsidR="0031634D">
        <w:rPr>
          <w:noProof/>
        </w:rPr>
        <w:fldChar w:fldCharType="end"/>
      </w:r>
      <w:r w:rsidRPr="006C637A">
        <w:rPr>
          <w:sz w:val="20"/>
          <w:szCs w:val="23"/>
        </w:rPr>
        <w:t xml:space="preserve"> </w:t>
      </w:r>
      <w:r>
        <w:rPr>
          <w:sz w:val="20"/>
          <w:szCs w:val="23"/>
        </w:rPr>
        <w:t xml:space="preserve">Struktur Organisasi Dinas Komunikasi dan Informatika Kota </w:t>
      </w:r>
      <w:r w:rsidR="00A37704">
        <w:rPr>
          <w:sz w:val="20"/>
          <w:szCs w:val="23"/>
        </w:rPr>
        <w:t>Malang</w:t>
      </w:r>
      <w:bookmarkEnd w:id="33"/>
    </w:p>
    <w:p w14:paraId="657D00D7" w14:textId="1B5C60E8" w:rsidR="00913540" w:rsidRDefault="00913540" w:rsidP="0089477E">
      <w:pPr>
        <w:ind w:left="851" w:firstLine="589"/>
        <w:jc w:val="both"/>
        <w:rPr>
          <w:szCs w:val="23"/>
        </w:rPr>
      </w:pPr>
      <w:r>
        <w:rPr>
          <w:szCs w:val="23"/>
        </w:rPr>
        <w:t>Gambar</w:t>
      </w:r>
      <w:r w:rsidR="0089477E">
        <w:rPr>
          <w:szCs w:val="23"/>
        </w:rPr>
        <w:t xml:space="preserve"> </w:t>
      </w:r>
      <w:r>
        <w:rPr>
          <w:szCs w:val="23"/>
        </w:rPr>
        <w:t xml:space="preserve">2 merupakan gambaran struktur organisasi dari Dinas Komunikasi dan Informatika Kota </w:t>
      </w:r>
      <w:r w:rsidR="00A37704">
        <w:rPr>
          <w:szCs w:val="23"/>
        </w:rPr>
        <w:t>Malang</w:t>
      </w:r>
      <w:r>
        <w:rPr>
          <w:szCs w:val="23"/>
        </w:rPr>
        <w:t xml:space="preserve"> yang dipimpin oleh kepala </w:t>
      </w:r>
      <w:proofErr w:type="gramStart"/>
      <w:r>
        <w:rPr>
          <w:szCs w:val="23"/>
        </w:rPr>
        <w:t>dinas</w:t>
      </w:r>
      <w:proofErr w:type="gramEnd"/>
      <w:r>
        <w:rPr>
          <w:szCs w:val="23"/>
        </w:rPr>
        <w:t xml:space="preserve"> Bapak Zulkifli Amrizal, S.Sos, M.Si.</w:t>
      </w:r>
    </w:p>
    <w:p w14:paraId="079633BE" w14:textId="77777777" w:rsidR="00913540" w:rsidRDefault="00913540" w:rsidP="00913540">
      <w:pPr>
        <w:ind w:left="851" w:firstLine="567"/>
        <w:jc w:val="both"/>
        <w:rPr>
          <w:szCs w:val="23"/>
        </w:rPr>
      </w:pPr>
    </w:p>
    <w:p w14:paraId="284BA843" w14:textId="77777777" w:rsidR="00913540" w:rsidRDefault="00913540">
      <w:pPr>
        <w:rPr>
          <w:szCs w:val="23"/>
        </w:rPr>
      </w:pPr>
      <w:r>
        <w:rPr>
          <w:szCs w:val="23"/>
        </w:rPr>
        <w:br w:type="page"/>
      </w:r>
    </w:p>
    <w:p w14:paraId="7982DA91" w14:textId="77777777" w:rsidR="00913540" w:rsidRDefault="00082265" w:rsidP="002E3273">
      <w:pPr>
        <w:pStyle w:val="Heading1"/>
      </w:pPr>
      <w:bookmarkStart w:id="34" w:name="_Toc531864929"/>
      <w:r>
        <w:lastRenderedPageBreak/>
        <w:t>DASAR TEORI</w:t>
      </w:r>
      <w:bookmarkEnd w:id="34"/>
    </w:p>
    <w:p w14:paraId="2C07F0C7" w14:textId="77777777" w:rsidR="00CA4B3A" w:rsidRDefault="00FF6768" w:rsidP="00C52F02">
      <w:pPr>
        <w:pStyle w:val="Heading2"/>
        <w:ind w:left="851" w:hanging="401"/>
        <w:rPr>
          <w:lang w:val="id-ID"/>
        </w:rPr>
      </w:pPr>
      <w:r>
        <w:t xml:space="preserve"> </w:t>
      </w:r>
      <w:bookmarkStart w:id="35" w:name="_Toc531864930"/>
      <w:r w:rsidR="00383D6E">
        <w:t>Sistem Terdistribusi</w:t>
      </w:r>
      <w:bookmarkEnd w:id="35"/>
    </w:p>
    <w:p w14:paraId="4CD4A02F" w14:textId="7C985099" w:rsidR="00B5246B" w:rsidRDefault="00383D6E" w:rsidP="00EB25D9">
      <w:pPr>
        <w:ind w:left="864" w:firstLine="432"/>
        <w:jc w:val="both"/>
      </w:pPr>
      <w:r w:rsidRPr="00383D6E">
        <w:rPr>
          <w:lang w:val="id-ID"/>
        </w:rPr>
        <w:t xml:space="preserve">Sistem Terdistribusi adalah </w:t>
      </w:r>
      <w:r>
        <w:rPr>
          <w:lang w:val="id-ID"/>
        </w:rPr>
        <w:t>Sekumpulan komputer otonom yang</w:t>
      </w:r>
      <w:r>
        <w:t xml:space="preserve"> </w:t>
      </w:r>
      <w:r w:rsidRPr="00383D6E">
        <w:rPr>
          <w:lang w:val="id-ID"/>
        </w:rPr>
        <w:t>terhubung ke suatu jaringan, diman</w:t>
      </w:r>
      <w:r>
        <w:rPr>
          <w:lang w:val="id-ID"/>
        </w:rPr>
        <w:t>a bagi pengguna sistem terlihat</w:t>
      </w:r>
      <w:r>
        <w:t xml:space="preserve"> </w:t>
      </w:r>
      <w:r w:rsidRPr="00383D6E">
        <w:rPr>
          <w:lang w:val="id-ID"/>
        </w:rPr>
        <w:t>sebagai satu komputer</w:t>
      </w:r>
      <w:r w:rsidR="00462E1A">
        <w:t xml:space="preserve">, saling terhubung, berkomunikasi dan berkoordinasi lewat pesan untuk mencapai tujuan yang sama. </w:t>
      </w:r>
      <w:r>
        <w:fldChar w:fldCharType="begin" w:fldLock="1"/>
      </w:r>
      <w:r w:rsidR="007C5C8C">
        <w:instrText>ADDIN CSL_CITATION {"citationItems":[{"id":"ITEM-1","itemData":{"ISBN":"0321263545","ISSN":"02016191","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number-of-pages":"772","title":"Distributed Systems: Concepts and Design","type":"book","volume":"4"},"uris":["http://www.mendeley.com/documents/?uuid=0c7255d7-e8b2-44ab-8760-7c11109f4dbf"]}],"mendeley":{"formattedCitation":"(Coulouris, Dollimore dan Kindberg, 2012)","plainTextFormattedCitation":"(Coulouris, Dollimore dan Kindberg, 2012)","previouslyFormattedCitation":"(Coulouris, Dollimore dan Kindberg, 2012)"},"properties":{"noteIndex":0},"schema":"https://github.com/citation-style-language/schema/raw/master/csl-citation.json"}</w:instrText>
      </w:r>
      <w:r>
        <w:fldChar w:fldCharType="separate"/>
      </w:r>
      <w:r w:rsidRPr="00383D6E">
        <w:rPr>
          <w:noProof/>
        </w:rPr>
        <w:t>(Coulouris, Dollimore dan Kindberg, 2012)</w:t>
      </w:r>
      <w:r>
        <w:fldChar w:fldCharType="end"/>
      </w:r>
      <w:r w:rsidRPr="00383D6E">
        <w:rPr>
          <w:lang w:val="id-ID"/>
        </w:rPr>
        <w:t>.</w:t>
      </w:r>
      <w:r>
        <w:t xml:space="preserve"> </w:t>
      </w:r>
      <w:r w:rsidR="005D6E7B" w:rsidRPr="005D6E7B">
        <w:t xml:space="preserve">Infrastruktur utama sistem terdistribusi adalah jaringan, </w:t>
      </w:r>
      <w:r w:rsidR="001418D2" w:rsidRPr="001418D2">
        <w:rPr>
          <w:i/>
        </w:rPr>
        <w:t>hardware</w:t>
      </w:r>
      <w:r w:rsidR="005D6E7B">
        <w:t>,</w:t>
      </w:r>
      <w:r w:rsidR="005D6E7B" w:rsidRPr="005D6E7B">
        <w:t xml:space="preserve"> </w:t>
      </w:r>
      <w:r w:rsidR="001418D2" w:rsidRPr="001418D2">
        <w:rPr>
          <w:i/>
        </w:rPr>
        <w:t>software</w:t>
      </w:r>
      <w:r w:rsidR="005D6E7B" w:rsidRPr="005D6E7B">
        <w:t xml:space="preserve"> dan pengg</w:t>
      </w:r>
      <w:r w:rsidR="005D6E7B">
        <w:t xml:space="preserve">una yang terkait di dalamnya. </w:t>
      </w:r>
      <w:r w:rsidR="005D6E7B" w:rsidRPr="005D6E7B">
        <w:t>Dalam sistem terdistribusi terdapat pembagian pekerjaan antara elemen yang satu dengan elemen yang lain</w:t>
      </w:r>
      <w:r w:rsidR="005D6E7B">
        <w:t>.</w:t>
      </w:r>
      <w:r w:rsidR="005D6E7B" w:rsidRPr="005D6E7B">
        <w:t xml:space="preserve"> Sarana komunikasi antar elemen dijembatani dengan jaringan. Tata </w:t>
      </w:r>
      <w:proofErr w:type="gramStart"/>
      <w:r w:rsidR="005D6E7B" w:rsidRPr="005D6E7B">
        <w:t>cara</w:t>
      </w:r>
      <w:proofErr w:type="gramEnd"/>
      <w:r w:rsidR="005D6E7B" w:rsidRPr="005D6E7B">
        <w:t xml:space="preserve"> komunikasi antar elemen diatur dengan sebuah perjanjian sehingga terjadi komunikasi yang dapat dipahami antara </w:t>
      </w:r>
      <w:r w:rsidR="000A0BA9">
        <w:t>masing-masing</w:t>
      </w:r>
      <w:r w:rsidR="005D6E7B" w:rsidRPr="005D6E7B">
        <w:t xml:space="preserve"> elemen yang terlibat.</w:t>
      </w:r>
    </w:p>
    <w:p w14:paraId="21DA599D" w14:textId="731BBCB8" w:rsidR="00877D31" w:rsidRDefault="00877D31" w:rsidP="00877D31">
      <w:pPr>
        <w:pStyle w:val="Heading2"/>
        <w:ind w:left="851" w:hanging="401"/>
      </w:pPr>
      <w:bookmarkStart w:id="36" w:name="_Toc531864931"/>
      <w:r>
        <w:t xml:space="preserve">Arsitektur </w:t>
      </w:r>
      <w:r w:rsidR="001418D2" w:rsidRPr="001418D2">
        <w:rPr>
          <w:i/>
        </w:rPr>
        <w:t>Micro</w:t>
      </w:r>
      <w:r w:rsidR="003A3AC6" w:rsidRPr="003A3AC6">
        <w:rPr>
          <w:i/>
        </w:rPr>
        <w:t>service</w:t>
      </w:r>
      <w:bookmarkEnd w:id="36"/>
    </w:p>
    <w:p w14:paraId="609A151C" w14:textId="2371E43C" w:rsidR="00877D31" w:rsidRDefault="00877D31" w:rsidP="00877D31">
      <w:pPr>
        <w:ind w:left="850" w:firstLine="432"/>
        <w:jc w:val="both"/>
      </w:pPr>
      <w:r>
        <w:t xml:space="preserve">Arsitektur </w:t>
      </w:r>
      <w:r w:rsidR="001418D2" w:rsidRPr="001418D2">
        <w:rPr>
          <w:i/>
          <w:lang w:val="id-ID"/>
        </w:rPr>
        <w:t>micro</w:t>
      </w:r>
      <w:r w:rsidR="003A3AC6" w:rsidRPr="003A3AC6">
        <w:rPr>
          <w:i/>
          <w:lang w:val="id-ID"/>
        </w:rPr>
        <w:t>service</w:t>
      </w:r>
      <w:r w:rsidRPr="00005704">
        <w:rPr>
          <w:lang w:val="id-ID"/>
        </w:rPr>
        <w:t xml:space="preserve"> adalah kumpulan proses independen dan kecil yang berkomunikasi antara satu dengan lainnya untuk membentuk aplikasi kompleks yang </w:t>
      </w:r>
      <w:r>
        <w:t>dinamis</w:t>
      </w:r>
      <w:r w:rsidRPr="00005704">
        <w:rPr>
          <w:lang w:val="id-ID"/>
        </w:rPr>
        <w:t xml:space="preserve"> terh</w:t>
      </w:r>
      <w:r>
        <w:rPr>
          <w:lang w:val="id-ID"/>
        </w:rPr>
        <w:t xml:space="preserve">adap </w:t>
      </w:r>
      <w:r>
        <w:t xml:space="preserve">semua </w:t>
      </w:r>
      <w:r>
        <w:rPr>
          <w:lang w:val="id-ID"/>
        </w:rPr>
        <w:t>bahasa API</w:t>
      </w:r>
      <w:r w:rsidRPr="00005704">
        <w:rPr>
          <w:lang w:val="id-ID"/>
        </w:rPr>
        <w:t xml:space="preserve">. </w:t>
      </w:r>
      <w:r>
        <w:t>Layanan-layanan</w:t>
      </w:r>
      <w:r w:rsidRPr="00005704">
        <w:rPr>
          <w:lang w:val="id-ID"/>
        </w:rPr>
        <w:t xml:space="preserve"> ini terdiri dari blok-blok kecil, terpisah, dan fokus pada tugas-tugas ringan untuk memfasilitasi metode modular dalam pembangunan sistem</w:t>
      </w:r>
      <w:r>
        <w:t xml:space="preserve"> </w:t>
      </w:r>
      <w:r>
        <w:fldChar w:fldCharType="begin" w:fldLock="1"/>
      </w:r>
      <w:r>
        <w:instrText>ADDIN CSL_CITATION {"citationItems":[{"id":"ITEM-1","itemData":{"DOI":"10.1109/ICSA.2018.00013","ISBN":"9781538663981","abstract":"© 2018 IEEE. Businesses today need to respond to customer needs at unprecedented speeds. Driven by this need for speed, many companies are rushing to the DevOps movement and implementing Continuous Delivery (CD). I had been implementing DevOps and CD for Paddy Power, a multi-billion-euro betting and gaming company, for four years. I had found that software architecture can be a key barrier. To address the architectural challenges, we tried an emerging architectural style called Microservices. I have observed increased deployability, modifiability, and resilience to design erosion. At the same time, I also observed new challenges associated with the increased number of services, evolving contracts among services, technology diversity, and testing. I share the practical strategies that can be employed to address these new challenges, discuss situations for which Microservices may not be a good choice, and outline areas that require further research.","author":[{"dropping-particle":"","family":"Chen","given":"Lianping","non-dropping-particle":"","parse-names":false,"suffix":""}],"container-title":"Proceedings - 2018 IEEE 15th International Conference on Software Architecture, ICSA 2018","id":"ITEM-1","issued":{"date-parts":[["2018"]]},"page":"39-46","publisher":"IEEE","title":"Microservices: Architecting for Continuous Delivery and DevOps","type":"article-journal"},"uris":["http://www.mendeley.com/documents/?uuid=69ec3c48-f6a8-49dc-8988-040b11e0d191"]}],"mendeley":{"formattedCitation":"(Chen, 2018)","plainTextFormattedCitation":"(Chen, 2018)","previouslyFormattedCitation":"(Chen, 2018)"},"properties":{"noteIndex":0},"schema":"https://github.com/citation-style-language/schema/raw/master/csl-citation.json"}</w:instrText>
      </w:r>
      <w:r>
        <w:fldChar w:fldCharType="separate"/>
      </w:r>
      <w:r w:rsidRPr="007C5C8C">
        <w:rPr>
          <w:noProof/>
        </w:rPr>
        <w:t>(Chen, 2018)</w:t>
      </w:r>
      <w:r>
        <w:fldChar w:fldCharType="end"/>
      </w:r>
      <w:r w:rsidRPr="00005704">
        <w:rPr>
          <w:lang w:val="id-ID"/>
        </w:rPr>
        <w:t xml:space="preserve">. Arsitektur bergaya </w:t>
      </w:r>
      <w:r w:rsidR="001418D2" w:rsidRPr="001418D2">
        <w:rPr>
          <w:i/>
          <w:lang w:val="id-ID"/>
        </w:rPr>
        <w:t>micro</w:t>
      </w:r>
      <w:r w:rsidR="003A3AC6" w:rsidRPr="003A3AC6">
        <w:rPr>
          <w:i/>
          <w:lang w:val="id-ID"/>
        </w:rPr>
        <w:t>service</w:t>
      </w:r>
      <w:r w:rsidRPr="00005704">
        <w:rPr>
          <w:lang w:val="id-ID"/>
        </w:rPr>
        <w:t xml:space="preserve"> mulai menjadi standar dalam pembangunan sistem yang dinamis dan konstan berkembang.</w:t>
      </w:r>
      <w:r>
        <w:t xml:space="preserve"> Arsitektur </w:t>
      </w:r>
      <w:r w:rsidR="001418D2" w:rsidRPr="001418D2">
        <w:rPr>
          <w:i/>
        </w:rPr>
        <w:t>micro</w:t>
      </w:r>
      <w:r w:rsidR="003A3AC6" w:rsidRPr="003A3AC6">
        <w:rPr>
          <w:i/>
        </w:rPr>
        <w:t>service</w:t>
      </w:r>
      <w:r>
        <w:t xml:space="preserve"> memiliki beberapa kelebihan, diantaranya </w:t>
      </w:r>
      <w:r w:rsidR="001418D2" w:rsidRPr="001418D2">
        <w:rPr>
          <w:i/>
        </w:rPr>
        <w:t>maintenance</w:t>
      </w:r>
      <w:r>
        <w:t xml:space="preserve"> lebih mudah, aplikasi aman dan handal, dan setiap </w:t>
      </w:r>
      <w:r w:rsidR="003A3AC6" w:rsidRPr="003A3AC6">
        <w:rPr>
          <w:i/>
        </w:rPr>
        <w:t>service</w:t>
      </w:r>
      <w:r>
        <w:t xml:space="preserve"> berdiri sendiri tanpa mengganggu </w:t>
      </w:r>
      <w:r w:rsidR="003A3AC6" w:rsidRPr="003A3AC6">
        <w:rPr>
          <w:i/>
        </w:rPr>
        <w:t>service</w:t>
      </w:r>
      <w:r>
        <w:t xml:space="preserve"> yang lain.</w:t>
      </w:r>
      <w:r w:rsidR="00507B33">
        <w:t xml:space="preserve"> Berikut adalah contoh arsitektur micro </w:t>
      </w:r>
      <w:r w:rsidR="003A3AC6" w:rsidRPr="003A3AC6">
        <w:rPr>
          <w:i/>
        </w:rPr>
        <w:t>service</w:t>
      </w:r>
    </w:p>
    <w:p w14:paraId="1FF11A9A" w14:textId="5CF1617A" w:rsidR="00507B33" w:rsidRDefault="00507B33" w:rsidP="00877D31">
      <w:pPr>
        <w:ind w:left="850" w:firstLine="432"/>
        <w:jc w:val="both"/>
      </w:pPr>
      <w:r>
        <w:rPr>
          <w:noProof/>
        </w:rPr>
        <w:drawing>
          <wp:inline distT="0" distB="0" distL="0" distR="0" wp14:anchorId="333577D0" wp14:editId="327BA44F">
            <wp:extent cx="4107167" cy="2445489"/>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14276" cy="2449722"/>
                    </a:xfrm>
                    <a:prstGeom prst="rect">
                      <a:avLst/>
                    </a:prstGeom>
                  </pic:spPr>
                </pic:pic>
              </a:graphicData>
            </a:graphic>
          </wp:inline>
        </w:drawing>
      </w:r>
    </w:p>
    <w:p w14:paraId="562464BB" w14:textId="4E821B0E" w:rsidR="00507B33" w:rsidRDefault="00507B33" w:rsidP="006E2B96">
      <w:pPr>
        <w:pStyle w:val="Caption"/>
        <w:jc w:val="center"/>
      </w:pPr>
      <w:r>
        <w:t>Gambar 3.</w:t>
      </w:r>
      <w:r>
        <w:rPr>
          <w:noProof/>
        </w:rPr>
        <w:t>1</w:t>
      </w:r>
      <w:r w:rsidRPr="006C637A">
        <w:rPr>
          <w:sz w:val="20"/>
          <w:szCs w:val="23"/>
        </w:rPr>
        <w:t xml:space="preserve"> </w:t>
      </w:r>
      <w:r>
        <w:rPr>
          <w:sz w:val="20"/>
          <w:szCs w:val="23"/>
        </w:rPr>
        <w:t xml:space="preserve">Gambar arsitektur </w:t>
      </w:r>
      <w:r w:rsidR="001418D2" w:rsidRPr="001418D2">
        <w:rPr>
          <w:sz w:val="20"/>
          <w:szCs w:val="23"/>
        </w:rPr>
        <w:t>micro</w:t>
      </w:r>
      <w:r w:rsidR="003A3AC6" w:rsidRPr="003A3AC6">
        <w:rPr>
          <w:sz w:val="20"/>
          <w:szCs w:val="23"/>
        </w:rPr>
        <w:t>service</w:t>
      </w:r>
      <w:r>
        <w:rPr>
          <w:sz w:val="20"/>
          <w:szCs w:val="23"/>
        </w:rPr>
        <w:t xml:space="preserve"> pada amazon </w:t>
      </w:r>
      <w:r w:rsidR="001418D2" w:rsidRPr="001418D2">
        <w:rPr>
          <w:sz w:val="20"/>
          <w:szCs w:val="23"/>
        </w:rPr>
        <w:t>web</w:t>
      </w:r>
      <w:r w:rsidR="003A3AC6" w:rsidRPr="003A3AC6">
        <w:rPr>
          <w:sz w:val="20"/>
          <w:szCs w:val="23"/>
        </w:rPr>
        <w:t>service</w:t>
      </w:r>
      <w:r>
        <w:rPr>
          <w:sz w:val="20"/>
          <w:szCs w:val="23"/>
        </w:rPr>
        <w:t xml:space="preserve"> (</w:t>
      </w:r>
      <w:proofErr w:type="gramStart"/>
      <w:r>
        <w:rPr>
          <w:sz w:val="20"/>
          <w:szCs w:val="23"/>
        </w:rPr>
        <w:t>villamizar.,</w:t>
      </w:r>
      <w:proofErr w:type="gramEnd"/>
      <w:r>
        <w:rPr>
          <w:sz w:val="20"/>
          <w:szCs w:val="23"/>
        </w:rPr>
        <w:t xml:space="preserve"> 2015)</w:t>
      </w:r>
    </w:p>
    <w:p w14:paraId="53099312" w14:textId="7F1EED13" w:rsidR="00507B33" w:rsidRDefault="00507B33" w:rsidP="00507B33">
      <w:pPr>
        <w:pStyle w:val="Heading3"/>
        <w:ind w:left="1170"/>
      </w:pPr>
      <w:bookmarkStart w:id="37" w:name="_Toc531864932"/>
      <w:r>
        <w:lastRenderedPageBreak/>
        <w:t xml:space="preserve">Kinerja </w:t>
      </w:r>
      <w:r w:rsidR="001418D2" w:rsidRPr="001418D2">
        <w:rPr>
          <w:i/>
        </w:rPr>
        <w:t>Micro</w:t>
      </w:r>
      <w:r w:rsidR="003A3AC6" w:rsidRPr="003A3AC6">
        <w:rPr>
          <w:i/>
        </w:rPr>
        <w:t>service</w:t>
      </w:r>
      <w:bookmarkEnd w:id="37"/>
    </w:p>
    <w:p w14:paraId="44F6E09D" w14:textId="54F41A50" w:rsidR="00507B33" w:rsidRDefault="00507B33" w:rsidP="00633D82">
      <w:pPr>
        <w:ind w:left="900" w:firstLine="450"/>
        <w:jc w:val="both"/>
      </w:pPr>
      <w:r>
        <w:t xml:space="preserve">Dalam hal kinerja micro </w:t>
      </w:r>
      <w:r w:rsidR="003A3AC6" w:rsidRPr="003A3AC6">
        <w:rPr>
          <w:i/>
        </w:rPr>
        <w:t>service</w:t>
      </w:r>
      <w:r>
        <w:t xml:space="preserve"> memiliki kekurangan dalam response time dari setiap </w:t>
      </w:r>
      <w:r w:rsidR="003740F4" w:rsidRPr="003740F4">
        <w:rPr>
          <w:i/>
        </w:rPr>
        <w:t>request</w:t>
      </w:r>
      <w:r>
        <w:t xml:space="preserve">. Rata rata response time dari </w:t>
      </w:r>
      <w:r w:rsidR="003740F4" w:rsidRPr="003740F4">
        <w:rPr>
          <w:i/>
        </w:rPr>
        <w:t>request</w:t>
      </w:r>
      <w:r>
        <w:t xml:space="preserve"> arsitektur micro </w:t>
      </w:r>
      <w:r w:rsidR="003A3AC6" w:rsidRPr="003A3AC6">
        <w:rPr>
          <w:i/>
        </w:rPr>
        <w:t>service</w:t>
      </w:r>
      <w:r>
        <w:t xml:space="preserve"> cenderung lebih besar dibandingk</w:t>
      </w:r>
      <w:r w:rsidR="00633D82">
        <w:t xml:space="preserve">an dengan hasil dari arsitektur </w:t>
      </w:r>
      <w:r w:rsidR="005F1B8F">
        <w:t xml:space="preserve">monolitik pada instansi </w:t>
      </w:r>
      <w:r w:rsidR="003A3AC6" w:rsidRPr="003A3AC6">
        <w:rPr>
          <w:i/>
        </w:rPr>
        <w:t>service</w:t>
      </w:r>
      <w:r w:rsidR="005F1B8F">
        <w:t xml:space="preserve"> yang berukuran terlalu besar. Sedangkan untuk </w:t>
      </w:r>
      <w:r w:rsidR="003A3AC6" w:rsidRPr="003A3AC6">
        <w:rPr>
          <w:i/>
        </w:rPr>
        <w:t>service</w:t>
      </w:r>
      <w:r w:rsidR="005F1B8F">
        <w:t xml:space="preserve"> berukran s</w:t>
      </w:r>
      <w:r w:rsidR="00633D82">
        <w:t xml:space="preserve">edang cenderung </w:t>
      </w:r>
      <w:proofErr w:type="gramStart"/>
      <w:r w:rsidR="00633D82">
        <w:t>sama</w:t>
      </w:r>
      <w:proofErr w:type="gramEnd"/>
      <w:r w:rsidR="00633D82">
        <w:t xml:space="preserve"> (Vamilizar</w:t>
      </w:r>
      <w:r w:rsidR="005F1B8F">
        <w:t>, 2015)</w:t>
      </w:r>
      <w:r w:rsidR="00E46415">
        <w:t xml:space="preserve">. Berikut adalah grafik perbandingan kinerja monolitik dan </w:t>
      </w:r>
      <w:r w:rsidR="001418D2" w:rsidRPr="001418D2">
        <w:rPr>
          <w:i/>
        </w:rPr>
        <w:t>micro</w:t>
      </w:r>
      <w:r w:rsidR="003A3AC6" w:rsidRPr="003A3AC6">
        <w:rPr>
          <w:i/>
        </w:rPr>
        <w:t>service</w:t>
      </w:r>
    </w:p>
    <w:p w14:paraId="47D16150" w14:textId="0A4F241D" w:rsidR="00FC0575" w:rsidRDefault="00FC0575" w:rsidP="00507B33">
      <w:pPr>
        <w:ind w:left="900" w:firstLine="450"/>
      </w:pPr>
      <w:r>
        <w:rPr>
          <w:noProof/>
        </w:rPr>
        <w:drawing>
          <wp:inline distT="0" distB="0" distL="0" distR="0" wp14:anchorId="25FF0161" wp14:editId="42E4B404">
            <wp:extent cx="3667125" cy="2085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67125" cy="2085975"/>
                    </a:xfrm>
                    <a:prstGeom prst="rect">
                      <a:avLst/>
                    </a:prstGeom>
                  </pic:spPr>
                </pic:pic>
              </a:graphicData>
            </a:graphic>
          </wp:inline>
        </w:drawing>
      </w:r>
    </w:p>
    <w:p w14:paraId="3FD9710A" w14:textId="2BA86830" w:rsidR="00FC0575" w:rsidRDefault="00FC0575" w:rsidP="00FC0575">
      <w:pPr>
        <w:pStyle w:val="Caption"/>
        <w:jc w:val="center"/>
        <w:rPr>
          <w:sz w:val="20"/>
          <w:szCs w:val="23"/>
        </w:rPr>
      </w:pPr>
      <w:r>
        <w:t>Gambar 3.</w:t>
      </w:r>
      <w:r>
        <w:rPr>
          <w:noProof/>
        </w:rPr>
        <w:t>2</w:t>
      </w:r>
      <w:r w:rsidRPr="006C637A">
        <w:rPr>
          <w:sz w:val="20"/>
          <w:szCs w:val="23"/>
        </w:rPr>
        <w:t xml:space="preserve"> </w:t>
      </w:r>
      <w:r>
        <w:rPr>
          <w:sz w:val="20"/>
          <w:szCs w:val="23"/>
        </w:rPr>
        <w:t>Gambar grafik perband</w:t>
      </w:r>
      <w:r w:rsidR="00633D82">
        <w:rPr>
          <w:sz w:val="20"/>
          <w:szCs w:val="23"/>
        </w:rPr>
        <w:t>ingan response time (Villamizar,</w:t>
      </w:r>
      <w:r>
        <w:rPr>
          <w:sz w:val="20"/>
          <w:szCs w:val="23"/>
        </w:rPr>
        <w:t xml:space="preserve"> 2015)</w:t>
      </w:r>
    </w:p>
    <w:p w14:paraId="6F8B77C7" w14:textId="749FAE68" w:rsidR="001E429F" w:rsidRDefault="005778C9" w:rsidP="001E429F">
      <w:pPr>
        <w:pStyle w:val="Heading3"/>
        <w:ind w:left="1170"/>
      </w:pPr>
      <w:bookmarkStart w:id="38" w:name="_Toc531864933"/>
      <w:r>
        <w:t xml:space="preserve">Pengembangan </w:t>
      </w:r>
      <w:r w:rsidR="001418D2" w:rsidRPr="001418D2">
        <w:rPr>
          <w:i/>
        </w:rPr>
        <w:t>Micro</w:t>
      </w:r>
      <w:r w:rsidR="003A3AC6" w:rsidRPr="003A3AC6">
        <w:rPr>
          <w:i/>
        </w:rPr>
        <w:t>service</w:t>
      </w:r>
      <w:bookmarkEnd w:id="38"/>
    </w:p>
    <w:p w14:paraId="19293106" w14:textId="4B253AAD" w:rsidR="00FC0575" w:rsidRPr="00507B33" w:rsidRDefault="001E429F" w:rsidP="00633D82">
      <w:pPr>
        <w:ind w:left="900" w:firstLine="450"/>
        <w:jc w:val="both"/>
      </w:pPr>
      <w:r>
        <w:t>D</w:t>
      </w:r>
      <w:r w:rsidR="005778C9">
        <w:t xml:space="preserve">alam pengembangan </w:t>
      </w:r>
      <w:r w:rsidR="003A3AC6" w:rsidRPr="003A3AC6">
        <w:rPr>
          <w:i/>
        </w:rPr>
        <w:t>service</w:t>
      </w:r>
      <w:r w:rsidR="005778C9">
        <w:t xml:space="preserve"> dengan mengunakan arsitektur </w:t>
      </w:r>
      <w:r w:rsidR="001418D2" w:rsidRPr="001418D2">
        <w:rPr>
          <w:i/>
        </w:rPr>
        <w:t>micro</w:t>
      </w:r>
      <w:r w:rsidR="003A3AC6" w:rsidRPr="003A3AC6">
        <w:rPr>
          <w:i/>
        </w:rPr>
        <w:t>service</w:t>
      </w:r>
      <w:r w:rsidR="005778C9">
        <w:t xml:space="preserve"> bisa memungkinkan pada pengembang melakukan pekerjaannya secara terpisah tanpa memperdulikan bagaimana pekerjaan micro </w:t>
      </w:r>
      <w:r w:rsidR="003A3AC6" w:rsidRPr="003A3AC6">
        <w:rPr>
          <w:i/>
        </w:rPr>
        <w:t>service</w:t>
      </w:r>
      <w:r w:rsidR="005778C9">
        <w:t xml:space="preserve"> lain. Setiap </w:t>
      </w:r>
      <w:proofErr w:type="gramStart"/>
      <w:r w:rsidR="005778C9">
        <w:t>tim</w:t>
      </w:r>
      <w:proofErr w:type="gramEnd"/>
      <w:r w:rsidR="005778C9">
        <w:t xml:space="preserve"> dapat menggunakan teknologi yang berbeda beda walaupun penggunaan teknologi yang terlalu beragam tetap akan sulit untuk di atur dan dibuat dokumentasinya</w:t>
      </w:r>
      <w:r w:rsidR="00B2660A">
        <w:t xml:space="preserve">. Hal ini juga </w:t>
      </w:r>
      <w:proofErr w:type="gramStart"/>
      <w:r w:rsidR="00B2660A">
        <w:t>akan</w:t>
      </w:r>
      <w:proofErr w:type="gramEnd"/>
      <w:r w:rsidR="00B2660A">
        <w:t xml:space="preserve"> memudahkan</w:t>
      </w:r>
      <w:r w:rsidR="00633D82">
        <w:t xml:space="preserve"> pengembangan secara kontinyu (Villamizar</w:t>
      </w:r>
      <w:r w:rsidR="00B2660A">
        <w:t>, 2015)</w:t>
      </w:r>
    </w:p>
    <w:p w14:paraId="1228AFA3" w14:textId="7D0979F5" w:rsidR="00877D31" w:rsidRDefault="001418D2" w:rsidP="00877D31">
      <w:pPr>
        <w:pStyle w:val="Heading2"/>
        <w:ind w:left="851" w:hanging="401"/>
        <w:rPr>
          <w:lang w:val="id-ID"/>
        </w:rPr>
      </w:pPr>
      <w:bookmarkStart w:id="39" w:name="_Toc531864934"/>
      <w:r w:rsidRPr="001418D2">
        <w:rPr>
          <w:i/>
          <w:lang w:val="id-ID"/>
        </w:rPr>
        <w:t>Web</w:t>
      </w:r>
      <w:r w:rsidR="003A3AC6" w:rsidRPr="003A3AC6">
        <w:rPr>
          <w:i/>
          <w:lang w:val="id-ID"/>
        </w:rPr>
        <w:t>service</w:t>
      </w:r>
      <w:bookmarkEnd w:id="39"/>
    </w:p>
    <w:p w14:paraId="575D1567" w14:textId="53EF9887" w:rsidR="00877D31" w:rsidRDefault="001418D2" w:rsidP="00877D31">
      <w:pPr>
        <w:ind w:left="851" w:firstLine="425"/>
        <w:jc w:val="both"/>
        <w:rPr>
          <w:lang w:val="id-ID"/>
        </w:rPr>
      </w:pPr>
      <w:r w:rsidRPr="001418D2">
        <w:rPr>
          <w:i/>
          <w:lang w:val="id-ID"/>
        </w:rPr>
        <w:t>Web</w:t>
      </w:r>
      <w:r w:rsidR="003A3AC6" w:rsidRPr="003A3AC6">
        <w:rPr>
          <w:i/>
          <w:lang w:val="id-ID"/>
        </w:rPr>
        <w:t>service</w:t>
      </w:r>
      <w:r w:rsidR="00877D31">
        <w:rPr>
          <w:lang w:val="id-ID"/>
        </w:rPr>
        <w:t xml:space="preserve"> merupakan sebuah sistem yang mengandung informasi dan perintah yang mendukung interoperabilitas komunikasi antara mesin ke mesin melalui suatu protokol jaringan HTTP atau HTTPS (</w:t>
      </w:r>
      <w:r w:rsidR="00877D31" w:rsidRPr="00AC58EF">
        <w:rPr>
          <w:rFonts w:ascii="Calibri" w:hAnsi="Calibri" w:cs="Calibri"/>
          <w:szCs w:val="24"/>
          <w:lang w:val="id-ID"/>
        </w:rPr>
        <w:t>Booth</w:t>
      </w:r>
      <w:r w:rsidR="00877D31">
        <w:rPr>
          <w:rFonts w:ascii="Calibri" w:hAnsi="Calibri" w:cs="Calibri"/>
          <w:szCs w:val="24"/>
          <w:lang w:val="id-ID"/>
        </w:rPr>
        <w:t>, 2004</w:t>
      </w:r>
      <w:r w:rsidR="00877D31">
        <w:rPr>
          <w:lang w:val="id-ID"/>
        </w:rPr>
        <w:t xml:space="preserve">). </w:t>
      </w:r>
      <w:r w:rsidRPr="001418D2">
        <w:rPr>
          <w:i/>
          <w:lang w:val="id-ID"/>
        </w:rPr>
        <w:t>Web</w:t>
      </w:r>
      <w:r w:rsidR="003A3AC6" w:rsidRPr="003A3AC6">
        <w:rPr>
          <w:i/>
          <w:lang w:val="id-ID"/>
        </w:rPr>
        <w:t>service</w:t>
      </w:r>
      <w:r w:rsidR="00877D31">
        <w:rPr>
          <w:lang w:val="id-ID"/>
        </w:rPr>
        <w:t xml:space="preserve"> menggunakan jenis komunikasi seperti REST, SOAP dan </w:t>
      </w:r>
      <w:r w:rsidR="00F906F8">
        <w:t>WSDL</w:t>
      </w:r>
      <w:r w:rsidR="00877D31">
        <w:rPr>
          <w:lang w:val="id-ID"/>
        </w:rPr>
        <w:t xml:space="preserve"> untuk pertukaran data. Salah satu bentuk layanan </w:t>
      </w:r>
      <w:r w:rsidRPr="001418D2">
        <w:rPr>
          <w:i/>
          <w:lang w:val="id-ID"/>
        </w:rPr>
        <w:t>web</w:t>
      </w:r>
      <w:r w:rsidR="003A3AC6" w:rsidRPr="003A3AC6">
        <w:rPr>
          <w:i/>
          <w:lang w:val="id-ID"/>
        </w:rPr>
        <w:t>service</w:t>
      </w:r>
      <w:r w:rsidR="00877D31">
        <w:rPr>
          <w:lang w:val="id-ID"/>
        </w:rPr>
        <w:t xml:space="preserve"> adalah API (</w:t>
      </w:r>
      <w:r w:rsidR="00877D31" w:rsidRPr="00355464">
        <w:rPr>
          <w:i/>
          <w:lang w:val="id-ID"/>
        </w:rPr>
        <w:t xml:space="preserve">Application Programming </w:t>
      </w:r>
      <w:r w:rsidR="003740F4" w:rsidRPr="003740F4">
        <w:rPr>
          <w:i/>
          <w:lang w:val="id-ID"/>
        </w:rPr>
        <w:t>Interface</w:t>
      </w:r>
      <w:r w:rsidR="00877D31">
        <w:rPr>
          <w:lang w:val="id-ID"/>
        </w:rPr>
        <w:t xml:space="preserve">) merupakan metode suatu program yang menyediakan kumpulan fungsi atau perintah untuk mengakses data ke database. </w:t>
      </w:r>
      <w:r w:rsidRPr="001418D2">
        <w:rPr>
          <w:i/>
          <w:lang w:val="id-ID"/>
        </w:rPr>
        <w:t>Web</w:t>
      </w:r>
      <w:r w:rsidR="003A3AC6" w:rsidRPr="003A3AC6">
        <w:rPr>
          <w:i/>
          <w:lang w:val="id-ID"/>
        </w:rPr>
        <w:t>service</w:t>
      </w:r>
      <w:r w:rsidR="00877D31">
        <w:rPr>
          <w:lang w:val="id-ID"/>
        </w:rPr>
        <w:t xml:space="preserve"> memiliki kelebihan diantaranya mudah diterapkan dan dikembangkan serta merupakan sistem yang paling banyak digunakan oleh pengembang web saat ini.</w:t>
      </w:r>
    </w:p>
    <w:p w14:paraId="3DCD158D" w14:textId="05BD04F1" w:rsidR="00F57BBA" w:rsidRDefault="00F57BBA" w:rsidP="00807203">
      <w:pPr>
        <w:pStyle w:val="Heading3"/>
        <w:tabs>
          <w:tab w:val="left" w:pos="1710"/>
        </w:tabs>
        <w:ind w:left="900" w:firstLine="0"/>
      </w:pPr>
      <w:bookmarkStart w:id="40" w:name="_Toc531864935"/>
      <w:r>
        <w:lastRenderedPageBreak/>
        <w:t>R</w:t>
      </w:r>
      <w:r w:rsidR="00CD1E35">
        <w:t>EST</w:t>
      </w:r>
      <w:r w:rsidR="00E039DC">
        <w:t xml:space="preserve"> </w:t>
      </w:r>
      <w:r w:rsidR="00E039DC" w:rsidRPr="00FA12F9">
        <w:t>(</w:t>
      </w:r>
      <w:r w:rsidR="00E039DC" w:rsidRPr="00FA12F9">
        <w:rPr>
          <w:i/>
        </w:rPr>
        <w:t>Represe</w:t>
      </w:r>
      <w:r w:rsidR="00FA12F9">
        <w:rPr>
          <w:i/>
        </w:rPr>
        <w:t>n</w:t>
      </w:r>
      <w:r w:rsidR="00E039DC" w:rsidRPr="00FA12F9">
        <w:rPr>
          <w:i/>
        </w:rPr>
        <w:t>tational State Transfer</w:t>
      </w:r>
      <w:r w:rsidR="00E039DC">
        <w:t>)</w:t>
      </w:r>
      <w:bookmarkEnd w:id="40"/>
    </w:p>
    <w:p w14:paraId="592F5682" w14:textId="11BAC931" w:rsidR="00807203" w:rsidRDefault="00807203" w:rsidP="00807203">
      <w:pPr>
        <w:ind w:left="851" w:firstLine="425"/>
        <w:jc w:val="both"/>
      </w:pPr>
      <w:r>
        <w:rPr>
          <w:lang w:val="id-ID"/>
        </w:rPr>
        <w:t>REST mendefinisikan sekelompok prinsip arsitektur yang dapat kita design</w:t>
      </w:r>
      <w:r w:rsidR="00E039DC">
        <w:t xml:space="preserve">. REST adalah </w:t>
      </w:r>
      <w:r w:rsidR="001418D2" w:rsidRPr="001418D2">
        <w:rPr>
          <w:i/>
        </w:rPr>
        <w:t>web</w:t>
      </w:r>
      <w:r w:rsidR="003A3AC6" w:rsidRPr="003A3AC6">
        <w:rPr>
          <w:i/>
        </w:rPr>
        <w:t>service</w:t>
      </w:r>
      <w:r w:rsidR="00E039DC">
        <w:t xml:space="preserve"> yang memiliki fokus pada </w:t>
      </w:r>
      <w:r w:rsidR="00FA12F9" w:rsidRPr="00FA12F9">
        <w:rPr>
          <w:i/>
        </w:rPr>
        <w:t>resource</w:t>
      </w:r>
      <w:r w:rsidR="00E039DC">
        <w:t xml:space="preserve"> sistem, termasuk bagaimana state</w:t>
      </w:r>
      <w:r w:rsidR="00FA12F9">
        <w:t xml:space="preserve"> dari </w:t>
      </w:r>
      <w:r w:rsidR="00FA12F9" w:rsidRPr="00FA12F9">
        <w:rPr>
          <w:i/>
        </w:rPr>
        <w:t>resour</w:t>
      </w:r>
      <w:r w:rsidR="00E039DC" w:rsidRPr="00FA12F9">
        <w:rPr>
          <w:i/>
        </w:rPr>
        <w:t>ce</w:t>
      </w:r>
      <w:r w:rsidR="00E039DC">
        <w:t xml:space="preserve"> dialamatkan di transfer melalui HTTP. </w:t>
      </w:r>
      <w:r w:rsidR="0057427E">
        <w:t xml:space="preserve">Karakteristik dari REST adalah penggunakan metode HTTP yang eksplisit </w:t>
      </w:r>
      <w:r w:rsidR="00263FB2">
        <w:t>(Rodriguez, A., 2008)</w:t>
      </w:r>
      <w:r w:rsidR="00633D82">
        <w:t>.</w:t>
      </w:r>
    </w:p>
    <w:p w14:paraId="2E1220AB" w14:textId="2933AD10" w:rsidR="002C0FC5" w:rsidRDefault="002C0FC5" w:rsidP="002C0FC5">
      <w:pPr>
        <w:pStyle w:val="Heading3"/>
        <w:tabs>
          <w:tab w:val="left" w:pos="1710"/>
        </w:tabs>
        <w:ind w:left="900" w:firstLine="0"/>
      </w:pPr>
      <w:bookmarkStart w:id="41" w:name="_Toc531864936"/>
      <w:r>
        <w:t>SOAP</w:t>
      </w:r>
      <w:bookmarkEnd w:id="41"/>
      <w:r w:rsidR="0092527C">
        <w:t xml:space="preserve"> </w:t>
      </w:r>
    </w:p>
    <w:p w14:paraId="57C822C0" w14:textId="55CE1B02" w:rsidR="00F25C1A" w:rsidRPr="00102CE5" w:rsidRDefault="00102CE5" w:rsidP="00633D82">
      <w:pPr>
        <w:ind w:left="900" w:firstLine="360"/>
        <w:jc w:val="both"/>
      </w:pPr>
      <w:r>
        <w:t xml:space="preserve">SOAP adalah sebuah protokol untuk komunikasi </w:t>
      </w:r>
      <w:r>
        <w:rPr>
          <w:i/>
        </w:rPr>
        <w:t xml:space="preserve">remote procedure </w:t>
      </w:r>
      <w:r w:rsidR="003740F4" w:rsidRPr="003740F4">
        <w:rPr>
          <w:i/>
        </w:rPr>
        <w:t>call</w:t>
      </w:r>
      <w:r>
        <w:rPr>
          <w:i/>
        </w:rPr>
        <w:t>s (RPCs)</w:t>
      </w:r>
      <w:r>
        <w:t xml:space="preserve"> berbasis XML. Soap juga menggunakan HTTP,</w:t>
      </w:r>
      <w:r w:rsidR="00633D82">
        <w:t xml:space="preserve"> </w:t>
      </w:r>
      <w:r>
        <w:t xml:space="preserve">SMTP dan MQSerises. Pada intinya </w:t>
      </w:r>
      <w:r w:rsidR="00FA12F9" w:rsidRPr="00FA12F9">
        <w:rPr>
          <w:i/>
        </w:rPr>
        <w:t>message</w:t>
      </w:r>
      <w:r>
        <w:t xml:space="preserve"> SOAP sangat sederhana yaitu </w:t>
      </w:r>
      <w:r w:rsidR="00FA12F9">
        <w:t>elemen XML dengan dua</w:t>
      </w:r>
      <w:r>
        <w:t xml:space="preserve"> </w:t>
      </w:r>
      <w:r w:rsidRPr="00FA12F9">
        <w:rPr>
          <w:i/>
        </w:rPr>
        <w:t>child element</w:t>
      </w:r>
      <w:r>
        <w:t xml:space="preserve">, salah satunya berisi </w:t>
      </w:r>
      <w:r w:rsidRPr="00FA12F9">
        <w:rPr>
          <w:i/>
        </w:rPr>
        <w:t>header</w:t>
      </w:r>
      <w:r>
        <w:t xml:space="preserve"> dan satunya lagi adalah </w:t>
      </w:r>
      <w:r w:rsidRPr="00FA12F9">
        <w:rPr>
          <w:i/>
        </w:rPr>
        <w:t>body</w:t>
      </w:r>
      <w:r>
        <w:t xml:space="preserve">. Sebagai tambahan pada struktur </w:t>
      </w:r>
      <w:r w:rsidR="00FA12F9" w:rsidRPr="00FA12F9">
        <w:rPr>
          <w:i/>
        </w:rPr>
        <w:t>message</w:t>
      </w:r>
      <w:r>
        <w:t xml:space="preserve"> pada SOAP didefnisikan model bagaimana penerima memproses </w:t>
      </w:r>
      <w:r w:rsidR="00FA12F9" w:rsidRPr="00FA12F9">
        <w:rPr>
          <w:i/>
        </w:rPr>
        <w:t>message</w:t>
      </w:r>
      <w:r>
        <w:t xml:space="preserve"> SOAP. Model ini termasuk </w:t>
      </w:r>
      <w:r w:rsidR="00FA12F9" w:rsidRPr="00FA12F9">
        <w:rPr>
          <w:i/>
        </w:rPr>
        <w:t>aktor</w:t>
      </w:r>
      <w:r>
        <w:t xml:space="preserve"> dan siapa yang seharusnya meproses </w:t>
      </w:r>
      <w:r w:rsidR="00FA12F9" w:rsidRPr="00FA12F9">
        <w:rPr>
          <w:i/>
        </w:rPr>
        <w:t>message</w:t>
      </w:r>
      <w:r>
        <w:t xml:space="preserve"> tersebut</w:t>
      </w:r>
      <w:r w:rsidR="0092527C">
        <w:t xml:space="preserve">. Pada awalnya SOAP dikembangkan oleh Microsoft yang akhirnya di kembangkan dengan berkolaborasi dengan developmentor, IBM, Lotus, dan </w:t>
      </w:r>
      <w:r w:rsidR="003740F4" w:rsidRPr="003740F4">
        <w:rPr>
          <w:i/>
        </w:rPr>
        <w:t>User</w:t>
      </w:r>
      <w:r w:rsidR="0092527C">
        <w:t>land</w:t>
      </w:r>
      <w:proofErr w:type="gramStart"/>
      <w:r w:rsidR="0092527C">
        <w:t>.</w:t>
      </w:r>
      <w:r w:rsidR="00936783">
        <w:t>(</w:t>
      </w:r>
      <w:proofErr w:type="gramEnd"/>
      <w:r w:rsidR="00936783">
        <w:t>Curbera. F et al., 2002)</w:t>
      </w:r>
      <w:r w:rsidR="00633D82">
        <w:t>.</w:t>
      </w:r>
    </w:p>
    <w:p w14:paraId="12A0E501" w14:textId="074E465B" w:rsidR="002C0FC5" w:rsidRDefault="0092527C" w:rsidP="002C0FC5">
      <w:pPr>
        <w:pStyle w:val="Heading3"/>
        <w:tabs>
          <w:tab w:val="left" w:pos="1710"/>
        </w:tabs>
        <w:ind w:left="900" w:firstLine="0"/>
      </w:pPr>
      <w:bookmarkStart w:id="42" w:name="_Toc531864937"/>
      <w:r>
        <w:t>WSDL</w:t>
      </w:r>
      <w:bookmarkEnd w:id="42"/>
    </w:p>
    <w:p w14:paraId="47854FE7" w14:textId="5A9B0889" w:rsidR="00F57BBA" w:rsidRPr="00633D82" w:rsidRDefault="00B0223B" w:rsidP="00633D82">
      <w:pPr>
        <w:ind w:left="900" w:firstLine="360"/>
        <w:jc w:val="both"/>
      </w:pPr>
      <w:r>
        <w:t>WDSL adalah format XML yang dikembangkan oleh IBM dan Microsoft untuk men</w:t>
      </w:r>
      <w:r w:rsidR="005F22B4">
        <w:t>Deskripsi</w:t>
      </w:r>
      <w:r>
        <w:t xml:space="preserve">kan </w:t>
      </w:r>
      <w:r w:rsidR="001418D2" w:rsidRPr="001418D2">
        <w:rPr>
          <w:i/>
        </w:rPr>
        <w:t>web</w:t>
      </w:r>
      <w:r w:rsidR="003A3AC6" w:rsidRPr="003A3AC6">
        <w:rPr>
          <w:i/>
        </w:rPr>
        <w:t>service</w:t>
      </w:r>
      <w:r>
        <w:t xml:space="preserve"> sebagai sekumpulan end point komunikasi yang dapat bertukar pesan tertentu. </w:t>
      </w:r>
      <w:r w:rsidR="00FA12F9">
        <w:t>Den</w:t>
      </w:r>
      <w:r w:rsidR="00415F9E">
        <w:t>gan kata lain WDSL men</w:t>
      </w:r>
      <w:r w:rsidR="005F22B4">
        <w:t>Deskripsi</w:t>
      </w:r>
      <w:r w:rsidR="00415F9E">
        <w:t xml:space="preserve">kan </w:t>
      </w:r>
      <w:r w:rsidR="001418D2" w:rsidRPr="001418D2">
        <w:rPr>
          <w:i/>
        </w:rPr>
        <w:t>Web</w:t>
      </w:r>
      <w:r w:rsidR="003A3AC6" w:rsidRPr="003A3AC6">
        <w:rPr>
          <w:i/>
        </w:rPr>
        <w:t>service</w:t>
      </w:r>
      <w:r w:rsidR="00415F9E">
        <w:t xml:space="preserve"> </w:t>
      </w:r>
      <w:r w:rsidR="00936783">
        <w:t xml:space="preserve">sebagai </w:t>
      </w:r>
      <w:r w:rsidR="003740F4" w:rsidRPr="003740F4">
        <w:rPr>
          <w:i/>
        </w:rPr>
        <w:t>interface</w:t>
      </w:r>
      <w:r w:rsidR="00936783">
        <w:t xml:space="preserve"> dan memberikan </w:t>
      </w:r>
      <w:r w:rsidR="003740F4" w:rsidRPr="003740F4">
        <w:rPr>
          <w:i/>
        </w:rPr>
        <w:t>user</w:t>
      </w:r>
      <w:r w:rsidR="00936783">
        <w:t xml:space="preserve"> sebuah </w:t>
      </w:r>
      <w:r w:rsidR="00FA12F9">
        <w:rPr>
          <w:i/>
        </w:rPr>
        <w:t>point of contact</w:t>
      </w:r>
      <w:r w:rsidR="00936783">
        <w:rPr>
          <w:i/>
        </w:rPr>
        <w:t xml:space="preserve">. </w:t>
      </w:r>
      <w:r w:rsidR="005F22B4">
        <w:t>Deskripsi</w:t>
      </w:r>
      <w:r w:rsidR="00936783">
        <w:rPr>
          <w:i/>
        </w:rPr>
        <w:t xml:space="preserve"> </w:t>
      </w:r>
      <w:r w:rsidR="00936783">
        <w:t xml:space="preserve">WSDL </w:t>
      </w:r>
      <w:r w:rsidR="003A3AC6" w:rsidRPr="003A3AC6">
        <w:rPr>
          <w:i/>
        </w:rPr>
        <w:t>service</w:t>
      </w:r>
      <w:r w:rsidR="00936783">
        <w:t xml:space="preserve"> memiliki 2 bagian informasi yaitu deksipsi application level atau </w:t>
      </w:r>
      <w:r w:rsidR="00936783" w:rsidRPr="00936783">
        <w:rPr>
          <w:i/>
        </w:rPr>
        <w:t xml:space="preserve">abstract </w:t>
      </w:r>
      <w:r w:rsidR="003740F4" w:rsidRPr="003740F4">
        <w:rPr>
          <w:i/>
        </w:rPr>
        <w:t>interface</w:t>
      </w:r>
      <w:r w:rsidR="00936783">
        <w:rPr>
          <w:i/>
        </w:rPr>
        <w:t xml:space="preserve"> </w:t>
      </w:r>
      <w:r w:rsidR="00936783">
        <w:t xml:space="preserve">dan </w:t>
      </w:r>
      <w:r w:rsidR="00936783">
        <w:rPr>
          <w:i/>
        </w:rPr>
        <w:t>specific protocol-dependent</w:t>
      </w:r>
      <w:r w:rsidR="00936783">
        <w:t xml:space="preserve"> yang harus diikuti oleh pengguna untuk mendapatkan akses </w:t>
      </w:r>
      <w:r w:rsidR="003A3AC6" w:rsidRPr="003A3AC6">
        <w:rPr>
          <w:i/>
        </w:rPr>
        <w:t>service</w:t>
      </w:r>
      <w:r w:rsidR="00FA12F9">
        <w:rPr>
          <w:i/>
        </w:rPr>
        <w:t xml:space="preserve"> </w:t>
      </w:r>
      <w:r w:rsidR="00936783">
        <w:t>(Curbera. F et al., 2002)</w:t>
      </w:r>
      <w:r w:rsidR="00633D82">
        <w:t>.</w:t>
      </w:r>
    </w:p>
    <w:p w14:paraId="290AEBC2" w14:textId="33ADE94A" w:rsidR="00877D31" w:rsidRDefault="00FA12F9" w:rsidP="00877D31">
      <w:pPr>
        <w:pStyle w:val="Heading2"/>
        <w:ind w:left="851" w:hanging="401"/>
        <w:rPr>
          <w:lang w:val="id-ID"/>
        </w:rPr>
      </w:pPr>
      <w:bookmarkStart w:id="43" w:name="_Toc531864938"/>
      <w:r w:rsidRPr="00FA12F9">
        <w:rPr>
          <w:i/>
          <w:lang w:val="id-ID"/>
        </w:rPr>
        <w:t>Gateway</w:t>
      </w:r>
      <w:r w:rsidR="00877D31">
        <w:rPr>
          <w:lang w:val="id-ID"/>
        </w:rPr>
        <w:t xml:space="preserve"> API</w:t>
      </w:r>
      <w:bookmarkEnd w:id="43"/>
    </w:p>
    <w:p w14:paraId="4D177A82" w14:textId="18FBAC6C" w:rsidR="00877D31" w:rsidRPr="00DD7F35" w:rsidRDefault="00FA12F9" w:rsidP="00877D31">
      <w:pPr>
        <w:ind w:left="851" w:firstLine="709"/>
        <w:jc w:val="both"/>
        <w:rPr>
          <w:lang w:val="id-ID"/>
        </w:rPr>
      </w:pPr>
      <w:r w:rsidRPr="00FA12F9">
        <w:rPr>
          <w:i/>
          <w:lang w:val="id-ID"/>
        </w:rPr>
        <w:t>Gateway</w:t>
      </w:r>
      <w:r w:rsidR="00877D31" w:rsidRPr="00D74728">
        <w:rPr>
          <w:lang w:val="id-ID"/>
        </w:rPr>
        <w:t xml:space="preserve"> API adalah </w:t>
      </w:r>
      <w:r w:rsidR="003740F4" w:rsidRPr="003740F4">
        <w:rPr>
          <w:i/>
          <w:lang w:val="id-ID"/>
        </w:rPr>
        <w:t>interface</w:t>
      </w:r>
      <w:r w:rsidR="00877D31" w:rsidRPr="00D74728">
        <w:rPr>
          <w:lang w:val="id-ID"/>
        </w:rPr>
        <w:t xml:space="preserve"> yang menyampaikan </w:t>
      </w:r>
      <w:r w:rsidR="003740F4" w:rsidRPr="003740F4">
        <w:rPr>
          <w:i/>
          <w:lang w:val="id-ID"/>
        </w:rPr>
        <w:t>call</w:t>
      </w:r>
      <w:r w:rsidR="00877D31" w:rsidRPr="00D74728">
        <w:rPr>
          <w:lang w:val="id-ID"/>
        </w:rPr>
        <w:t xml:space="preserve"> atau </w:t>
      </w:r>
      <w:r w:rsidR="003740F4" w:rsidRPr="003740F4">
        <w:rPr>
          <w:i/>
          <w:lang w:val="id-ID"/>
        </w:rPr>
        <w:t>request</w:t>
      </w:r>
      <w:r w:rsidR="00877D31" w:rsidRPr="00D74728">
        <w:rPr>
          <w:lang w:val="id-ID"/>
        </w:rPr>
        <w:t xml:space="preserve"> antara dua atau lebih </w:t>
      </w:r>
      <w:r w:rsidR="001418D2" w:rsidRPr="001418D2">
        <w:rPr>
          <w:i/>
          <w:lang w:val="id-ID"/>
        </w:rPr>
        <w:t>micro</w:t>
      </w:r>
      <w:r w:rsidR="003A3AC6" w:rsidRPr="003A3AC6">
        <w:rPr>
          <w:i/>
          <w:lang w:val="id-ID"/>
        </w:rPr>
        <w:t>service</w:t>
      </w:r>
      <w:r w:rsidR="00877D31" w:rsidRPr="00D74728">
        <w:rPr>
          <w:lang w:val="id-ID"/>
        </w:rPr>
        <w:t xml:space="preserve">s. </w:t>
      </w:r>
      <w:r w:rsidRPr="00FA12F9">
        <w:rPr>
          <w:i/>
          <w:lang w:val="id-ID"/>
        </w:rPr>
        <w:t>Gateway</w:t>
      </w:r>
      <w:r w:rsidR="00877D31" w:rsidRPr="00D74728">
        <w:rPr>
          <w:lang w:val="id-ID"/>
        </w:rPr>
        <w:t xml:space="preserve"> API dapat menggabungkan API untuk beberapa </w:t>
      </w:r>
      <w:r w:rsidR="001418D2" w:rsidRPr="001418D2">
        <w:rPr>
          <w:i/>
          <w:lang w:val="id-ID"/>
        </w:rPr>
        <w:t>micro</w:t>
      </w:r>
      <w:r w:rsidR="003A3AC6" w:rsidRPr="003A3AC6">
        <w:rPr>
          <w:i/>
          <w:lang w:val="id-ID"/>
        </w:rPr>
        <w:t>service</w:t>
      </w:r>
      <w:r w:rsidR="00877D31" w:rsidRPr="00D74728">
        <w:rPr>
          <w:lang w:val="id-ID"/>
        </w:rPr>
        <w:t xml:space="preserve">s menjadi satu </w:t>
      </w:r>
      <w:r w:rsidR="003740F4" w:rsidRPr="003740F4">
        <w:rPr>
          <w:i/>
          <w:lang w:val="id-ID"/>
        </w:rPr>
        <w:t>interface</w:t>
      </w:r>
      <w:r w:rsidR="00877D31" w:rsidRPr="00D74728">
        <w:rPr>
          <w:lang w:val="id-ID"/>
        </w:rPr>
        <w:t xml:space="preserve"> </w:t>
      </w:r>
      <w:r w:rsidR="00877D31" w:rsidRPr="003740F4">
        <w:rPr>
          <w:i/>
          <w:lang w:val="id-ID"/>
        </w:rPr>
        <w:t>client</w:t>
      </w:r>
      <w:r w:rsidR="00877D31" w:rsidRPr="00D74728">
        <w:rPr>
          <w:lang w:val="id-ID"/>
        </w:rPr>
        <w:t xml:space="preserve">, dan juga dapat mendistribusikan atau merutekan </w:t>
      </w:r>
      <w:r w:rsidR="003740F4" w:rsidRPr="003740F4">
        <w:rPr>
          <w:i/>
          <w:lang w:val="id-ID"/>
        </w:rPr>
        <w:t>call</w:t>
      </w:r>
      <w:r w:rsidR="00877D31" w:rsidRPr="00D74728">
        <w:rPr>
          <w:lang w:val="id-ID"/>
        </w:rPr>
        <w:t xml:space="preserve"> atau </w:t>
      </w:r>
      <w:r w:rsidR="003740F4" w:rsidRPr="003740F4">
        <w:rPr>
          <w:i/>
          <w:lang w:val="id-ID"/>
        </w:rPr>
        <w:t>request</w:t>
      </w:r>
      <w:r w:rsidR="00877D31" w:rsidRPr="00D74728">
        <w:rPr>
          <w:lang w:val="id-ID"/>
        </w:rPr>
        <w:t xml:space="preserve"> dari satu titik masuk ke beberapa </w:t>
      </w:r>
      <w:r w:rsidR="001418D2" w:rsidRPr="001418D2">
        <w:rPr>
          <w:i/>
          <w:lang w:val="id-ID"/>
        </w:rPr>
        <w:t>micro</w:t>
      </w:r>
      <w:r w:rsidR="003A3AC6" w:rsidRPr="003A3AC6">
        <w:rPr>
          <w:i/>
          <w:lang w:val="id-ID"/>
        </w:rPr>
        <w:t>service</w:t>
      </w:r>
      <w:r w:rsidR="00877D31" w:rsidRPr="00D74728">
        <w:rPr>
          <w:lang w:val="id-ID"/>
        </w:rPr>
        <w:t>s target</w:t>
      </w:r>
      <w:r w:rsidR="00877D31">
        <w:rPr>
          <w:lang w:val="id-ID"/>
        </w:rPr>
        <w:t xml:space="preserve"> (Lu, 2017). Sehingga semua </w:t>
      </w:r>
      <w:r w:rsidR="003740F4" w:rsidRPr="003740F4">
        <w:rPr>
          <w:i/>
          <w:lang w:val="id-ID"/>
        </w:rPr>
        <w:t>request</w:t>
      </w:r>
      <w:r w:rsidR="00877D31">
        <w:rPr>
          <w:lang w:val="id-ID"/>
        </w:rPr>
        <w:t xml:space="preserve"> dari client pertama akan melewati API </w:t>
      </w:r>
      <w:r w:rsidRPr="00FA12F9">
        <w:rPr>
          <w:i/>
          <w:lang w:val="id-ID"/>
        </w:rPr>
        <w:t>Gateway</w:t>
      </w:r>
      <w:r w:rsidR="00877D31">
        <w:rPr>
          <w:lang w:val="id-ID"/>
        </w:rPr>
        <w:t xml:space="preserve"> kemudian diteruskan ke </w:t>
      </w:r>
      <w:r w:rsidR="001418D2" w:rsidRPr="001418D2">
        <w:rPr>
          <w:i/>
          <w:lang w:val="id-ID"/>
        </w:rPr>
        <w:t>micro</w:t>
      </w:r>
      <w:r w:rsidR="003A3AC6" w:rsidRPr="003A3AC6">
        <w:rPr>
          <w:i/>
          <w:lang w:val="id-ID"/>
        </w:rPr>
        <w:t>service</w:t>
      </w:r>
      <w:r w:rsidR="00877D31">
        <w:rPr>
          <w:lang w:val="id-ID"/>
        </w:rPr>
        <w:t xml:space="preserve"> API yang tepat. Fungsi lain yang dapat dijalankan oleh API seperti </w:t>
      </w:r>
      <w:r w:rsidR="003740F4" w:rsidRPr="003740F4">
        <w:rPr>
          <w:i/>
          <w:lang w:val="id-ID"/>
        </w:rPr>
        <w:t>authentication</w:t>
      </w:r>
      <w:r w:rsidR="00877D31">
        <w:rPr>
          <w:lang w:val="id-ID"/>
        </w:rPr>
        <w:t xml:space="preserve">, </w:t>
      </w:r>
      <w:r w:rsidR="003740F4" w:rsidRPr="003740F4">
        <w:rPr>
          <w:i/>
          <w:lang w:val="id-ID"/>
        </w:rPr>
        <w:t>monitoring</w:t>
      </w:r>
      <w:r w:rsidR="00877D31">
        <w:rPr>
          <w:lang w:val="id-ID"/>
        </w:rPr>
        <w:t xml:space="preserve">, </w:t>
      </w:r>
      <w:r w:rsidR="003740F4" w:rsidRPr="003740F4">
        <w:rPr>
          <w:i/>
          <w:lang w:val="id-ID"/>
        </w:rPr>
        <w:t>load balancing</w:t>
      </w:r>
      <w:r w:rsidR="00877D31">
        <w:rPr>
          <w:lang w:val="id-ID"/>
        </w:rPr>
        <w:t xml:space="preserve">, dan </w:t>
      </w:r>
      <w:r w:rsidR="003740F4" w:rsidRPr="003740F4">
        <w:rPr>
          <w:i/>
          <w:lang w:val="id-ID"/>
        </w:rPr>
        <w:t>security</w:t>
      </w:r>
      <w:r w:rsidR="00877D31">
        <w:rPr>
          <w:lang w:val="id-ID"/>
        </w:rPr>
        <w:t>.</w:t>
      </w:r>
    </w:p>
    <w:p w14:paraId="001DF1B4" w14:textId="77777777" w:rsidR="00877D31" w:rsidRDefault="00877D31" w:rsidP="00877D31">
      <w:pPr>
        <w:pStyle w:val="Heading2"/>
        <w:ind w:left="851" w:hanging="401"/>
        <w:rPr>
          <w:lang w:val="id-ID"/>
        </w:rPr>
      </w:pPr>
      <w:bookmarkStart w:id="44" w:name="_Toc531864939"/>
      <w:r>
        <w:rPr>
          <w:lang w:val="id-ID"/>
        </w:rPr>
        <w:lastRenderedPageBreak/>
        <w:t>Laravel</w:t>
      </w:r>
      <w:bookmarkEnd w:id="44"/>
    </w:p>
    <w:p w14:paraId="5E3B4390" w14:textId="774993E7" w:rsidR="00877D31" w:rsidRPr="00BF5781" w:rsidRDefault="00877D31" w:rsidP="006E2B96">
      <w:pPr>
        <w:ind w:left="993" w:firstLine="425"/>
        <w:jc w:val="both"/>
        <w:rPr>
          <w:lang w:val="id-ID"/>
        </w:rPr>
      </w:pPr>
      <w:r>
        <w:rPr>
          <w:lang w:val="id-ID"/>
        </w:rPr>
        <w:t xml:space="preserve">Laravel merupakan salah satu </w:t>
      </w:r>
      <w:r w:rsidR="003740F4" w:rsidRPr="003740F4">
        <w:rPr>
          <w:i/>
          <w:lang w:val="id-ID"/>
        </w:rPr>
        <w:t>framework</w:t>
      </w:r>
      <w:r>
        <w:rPr>
          <w:lang w:val="id-ID"/>
        </w:rPr>
        <w:t xml:space="preserve"> PHP untuk sistem aplikasi web dengan sintaks yang ekspresif dan elegan dan memberi solusi untuk pengembangan pada sebagian</w:t>
      </w:r>
      <w:r w:rsidR="00633D82">
        <w:rPr>
          <w:lang w:val="id-ID"/>
        </w:rPr>
        <w:t xml:space="preserve"> besar proyek web (Alfat, 2015)</w:t>
      </w:r>
      <w:r>
        <w:rPr>
          <w:lang w:val="id-ID"/>
        </w:rPr>
        <w:t>. Aplikasi web yang dibangun dengan laravel memi</w:t>
      </w:r>
      <w:r w:rsidR="003740F4">
        <w:rPr>
          <w:lang w:val="id-ID"/>
        </w:rPr>
        <w:t xml:space="preserve">liki konsep arsitektur </w:t>
      </w:r>
      <w:r w:rsidR="003740F4" w:rsidRPr="003740F4">
        <w:rPr>
          <w:i/>
          <w:lang w:val="id-ID"/>
        </w:rPr>
        <w:t>model, view, controller (MVC)</w:t>
      </w:r>
      <w:r>
        <w:rPr>
          <w:lang w:val="id-ID"/>
        </w:rPr>
        <w:t xml:space="preserve">. MVC merupakan konsep pemisahan antara manipulasi data, </w:t>
      </w:r>
      <w:r w:rsidRPr="003740F4">
        <w:rPr>
          <w:i/>
          <w:lang w:val="id-ID"/>
        </w:rPr>
        <w:t>controller</w:t>
      </w:r>
      <w:r>
        <w:rPr>
          <w:lang w:val="id-ID"/>
        </w:rPr>
        <w:t xml:space="preserve"> dan </w:t>
      </w:r>
      <w:r w:rsidR="003740F4" w:rsidRPr="003740F4">
        <w:rPr>
          <w:i/>
          <w:lang w:val="id-ID"/>
        </w:rPr>
        <w:t>user interface</w:t>
      </w:r>
      <w:r>
        <w:rPr>
          <w:lang w:val="id-ID"/>
        </w:rPr>
        <w:t xml:space="preserve">. Laravel memudahkan dalam proses pengembangan web dengan menyederhanakan proses back-end seperti </w:t>
      </w:r>
      <w:r w:rsidR="003740F4" w:rsidRPr="003740F4">
        <w:rPr>
          <w:i/>
          <w:lang w:val="id-ID"/>
        </w:rPr>
        <w:t>routing</w:t>
      </w:r>
      <w:r>
        <w:rPr>
          <w:lang w:val="id-ID"/>
        </w:rPr>
        <w:t xml:space="preserve">, </w:t>
      </w:r>
      <w:r w:rsidR="003740F4" w:rsidRPr="003740F4">
        <w:rPr>
          <w:i/>
          <w:lang w:val="id-ID"/>
        </w:rPr>
        <w:t>authentication</w:t>
      </w:r>
      <w:r>
        <w:rPr>
          <w:lang w:val="id-ID"/>
        </w:rPr>
        <w:t xml:space="preserve"> dan sessions. Beberapa fungsi pada laravel yang memudahkan dalam pengembangan sistem web yaitu migrasi database,</w:t>
      </w:r>
      <w:r w:rsidR="006E2B96">
        <w:rPr>
          <w:lang w:val="id-ID"/>
        </w:rPr>
        <w:t xml:space="preserve"> keamanan, dan </w:t>
      </w:r>
      <w:r w:rsidR="003740F4" w:rsidRPr="003740F4">
        <w:rPr>
          <w:i/>
          <w:lang w:val="id-ID"/>
        </w:rPr>
        <w:t>reverse</w:t>
      </w:r>
      <w:r w:rsidR="006E2B96">
        <w:rPr>
          <w:lang w:val="id-ID"/>
        </w:rPr>
        <w:t xml:space="preserve"> </w:t>
      </w:r>
      <w:r w:rsidR="003740F4" w:rsidRPr="003740F4">
        <w:rPr>
          <w:i/>
          <w:lang w:val="id-ID"/>
        </w:rPr>
        <w:t>routing</w:t>
      </w:r>
      <w:r w:rsidR="006E2B96">
        <w:rPr>
          <w:lang w:val="id-ID"/>
        </w:rPr>
        <w:t>.</w:t>
      </w:r>
    </w:p>
    <w:p w14:paraId="229BC1FD" w14:textId="35EF06DD" w:rsidR="00877D31" w:rsidRDefault="003740F4" w:rsidP="00877D31">
      <w:pPr>
        <w:pStyle w:val="Heading2"/>
        <w:ind w:left="851" w:hanging="401"/>
      </w:pPr>
      <w:bookmarkStart w:id="45" w:name="_Toc531864940"/>
      <w:r w:rsidRPr="003740F4">
        <w:rPr>
          <w:i/>
        </w:rPr>
        <w:t>ReactJS</w:t>
      </w:r>
      <w:bookmarkEnd w:id="45"/>
    </w:p>
    <w:p w14:paraId="2AAAE195" w14:textId="32077351" w:rsidR="00877D31" w:rsidRPr="00CA2CE6" w:rsidRDefault="003740F4" w:rsidP="00877D31">
      <w:pPr>
        <w:ind w:left="900" w:firstLine="540"/>
        <w:jc w:val="both"/>
        <w:rPr>
          <w:lang w:val="id-ID"/>
        </w:rPr>
      </w:pPr>
      <w:r w:rsidRPr="003740F4">
        <w:rPr>
          <w:i/>
        </w:rPr>
        <w:t>ReactJS</w:t>
      </w:r>
      <w:r w:rsidR="00877D31">
        <w:t xml:space="preserve"> adalah sebuah </w:t>
      </w:r>
      <w:r w:rsidRPr="003740F4">
        <w:rPr>
          <w:i/>
        </w:rPr>
        <w:t>library</w:t>
      </w:r>
      <w:r w:rsidR="00877D31">
        <w:t xml:space="preserve"> dari </w:t>
      </w:r>
      <w:r w:rsidRPr="003740F4">
        <w:rPr>
          <w:i/>
        </w:rPr>
        <w:t>JavaScript</w:t>
      </w:r>
      <w:r w:rsidR="00877D31">
        <w:t xml:space="preserve"> untuk membuat </w:t>
      </w:r>
      <w:r w:rsidRPr="003740F4">
        <w:rPr>
          <w:i/>
        </w:rPr>
        <w:t>User</w:t>
      </w:r>
      <w:r w:rsidR="00877D31">
        <w:t xml:space="preserve"> Inteface</w:t>
      </w:r>
      <w:r w:rsidR="00877D31">
        <w:rPr>
          <w:lang w:val="id-ID"/>
        </w:rPr>
        <w:t xml:space="preserve"> </w:t>
      </w:r>
      <w:r w:rsidR="00877D31">
        <w:t>(</w:t>
      </w:r>
      <w:r w:rsidRPr="003740F4">
        <w:rPr>
          <w:i/>
        </w:rPr>
        <w:t>ReactJS</w:t>
      </w:r>
      <w:r w:rsidR="00877D31">
        <w:t>.org)</w:t>
      </w:r>
      <w:r w:rsidR="00877D31">
        <w:rPr>
          <w:lang w:val="id-ID"/>
        </w:rPr>
        <w:t>.</w:t>
      </w:r>
      <w:r w:rsidR="00877D31">
        <w:t xml:space="preserve"> </w:t>
      </w:r>
      <w:r w:rsidR="00877D31">
        <w:rPr>
          <w:lang w:val="id-ID"/>
        </w:rPr>
        <w:t>D</w:t>
      </w:r>
      <w:r w:rsidR="00877D31">
        <w:t xml:space="preserve">an </w:t>
      </w:r>
      <w:r w:rsidRPr="003740F4">
        <w:rPr>
          <w:i/>
        </w:rPr>
        <w:t>JavaScript</w:t>
      </w:r>
      <w:r w:rsidR="00877D31">
        <w:t xml:space="preserve"> itu sendiri adalah sebuah Bahasa </w:t>
      </w:r>
      <w:r w:rsidR="003E4A5D" w:rsidRPr="003E4A5D">
        <w:rPr>
          <w:i/>
        </w:rPr>
        <w:t>script</w:t>
      </w:r>
      <w:r w:rsidR="00877D31">
        <w:t xml:space="preserve"> yang juga dapat digunakan untuk membuat sebuah aplikasi web lebih dinamis. </w:t>
      </w:r>
      <w:r w:rsidRPr="003740F4">
        <w:rPr>
          <w:i/>
        </w:rPr>
        <w:t>JavaScript</w:t>
      </w:r>
      <w:r w:rsidR="00877D31">
        <w:t xml:space="preserve"> biasanya digunakan untuk </w:t>
      </w:r>
      <w:r>
        <w:t>mengembangkan</w:t>
      </w:r>
      <w:r w:rsidR="00877D31">
        <w:t xml:space="preserve"> </w:t>
      </w:r>
      <w:r w:rsidRPr="003740F4">
        <w:rPr>
          <w:i/>
        </w:rPr>
        <w:t>frontend</w:t>
      </w:r>
      <w:r w:rsidR="00877D31">
        <w:t xml:space="preserve"> dari sebuah aplikasi.  </w:t>
      </w:r>
      <w:r w:rsidRPr="003740F4">
        <w:rPr>
          <w:i/>
          <w:lang w:val="id-ID"/>
        </w:rPr>
        <w:t>JavaScript</w:t>
      </w:r>
      <w:r w:rsidR="00877D31">
        <w:t xml:space="preserve"> ditujukan agar client mampu melakukan sebuah pemrosesan sehingga tidak semua pemrosesan diserahkan pada server</w:t>
      </w:r>
      <w:r w:rsidR="00877D31">
        <w:rPr>
          <w:lang w:val="id-ID"/>
        </w:rPr>
        <w:t>.</w:t>
      </w:r>
    </w:p>
    <w:p w14:paraId="789CEB44" w14:textId="77777777" w:rsidR="00877D31" w:rsidRDefault="00877D31" w:rsidP="00877D31">
      <w:pPr>
        <w:pStyle w:val="Heading2"/>
        <w:ind w:left="851" w:hanging="401"/>
      </w:pPr>
      <w:bookmarkStart w:id="46" w:name="_Toc531864941"/>
      <w:r>
        <w:t>PHP Hypertext Preprocessor (PHP)</w:t>
      </w:r>
      <w:bookmarkEnd w:id="46"/>
    </w:p>
    <w:p w14:paraId="36FA7D40" w14:textId="45A6C125" w:rsidR="00877D31" w:rsidRDefault="00877D31" w:rsidP="00877D31">
      <w:pPr>
        <w:ind w:left="810" w:firstLine="630"/>
        <w:jc w:val="both"/>
      </w:pPr>
      <w:r w:rsidRPr="00766852">
        <w:rPr>
          <w:i/>
        </w:rPr>
        <w:t>PHP Hypertext Preprocessor (PHP</w:t>
      </w:r>
      <w:r>
        <w:t xml:space="preserve">). Adalah sebuah Bahasa </w:t>
      </w:r>
      <w:r w:rsidR="003E4A5D">
        <w:rPr>
          <w:i/>
        </w:rPr>
        <w:t xml:space="preserve">script </w:t>
      </w:r>
      <w:r>
        <w:t xml:space="preserve">yang ditujukan agar </w:t>
      </w:r>
      <w:r w:rsidR="003E4A5D" w:rsidRPr="003E4A5D">
        <w:rPr>
          <w:i/>
        </w:rPr>
        <w:t>developer</w:t>
      </w:r>
      <w:r>
        <w:t xml:space="preserve"> dapat membua</w:t>
      </w:r>
      <w:r w:rsidR="003E4A5D">
        <w:t xml:space="preserve">t sebuah web yang dapat mengenerate </w:t>
      </w:r>
      <w:r>
        <w:t xml:space="preserve">alamat atau </w:t>
      </w:r>
      <w:r w:rsidR="003E4A5D">
        <w:t>komponennya secara dinamis</w:t>
      </w:r>
      <w:r>
        <w:t xml:space="preserve">. PHP adalah </w:t>
      </w:r>
      <w:r w:rsidR="003E4A5D" w:rsidRPr="003E4A5D">
        <w:rPr>
          <w:i/>
        </w:rPr>
        <w:t>script</w:t>
      </w:r>
      <w:r>
        <w:t xml:space="preserve"> yang umumnya digunakan sebagai </w:t>
      </w:r>
      <w:r w:rsidR="003E4A5D" w:rsidRPr="003E4A5D">
        <w:rPr>
          <w:i/>
        </w:rPr>
        <w:t>backend</w:t>
      </w:r>
      <w:r>
        <w:t xml:space="preserve"> </w:t>
      </w:r>
      <w:r w:rsidR="003E4A5D" w:rsidRPr="003E4A5D">
        <w:rPr>
          <w:i/>
        </w:rPr>
        <w:t>system</w:t>
      </w:r>
      <w:r>
        <w:t xml:space="preserve"> sebuah aplikasi baik berupa </w:t>
      </w:r>
      <w:r w:rsidR="003E4A5D" w:rsidRPr="003E4A5D">
        <w:rPr>
          <w:i/>
        </w:rPr>
        <w:t>backend</w:t>
      </w:r>
      <w:r>
        <w:t xml:space="preserve"> web maupun API untuk sebuah aplikasi </w:t>
      </w:r>
      <w:r w:rsidR="003E4A5D" w:rsidRPr="003E4A5D">
        <w:rPr>
          <w:i/>
        </w:rPr>
        <w:t>Mobile</w:t>
      </w:r>
      <w:r>
        <w:rPr>
          <w:lang w:val="id-ID"/>
        </w:rPr>
        <w:t>.</w:t>
      </w:r>
    </w:p>
    <w:p w14:paraId="42A3C94E" w14:textId="77777777" w:rsidR="00877D31" w:rsidRDefault="00877D31" w:rsidP="00877D31">
      <w:pPr>
        <w:ind w:hanging="401"/>
        <w:jc w:val="both"/>
      </w:pPr>
    </w:p>
    <w:p w14:paraId="11102810" w14:textId="77777777" w:rsidR="00766852" w:rsidRDefault="00766852" w:rsidP="00766852">
      <w:pPr>
        <w:ind w:hanging="401"/>
        <w:jc w:val="both"/>
      </w:pPr>
    </w:p>
    <w:p w14:paraId="33DDB96B" w14:textId="77777777" w:rsidR="00D87875" w:rsidRDefault="00D87875" w:rsidP="00C52F02">
      <w:pPr>
        <w:ind w:hanging="401"/>
        <w:jc w:val="both"/>
      </w:pPr>
    </w:p>
    <w:p w14:paraId="5C1EFBE9" w14:textId="77777777" w:rsidR="00D87875" w:rsidRDefault="00D87875" w:rsidP="00C52F02">
      <w:pPr>
        <w:ind w:hanging="401"/>
        <w:jc w:val="both"/>
      </w:pPr>
    </w:p>
    <w:p w14:paraId="2BB302C5" w14:textId="77777777" w:rsidR="00A41FF1" w:rsidRDefault="00A41FF1">
      <w:r>
        <w:br w:type="page"/>
      </w:r>
    </w:p>
    <w:p w14:paraId="0D7E1357" w14:textId="3C9658F1" w:rsidR="00525183" w:rsidRDefault="00D87875" w:rsidP="00D87875">
      <w:pPr>
        <w:pStyle w:val="Heading1"/>
      </w:pPr>
      <w:bookmarkStart w:id="47" w:name="_Toc531864942"/>
      <w:r>
        <w:lastRenderedPageBreak/>
        <w:t>METODOLOGI</w:t>
      </w:r>
      <w:bookmarkEnd w:id="47"/>
    </w:p>
    <w:p w14:paraId="38B8A6EE" w14:textId="7FB3C7AC" w:rsidR="00D87875" w:rsidRDefault="00D87875" w:rsidP="00C52F02">
      <w:pPr>
        <w:ind w:firstLine="589"/>
        <w:jc w:val="both"/>
      </w:pPr>
      <w:r>
        <w:t xml:space="preserve">Pada </w:t>
      </w:r>
      <w:proofErr w:type="gramStart"/>
      <w:r>
        <w:t>bab</w:t>
      </w:r>
      <w:proofErr w:type="gramEnd"/>
      <w:r>
        <w:t xml:space="preserve"> ini akan menjelaskan langkah-langkah penelitian yang digunakan dalam melakukan </w:t>
      </w:r>
      <w:r w:rsidR="00AF0399">
        <w:t xml:space="preserve">implementasi sistem terdistribusi berbasis </w:t>
      </w:r>
      <w:r w:rsidR="001418D2" w:rsidRPr="001418D2">
        <w:rPr>
          <w:i/>
        </w:rPr>
        <w:t>micro</w:t>
      </w:r>
      <w:r w:rsidR="003A3AC6" w:rsidRPr="003A3AC6">
        <w:rPr>
          <w:i/>
        </w:rPr>
        <w:t>service</w:t>
      </w:r>
      <w:r w:rsidR="00052DC2">
        <w:t xml:space="preserve"> pada layanan sistem E</w:t>
      </w:r>
      <w:r w:rsidR="00AF0399">
        <w:t xml:space="preserve">-makam </w:t>
      </w:r>
      <w:r>
        <w:t xml:space="preserve">di </w:t>
      </w:r>
      <w:r w:rsidR="00AF0399">
        <w:t xml:space="preserve">Pemerintah </w:t>
      </w:r>
      <w:r>
        <w:t xml:space="preserve">Kota </w:t>
      </w:r>
      <w:r w:rsidR="00A37704">
        <w:t>Malang</w:t>
      </w:r>
      <w:r w:rsidR="003E4A5D">
        <w:t>. Dimulai dengan studi l</w:t>
      </w:r>
      <w:r>
        <w:t>iteratur yang berhubungan dengan topik yang diangkat, kemudian analisis kebutuhan, perancangan jaringan, dan kesimpulan sebagai rangkuman hasil akhir dari penelitian yang dilakukan.</w:t>
      </w:r>
      <w:r w:rsidR="00FA1C03">
        <w:t xml:space="preserve"> </w:t>
      </w:r>
    </w:p>
    <w:p w14:paraId="1EE8C664" w14:textId="1D41796A" w:rsidR="00D87875" w:rsidRDefault="003E4A5D" w:rsidP="00D87875">
      <w:pPr>
        <w:ind w:left="851" w:firstLine="589"/>
        <w:jc w:val="center"/>
      </w:pPr>
      <w:r w:rsidRPr="003E4A5D">
        <w:rPr>
          <w:noProof/>
        </w:rPr>
        <mc:AlternateContent>
          <mc:Choice Requires="wpg">
            <w:drawing>
              <wp:anchor distT="0" distB="0" distL="114300" distR="114300" simplePos="0" relativeHeight="251714560" behindDoc="0" locked="0" layoutInCell="1" allowOverlap="1" wp14:anchorId="3B014402" wp14:editId="76E74DC6">
                <wp:simplePos x="0" y="0"/>
                <wp:positionH relativeFrom="margin">
                  <wp:posOffset>1769745</wp:posOffset>
                </wp:positionH>
                <wp:positionV relativeFrom="paragraph">
                  <wp:posOffset>51435</wp:posOffset>
                </wp:positionV>
                <wp:extent cx="1250586" cy="5391150"/>
                <wp:effectExtent l="0" t="0" r="26035" b="19050"/>
                <wp:wrapNone/>
                <wp:docPr id="48" name="Group 33"/>
                <wp:cNvGraphicFramePr/>
                <a:graphic xmlns:a="http://schemas.openxmlformats.org/drawingml/2006/main">
                  <a:graphicData uri="http://schemas.microsoft.com/office/word/2010/wordprocessingGroup">
                    <wpg:wgp>
                      <wpg:cNvGrpSpPr/>
                      <wpg:grpSpPr>
                        <a:xfrm>
                          <a:off x="0" y="0"/>
                          <a:ext cx="1250586" cy="5391150"/>
                          <a:chOff x="0" y="0"/>
                          <a:chExt cx="1492142" cy="6562711"/>
                        </a:xfrm>
                      </wpg:grpSpPr>
                      <wpg:grpSp>
                        <wpg:cNvPr id="56" name="Group 56"/>
                        <wpg:cNvGrpSpPr/>
                        <wpg:grpSpPr>
                          <a:xfrm>
                            <a:off x="0" y="0"/>
                            <a:ext cx="1485901" cy="6562711"/>
                            <a:chOff x="0" y="0"/>
                            <a:chExt cx="1447800" cy="6929807"/>
                          </a:xfrm>
                        </wpg:grpSpPr>
                        <wps:wsp>
                          <wps:cNvPr id="60" name="Oval 60"/>
                          <wps:cNvSpPr/>
                          <wps:spPr>
                            <a:xfrm>
                              <a:off x="295275" y="0"/>
                              <a:ext cx="855133" cy="567267"/>
                            </a:xfrm>
                            <a:prstGeom prst="ellipse">
                              <a:avLst/>
                            </a:prstGeom>
                          </wps:spPr>
                          <wps:style>
                            <a:lnRef idx="2">
                              <a:schemeClr val="dk1"/>
                            </a:lnRef>
                            <a:fillRef idx="1">
                              <a:schemeClr val="lt1"/>
                            </a:fillRef>
                            <a:effectRef idx="0">
                              <a:schemeClr val="dk1"/>
                            </a:effectRef>
                            <a:fontRef idx="minor">
                              <a:schemeClr val="dk1"/>
                            </a:fontRef>
                          </wps:style>
                          <wps:txbx>
                            <w:txbxContent>
                              <w:p w14:paraId="18A5D403"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Star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Down Arrow 62"/>
                          <wps:cNvSpPr/>
                          <wps:spPr>
                            <a:xfrm>
                              <a:off x="633942" y="550333"/>
                              <a:ext cx="160867" cy="308286"/>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168275" y="858620"/>
                              <a:ext cx="1088411" cy="389467"/>
                            </a:xfrm>
                            <a:prstGeom prst="rect">
                              <a:avLst/>
                            </a:prstGeom>
                          </wps:spPr>
                          <wps:style>
                            <a:lnRef idx="2">
                              <a:schemeClr val="dk1"/>
                            </a:lnRef>
                            <a:fillRef idx="1">
                              <a:schemeClr val="lt1"/>
                            </a:fillRef>
                            <a:effectRef idx="0">
                              <a:schemeClr val="dk1"/>
                            </a:effectRef>
                            <a:fontRef idx="minor">
                              <a:schemeClr val="dk1"/>
                            </a:fontRef>
                          </wps:style>
                          <wps:txbx>
                            <w:txbxContent>
                              <w:p w14:paraId="2CC3465E" w14:textId="23D322E2" w:rsidR="006F112E" w:rsidRPr="003E4A5D" w:rsidRDefault="006F112E" w:rsidP="003E4A5D">
                                <w:pPr>
                                  <w:pStyle w:val="NormalWeb"/>
                                  <w:spacing w:before="0" w:beforeAutospacing="0" w:after="160" w:afterAutospacing="0" w:line="256" w:lineRule="auto"/>
                                  <w:jc w:val="center"/>
                                  <w:rPr>
                                    <w:sz w:val="20"/>
                                    <w:szCs w:val="22"/>
                                  </w:rPr>
                                </w:pPr>
                                <w:r w:rsidRPr="003E4A5D">
                                  <w:rPr>
                                    <w:rFonts w:asciiTheme="minorHAnsi" w:eastAsia="Calibri" w:hAnsi="Calibri"/>
                                    <w:color w:val="000000" w:themeColor="dark1"/>
                                    <w:kern w:val="24"/>
                                    <w:sz w:val="20"/>
                                    <w:szCs w:val="22"/>
                                  </w:rPr>
                                  <w:t>Studi Literatu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87842" y="1697451"/>
                              <a:ext cx="1295400" cy="508000"/>
                            </a:xfrm>
                            <a:prstGeom prst="rect">
                              <a:avLst/>
                            </a:prstGeom>
                          </wps:spPr>
                          <wps:style>
                            <a:lnRef idx="2">
                              <a:schemeClr val="dk1"/>
                            </a:lnRef>
                            <a:fillRef idx="1">
                              <a:schemeClr val="lt1"/>
                            </a:fillRef>
                            <a:effectRef idx="0">
                              <a:schemeClr val="dk1"/>
                            </a:effectRef>
                            <a:fontRef idx="minor">
                              <a:schemeClr val="dk1"/>
                            </a:fontRef>
                          </wps:style>
                          <wps:txbx>
                            <w:txbxContent>
                              <w:p w14:paraId="5A6F555F"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Analisis Kebutuh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0" y="2653899"/>
                              <a:ext cx="1447800" cy="516466"/>
                            </a:xfrm>
                            <a:prstGeom prst="rect">
                              <a:avLst/>
                            </a:prstGeom>
                          </wps:spPr>
                          <wps:style>
                            <a:lnRef idx="2">
                              <a:schemeClr val="dk1"/>
                            </a:lnRef>
                            <a:fillRef idx="1">
                              <a:schemeClr val="lt1"/>
                            </a:fillRef>
                            <a:effectRef idx="0">
                              <a:schemeClr val="dk1"/>
                            </a:effectRef>
                            <a:fontRef idx="minor">
                              <a:schemeClr val="dk1"/>
                            </a:fontRef>
                          </wps:style>
                          <wps:txbx>
                            <w:txbxContent>
                              <w:p w14:paraId="7C2AF373"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Perancangan Si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Rectangle 86"/>
                          <wps:cNvSpPr/>
                          <wps:spPr>
                            <a:xfrm>
                              <a:off x="64965" y="5614697"/>
                              <a:ext cx="1294765" cy="431801"/>
                            </a:xfrm>
                            <a:prstGeom prst="rect">
                              <a:avLst/>
                            </a:prstGeom>
                          </wps:spPr>
                          <wps:style>
                            <a:lnRef idx="2">
                              <a:schemeClr val="dk1"/>
                            </a:lnRef>
                            <a:fillRef idx="1">
                              <a:schemeClr val="lt1"/>
                            </a:fillRef>
                            <a:effectRef idx="0">
                              <a:schemeClr val="dk1"/>
                            </a:effectRef>
                            <a:fontRef idx="minor">
                              <a:schemeClr val="dk1"/>
                            </a:fontRef>
                          </wps:style>
                          <wps:txbx>
                            <w:txbxContent>
                              <w:p w14:paraId="16CA9018"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Kesimpu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Down Arrow 90"/>
                          <wps:cNvSpPr/>
                          <wps:spPr>
                            <a:xfrm>
                              <a:off x="645942" y="2265150"/>
                              <a:ext cx="160867" cy="308286"/>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1" name="Down Arrow 91"/>
                          <wps:cNvSpPr/>
                          <wps:spPr>
                            <a:xfrm>
                              <a:off x="633942" y="5230108"/>
                              <a:ext cx="160867" cy="308286"/>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2" name="Down Arrow 92"/>
                          <wps:cNvSpPr/>
                          <wps:spPr>
                            <a:xfrm>
                              <a:off x="649654" y="6134443"/>
                              <a:ext cx="160655" cy="30797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3" name="Oval 93"/>
                          <wps:cNvSpPr/>
                          <wps:spPr>
                            <a:xfrm>
                              <a:off x="270314" y="6510342"/>
                              <a:ext cx="854710" cy="419465"/>
                            </a:xfrm>
                            <a:prstGeom prst="ellipse">
                              <a:avLst/>
                            </a:prstGeom>
                          </wps:spPr>
                          <wps:style>
                            <a:lnRef idx="2">
                              <a:schemeClr val="dk1"/>
                            </a:lnRef>
                            <a:fillRef idx="1">
                              <a:schemeClr val="lt1"/>
                            </a:fillRef>
                            <a:effectRef idx="0">
                              <a:schemeClr val="dk1"/>
                            </a:effectRef>
                            <a:fontRef idx="minor">
                              <a:schemeClr val="dk1"/>
                            </a:fontRef>
                          </wps:style>
                          <wps:txbx>
                            <w:txbxContent>
                              <w:p w14:paraId="7406B25F"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Down Arrow 94"/>
                          <wps:cNvSpPr/>
                          <wps:spPr>
                            <a:xfrm>
                              <a:off x="645942" y="1305407"/>
                              <a:ext cx="160867" cy="308286"/>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95" name="Down Arrow 95"/>
                        <wps:cNvSpPr/>
                        <wps:spPr>
                          <a:xfrm>
                            <a:off x="650625" y="3065483"/>
                            <a:ext cx="165100" cy="29195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0" y="3447330"/>
                            <a:ext cx="1485901" cy="489107"/>
                          </a:xfrm>
                          <a:prstGeom prst="rect">
                            <a:avLst/>
                          </a:prstGeom>
                        </wps:spPr>
                        <wps:style>
                          <a:lnRef idx="2">
                            <a:schemeClr val="dk1"/>
                          </a:lnRef>
                          <a:fillRef idx="1">
                            <a:schemeClr val="lt1"/>
                          </a:fillRef>
                          <a:effectRef idx="0">
                            <a:schemeClr val="dk1"/>
                          </a:effectRef>
                          <a:fontRef idx="minor">
                            <a:schemeClr val="dk1"/>
                          </a:fontRef>
                        </wps:style>
                        <wps:txbx>
                          <w:txbxContent>
                            <w:p w14:paraId="3FF5D58E"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Implement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Down Arrow 97"/>
                        <wps:cNvSpPr/>
                        <wps:spPr>
                          <a:xfrm>
                            <a:off x="662941" y="4025888"/>
                            <a:ext cx="165100" cy="29195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6241" y="4427775"/>
                            <a:ext cx="1485901" cy="489107"/>
                          </a:xfrm>
                          <a:prstGeom prst="rect">
                            <a:avLst/>
                          </a:prstGeom>
                        </wps:spPr>
                        <wps:style>
                          <a:lnRef idx="2">
                            <a:schemeClr val="dk1"/>
                          </a:lnRef>
                          <a:fillRef idx="1">
                            <a:schemeClr val="lt1"/>
                          </a:fillRef>
                          <a:effectRef idx="0">
                            <a:schemeClr val="dk1"/>
                          </a:effectRef>
                          <a:fontRef idx="minor">
                            <a:schemeClr val="dk1"/>
                          </a:fontRef>
                        </wps:style>
                        <wps:txbx>
                          <w:txbxContent>
                            <w:p w14:paraId="550E89EB"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Penguj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B014402" id="Group 33" o:spid="_x0000_s1026" style="position:absolute;left:0;text-align:left;margin-left:139.35pt;margin-top:4.05pt;width:98.45pt;height:424.5pt;z-index:251714560;mso-position-horizontal-relative:margin;mso-width-relative:margin;mso-height-relative:margin" coordsize="14921,6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">
                <v:group id="Group 56" o:spid="_x0000_s1027" style="position:absolute;width:14859;height:65627" coordsize="14478,692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oval id="Oval 60" o:spid="_x0000_s1028" style="position:absolute;left:2952;width:8552;height:5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" fillcolor="white [3201]" strokecolor="black [3200]" strokeweight="1pt">
                    <v:stroke joinstyle="miter"/>
                    <v:textbox>
                      <w:txbxContent>
                        <w:p w14:paraId="18A5D403"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Start</w:t>
                          </w:r>
                        </w:p>
                      </w:txbxContent>
                    </v:textbox>
                  </v:oval>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2" o:spid="_x0000_s1029" type="#_x0000_t67" style="position:absolute;left:6339;top:5503;width:1609;height:3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" adj="15964" fillcolor="white [3201]" strokecolor="black [3200]" strokeweight="1pt"/>
                  <v:rect id="Rectangle 73" o:spid="_x0000_s1030" style="position:absolute;left:1682;top:8586;width:10884;height:3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2CC3465E" w14:textId="23D322E2" w:rsidR="006F112E" w:rsidRPr="003E4A5D" w:rsidRDefault="006F112E" w:rsidP="003E4A5D">
                          <w:pPr>
                            <w:pStyle w:val="NormalWeb"/>
                            <w:spacing w:before="0" w:beforeAutospacing="0" w:after="160" w:afterAutospacing="0" w:line="256" w:lineRule="auto"/>
                            <w:jc w:val="center"/>
                            <w:rPr>
                              <w:sz w:val="20"/>
                              <w:szCs w:val="22"/>
                            </w:rPr>
                          </w:pPr>
                          <w:r w:rsidRPr="003E4A5D">
                            <w:rPr>
                              <w:rFonts w:asciiTheme="minorHAnsi" w:eastAsia="Calibri" w:hAnsi="Calibri"/>
                              <w:color w:val="000000" w:themeColor="dark1"/>
                              <w:kern w:val="24"/>
                              <w:sz w:val="20"/>
                              <w:szCs w:val="22"/>
                            </w:rPr>
                            <w:t>Studi Literatur</w:t>
                          </w:r>
                        </w:p>
                      </w:txbxContent>
                    </v:textbox>
                  </v:rect>
                  <v:rect id="Rectangle 75" o:spid="_x0000_s1031" style="position:absolute;left:878;top:16974;width:12954;height:5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nXkxAAAANsAAAAPAAAAZHJzL2Rvd25yZXYueG1sRI9Ba8JA&#10;FITvBf/D8gRvdWOh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LIadeTEAAAA2wAAAA8A&#10;AAAAAAAAAAAAAAAABwIAAGRycy9kb3ducmV2LnhtbFBLBQYAAAAAAwADALcAAAD4AgAAAAA=&#10;" fillcolor="white [3201]" strokecolor="black [3200]" strokeweight="1pt">
                    <v:textbox>
                      <w:txbxContent>
                        <w:p w14:paraId="5A6F555F"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Analisis Kebutuhan</w:t>
                          </w:r>
                        </w:p>
                      </w:txbxContent>
                    </v:textbox>
                  </v:rect>
                  <v:rect id="Rectangle 80" o:spid="_x0000_s1032" style="position:absolute;top:26538;width:14478;height:5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" fillcolor="white [3201]" strokecolor="black [3200]" strokeweight="1pt">
                    <v:textbox>
                      <w:txbxContent>
                        <w:p w14:paraId="7C2AF373"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Perancangan Sistem</w:t>
                          </w:r>
                        </w:p>
                      </w:txbxContent>
                    </v:textbox>
                  </v:rect>
                  <v:rect id="Rectangle 86" o:spid="_x0000_s1033" style="position:absolute;left:649;top:56146;width:12948;height:4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" fillcolor="white [3201]" strokecolor="black [3200]" strokeweight="1pt">
                    <v:textbox>
                      <w:txbxContent>
                        <w:p w14:paraId="16CA9018"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Kesimpulan</w:t>
                          </w:r>
                        </w:p>
                      </w:txbxContent>
                    </v:textbox>
                  </v:rect>
                  <v:shape id="Down Arrow 90" o:spid="_x0000_s1034" type="#_x0000_t67" style="position:absolute;left:6459;top:22651;width:1609;height:3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" adj="15964" fillcolor="white [3201]" strokecolor="black [3200]" strokeweight="1pt"/>
                  <v:shape id="Down Arrow 91" o:spid="_x0000_s1035" type="#_x0000_t67" style="position:absolute;left:6339;top:52301;width:1609;height:3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" adj="15964" fillcolor="white [3201]" strokecolor="black [3200]" strokeweight="1pt"/>
                  <v:shape id="Down Arrow 92" o:spid="_x0000_s1036" type="#_x0000_t67" style="position:absolute;left:6496;top:61344;width:1607;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" adj="15966" fillcolor="white [3201]" strokecolor="black [3200]" strokeweight="1pt"/>
                  <v:oval id="Oval 93" o:spid="_x0000_s1037" style="position:absolute;left:2703;top:65103;width:8547;height:4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" fillcolor="white [3201]" strokecolor="black [3200]" strokeweight="1pt">
                    <v:stroke joinstyle="miter"/>
                    <v:textbox>
                      <w:txbxContent>
                        <w:p w14:paraId="7406B25F"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End</w:t>
                          </w:r>
                        </w:p>
                      </w:txbxContent>
                    </v:textbox>
                  </v:oval>
                  <v:shape id="Down Arrow 94" o:spid="_x0000_s1038" type="#_x0000_t67" style="position:absolute;left:6459;top:13054;width:1609;height:30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" adj="15964" fillcolor="white [3201]" strokecolor="black [3200]" strokeweight="1pt"/>
                </v:group>
                <v:shape id="Down Arrow 95" o:spid="_x0000_s1039" type="#_x0000_t67" style="position:absolute;left:6506;top:30654;width:1651;height:2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" adj="15493" fillcolor="white [3201]" strokecolor="black [3200]" strokeweight="1pt"/>
                <v:rect id="Rectangle 96" o:spid="_x0000_s1040" style="position:absolute;top:34473;width:14859;height:4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" fillcolor="white [3201]" strokecolor="black [3200]" strokeweight="1pt">
                  <v:textbox>
                    <w:txbxContent>
                      <w:p w14:paraId="3FF5D58E"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Implementasi</w:t>
                        </w:r>
                      </w:p>
                    </w:txbxContent>
                  </v:textbox>
                </v:rect>
                <v:shape id="Down Arrow 97" o:spid="_x0000_s1041" type="#_x0000_t67" style="position:absolute;left:6629;top:40258;width:1651;height:2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" adj="15493" fillcolor="white [3201]" strokecolor="black [3200]" strokeweight="1pt"/>
                <v:rect id="Rectangle 98" o:spid="_x0000_s1042" style="position:absolute;left:62;top:44277;width:14859;height:4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" fillcolor="white [3201]" strokecolor="black [3200]" strokeweight="1pt">
                  <v:textbox>
                    <w:txbxContent>
                      <w:p w14:paraId="550E89EB" w14:textId="77777777" w:rsidR="006F112E" w:rsidRPr="003E4A5D" w:rsidRDefault="006F112E" w:rsidP="003E4A5D">
                        <w:pPr>
                          <w:pStyle w:val="NormalWeb"/>
                          <w:spacing w:before="0" w:beforeAutospacing="0" w:after="160" w:afterAutospacing="0" w:line="256" w:lineRule="auto"/>
                          <w:jc w:val="center"/>
                          <w:rPr>
                            <w:sz w:val="20"/>
                          </w:rPr>
                        </w:pPr>
                        <w:r w:rsidRPr="003E4A5D">
                          <w:rPr>
                            <w:rFonts w:asciiTheme="minorHAnsi" w:eastAsia="Calibri" w:hAnsi="Calibri"/>
                            <w:color w:val="000000" w:themeColor="dark1"/>
                            <w:kern w:val="24"/>
                            <w:sz w:val="20"/>
                          </w:rPr>
                          <w:t>Pengujian</w:t>
                        </w:r>
                      </w:p>
                    </w:txbxContent>
                  </v:textbox>
                </v:rect>
                <w10:wrap anchorx="margin"/>
              </v:group>
            </w:pict>
          </mc:Fallback>
        </mc:AlternateContent>
      </w:r>
    </w:p>
    <w:p w14:paraId="630F9A35" w14:textId="2A47BD9A" w:rsidR="00D87875" w:rsidRDefault="006C637A">
      <w:r>
        <w:rPr>
          <w:noProof/>
        </w:rPr>
        <mc:AlternateContent>
          <mc:Choice Requires="wps">
            <w:drawing>
              <wp:anchor distT="0" distB="0" distL="114300" distR="114300" simplePos="0" relativeHeight="251700224" behindDoc="0" locked="0" layoutInCell="1" allowOverlap="1" wp14:anchorId="414D1DAB" wp14:editId="04DEFA95">
                <wp:simplePos x="0" y="0"/>
                <wp:positionH relativeFrom="margin">
                  <wp:align>center</wp:align>
                </wp:positionH>
                <wp:positionV relativeFrom="paragraph">
                  <wp:posOffset>5321935</wp:posOffset>
                </wp:positionV>
                <wp:extent cx="1895475" cy="266700"/>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1895475" cy="266700"/>
                        </a:xfrm>
                        <a:prstGeom prst="rect">
                          <a:avLst/>
                        </a:prstGeom>
                        <a:solidFill>
                          <a:prstClr val="white"/>
                        </a:solidFill>
                        <a:ln>
                          <a:noFill/>
                        </a:ln>
                      </wps:spPr>
                      <wps:txbx>
                        <w:txbxContent>
                          <w:p w14:paraId="1E74A97C" w14:textId="765126DC" w:rsidR="006F112E" w:rsidRPr="00391D64" w:rsidRDefault="006F112E" w:rsidP="006C637A">
                            <w:pPr>
                              <w:pStyle w:val="Caption"/>
                              <w:rPr>
                                <w:noProof/>
                                <w:sz w:val="24"/>
                              </w:rPr>
                            </w:pPr>
                            <w:bookmarkStart w:id="48" w:name="_Toc531865074"/>
                            <w:r>
                              <w:t xml:space="preserve">Gambar </w:t>
                            </w:r>
                            <w:r>
                              <w:rPr>
                                <w:noProof/>
                              </w:rPr>
                              <w:fldChar w:fldCharType="begin"/>
                            </w:r>
                            <w:r>
                              <w:rPr>
                                <w:noProof/>
                              </w:rPr>
                              <w:instrText xml:space="preserve"> STYLEREF 1 \s </w:instrText>
                            </w:r>
                            <w:r>
                              <w:rPr>
                                <w:noProof/>
                              </w:rPr>
                              <w:fldChar w:fldCharType="separate"/>
                            </w:r>
                            <w:r>
                              <w:rPr>
                                <w:noProof/>
                              </w:rPr>
                              <w:t>4</w:t>
                            </w:r>
                            <w:r>
                              <w:rPr>
                                <w:noProof/>
                              </w:rPr>
                              <w:fldChar w:fldCharType="end"/>
                            </w:r>
                            <w:r>
                              <w:t>.</w:t>
                            </w:r>
                            <w:r>
                              <w:rPr>
                                <w:noProof/>
                              </w:rPr>
                              <w:fldChar w:fldCharType="begin"/>
                            </w:r>
                            <w:r>
                              <w:rPr>
                                <w:noProof/>
                              </w:rPr>
                              <w:instrText xml:space="preserve"> SEQ Gambar \* ARABIC \s 1 </w:instrText>
                            </w:r>
                            <w:r>
                              <w:rPr>
                                <w:noProof/>
                              </w:rPr>
                              <w:fldChar w:fldCharType="separate"/>
                            </w:r>
                            <w:r>
                              <w:rPr>
                                <w:noProof/>
                              </w:rPr>
                              <w:t>1</w:t>
                            </w:r>
                            <w:r>
                              <w:rPr>
                                <w:noProof/>
                              </w:rPr>
                              <w:fldChar w:fldCharType="end"/>
                            </w:r>
                            <w:r>
                              <w:t xml:space="preserve"> Diagram Alir Penelitia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14D1DAB" id="_x0000_t202" coordsize="21600,21600" o:spt="202" path="m,l,21600r21600,l21600,xe">
                <v:stroke joinstyle="miter"/>
                <v:path gradientshapeok="t" o:connecttype="rect"/>
              </v:shapetype>
              <v:shape id="Text Box 17" o:spid="_x0000_s1043" type="#_x0000_t202" style="position:absolute;margin-left:0;margin-top:419.05pt;width:149.25pt;height:21pt;z-index:2517002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" stroked="f">
                <v:textbox style="mso-fit-shape-to-text:t" inset="0,0,0,0">
                  <w:txbxContent>
                    <w:p w14:paraId="1E74A97C" w14:textId="765126DC" w:rsidR="006F112E" w:rsidRPr="00391D64" w:rsidRDefault="006F112E" w:rsidP="006C637A">
                      <w:pPr>
                        <w:pStyle w:val="Caption"/>
                        <w:rPr>
                          <w:noProof/>
                          <w:sz w:val="24"/>
                        </w:rPr>
                      </w:pPr>
                      <w:bookmarkStart w:id="49" w:name="_Toc531865074"/>
                      <w:r>
                        <w:t xml:space="preserve">Gambar </w:t>
                      </w:r>
                      <w:r>
                        <w:rPr>
                          <w:noProof/>
                        </w:rPr>
                        <w:fldChar w:fldCharType="begin"/>
                      </w:r>
                      <w:r>
                        <w:rPr>
                          <w:noProof/>
                        </w:rPr>
                        <w:instrText xml:space="preserve"> STYLEREF 1 \s </w:instrText>
                      </w:r>
                      <w:r>
                        <w:rPr>
                          <w:noProof/>
                        </w:rPr>
                        <w:fldChar w:fldCharType="separate"/>
                      </w:r>
                      <w:r>
                        <w:rPr>
                          <w:noProof/>
                        </w:rPr>
                        <w:t>4</w:t>
                      </w:r>
                      <w:r>
                        <w:rPr>
                          <w:noProof/>
                        </w:rPr>
                        <w:fldChar w:fldCharType="end"/>
                      </w:r>
                      <w:r>
                        <w:t>.</w:t>
                      </w:r>
                      <w:r>
                        <w:rPr>
                          <w:noProof/>
                        </w:rPr>
                        <w:fldChar w:fldCharType="begin"/>
                      </w:r>
                      <w:r>
                        <w:rPr>
                          <w:noProof/>
                        </w:rPr>
                        <w:instrText xml:space="preserve"> SEQ Gambar \* ARABIC \s 1 </w:instrText>
                      </w:r>
                      <w:r>
                        <w:rPr>
                          <w:noProof/>
                        </w:rPr>
                        <w:fldChar w:fldCharType="separate"/>
                      </w:r>
                      <w:r>
                        <w:rPr>
                          <w:noProof/>
                        </w:rPr>
                        <w:t>1</w:t>
                      </w:r>
                      <w:r>
                        <w:rPr>
                          <w:noProof/>
                        </w:rPr>
                        <w:fldChar w:fldCharType="end"/>
                      </w:r>
                      <w:r>
                        <w:t xml:space="preserve"> Diagram Alir Penelitian</w:t>
                      </w:r>
                      <w:bookmarkEnd w:id="49"/>
                    </w:p>
                  </w:txbxContent>
                </v:textbox>
                <w10:wrap anchorx="margin"/>
              </v:shape>
            </w:pict>
          </mc:Fallback>
        </mc:AlternateContent>
      </w:r>
      <w:r w:rsidR="00D87875">
        <w:br w:type="page"/>
      </w:r>
    </w:p>
    <w:p w14:paraId="689BBFB7" w14:textId="77777777" w:rsidR="00FC2F63" w:rsidRPr="00FC2F63" w:rsidRDefault="003C402C" w:rsidP="00FC2F63">
      <w:pPr>
        <w:pStyle w:val="Heading2"/>
        <w:ind w:left="709"/>
      </w:pPr>
      <w:r>
        <w:lastRenderedPageBreak/>
        <w:t xml:space="preserve"> </w:t>
      </w:r>
      <w:bookmarkStart w:id="50" w:name="_Toc531864943"/>
      <w:r>
        <w:t>Studi Literatur</w:t>
      </w:r>
      <w:bookmarkEnd w:id="50"/>
      <w:r w:rsidR="00FC2F63">
        <w:rPr>
          <w:b w:val="0"/>
          <w:sz w:val="24"/>
        </w:rPr>
        <w:t xml:space="preserve"> </w:t>
      </w:r>
    </w:p>
    <w:p w14:paraId="56F89FEF" w14:textId="2AF6E2E3" w:rsidR="00FA1C03" w:rsidRDefault="003E4A5D" w:rsidP="00FA1C03">
      <w:pPr>
        <w:ind w:left="851" w:firstLine="589"/>
        <w:jc w:val="both"/>
      </w:pPr>
      <w:r>
        <w:t>Dalam tahap ini studi literatur</w:t>
      </w:r>
      <w:r w:rsidR="00FC2F63">
        <w:t xml:space="preserve"> dilakukan studi pustaka atau literature untuk me</w:t>
      </w:r>
      <w:r w:rsidR="008A3593">
        <w:t>ncari referensi teori yang relev</w:t>
      </w:r>
      <w:r w:rsidR="00FC2F63">
        <w:t>an dengan kasus atau permasalahan dimana referensi tersebut ditemukan dalam buku, paper, jurnal yang terlah ada. Studi literature dilakukan untuk membantu dan mempermudah dalam melaksanakan penelitian</w:t>
      </w:r>
      <w:r w:rsidR="00AF0399">
        <w:t>.</w:t>
      </w:r>
      <w:r w:rsidR="00FA1C03">
        <w:t xml:space="preserve"> Dalam implementasi kami menggunakan referensi dari jurnal atau buku untuk membantu pengerjaan kami. Berikut adalah referensi yang kami gunakan:</w:t>
      </w:r>
    </w:p>
    <w:p w14:paraId="3A16AEDD" w14:textId="2E82D7D4" w:rsidR="00F927C4" w:rsidRDefault="00FA1C03" w:rsidP="00132377">
      <w:pPr>
        <w:pStyle w:val="ListParagraph"/>
        <w:numPr>
          <w:ilvl w:val="1"/>
          <w:numId w:val="12"/>
        </w:numPr>
        <w:jc w:val="both"/>
      </w:pPr>
      <w:r>
        <w:t xml:space="preserve">J. Stubbs, W. Moreira and R. Dooley, "Distributed </w:t>
      </w:r>
      <w:r w:rsidR="003E4A5D" w:rsidRPr="003E4A5D">
        <w:rPr>
          <w:i/>
        </w:rPr>
        <w:t>System</w:t>
      </w:r>
      <w:r>
        <w:t xml:space="preserve">s of </w:t>
      </w:r>
      <w:r w:rsidR="001418D2" w:rsidRPr="001418D2">
        <w:rPr>
          <w:i/>
        </w:rPr>
        <w:t>Micro</w:t>
      </w:r>
      <w:r w:rsidR="003A3AC6" w:rsidRPr="003A3AC6">
        <w:rPr>
          <w:i/>
        </w:rPr>
        <w:t>service</w:t>
      </w:r>
      <w:r>
        <w:t xml:space="preserve">s Using Docker and Serfnode," 2015 7th International Workshop on Science </w:t>
      </w:r>
      <w:r w:rsidR="00FA12F9" w:rsidRPr="00FA12F9">
        <w:rPr>
          <w:i/>
        </w:rPr>
        <w:t>Gateway</w:t>
      </w:r>
      <w:r>
        <w:t>s, Budapest, 2015, pp. 34-39.</w:t>
      </w:r>
    </w:p>
    <w:p w14:paraId="133F36E5" w14:textId="77777777" w:rsidR="00FC2F63" w:rsidRDefault="0077300E" w:rsidP="00FC2F63">
      <w:pPr>
        <w:pStyle w:val="Heading2"/>
        <w:ind w:left="709"/>
      </w:pPr>
      <w:r>
        <w:rPr>
          <w:lang w:val="id-ID"/>
        </w:rPr>
        <w:t xml:space="preserve"> </w:t>
      </w:r>
      <w:bookmarkStart w:id="51" w:name="_Toc531864944"/>
      <w:r>
        <w:rPr>
          <w:lang w:val="id-ID"/>
        </w:rPr>
        <w:t>Analisis Kebutuhan</w:t>
      </w:r>
      <w:bookmarkEnd w:id="51"/>
      <w:r w:rsidR="00FC2F63">
        <w:t xml:space="preserve">   </w:t>
      </w:r>
    </w:p>
    <w:p w14:paraId="7B29A42A" w14:textId="2C66613E" w:rsidR="00FC2F63" w:rsidRDefault="00290325" w:rsidP="00FC2F63">
      <w:pPr>
        <w:ind w:left="851" w:firstLine="589"/>
        <w:jc w:val="both"/>
      </w:pPr>
      <w:r w:rsidRPr="00290325">
        <w:t>Analisis dilakukan untuk mendapatkan kebutuhan-kebutuhan yang diperlukan dan mendukung seluruh tahapan dalam penelitian. Analisis kebutuhan bisa diperoleh dari proses pencarian studi literature. Kebutuhan pada penelitian ini meliputi kebutuhan fungsional dan non-fungsional yang digunakan untuk membangun sistem. Kebutuhan fungsional sistem, merupakan kebutuhan yang dibutuhkan agar sistem dapat berjalan.</w:t>
      </w:r>
      <w:r>
        <w:t xml:space="preserve"> </w:t>
      </w:r>
      <w:r w:rsidR="00306283">
        <w:t xml:space="preserve">Kebutuhan tersebut yaitu proses manajemen makam dan proses registrasi perizinan izin. </w:t>
      </w:r>
      <w:r w:rsidRPr="00290325">
        <w:t>Sedangkan kebutuhan non-fungsional berfokus pada perilaku dan batasan fungsi dari sistem. Kebutuhan non-fungsional pada penelitian ini adalah skalabilitas</w:t>
      </w:r>
      <w:r>
        <w:t xml:space="preserve"> dan interopabilitas</w:t>
      </w:r>
      <w:r w:rsidRPr="00290325">
        <w:t>.</w:t>
      </w:r>
      <w:r>
        <w:t xml:space="preserve"> </w:t>
      </w:r>
    </w:p>
    <w:p w14:paraId="078BC936" w14:textId="77777777" w:rsidR="00FC2F63" w:rsidRDefault="00FC2F63" w:rsidP="00FC2F63">
      <w:pPr>
        <w:pStyle w:val="Heading2"/>
        <w:ind w:left="709"/>
      </w:pPr>
      <w:r>
        <w:t xml:space="preserve"> </w:t>
      </w:r>
      <w:bookmarkStart w:id="52" w:name="_Toc531864945"/>
      <w:r>
        <w:t>Perancangan</w:t>
      </w:r>
      <w:bookmarkEnd w:id="52"/>
      <w:r>
        <w:t xml:space="preserve"> </w:t>
      </w:r>
    </w:p>
    <w:p w14:paraId="363D140F" w14:textId="4E9FAD35" w:rsidR="00532B75" w:rsidRPr="006F112E" w:rsidRDefault="00856219" w:rsidP="006F112E">
      <w:pPr>
        <w:ind w:left="851" w:firstLine="589"/>
        <w:jc w:val="both"/>
      </w:pPr>
      <w:r w:rsidRPr="00856219">
        <w:rPr>
          <w:lang w:val="en-ID"/>
        </w:rPr>
        <w:t>Tahap perancangan sistem merupakan tahapan yang dilaksanakan setelah kebutuhan pada tahap analisis kebutuhan terpenuhi. Tahapan ini dimaksudkan agar mempermudah implementasi selanjutnya. Manfaat dari tahapan perancangan sistem, implementasi bisa berjalan den</w:t>
      </w:r>
      <w:r w:rsidR="005B2CFB">
        <w:rPr>
          <w:lang w:val="en-ID"/>
        </w:rPr>
        <w:t xml:space="preserve">gan sistematis dan terstruktur. </w:t>
      </w:r>
      <w:r w:rsidR="005B2CFB" w:rsidRPr="005B2CFB">
        <w:t xml:space="preserve">Penelitian ini </w:t>
      </w:r>
      <w:r w:rsidR="005B2CFB">
        <w:t xml:space="preserve">menggunakan sistem terdistribusi berbasis </w:t>
      </w:r>
      <w:r w:rsidR="005B2CFB">
        <w:rPr>
          <w:i/>
        </w:rPr>
        <w:t>micro</w:t>
      </w:r>
      <w:r w:rsidR="003A3AC6" w:rsidRPr="003A3AC6">
        <w:rPr>
          <w:i/>
        </w:rPr>
        <w:t>service</w:t>
      </w:r>
      <w:r w:rsidR="005B2CFB">
        <w:rPr>
          <w:i/>
        </w:rPr>
        <w:t xml:space="preserve">. </w:t>
      </w:r>
      <w:r w:rsidR="005B2CFB" w:rsidRPr="005B2CFB">
        <w:t xml:space="preserve">Agar hal tersebut terwujud diperlukan perancangan terhadap penelitian yang </w:t>
      </w:r>
      <w:proofErr w:type="gramStart"/>
      <w:r w:rsidR="005B2CFB" w:rsidRPr="005B2CFB">
        <w:t>akan</w:t>
      </w:r>
      <w:proofErr w:type="gramEnd"/>
      <w:r w:rsidR="005B2CFB" w:rsidRPr="005B2CFB">
        <w:t xml:space="preserve"> dibangun. Perancangan tersebut yaitu:</w:t>
      </w:r>
    </w:p>
    <w:p w14:paraId="3DADF500" w14:textId="70F65C3A" w:rsidR="005B2CFB" w:rsidRDefault="005B2CFB" w:rsidP="005B2CFB">
      <w:pPr>
        <w:pStyle w:val="ListParagraph"/>
        <w:numPr>
          <w:ilvl w:val="0"/>
          <w:numId w:val="29"/>
        </w:numPr>
        <w:ind w:left="1276"/>
        <w:jc w:val="both"/>
        <w:rPr>
          <w:lang w:val="en-ID"/>
        </w:rPr>
      </w:pPr>
      <w:r>
        <w:rPr>
          <w:lang w:val="en-ID"/>
        </w:rPr>
        <w:t xml:space="preserve">Perancangan </w:t>
      </w:r>
      <w:r w:rsidR="00F11D01">
        <w:rPr>
          <w:lang w:val="en-ID"/>
        </w:rPr>
        <w:t>sistem t</w:t>
      </w:r>
      <w:r>
        <w:rPr>
          <w:lang w:val="en-ID"/>
        </w:rPr>
        <w:t>erdistribusi</w:t>
      </w:r>
    </w:p>
    <w:p w14:paraId="55BC345A" w14:textId="444A4BBB" w:rsidR="00F11D01" w:rsidRPr="005B2CFB" w:rsidRDefault="00F11D01" w:rsidP="005B2CFB">
      <w:pPr>
        <w:pStyle w:val="ListParagraph"/>
        <w:numPr>
          <w:ilvl w:val="0"/>
          <w:numId w:val="29"/>
        </w:numPr>
        <w:ind w:left="1276"/>
        <w:jc w:val="both"/>
        <w:rPr>
          <w:lang w:val="en-ID"/>
        </w:rPr>
      </w:pPr>
      <w:r>
        <w:rPr>
          <w:lang w:val="en-ID"/>
        </w:rPr>
        <w:t>Perancangan database</w:t>
      </w:r>
    </w:p>
    <w:p w14:paraId="1E0004BD" w14:textId="77777777" w:rsidR="008B25AC" w:rsidRDefault="008B25AC" w:rsidP="008B25AC">
      <w:pPr>
        <w:pStyle w:val="Heading2"/>
        <w:ind w:left="709"/>
        <w:rPr>
          <w:lang w:val="id-ID"/>
        </w:rPr>
      </w:pPr>
      <w:r>
        <w:rPr>
          <w:lang w:val="id-ID"/>
        </w:rPr>
        <w:t xml:space="preserve"> </w:t>
      </w:r>
      <w:bookmarkStart w:id="53" w:name="_Toc531864946"/>
      <w:r>
        <w:rPr>
          <w:lang w:val="id-ID"/>
        </w:rPr>
        <w:t>Implementasi</w:t>
      </w:r>
      <w:bookmarkEnd w:id="53"/>
      <w:r>
        <w:rPr>
          <w:lang w:val="id-ID"/>
        </w:rPr>
        <w:t xml:space="preserve"> </w:t>
      </w:r>
    </w:p>
    <w:p w14:paraId="5CE8CEF2" w14:textId="487A4393" w:rsidR="00DC70A2" w:rsidRDefault="00532B75" w:rsidP="00AF0399">
      <w:pPr>
        <w:ind w:left="851" w:firstLine="589"/>
        <w:jc w:val="both"/>
      </w:pPr>
      <w:r w:rsidRPr="00532B75">
        <w:t xml:space="preserve">Di tahap ini </w:t>
      </w:r>
      <w:proofErr w:type="gramStart"/>
      <w:r w:rsidRPr="00532B75">
        <w:t>akan</w:t>
      </w:r>
      <w:proofErr w:type="gramEnd"/>
      <w:r w:rsidRPr="00532B75">
        <w:t xml:space="preserve"> dilakukan implementasi berdasarkan perancangan yang telah dilakukan. Langkah awal dalam proses implementasi pada penelitian ini adalah implementasi </w:t>
      </w:r>
      <w:r w:rsidR="00DC70A2" w:rsidRPr="001B17B0">
        <w:rPr>
          <w:i/>
        </w:rPr>
        <w:t>database</w:t>
      </w:r>
      <w:r w:rsidR="0021306C">
        <w:t xml:space="preserve">. Kemudian </w:t>
      </w:r>
      <w:r w:rsidR="00DC70A2">
        <w:t xml:space="preserve">dilanjutkan </w:t>
      </w:r>
      <w:r w:rsidR="00DC70A2">
        <w:lastRenderedPageBreak/>
        <w:t>dengan imp</w:t>
      </w:r>
      <w:r w:rsidR="0021306C">
        <w:t xml:space="preserve">lementasi </w:t>
      </w:r>
      <w:r w:rsidR="0021306C" w:rsidRPr="001B17B0">
        <w:rPr>
          <w:i/>
        </w:rPr>
        <w:t>API</w:t>
      </w:r>
      <w:r w:rsidR="0021306C">
        <w:t xml:space="preserve"> </w:t>
      </w:r>
      <w:r w:rsidR="0021306C" w:rsidRPr="001B17B0">
        <w:rPr>
          <w:i/>
        </w:rPr>
        <w:t>Gateway</w:t>
      </w:r>
      <w:r w:rsidR="0021306C">
        <w:t xml:space="preserve"> yang bertugas sebagai penjembatan antara aplikasi dengan backend </w:t>
      </w:r>
      <w:r w:rsidR="003A3AC6" w:rsidRPr="003A3AC6">
        <w:rPr>
          <w:i/>
        </w:rPr>
        <w:t>service</w:t>
      </w:r>
      <w:r w:rsidR="0021306C">
        <w:t xml:space="preserve">. Setelah itu </w:t>
      </w:r>
      <w:proofErr w:type="gramStart"/>
      <w:r w:rsidR="0021306C">
        <w:t>akan</w:t>
      </w:r>
      <w:proofErr w:type="gramEnd"/>
      <w:r w:rsidR="0021306C">
        <w:t xml:space="preserve"> dilakukan implementasi </w:t>
      </w:r>
      <w:r w:rsidR="0021306C" w:rsidRPr="001B17B0">
        <w:rPr>
          <w:i/>
        </w:rPr>
        <w:t>backend</w:t>
      </w:r>
      <w:r w:rsidR="0021306C">
        <w:t xml:space="preserve"> </w:t>
      </w:r>
      <w:r w:rsidR="003A3AC6" w:rsidRPr="003A3AC6">
        <w:rPr>
          <w:i/>
        </w:rPr>
        <w:t>service</w:t>
      </w:r>
      <w:r w:rsidR="001B17B0">
        <w:t>.</w:t>
      </w:r>
    </w:p>
    <w:p w14:paraId="202CFBDA" w14:textId="6BFC4F85" w:rsidR="009D3D58" w:rsidRDefault="001B17B0" w:rsidP="009D3D58">
      <w:pPr>
        <w:pStyle w:val="Heading2"/>
        <w:ind w:left="709"/>
        <w:rPr>
          <w:lang w:val="id-ID"/>
        </w:rPr>
      </w:pPr>
      <w:r>
        <w:t xml:space="preserve"> </w:t>
      </w:r>
      <w:bookmarkStart w:id="54" w:name="_Toc531864947"/>
      <w:r w:rsidR="009D3D58">
        <w:rPr>
          <w:lang w:val="id-ID"/>
        </w:rPr>
        <w:t>Pengujian</w:t>
      </w:r>
      <w:bookmarkEnd w:id="54"/>
      <w:r w:rsidR="009D3D58">
        <w:rPr>
          <w:lang w:val="id-ID"/>
        </w:rPr>
        <w:t xml:space="preserve"> </w:t>
      </w:r>
    </w:p>
    <w:p w14:paraId="78C68CC5" w14:textId="0C9B13DE" w:rsidR="009D3D58" w:rsidRPr="00AF0399" w:rsidRDefault="005D32E1" w:rsidP="009D3D58">
      <w:pPr>
        <w:ind w:left="851" w:firstLine="589"/>
        <w:jc w:val="both"/>
      </w:pPr>
      <w:r>
        <w:t>T</w:t>
      </w:r>
      <w:r w:rsidRPr="005D32E1">
        <w:t>ahap pengujian bertujuan untuk mengetahui kebutuhan fungsional yang telah tercapai oleh sistem yang dibangun. Jika terdapat kebutuhan fungsional yang belum tercapai maka dilakukan evaluasi terhadap perancangan dan implementasi sistem. Selain menguji kebutuhan fungsional yang telah dicapai sistem, pengujian terhadap aspek non-fungsional juga dilakukan, dalam hal ini adalah skalabilitas. Pengujian skalabilitas sistem bertujuan untuk mengetahui kapasitas sistem dalam menangani berbagai proses yang diterima ketika terdapat perubahan jumlah beban yang lebih besar dari sebelumnya. Data pengujian kemudian dianalisis untuk dapat diambil kesimpulan dan saran.</w:t>
      </w:r>
    </w:p>
    <w:p w14:paraId="741369B5" w14:textId="77777777" w:rsidR="00FC2F63" w:rsidRDefault="000F6613" w:rsidP="00FC2F63">
      <w:pPr>
        <w:pStyle w:val="Heading2"/>
        <w:ind w:left="709"/>
      </w:pPr>
      <w:r>
        <w:rPr>
          <w:lang w:val="id-ID"/>
        </w:rPr>
        <w:t xml:space="preserve"> </w:t>
      </w:r>
      <w:bookmarkStart w:id="55" w:name="_Toc531864948"/>
      <w:r w:rsidR="00FC2F63">
        <w:t>Kesimpulan</w:t>
      </w:r>
      <w:bookmarkEnd w:id="55"/>
    </w:p>
    <w:p w14:paraId="27CB469B" w14:textId="4F4F5528" w:rsidR="00AF0399" w:rsidRDefault="00FC2F63" w:rsidP="009D3D58">
      <w:pPr>
        <w:ind w:left="851" w:firstLine="589"/>
        <w:jc w:val="both"/>
      </w:pPr>
      <w:r>
        <w:t xml:space="preserve">Pada tahap ini, </w:t>
      </w:r>
      <w:proofErr w:type="gramStart"/>
      <w:r>
        <w:t>akan</w:t>
      </w:r>
      <w:proofErr w:type="gramEnd"/>
      <w:r>
        <w:t xml:space="preserve"> ditarik sebuah kesimpulan </w:t>
      </w:r>
      <w:r w:rsidR="001E7BDB">
        <w:t>dari proses yang telah dilakukan pada penilitia</w:t>
      </w:r>
      <w:r w:rsidR="009D1D0C">
        <w:t>n ini. Sehingga dapat diketahui</w:t>
      </w:r>
      <w:r w:rsidR="001E7BDB">
        <w:t xml:space="preserve"> </w:t>
      </w:r>
      <w:r w:rsidR="009D1D0C">
        <w:t xml:space="preserve">kinerja dari perancangan sistem terdistribusi berbasis </w:t>
      </w:r>
      <w:r w:rsidR="001418D2" w:rsidRPr="001418D2">
        <w:rPr>
          <w:i/>
        </w:rPr>
        <w:t>micro</w:t>
      </w:r>
      <w:r w:rsidR="003A3AC6" w:rsidRPr="003A3AC6">
        <w:rPr>
          <w:i/>
        </w:rPr>
        <w:t>service</w:t>
      </w:r>
      <w:r w:rsidR="009D1D0C">
        <w:t xml:space="preserve"> </w:t>
      </w:r>
      <w:r w:rsidR="001E7BDB">
        <w:t>setelah proses penelitian. Kesimpulan dibuat berdasarkan hasil analisis sehingga diperoleh inti dari keseluruhan proses penelitian dan berutujuan untuk menjawab per</w:t>
      </w:r>
      <w:r w:rsidR="009D3D58">
        <w:t>masalahan dalam rumusan masalah.</w:t>
      </w:r>
    </w:p>
    <w:p w14:paraId="6B7E31F5" w14:textId="186FB30F" w:rsidR="00FA1C03" w:rsidRDefault="00FA1C03" w:rsidP="009D3D58">
      <w:pPr>
        <w:ind w:left="851" w:firstLine="589"/>
        <w:jc w:val="both"/>
      </w:pPr>
    </w:p>
    <w:p w14:paraId="10350B03" w14:textId="719D53AD" w:rsidR="00FA1C03" w:rsidRDefault="00FA1C03" w:rsidP="009D3D58">
      <w:pPr>
        <w:ind w:left="851" w:firstLine="589"/>
        <w:jc w:val="both"/>
      </w:pPr>
    </w:p>
    <w:p w14:paraId="3BA00DAF" w14:textId="15F4F1C3" w:rsidR="00FA1C03" w:rsidRDefault="00FA1C03" w:rsidP="009D3D58">
      <w:pPr>
        <w:ind w:left="851" w:firstLine="589"/>
        <w:jc w:val="both"/>
      </w:pPr>
    </w:p>
    <w:p w14:paraId="70EB854D" w14:textId="5839C140" w:rsidR="00FA1C03" w:rsidRDefault="00FA1C03" w:rsidP="009D3D58">
      <w:pPr>
        <w:ind w:left="851" w:firstLine="589"/>
        <w:jc w:val="both"/>
      </w:pPr>
    </w:p>
    <w:p w14:paraId="3E23B81D" w14:textId="2978165E" w:rsidR="00FA1C03" w:rsidRDefault="00FA1C03" w:rsidP="002D5301">
      <w:pPr>
        <w:jc w:val="both"/>
      </w:pPr>
    </w:p>
    <w:p w14:paraId="7EFECF6A" w14:textId="7D397F5E" w:rsidR="002D5301" w:rsidRDefault="002D5301" w:rsidP="002D5301">
      <w:pPr>
        <w:jc w:val="both"/>
      </w:pPr>
    </w:p>
    <w:p w14:paraId="21D83BFA" w14:textId="37F25B04" w:rsidR="002D5301" w:rsidRDefault="002D5301" w:rsidP="002D5301">
      <w:pPr>
        <w:jc w:val="both"/>
      </w:pPr>
    </w:p>
    <w:p w14:paraId="679A7A7F" w14:textId="31F3C2A2" w:rsidR="002D5301" w:rsidRDefault="002D5301" w:rsidP="002D5301">
      <w:pPr>
        <w:jc w:val="both"/>
      </w:pPr>
    </w:p>
    <w:p w14:paraId="6F7E827C" w14:textId="562E91AB" w:rsidR="002D5301" w:rsidRDefault="002D5301" w:rsidP="002D5301">
      <w:pPr>
        <w:jc w:val="both"/>
      </w:pPr>
    </w:p>
    <w:p w14:paraId="53973532" w14:textId="25F6B502" w:rsidR="002D5301" w:rsidRDefault="002D5301" w:rsidP="002D5301">
      <w:pPr>
        <w:jc w:val="both"/>
      </w:pPr>
    </w:p>
    <w:p w14:paraId="048ACF84" w14:textId="562FEAC4" w:rsidR="002D5301" w:rsidRDefault="002D5301" w:rsidP="002D5301">
      <w:pPr>
        <w:jc w:val="both"/>
      </w:pPr>
    </w:p>
    <w:p w14:paraId="6B0214C7" w14:textId="03F14B80" w:rsidR="002D5301" w:rsidRDefault="002D5301" w:rsidP="002D5301">
      <w:pPr>
        <w:jc w:val="both"/>
      </w:pPr>
    </w:p>
    <w:p w14:paraId="664FF10B" w14:textId="5ACEDCFB" w:rsidR="009527E2" w:rsidRPr="009527E2" w:rsidRDefault="00AF0399" w:rsidP="00FA1C03">
      <w:pPr>
        <w:pStyle w:val="Heading1"/>
      </w:pPr>
      <w:r>
        <w:lastRenderedPageBreak/>
        <w:t xml:space="preserve"> </w:t>
      </w:r>
      <w:bookmarkStart w:id="56" w:name="_Toc531864949"/>
      <w:r>
        <w:t>PEMBAHASAN DAN HASIL</w:t>
      </w:r>
      <w:bookmarkEnd w:id="56"/>
    </w:p>
    <w:p w14:paraId="5C318BB3" w14:textId="65204133" w:rsidR="00AB407C" w:rsidRDefault="00D93B12" w:rsidP="00343BA6">
      <w:pPr>
        <w:pStyle w:val="Heading2"/>
        <w:ind w:left="630" w:hanging="270"/>
      </w:pPr>
      <w:r>
        <w:t xml:space="preserve"> </w:t>
      </w:r>
      <w:bookmarkStart w:id="57" w:name="_Toc531864950"/>
      <w:r w:rsidR="001E710B">
        <w:t xml:space="preserve">Analisis </w:t>
      </w:r>
      <w:r w:rsidR="00EB25D9">
        <w:t>K</w:t>
      </w:r>
      <w:r w:rsidR="005243D3">
        <w:t>ebut</w:t>
      </w:r>
      <w:r w:rsidR="000B658D">
        <w:t>u</w:t>
      </w:r>
      <w:r w:rsidR="005243D3">
        <w:t>han</w:t>
      </w:r>
      <w:bookmarkEnd w:id="57"/>
    </w:p>
    <w:p w14:paraId="0F58CE42" w14:textId="5601F80B" w:rsidR="00021FAD" w:rsidRDefault="005F22B4" w:rsidP="005D0E97">
      <w:pPr>
        <w:pStyle w:val="Heading3"/>
        <w:ind w:left="1080" w:hanging="720"/>
        <w:rPr>
          <w:sz w:val="26"/>
          <w:szCs w:val="26"/>
        </w:rPr>
      </w:pPr>
      <w:bookmarkStart w:id="58" w:name="_Toc531864951"/>
      <w:r>
        <w:rPr>
          <w:sz w:val="26"/>
          <w:szCs w:val="26"/>
        </w:rPr>
        <w:t>Deskripsi</w:t>
      </w:r>
      <w:r w:rsidR="00FA1C03">
        <w:rPr>
          <w:sz w:val="26"/>
          <w:szCs w:val="26"/>
        </w:rPr>
        <w:t xml:space="preserve"> U</w:t>
      </w:r>
      <w:r w:rsidR="008B2D4A">
        <w:rPr>
          <w:sz w:val="26"/>
          <w:szCs w:val="26"/>
        </w:rPr>
        <w:t>mum</w:t>
      </w:r>
      <w:bookmarkEnd w:id="58"/>
      <w:r w:rsidR="008B2D4A">
        <w:rPr>
          <w:sz w:val="26"/>
          <w:szCs w:val="26"/>
        </w:rPr>
        <w:t xml:space="preserve"> </w:t>
      </w:r>
    </w:p>
    <w:p w14:paraId="27D3A609" w14:textId="3B160722" w:rsidR="008B2D4A" w:rsidRDefault="00052DC2" w:rsidP="00FA1C03">
      <w:pPr>
        <w:ind w:left="720" w:firstLine="720"/>
        <w:jc w:val="both"/>
      </w:pPr>
      <w:r>
        <w:t>Sistem E</w:t>
      </w:r>
      <w:r w:rsidR="008B2D4A">
        <w:t>-makam adalah sebuah sistem digitalisasi proses perizinan makam dari awal proses permintaan</w:t>
      </w:r>
      <w:r w:rsidR="005C10CF">
        <w:t xml:space="preserve"> oleh ahli waris hingga </w:t>
      </w:r>
      <w:proofErr w:type="gramStart"/>
      <w:r w:rsidR="005C10CF">
        <w:t>surat</w:t>
      </w:r>
      <w:proofErr w:type="gramEnd"/>
      <w:r w:rsidR="005C10CF">
        <w:t xml:space="preserve"> izin keluar. Sistem </w:t>
      </w:r>
      <w:proofErr w:type="gramStart"/>
      <w:r w:rsidR="005C10CF">
        <w:t>akan</w:t>
      </w:r>
      <w:proofErr w:type="gramEnd"/>
      <w:r w:rsidR="005C10CF">
        <w:t xml:space="preserve"> menyimpan seluruh dokumen d</w:t>
      </w:r>
      <w:r w:rsidR="00FA1C03">
        <w:t>an mempermudah proses perizinan. S</w:t>
      </w:r>
      <w:r w:rsidR="005C10CF">
        <w:t xml:space="preserve">istem dapat melakukan </w:t>
      </w:r>
      <w:r w:rsidR="001D6D1D">
        <w:t xml:space="preserve">pelacakan </w:t>
      </w:r>
      <w:r w:rsidR="005C10CF">
        <w:t xml:space="preserve">proses perizinan. Sistem juga memiliki fungsi manajemen tpu serta </w:t>
      </w:r>
      <w:proofErr w:type="gramStart"/>
      <w:r w:rsidR="005C10CF">
        <w:t>blok</w:t>
      </w:r>
      <w:proofErr w:type="gramEnd"/>
      <w:r w:rsidR="005C10CF">
        <w:t xml:space="preserve"> makam dan makam berserta penghuninya. Sistem ini </w:t>
      </w:r>
      <w:proofErr w:type="gramStart"/>
      <w:r w:rsidR="005C10CF">
        <w:t>akan</w:t>
      </w:r>
      <w:proofErr w:type="gramEnd"/>
      <w:r w:rsidR="005C10CF">
        <w:t xml:space="preserve"> me</w:t>
      </w:r>
      <w:r w:rsidR="00633D82">
        <w:t xml:space="preserve">ngenali </w:t>
      </w:r>
      <w:r w:rsidR="003740F4" w:rsidRPr="003740F4">
        <w:rPr>
          <w:i/>
        </w:rPr>
        <w:t>user</w:t>
      </w:r>
      <w:r w:rsidR="00633D82">
        <w:t xml:space="preserve"> berdasarkan role ak</w:t>
      </w:r>
      <w:r w:rsidR="005C10CF">
        <w:t>tor dan hak aksesnya terhadap lok</w:t>
      </w:r>
      <w:r w:rsidR="00633D82">
        <w:t>asi tpu dan kecamatannya masing-</w:t>
      </w:r>
      <w:r w:rsidR="005C10CF">
        <w:t>masing.</w:t>
      </w:r>
    </w:p>
    <w:p w14:paraId="78971FD3" w14:textId="7CDBCCB3" w:rsidR="004F2CA9" w:rsidRDefault="00942892" w:rsidP="004F2CA9">
      <w:pPr>
        <w:pStyle w:val="Heading3"/>
        <w:ind w:left="1080" w:hanging="720"/>
        <w:rPr>
          <w:sz w:val="26"/>
          <w:szCs w:val="26"/>
        </w:rPr>
      </w:pPr>
      <w:bookmarkStart w:id="59" w:name="_Toc531864952"/>
      <w:r>
        <w:rPr>
          <w:sz w:val="26"/>
          <w:szCs w:val="26"/>
        </w:rPr>
        <w:t>Diagram Alur</w:t>
      </w:r>
      <w:r w:rsidR="001E710B">
        <w:rPr>
          <w:sz w:val="26"/>
          <w:szCs w:val="26"/>
        </w:rPr>
        <w:t xml:space="preserve"> Sistem</w:t>
      </w:r>
      <w:bookmarkEnd w:id="59"/>
    </w:p>
    <w:p w14:paraId="5F8425D3" w14:textId="272589CB" w:rsidR="00BA6B69" w:rsidRDefault="001E710B" w:rsidP="001D6D1D">
      <w:pPr>
        <w:ind w:left="720" w:firstLine="720"/>
        <w:jc w:val="both"/>
      </w:pPr>
      <w:r>
        <w:t xml:space="preserve">Kebutuhan didapatkan dari pemangku tangan yaitu </w:t>
      </w:r>
      <w:r w:rsidR="00633D82">
        <w:t>Dinas K</w:t>
      </w:r>
      <w:r>
        <w:t>ominfo</w:t>
      </w:r>
      <w:r w:rsidR="00633D82">
        <w:t xml:space="preserve"> Kota </w:t>
      </w:r>
      <w:r w:rsidR="00A37704">
        <w:t>Malang</w:t>
      </w:r>
      <w:r>
        <w:t>, kebutuhan di</w:t>
      </w:r>
      <w:r w:rsidR="005F22B4">
        <w:t>Deskripsi</w:t>
      </w:r>
      <w:r>
        <w:t xml:space="preserve">kan kedalam sebuah alur diagram. Berikut </w:t>
      </w:r>
      <w:r w:rsidR="0079639F">
        <w:t>adalah alur diagram kebutuhan sistem</w:t>
      </w:r>
    </w:p>
    <w:p w14:paraId="034A74D6" w14:textId="0EDA29AD" w:rsidR="00E06935" w:rsidRDefault="00E06935" w:rsidP="00E06935">
      <w:pPr>
        <w:pStyle w:val="Caption"/>
        <w:keepNext/>
        <w:ind w:left="720" w:firstLine="720"/>
        <w:jc w:val="center"/>
      </w:pPr>
      <w:bookmarkStart w:id="60" w:name="_Toc531865129"/>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1</w:t>
      </w:r>
      <w:r w:rsidR="0031634D">
        <w:rPr>
          <w:noProof/>
        </w:rPr>
        <w:fldChar w:fldCharType="end"/>
      </w:r>
      <w:r>
        <w:t xml:space="preserve"> Diagram Alur K</w:t>
      </w:r>
      <w:r w:rsidRPr="00214782">
        <w:t>ebutuhan</w:t>
      </w:r>
      <w:bookmarkEnd w:id="60"/>
    </w:p>
    <w:tbl>
      <w:tblPr>
        <w:tblStyle w:val="TableGrid"/>
        <w:tblW w:w="8190" w:type="dxa"/>
        <w:tblInd w:w="445" w:type="dxa"/>
        <w:tblLook w:val="04A0" w:firstRow="1" w:lastRow="0" w:firstColumn="1" w:lastColumn="0" w:noHBand="0" w:noVBand="1"/>
      </w:tblPr>
      <w:tblGrid>
        <w:gridCol w:w="1804"/>
        <w:gridCol w:w="1108"/>
        <w:gridCol w:w="1333"/>
        <w:gridCol w:w="1224"/>
        <w:gridCol w:w="1425"/>
        <w:gridCol w:w="1296"/>
      </w:tblGrid>
      <w:tr w:rsidR="00126D9C" w:rsidRPr="00400D67" w14:paraId="44C859A2" w14:textId="77777777" w:rsidTr="004325FE">
        <w:trPr>
          <w:trHeight w:val="308"/>
        </w:trPr>
        <w:tc>
          <w:tcPr>
            <w:tcW w:w="1359" w:type="dxa"/>
            <w:vMerge w:val="restart"/>
          </w:tcPr>
          <w:p w14:paraId="0531A27F" w14:textId="77777777" w:rsidR="00126D9C" w:rsidRPr="00400D67" w:rsidRDefault="00126D9C" w:rsidP="005D0E97">
            <w:pPr>
              <w:jc w:val="center"/>
              <w:rPr>
                <w:sz w:val="20"/>
                <w:szCs w:val="20"/>
              </w:rPr>
            </w:pPr>
            <w:r w:rsidRPr="00400D67">
              <w:rPr>
                <w:sz w:val="20"/>
                <w:szCs w:val="20"/>
              </w:rPr>
              <w:t>Kegiatan</w:t>
            </w:r>
          </w:p>
        </w:tc>
        <w:tc>
          <w:tcPr>
            <w:tcW w:w="6831" w:type="dxa"/>
            <w:gridSpan w:val="5"/>
          </w:tcPr>
          <w:p w14:paraId="5C33A831" w14:textId="77777777" w:rsidR="00126D9C" w:rsidRPr="00400D67" w:rsidRDefault="00126D9C" w:rsidP="005D0E97">
            <w:pPr>
              <w:jc w:val="center"/>
              <w:rPr>
                <w:sz w:val="20"/>
                <w:szCs w:val="20"/>
              </w:rPr>
            </w:pPr>
            <w:r w:rsidRPr="00400D67">
              <w:rPr>
                <w:sz w:val="20"/>
                <w:szCs w:val="20"/>
              </w:rPr>
              <w:t>Pelaksana</w:t>
            </w:r>
          </w:p>
        </w:tc>
      </w:tr>
      <w:tr w:rsidR="00126D9C" w:rsidRPr="00400D67" w14:paraId="2990B03E" w14:textId="77777777" w:rsidTr="004325FE">
        <w:trPr>
          <w:trHeight w:val="352"/>
        </w:trPr>
        <w:tc>
          <w:tcPr>
            <w:tcW w:w="1359" w:type="dxa"/>
            <w:vMerge/>
          </w:tcPr>
          <w:p w14:paraId="55238307" w14:textId="77777777" w:rsidR="00126D9C" w:rsidRPr="00400D67" w:rsidRDefault="00126D9C" w:rsidP="005D0E97">
            <w:pPr>
              <w:rPr>
                <w:sz w:val="20"/>
                <w:szCs w:val="20"/>
              </w:rPr>
            </w:pPr>
          </w:p>
        </w:tc>
        <w:tc>
          <w:tcPr>
            <w:tcW w:w="1143" w:type="dxa"/>
          </w:tcPr>
          <w:p w14:paraId="4E6681F4" w14:textId="77777777" w:rsidR="00126D9C" w:rsidRPr="00400D67" w:rsidRDefault="00126D9C" w:rsidP="005D0E97">
            <w:pPr>
              <w:rPr>
                <w:sz w:val="20"/>
                <w:szCs w:val="20"/>
              </w:rPr>
            </w:pPr>
            <w:r>
              <w:rPr>
                <w:sz w:val="20"/>
                <w:szCs w:val="20"/>
              </w:rPr>
              <w:t xml:space="preserve">Pemohon /Ahli waris </w:t>
            </w:r>
          </w:p>
        </w:tc>
        <w:tc>
          <w:tcPr>
            <w:tcW w:w="1718" w:type="dxa"/>
          </w:tcPr>
          <w:p w14:paraId="4D944262" w14:textId="77777777" w:rsidR="00126D9C" w:rsidRDefault="00126D9C" w:rsidP="005D0E97">
            <w:pPr>
              <w:rPr>
                <w:sz w:val="20"/>
                <w:szCs w:val="20"/>
              </w:rPr>
            </w:pPr>
            <w:r>
              <w:rPr>
                <w:sz w:val="20"/>
                <w:szCs w:val="20"/>
              </w:rPr>
              <w:t>Koordinator</w:t>
            </w:r>
          </w:p>
          <w:p w14:paraId="4BC39426" w14:textId="77777777" w:rsidR="00126D9C" w:rsidRPr="00400D67" w:rsidRDefault="00126D9C" w:rsidP="005D0E97">
            <w:pPr>
              <w:rPr>
                <w:sz w:val="20"/>
                <w:szCs w:val="20"/>
              </w:rPr>
            </w:pPr>
            <w:r>
              <w:rPr>
                <w:sz w:val="20"/>
                <w:szCs w:val="20"/>
              </w:rPr>
              <w:t>TPU</w:t>
            </w:r>
          </w:p>
        </w:tc>
        <w:tc>
          <w:tcPr>
            <w:tcW w:w="1224" w:type="dxa"/>
          </w:tcPr>
          <w:p w14:paraId="29175AE2" w14:textId="77777777" w:rsidR="00126D9C" w:rsidRPr="00400D67" w:rsidRDefault="00126D9C" w:rsidP="005D0E97">
            <w:pPr>
              <w:rPr>
                <w:sz w:val="20"/>
                <w:szCs w:val="20"/>
              </w:rPr>
            </w:pPr>
            <w:r>
              <w:rPr>
                <w:sz w:val="20"/>
                <w:szCs w:val="20"/>
              </w:rPr>
              <w:t>Kepala UPT pemakaman</w:t>
            </w:r>
          </w:p>
        </w:tc>
        <w:tc>
          <w:tcPr>
            <w:tcW w:w="1450" w:type="dxa"/>
          </w:tcPr>
          <w:p w14:paraId="00066B38" w14:textId="77777777" w:rsidR="00126D9C" w:rsidRPr="00400D67" w:rsidRDefault="00126D9C" w:rsidP="005D0E97">
            <w:pPr>
              <w:rPr>
                <w:sz w:val="20"/>
                <w:szCs w:val="20"/>
              </w:rPr>
            </w:pPr>
            <w:r>
              <w:rPr>
                <w:sz w:val="20"/>
                <w:szCs w:val="20"/>
              </w:rPr>
              <w:t>Kepala dinas perkim</w:t>
            </w:r>
          </w:p>
        </w:tc>
        <w:tc>
          <w:tcPr>
            <w:tcW w:w="1296" w:type="dxa"/>
          </w:tcPr>
          <w:p w14:paraId="114BF207" w14:textId="1083CFFF" w:rsidR="00126D9C" w:rsidRPr="00400D67" w:rsidRDefault="00126D9C" w:rsidP="005D0E97">
            <w:pPr>
              <w:rPr>
                <w:sz w:val="20"/>
                <w:szCs w:val="20"/>
              </w:rPr>
            </w:pPr>
            <w:r>
              <w:rPr>
                <w:sz w:val="20"/>
                <w:szCs w:val="20"/>
              </w:rPr>
              <w:t xml:space="preserve">Kantor Kecamatan di wilayah Kota </w:t>
            </w:r>
            <w:r w:rsidR="00A37704">
              <w:rPr>
                <w:sz w:val="20"/>
                <w:szCs w:val="20"/>
              </w:rPr>
              <w:t>Malang</w:t>
            </w:r>
          </w:p>
        </w:tc>
      </w:tr>
      <w:tr w:rsidR="00126D9C" w:rsidRPr="00400D67" w14:paraId="5A470DDC" w14:textId="77777777" w:rsidTr="004325FE">
        <w:trPr>
          <w:trHeight w:val="352"/>
        </w:trPr>
        <w:tc>
          <w:tcPr>
            <w:tcW w:w="1359" w:type="dxa"/>
          </w:tcPr>
          <w:p w14:paraId="2EC5F669" w14:textId="77777777" w:rsidR="00126D9C" w:rsidRPr="00400D67" w:rsidRDefault="00126D9C" w:rsidP="005D0E97">
            <w:pPr>
              <w:rPr>
                <w:sz w:val="20"/>
                <w:szCs w:val="20"/>
              </w:rPr>
            </w:pPr>
            <w:r w:rsidRPr="00400D67">
              <w:rPr>
                <w:sz w:val="20"/>
                <w:szCs w:val="20"/>
              </w:rPr>
              <w:t>Membawa berkas surat ke koordinator Tempat pemakaman umum</w:t>
            </w:r>
            <w:r>
              <w:rPr>
                <w:sz w:val="20"/>
                <w:szCs w:val="20"/>
              </w:rPr>
              <w:t xml:space="preserve"> dan mengisi formulir permohonan</w:t>
            </w:r>
          </w:p>
        </w:tc>
        <w:tc>
          <w:tcPr>
            <w:tcW w:w="1143" w:type="dxa"/>
          </w:tcPr>
          <w:p w14:paraId="7B8AF122" w14:textId="136E18CB" w:rsidR="00126D9C" w:rsidRPr="00400D67" w:rsidRDefault="00126D9C" w:rsidP="005D0E97">
            <w:pPr>
              <w:rPr>
                <w:sz w:val="20"/>
                <w:szCs w:val="20"/>
              </w:rPr>
            </w:pPr>
            <w:r>
              <w:rPr>
                <w:noProof/>
                <w:sz w:val="20"/>
                <w:szCs w:val="20"/>
              </w:rPr>
              <mc:AlternateContent>
                <mc:Choice Requires="wps">
                  <w:drawing>
                    <wp:anchor distT="0" distB="0" distL="114300" distR="114300" simplePos="0" relativeHeight="251702272" behindDoc="0" locked="0" layoutInCell="1" allowOverlap="1" wp14:anchorId="0C1189B1" wp14:editId="6E619B22">
                      <wp:simplePos x="0" y="0"/>
                      <wp:positionH relativeFrom="column">
                        <wp:posOffset>70485</wp:posOffset>
                      </wp:positionH>
                      <wp:positionV relativeFrom="paragraph">
                        <wp:posOffset>320675</wp:posOffset>
                      </wp:positionV>
                      <wp:extent cx="459740" cy="228600"/>
                      <wp:effectExtent l="25400" t="0" r="22860" b="25400"/>
                      <wp:wrapThrough wrapText="bothSides">
                        <wp:wrapPolygon edited="0">
                          <wp:start x="1193" y="0"/>
                          <wp:lineTo x="-1193" y="4800"/>
                          <wp:lineTo x="-1193" y="16800"/>
                          <wp:lineTo x="1193" y="21600"/>
                          <wp:lineTo x="20287" y="21600"/>
                          <wp:lineTo x="21481" y="21600"/>
                          <wp:lineTo x="21481" y="7200"/>
                          <wp:lineTo x="20287" y="0"/>
                          <wp:lineTo x="1193" y="0"/>
                        </wp:wrapPolygon>
                      </wp:wrapThrough>
                      <wp:docPr id="58" name="Preparation 3"/>
                      <wp:cNvGraphicFramePr/>
                      <a:graphic xmlns:a="http://schemas.openxmlformats.org/drawingml/2006/main">
                        <a:graphicData uri="http://schemas.microsoft.com/office/word/2010/wordprocessingShape">
                          <wps:wsp>
                            <wps:cNvSpPr/>
                            <wps:spPr>
                              <a:xfrm>
                                <a:off x="0" y="0"/>
                                <a:ext cx="459740" cy="228600"/>
                              </a:xfrm>
                              <a:prstGeom prst="flowChartPreparati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4940AC9A" id="_x0000_t117" coordsize="21600,21600" o:spt="117" path="m4353,l17214,r4386,10800l17214,21600r-12861,l,10800xe">
                      <v:stroke joinstyle="miter"/>
                      <v:path gradientshapeok="t" o:connecttype="rect" textboxrect="4353,0,17214,21600"/>
                    </v:shapetype>
                    <v:shape id="Preparation 3" o:spid="_x0000_s1026" type="#_x0000_t117" style="position:absolute;margin-left:5.55pt;margin-top:25.25pt;width:36.2pt;height:1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" fillcolor="#5b9bd5 [3204]" strokecolor="#1f4d78 [1604]" strokeweight="1pt">
                      <w10:wrap type="through"/>
                    </v:shape>
                  </w:pict>
                </mc:Fallback>
              </mc:AlternateContent>
            </w:r>
          </w:p>
        </w:tc>
        <w:tc>
          <w:tcPr>
            <w:tcW w:w="1718" w:type="dxa"/>
          </w:tcPr>
          <w:p w14:paraId="1C51A123" w14:textId="45A1E0D1" w:rsidR="00126D9C" w:rsidRPr="00400D67" w:rsidRDefault="00126D9C" w:rsidP="005D0E97">
            <w:pPr>
              <w:rPr>
                <w:sz w:val="20"/>
                <w:szCs w:val="20"/>
              </w:rPr>
            </w:pPr>
          </w:p>
        </w:tc>
        <w:tc>
          <w:tcPr>
            <w:tcW w:w="1224" w:type="dxa"/>
          </w:tcPr>
          <w:p w14:paraId="029F71E4" w14:textId="77777777" w:rsidR="00126D9C" w:rsidRPr="00400D67" w:rsidRDefault="00126D9C" w:rsidP="005D0E97">
            <w:pPr>
              <w:rPr>
                <w:sz w:val="20"/>
                <w:szCs w:val="20"/>
              </w:rPr>
            </w:pPr>
          </w:p>
        </w:tc>
        <w:tc>
          <w:tcPr>
            <w:tcW w:w="1450" w:type="dxa"/>
          </w:tcPr>
          <w:p w14:paraId="39E0F7D1" w14:textId="77777777" w:rsidR="00126D9C" w:rsidRPr="00400D67" w:rsidRDefault="00126D9C" w:rsidP="005D0E97">
            <w:pPr>
              <w:rPr>
                <w:sz w:val="20"/>
                <w:szCs w:val="20"/>
              </w:rPr>
            </w:pPr>
          </w:p>
        </w:tc>
        <w:tc>
          <w:tcPr>
            <w:tcW w:w="1296" w:type="dxa"/>
          </w:tcPr>
          <w:p w14:paraId="068FEB6B" w14:textId="77777777" w:rsidR="00126D9C" w:rsidRPr="00400D67" w:rsidRDefault="00126D9C" w:rsidP="005D0E97">
            <w:pPr>
              <w:rPr>
                <w:sz w:val="20"/>
                <w:szCs w:val="20"/>
              </w:rPr>
            </w:pPr>
          </w:p>
        </w:tc>
      </w:tr>
      <w:tr w:rsidR="00126D9C" w:rsidRPr="00400D67" w14:paraId="23DBBEB2" w14:textId="77777777" w:rsidTr="004325FE">
        <w:trPr>
          <w:trHeight w:val="1243"/>
        </w:trPr>
        <w:tc>
          <w:tcPr>
            <w:tcW w:w="1359" w:type="dxa"/>
          </w:tcPr>
          <w:p w14:paraId="72EB8E48" w14:textId="77777777" w:rsidR="00126D9C" w:rsidRDefault="00126D9C" w:rsidP="005D0E97">
            <w:pPr>
              <w:rPr>
                <w:sz w:val="20"/>
                <w:szCs w:val="20"/>
              </w:rPr>
            </w:pPr>
            <w:r>
              <w:rPr>
                <w:sz w:val="20"/>
                <w:szCs w:val="20"/>
              </w:rPr>
              <w:t xml:space="preserve">Memeriksa permohonan, menandatangani dan memberikan tanda terima permohonan serta menyiapkan lahan makam, </w:t>
            </w:r>
          </w:p>
          <w:p w14:paraId="51BE466F" w14:textId="77777777" w:rsidR="00126D9C" w:rsidRPr="00714B87" w:rsidRDefault="00126D9C" w:rsidP="005D0E97">
            <w:pPr>
              <w:rPr>
                <w:sz w:val="20"/>
                <w:szCs w:val="20"/>
              </w:rPr>
            </w:pPr>
            <w:r>
              <w:rPr>
                <w:sz w:val="20"/>
                <w:szCs w:val="20"/>
              </w:rPr>
              <w:t xml:space="preserve">Memasukan seluruh data, dan mengecek kelengkapan, </w:t>
            </w:r>
          </w:p>
        </w:tc>
        <w:tc>
          <w:tcPr>
            <w:tcW w:w="1143" w:type="dxa"/>
          </w:tcPr>
          <w:p w14:paraId="0BA0E7EB" w14:textId="77777777" w:rsidR="00126D9C" w:rsidRPr="00400D67" w:rsidRDefault="00126D9C" w:rsidP="005D0E97">
            <w:pPr>
              <w:rPr>
                <w:sz w:val="20"/>
                <w:szCs w:val="20"/>
              </w:rPr>
            </w:pPr>
          </w:p>
        </w:tc>
        <w:tc>
          <w:tcPr>
            <w:tcW w:w="1718" w:type="dxa"/>
          </w:tcPr>
          <w:p w14:paraId="36EDE2CF" w14:textId="1F9425FE" w:rsidR="00126D9C" w:rsidRPr="00400D67" w:rsidRDefault="00126D9C" w:rsidP="005D0E97">
            <w:pPr>
              <w:rPr>
                <w:sz w:val="20"/>
                <w:szCs w:val="20"/>
              </w:rPr>
            </w:pPr>
            <w:r>
              <w:rPr>
                <w:noProof/>
                <w:sz w:val="20"/>
                <w:szCs w:val="20"/>
              </w:rPr>
              <mc:AlternateContent>
                <mc:Choice Requires="wps">
                  <w:drawing>
                    <wp:anchor distT="0" distB="0" distL="114300" distR="114300" simplePos="0" relativeHeight="251704320" behindDoc="0" locked="0" layoutInCell="1" allowOverlap="1" wp14:anchorId="6D233177" wp14:editId="51ABE961">
                      <wp:simplePos x="0" y="0"/>
                      <wp:positionH relativeFrom="column">
                        <wp:posOffset>52070</wp:posOffset>
                      </wp:positionH>
                      <wp:positionV relativeFrom="paragraph">
                        <wp:posOffset>299085</wp:posOffset>
                      </wp:positionV>
                      <wp:extent cx="533400" cy="228600"/>
                      <wp:effectExtent l="0" t="0" r="25400" b="25400"/>
                      <wp:wrapThrough wrapText="bothSides">
                        <wp:wrapPolygon edited="0">
                          <wp:start x="21600" y="21600"/>
                          <wp:lineTo x="21600" y="0"/>
                          <wp:lineTo x="0" y="0"/>
                          <wp:lineTo x="0" y="21600"/>
                          <wp:lineTo x="21600" y="21600"/>
                        </wp:wrapPolygon>
                      </wp:wrapThrough>
                      <wp:docPr id="2" name="Rectangle 2"/>
                      <wp:cNvGraphicFramePr/>
                      <a:graphic xmlns:a="http://schemas.openxmlformats.org/drawingml/2006/main">
                        <a:graphicData uri="http://schemas.microsoft.com/office/word/2010/wordprocessingShape">
                          <wps:wsp>
                            <wps:cNvSpPr/>
                            <wps:spPr>
                              <a:xfrm rot="10800000">
                                <a:off x="0" y="0"/>
                                <a:ext cx="533400" cy="228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4AA65AA8" id="Rectangle 2" o:spid="_x0000_s1026" style="position:absolute;margin-left:4.1pt;margin-top:23.55pt;width:42pt;height:18pt;rotation:180;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" fillcolor="#5b9bd5 [3204]" strokecolor="#1f4d78 [1604]" strokeweight="1pt">
                      <w10:wrap type="through"/>
                    </v:rect>
                  </w:pict>
                </mc:Fallback>
              </mc:AlternateContent>
            </w:r>
          </w:p>
        </w:tc>
        <w:tc>
          <w:tcPr>
            <w:tcW w:w="1224" w:type="dxa"/>
          </w:tcPr>
          <w:p w14:paraId="5F230121" w14:textId="64C56FFB" w:rsidR="00126D9C" w:rsidRPr="00400D67" w:rsidRDefault="00126D9C" w:rsidP="005D0E97">
            <w:pPr>
              <w:rPr>
                <w:sz w:val="20"/>
                <w:szCs w:val="20"/>
              </w:rPr>
            </w:pPr>
          </w:p>
        </w:tc>
        <w:tc>
          <w:tcPr>
            <w:tcW w:w="1450" w:type="dxa"/>
          </w:tcPr>
          <w:p w14:paraId="5CEF3856" w14:textId="77777777" w:rsidR="00126D9C" w:rsidRPr="00400D67" w:rsidRDefault="00126D9C" w:rsidP="005D0E97">
            <w:pPr>
              <w:rPr>
                <w:sz w:val="20"/>
                <w:szCs w:val="20"/>
              </w:rPr>
            </w:pPr>
          </w:p>
        </w:tc>
        <w:tc>
          <w:tcPr>
            <w:tcW w:w="1296" w:type="dxa"/>
          </w:tcPr>
          <w:p w14:paraId="605123EA" w14:textId="77777777" w:rsidR="00126D9C" w:rsidRPr="00400D67" w:rsidRDefault="00126D9C" w:rsidP="005D0E97">
            <w:pPr>
              <w:rPr>
                <w:sz w:val="20"/>
                <w:szCs w:val="20"/>
              </w:rPr>
            </w:pPr>
          </w:p>
        </w:tc>
      </w:tr>
      <w:tr w:rsidR="00126D9C" w:rsidRPr="00400D67" w14:paraId="767CF992" w14:textId="77777777" w:rsidTr="004325FE">
        <w:trPr>
          <w:trHeight w:val="2146"/>
        </w:trPr>
        <w:tc>
          <w:tcPr>
            <w:tcW w:w="1359" w:type="dxa"/>
          </w:tcPr>
          <w:p w14:paraId="402F81B7" w14:textId="58436FAC" w:rsidR="00126D9C" w:rsidRDefault="001D6D1D" w:rsidP="005D0E97">
            <w:pPr>
              <w:rPr>
                <w:sz w:val="20"/>
                <w:szCs w:val="20"/>
              </w:rPr>
            </w:pPr>
            <w:r>
              <w:rPr>
                <w:sz w:val="20"/>
                <w:szCs w:val="20"/>
              </w:rPr>
              <w:lastRenderedPageBreak/>
              <w:t>Melihat Surat permohonan, KTP</w:t>
            </w:r>
            <w:r w:rsidR="00126D9C">
              <w:rPr>
                <w:sz w:val="20"/>
                <w:szCs w:val="20"/>
              </w:rPr>
              <w:t>, KK dan seluruh dokumen dari koordinator tempat pemakaman umum,</w:t>
            </w:r>
          </w:p>
          <w:p w14:paraId="79901528" w14:textId="77777777" w:rsidR="00126D9C" w:rsidRDefault="00126D9C" w:rsidP="005D0E97">
            <w:pPr>
              <w:rPr>
                <w:sz w:val="20"/>
                <w:szCs w:val="20"/>
              </w:rPr>
            </w:pPr>
            <w:r>
              <w:rPr>
                <w:sz w:val="20"/>
                <w:szCs w:val="20"/>
              </w:rPr>
              <w:t xml:space="preserve">Memberikan rekomendasi dengan menekan tombol rekomendasi untuk dibaca oleh kepala dinas </w:t>
            </w:r>
          </w:p>
          <w:p w14:paraId="27888AE8" w14:textId="77777777" w:rsidR="00126D9C" w:rsidRDefault="00126D9C" w:rsidP="005D0E97">
            <w:pPr>
              <w:rPr>
                <w:sz w:val="20"/>
                <w:szCs w:val="20"/>
              </w:rPr>
            </w:pPr>
          </w:p>
        </w:tc>
        <w:tc>
          <w:tcPr>
            <w:tcW w:w="1143" w:type="dxa"/>
          </w:tcPr>
          <w:p w14:paraId="3C45A4FF" w14:textId="77777777" w:rsidR="00126D9C" w:rsidRPr="00400D67" w:rsidRDefault="00126D9C" w:rsidP="005D0E97">
            <w:pPr>
              <w:rPr>
                <w:sz w:val="20"/>
                <w:szCs w:val="20"/>
              </w:rPr>
            </w:pPr>
          </w:p>
        </w:tc>
        <w:tc>
          <w:tcPr>
            <w:tcW w:w="1718" w:type="dxa"/>
          </w:tcPr>
          <w:p w14:paraId="56D7A5C0" w14:textId="77777777" w:rsidR="00126D9C" w:rsidRPr="0074292D" w:rsidRDefault="00126D9C" w:rsidP="005D0E97">
            <w:pPr>
              <w:rPr>
                <w:sz w:val="20"/>
                <w:szCs w:val="20"/>
              </w:rPr>
            </w:pPr>
          </w:p>
        </w:tc>
        <w:tc>
          <w:tcPr>
            <w:tcW w:w="1224" w:type="dxa"/>
          </w:tcPr>
          <w:p w14:paraId="29FE8BCC" w14:textId="4B6B72D4" w:rsidR="00126D9C" w:rsidRPr="00400D67" w:rsidRDefault="00126D9C" w:rsidP="005D0E97">
            <w:pPr>
              <w:rPr>
                <w:sz w:val="20"/>
                <w:szCs w:val="20"/>
              </w:rPr>
            </w:pPr>
            <w:r>
              <w:rPr>
                <w:noProof/>
                <w:sz w:val="20"/>
                <w:szCs w:val="20"/>
              </w:rPr>
              <mc:AlternateContent>
                <mc:Choice Requires="wps">
                  <w:drawing>
                    <wp:anchor distT="0" distB="0" distL="114300" distR="114300" simplePos="0" relativeHeight="251705344" behindDoc="0" locked="0" layoutInCell="1" allowOverlap="1" wp14:anchorId="7D7B8DC3" wp14:editId="26571748">
                      <wp:simplePos x="0" y="0"/>
                      <wp:positionH relativeFrom="column">
                        <wp:posOffset>91440</wp:posOffset>
                      </wp:positionH>
                      <wp:positionV relativeFrom="paragraph">
                        <wp:posOffset>468630</wp:posOffset>
                      </wp:positionV>
                      <wp:extent cx="533400" cy="228600"/>
                      <wp:effectExtent l="0" t="0" r="25400" b="25400"/>
                      <wp:wrapThrough wrapText="bothSides">
                        <wp:wrapPolygon edited="0">
                          <wp:start x="0" y="0"/>
                          <wp:lineTo x="0" y="21600"/>
                          <wp:lineTo x="21600" y="21600"/>
                          <wp:lineTo x="21600" y="0"/>
                          <wp:lineTo x="0" y="0"/>
                        </wp:wrapPolygon>
                      </wp:wrapThrough>
                      <wp:docPr id="65" name="Rectangle 65"/>
                      <wp:cNvGraphicFramePr/>
                      <a:graphic xmlns:a="http://schemas.openxmlformats.org/drawingml/2006/main">
                        <a:graphicData uri="http://schemas.microsoft.com/office/word/2010/wordprocessingShape">
                          <wps:wsp>
                            <wps:cNvSpPr/>
                            <wps:spPr>
                              <a:xfrm>
                                <a:off x="0" y="0"/>
                                <a:ext cx="533400" cy="228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mv="urn:schemas-microsoft-com:mac:vml" xmlns:mo="http://schemas.microsoft.com/office/mac/office/2008/main">
                  <w:pict>
                    <v:rect w14:anchorId="74EFB65B" id="Rectangle 65" o:spid="_x0000_s1026" style="position:absolute;margin-left:7.2pt;margin-top:36.9pt;width:42pt;height:18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" fillcolor="#5b9bd5 [3204]" strokecolor="#1f4d78 [1604]" strokeweight="1pt">
                      <w10:wrap type="through"/>
                    </v:rect>
                  </w:pict>
                </mc:Fallback>
              </mc:AlternateContent>
            </w:r>
          </w:p>
        </w:tc>
        <w:tc>
          <w:tcPr>
            <w:tcW w:w="1450" w:type="dxa"/>
          </w:tcPr>
          <w:p w14:paraId="2545CACE" w14:textId="77777777" w:rsidR="00126D9C" w:rsidRPr="00400D67" w:rsidRDefault="00126D9C" w:rsidP="005D0E97">
            <w:pPr>
              <w:rPr>
                <w:sz w:val="20"/>
                <w:szCs w:val="20"/>
              </w:rPr>
            </w:pPr>
          </w:p>
        </w:tc>
        <w:tc>
          <w:tcPr>
            <w:tcW w:w="1296" w:type="dxa"/>
          </w:tcPr>
          <w:p w14:paraId="0182156F" w14:textId="77777777" w:rsidR="00126D9C" w:rsidRPr="00400D67" w:rsidRDefault="00126D9C" w:rsidP="005D0E97">
            <w:pPr>
              <w:rPr>
                <w:sz w:val="20"/>
                <w:szCs w:val="20"/>
              </w:rPr>
            </w:pPr>
          </w:p>
        </w:tc>
      </w:tr>
      <w:tr w:rsidR="00126D9C" w:rsidRPr="00400D67" w14:paraId="367DCF72" w14:textId="77777777" w:rsidTr="004325FE">
        <w:trPr>
          <w:trHeight w:val="352"/>
        </w:trPr>
        <w:tc>
          <w:tcPr>
            <w:tcW w:w="1359" w:type="dxa"/>
          </w:tcPr>
          <w:p w14:paraId="337F435D" w14:textId="77777777" w:rsidR="00126D9C" w:rsidRDefault="00126D9C" w:rsidP="005D0E97">
            <w:pPr>
              <w:rPr>
                <w:sz w:val="20"/>
                <w:szCs w:val="20"/>
              </w:rPr>
            </w:pPr>
            <w:r>
              <w:rPr>
                <w:sz w:val="20"/>
                <w:szCs w:val="20"/>
              </w:rPr>
              <w:t>validasi dokumen , dan memberikan nomor surat permohonan, dengan menekan tombol kepala dinas akan mendapatkan Salinan dokumen hasil dan sistem akan meneruskan data untuk diproses kepala kecamatan,</w:t>
            </w:r>
          </w:p>
          <w:p w14:paraId="34480666" w14:textId="77777777" w:rsidR="00126D9C" w:rsidRDefault="00126D9C" w:rsidP="005D0E97">
            <w:pPr>
              <w:rPr>
                <w:sz w:val="20"/>
                <w:szCs w:val="20"/>
              </w:rPr>
            </w:pPr>
          </w:p>
          <w:p w14:paraId="4A2A5910" w14:textId="77777777" w:rsidR="00126D9C" w:rsidRPr="0074292D" w:rsidRDefault="00126D9C" w:rsidP="005D0E97">
            <w:pPr>
              <w:rPr>
                <w:sz w:val="20"/>
                <w:szCs w:val="20"/>
              </w:rPr>
            </w:pPr>
          </w:p>
        </w:tc>
        <w:tc>
          <w:tcPr>
            <w:tcW w:w="1143" w:type="dxa"/>
          </w:tcPr>
          <w:p w14:paraId="55A784C4" w14:textId="77777777" w:rsidR="00126D9C" w:rsidRPr="00400D67" w:rsidRDefault="00126D9C" w:rsidP="005D0E97">
            <w:pPr>
              <w:rPr>
                <w:sz w:val="20"/>
                <w:szCs w:val="20"/>
              </w:rPr>
            </w:pPr>
          </w:p>
        </w:tc>
        <w:tc>
          <w:tcPr>
            <w:tcW w:w="1718" w:type="dxa"/>
          </w:tcPr>
          <w:p w14:paraId="169D37C2" w14:textId="77777777" w:rsidR="00126D9C" w:rsidRPr="00400D67" w:rsidRDefault="00126D9C" w:rsidP="005D0E97">
            <w:pPr>
              <w:rPr>
                <w:sz w:val="20"/>
                <w:szCs w:val="20"/>
              </w:rPr>
            </w:pPr>
          </w:p>
        </w:tc>
        <w:tc>
          <w:tcPr>
            <w:tcW w:w="1224" w:type="dxa"/>
          </w:tcPr>
          <w:p w14:paraId="2870DE2D" w14:textId="5C0D0EC1" w:rsidR="00126D9C" w:rsidRPr="00400D67" w:rsidRDefault="00126D9C" w:rsidP="005D0E97">
            <w:pPr>
              <w:rPr>
                <w:sz w:val="20"/>
                <w:szCs w:val="20"/>
              </w:rPr>
            </w:pPr>
          </w:p>
        </w:tc>
        <w:tc>
          <w:tcPr>
            <w:tcW w:w="1450" w:type="dxa"/>
          </w:tcPr>
          <w:p w14:paraId="0D082FE1" w14:textId="4B74C500" w:rsidR="00126D9C" w:rsidRPr="00400D67" w:rsidRDefault="005E1CA8" w:rsidP="005D0E97">
            <w:pPr>
              <w:rPr>
                <w:sz w:val="20"/>
                <w:szCs w:val="20"/>
              </w:rPr>
            </w:pPr>
            <w:r>
              <w:rPr>
                <w:noProof/>
                <w:sz w:val="20"/>
                <w:szCs w:val="20"/>
              </w:rPr>
              <mc:AlternateContent>
                <mc:Choice Requires="wps">
                  <w:drawing>
                    <wp:anchor distT="0" distB="0" distL="114300" distR="114300" simplePos="0" relativeHeight="251709440" behindDoc="0" locked="0" layoutInCell="1" allowOverlap="1" wp14:anchorId="1F49BB7F" wp14:editId="69D367BE">
                      <wp:simplePos x="0" y="0"/>
                      <wp:positionH relativeFrom="column">
                        <wp:posOffset>18415</wp:posOffset>
                      </wp:positionH>
                      <wp:positionV relativeFrom="paragraph">
                        <wp:posOffset>547523</wp:posOffset>
                      </wp:positionV>
                      <wp:extent cx="733425" cy="342900"/>
                      <wp:effectExtent l="0" t="0" r="28575" b="19050"/>
                      <wp:wrapThrough wrapText="bothSides">
                        <wp:wrapPolygon edited="0">
                          <wp:start x="0" y="0"/>
                          <wp:lineTo x="0" y="21600"/>
                          <wp:lineTo x="21881" y="21600"/>
                          <wp:lineTo x="21881" y="0"/>
                          <wp:lineTo x="0" y="0"/>
                        </wp:wrapPolygon>
                      </wp:wrapThrough>
                      <wp:docPr id="69" name="Rectangle 69"/>
                      <wp:cNvGraphicFramePr/>
                      <a:graphic xmlns:a="http://schemas.openxmlformats.org/drawingml/2006/main">
                        <a:graphicData uri="http://schemas.microsoft.com/office/word/2010/wordprocessingShape">
                          <wps:wsp>
                            <wps:cNvSpPr/>
                            <wps:spPr>
                              <a:xfrm>
                                <a:off x="0" y="0"/>
                                <a:ext cx="733425" cy="3429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50E309F" id="Rectangle 69" o:spid="_x0000_s1026" style="position:absolute;margin-left:1.45pt;margin-top:43.1pt;width:57.75pt;height:2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" fillcolor="#5b9bd5 [3204]" strokecolor="#1f4d78 [1604]" strokeweight="1pt">
                      <w10:wrap type="through"/>
                    </v:rect>
                  </w:pict>
                </mc:Fallback>
              </mc:AlternateContent>
            </w:r>
          </w:p>
        </w:tc>
        <w:tc>
          <w:tcPr>
            <w:tcW w:w="1296" w:type="dxa"/>
          </w:tcPr>
          <w:p w14:paraId="0E2181D0" w14:textId="77777777" w:rsidR="00126D9C" w:rsidRPr="00400D67" w:rsidRDefault="00126D9C" w:rsidP="005D0E97">
            <w:pPr>
              <w:rPr>
                <w:sz w:val="20"/>
                <w:szCs w:val="20"/>
              </w:rPr>
            </w:pPr>
          </w:p>
        </w:tc>
      </w:tr>
      <w:tr w:rsidR="00126D9C" w:rsidRPr="00400D67" w14:paraId="01253395" w14:textId="77777777" w:rsidTr="004325FE">
        <w:trPr>
          <w:trHeight w:val="3850"/>
        </w:trPr>
        <w:tc>
          <w:tcPr>
            <w:tcW w:w="1359" w:type="dxa"/>
          </w:tcPr>
          <w:p w14:paraId="138C1BD0" w14:textId="77777777" w:rsidR="00126D9C" w:rsidRDefault="00126D9C" w:rsidP="005D0E97">
            <w:pPr>
              <w:rPr>
                <w:sz w:val="20"/>
                <w:szCs w:val="20"/>
              </w:rPr>
            </w:pPr>
            <w:r>
              <w:rPr>
                <w:sz w:val="20"/>
                <w:szCs w:val="20"/>
              </w:rPr>
              <w:t xml:space="preserve">Validasi surat oleh kepala camat dengan menekan tombol, serta memberikan nomor surat perizinan oleh </w:t>
            </w:r>
            <w:proofErr w:type="gramStart"/>
            <w:r>
              <w:rPr>
                <w:sz w:val="20"/>
                <w:szCs w:val="20"/>
              </w:rPr>
              <w:t>administrator .</w:t>
            </w:r>
            <w:proofErr w:type="gramEnd"/>
            <w:r>
              <w:rPr>
                <w:sz w:val="20"/>
                <w:szCs w:val="20"/>
              </w:rPr>
              <w:t xml:space="preserve"> </w:t>
            </w:r>
            <w:proofErr w:type="gramStart"/>
            <w:r>
              <w:rPr>
                <w:sz w:val="20"/>
                <w:szCs w:val="20"/>
              </w:rPr>
              <w:t>sistem</w:t>
            </w:r>
            <w:proofErr w:type="gramEnd"/>
            <w:r>
              <w:rPr>
                <w:sz w:val="20"/>
                <w:szCs w:val="20"/>
              </w:rPr>
              <w:t xml:space="preserve"> akan mengirimkan email kepada pemohon. Administrator mencetak surat surat untuk diberikan kepada pemohon/ahliwaris</w:t>
            </w:r>
          </w:p>
          <w:p w14:paraId="0113B469" w14:textId="77777777" w:rsidR="00126D9C" w:rsidRPr="006A44BB" w:rsidRDefault="00126D9C" w:rsidP="005D0E97">
            <w:pPr>
              <w:rPr>
                <w:sz w:val="20"/>
                <w:szCs w:val="20"/>
              </w:rPr>
            </w:pPr>
          </w:p>
        </w:tc>
        <w:tc>
          <w:tcPr>
            <w:tcW w:w="1143" w:type="dxa"/>
          </w:tcPr>
          <w:p w14:paraId="6BFCDC4F" w14:textId="77777777" w:rsidR="00126D9C" w:rsidRPr="00400D67" w:rsidRDefault="00126D9C" w:rsidP="005D0E97">
            <w:pPr>
              <w:rPr>
                <w:sz w:val="20"/>
                <w:szCs w:val="20"/>
              </w:rPr>
            </w:pPr>
          </w:p>
        </w:tc>
        <w:tc>
          <w:tcPr>
            <w:tcW w:w="1718" w:type="dxa"/>
          </w:tcPr>
          <w:p w14:paraId="5E9CBD6E" w14:textId="77777777" w:rsidR="00126D9C" w:rsidRPr="006F10D2" w:rsidRDefault="00126D9C" w:rsidP="005D0E97">
            <w:pPr>
              <w:rPr>
                <w:sz w:val="20"/>
                <w:szCs w:val="20"/>
              </w:rPr>
            </w:pPr>
          </w:p>
        </w:tc>
        <w:tc>
          <w:tcPr>
            <w:tcW w:w="1224" w:type="dxa"/>
          </w:tcPr>
          <w:p w14:paraId="3E1C1E92" w14:textId="77777777" w:rsidR="00126D9C" w:rsidRPr="00400D67" w:rsidRDefault="00126D9C" w:rsidP="005D0E97">
            <w:pPr>
              <w:rPr>
                <w:sz w:val="20"/>
                <w:szCs w:val="20"/>
              </w:rPr>
            </w:pPr>
          </w:p>
        </w:tc>
        <w:tc>
          <w:tcPr>
            <w:tcW w:w="1450" w:type="dxa"/>
          </w:tcPr>
          <w:p w14:paraId="57CD994F" w14:textId="60AB44C7" w:rsidR="00126D9C" w:rsidRPr="00400D67" w:rsidRDefault="00126D9C" w:rsidP="005D0E97">
            <w:pPr>
              <w:rPr>
                <w:sz w:val="20"/>
                <w:szCs w:val="20"/>
              </w:rPr>
            </w:pPr>
          </w:p>
        </w:tc>
        <w:tc>
          <w:tcPr>
            <w:tcW w:w="1296" w:type="dxa"/>
          </w:tcPr>
          <w:p w14:paraId="057F567A" w14:textId="5108F25A" w:rsidR="00126D9C" w:rsidRPr="00400D67" w:rsidRDefault="00126D9C" w:rsidP="005D0E97">
            <w:pPr>
              <w:rPr>
                <w:sz w:val="20"/>
                <w:szCs w:val="20"/>
              </w:rPr>
            </w:pPr>
            <w:r>
              <w:rPr>
                <w:noProof/>
                <w:sz w:val="20"/>
                <w:szCs w:val="20"/>
              </w:rPr>
              <mc:AlternateContent>
                <mc:Choice Requires="wps">
                  <w:drawing>
                    <wp:anchor distT="0" distB="0" distL="114300" distR="114300" simplePos="0" relativeHeight="251710464" behindDoc="0" locked="0" layoutInCell="1" allowOverlap="1" wp14:anchorId="3428CF20" wp14:editId="35C1F5A9">
                      <wp:simplePos x="0" y="0"/>
                      <wp:positionH relativeFrom="column">
                        <wp:posOffset>12242</wp:posOffset>
                      </wp:positionH>
                      <wp:positionV relativeFrom="paragraph">
                        <wp:posOffset>581350</wp:posOffset>
                      </wp:positionV>
                      <wp:extent cx="657225" cy="314325"/>
                      <wp:effectExtent l="0" t="0" r="28575" b="28575"/>
                      <wp:wrapThrough wrapText="bothSides">
                        <wp:wrapPolygon edited="0">
                          <wp:start x="0" y="0"/>
                          <wp:lineTo x="0" y="22255"/>
                          <wp:lineTo x="21913" y="22255"/>
                          <wp:lineTo x="21913" y="0"/>
                          <wp:lineTo x="0" y="0"/>
                        </wp:wrapPolygon>
                      </wp:wrapThrough>
                      <wp:docPr id="70" name="Rectangle 70"/>
                      <wp:cNvGraphicFramePr/>
                      <a:graphic xmlns:a="http://schemas.openxmlformats.org/drawingml/2006/main">
                        <a:graphicData uri="http://schemas.microsoft.com/office/word/2010/wordprocessingShape">
                          <wps:wsp>
                            <wps:cNvSpPr/>
                            <wps:spPr>
                              <a:xfrm>
                                <a:off x="0" y="0"/>
                                <a:ext cx="657225" cy="3143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FFF01A" id="Rectangle 70" o:spid="_x0000_s1026" style="position:absolute;margin-left:.95pt;margin-top:45.8pt;width:51.75pt;height:24.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" fillcolor="#5b9bd5 [3204]" strokecolor="#1f4d78 [1604]" strokeweight="1pt">
                      <w10:wrap type="through"/>
                    </v:rect>
                  </w:pict>
                </mc:Fallback>
              </mc:AlternateContent>
            </w:r>
          </w:p>
        </w:tc>
      </w:tr>
      <w:tr w:rsidR="00126D9C" w:rsidRPr="00400D67" w14:paraId="242FF1B4" w14:textId="77777777" w:rsidTr="004325FE">
        <w:trPr>
          <w:trHeight w:val="352"/>
        </w:trPr>
        <w:tc>
          <w:tcPr>
            <w:tcW w:w="1359" w:type="dxa"/>
          </w:tcPr>
          <w:p w14:paraId="0B388385" w14:textId="77777777" w:rsidR="00126D9C" w:rsidRPr="009D52DE" w:rsidRDefault="00126D9C" w:rsidP="005D0E97">
            <w:pPr>
              <w:rPr>
                <w:sz w:val="20"/>
                <w:szCs w:val="20"/>
              </w:rPr>
            </w:pPr>
            <w:r>
              <w:rPr>
                <w:sz w:val="20"/>
                <w:szCs w:val="20"/>
              </w:rPr>
              <w:t>Menerima surat izin</w:t>
            </w:r>
          </w:p>
        </w:tc>
        <w:tc>
          <w:tcPr>
            <w:tcW w:w="1143" w:type="dxa"/>
          </w:tcPr>
          <w:p w14:paraId="121A3520" w14:textId="7F9E62A9" w:rsidR="00126D9C" w:rsidRPr="0074292D" w:rsidRDefault="00126D9C" w:rsidP="005D0E97">
            <w:pPr>
              <w:rPr>
                <w:sz w:val="20"/>
                <w:szCs w:val="20"/>
              </w:rPr>
            </w:pPr>
            <w:r>
              <w:rPr>
                <w:noProof/>
                <w:sz w:val="20"/>
                <w:szCs w:val="20"/>
              </w:rPr>
              <mc:AlternateContent>
                <mc:Choice Requires="wps">
                  <w:drawing>
                    <wp:anchor distT="0" distB="0" distL="114300" distR="114300" simplePos="0" relativeHeight="251712512" behindDoc="0" locked="0" layoutInCell="1" allowOverlap="1" wp14:anchorId="13A9CD00" wp14:editId="742A4739">
                      <wp:simplePos x="0" y="0"/>
                      <wp:positionH relativeFrom="column">
                        <wp:posOffset>2540</wp:posOffset>
                      </wp:positionH>
                      <wp:positionV relativeFrom="paragraph">
                        <wp:posOffset>93345</wp:posOffset>
                      </wp:positionV>
                      <wp:extent cx="537210" cy="496570"/>
                      <wp:effectExtent l="0" t="0" r="21590" b="36830"/>
                      <wp:wrapThrough wrapText="bothSides">
                        <wp:wrapPolygon edited="0">
                          <wp:start x="4085" y="0"/>
                          <wp:lineTo x="0" y="4419"/>
                          <wp:lineTo x="0" y="18783"/>
                          <wp:lineTo x="4085" y="22097"/>
                          <wp:lineTo x="17362" y="22097"/>
                          <wp:lineTo x="21447" y="18783"/>
                          <wp:lineTo x="21447" y="4419"/>
                          <wp:lineTo x="17362" y="0"/>
                          <wp:lineTo x="4085" y="0"/>
                        </wp:wrapPolygon>
                      </wp:wrapThrough>
                      <wp:docPr id="71" name="Oval 71"/>
                      <wp:cNvGraphicFramePr/>
                      <a:graphic xmlns:a="http://schemas.openxmlformats.org/drawingml/2006/main">
                        <a:graphicData uri="http://schemas.microsoft.com/office/word/2010/wordprocessingShape">
                          <wps:wsp>
                            <wps:cNvSpPr/>
                            <wps:spPr>
                              <a:xfrm>
                                <a:off x="0" y="0"/>
                                <a:ext cx="537210" cy="49657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oval w14:anchorId="057BC4EC" id="Oval 71" o:spid="_x0000_s1026" style="position:absolute;margin-left:.2pt;margin-top:7.35pt;width:42.3pt;height:39.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" fillcolor="#5b9bd5 [3204]" strokecolor="#1f4d78 [1604]" strokeweight="1pt">
                      <v:stroke joinstyle="miter"/>
                      <w10:wrap type="through"/>
                    </v:oval>
                  </w:pict>
                </mc:Fallback>
              </mc:AlternateContent>
            </w:r>
          </w:p>
        </w:tc>
        <w:tc>
          <w:tcPr>
            <w:tcW w:w="1718" w:type="dxa"/>
          </w:tcPr>
          <w:p w14:paraId="1274C742" w14:textId="26454EEF" w:rsidR="00126D9C" w:rsidRPr="00400D67" w:rsidRDefault="00126D9C" w:rsidP="005D0E97">
            <w:pPr>
              <w:rPr>
                <w:sz w:val="20"/>
                <w:szCs w:val="20"/>
              </w:rPr>
            </w:pPr>
          </w:p>
        </w:tc>
        <w:tc>
          <w:tcPr>
            <w:tcW w:w="1224" w:type="dxa"/>
          </w:tcPr>
          <w:p w14:paraId="250CFAC5" w14:textId="2432BB87" w:rsidR="00126D9C" w:rsidRPr="00400D67" w:rsidRDefault="00126D9C" w:rsidP="005D0E97">
            <w:pPr>
              <w:rPr>
                <w:sz w:val="20"/>
                <w:szCs w:val="20"/>
              </w:rPr>
            </w:pPr>
          </w:p>
        </w:tc>
        <w:tc>
          <w:tcPr>
            <w:tcW w:w="1450" w:type="dxa"/>
          </w:tcPr>
          <w:p w14:paraId="7DFD13D8" w14:textId="02DAD1D2" w:rsidR="00126D9C" w:rsidRPr="00400D67" w:rsidRDefault="00126D9C" w:rsidP="005D0E97">
            <w:pPr>
              <w:rPr>
                <w:sz w:val="20"/>
                <w:szCs w:val="20"/>
              </w:rPr>
            </w:pPr>
          </w:p>
        </w:tc>
        <w:tc>
          <w:tcPr>
            <w:tcW w:w="1296" w:type="dxa"/>
          </w:tcPr>
          <w:p w14:paraId="70EF3778" w14:textId="33C0E5F6" w:rsidR="00126D9C" w:rsidRPr="00400D67" w:rsidRDefault="00126D9C" w:rsidP="005D0E97">
            <w:pPr>
              <w:rPr>
                <w:sz w:val="20"/>
                <w:szCs w:val="20"/>
              </w:rPr>
            </w:pPr>
          </w:p>
        </w:tc>
      </w:tr>
    </w:tbl>
    <w:p w14:paraId="1BA3C7CF" w14:textId="0666A12E" w:rsidR="009B56A2" w:rsidRPr="001D6D1D" w:rsidRDefault="009B56A2" w:rsidP="001D6D1D">
      <w:pPr>
        <w:pStyle w:val="Heading3"/>
        <w:ind w:left="180" w:firstLine="180"/>
        <w:rPr>
          <w:sz w:val="26"/>
          <w:szCs w:val="26"/>
        </w:rPr>
      </w:pPr>
      <w:bookmarkStart w:id="61" w:name="_Toc531864953"/>
      <w:r w:rsidRPr="001D6D1D">
        <w:rPr>
          <w:sz w:val="26"/>
          <w:szCs w:val="26"/>
        </w:rPr>
        <w:lastRenderedPageBreak/>
        <w:t>Aktor Sistem</w:t>
      </w:r>
      <w:bookmarkEnd w:id="61"/>
    </w:p>
    <w:p w14:paraId="4202A0F3" w14:textId="2F38514A" w:rsidR="00E83F7C" w:rsidRPr="00E83F7C" w:rsidRDefault="00E83F7C" w:rsidP="001D6D1D">
      <w:pPr>
        <w:ind w:left="720" w:firstLine="720"/>
        <w:jc w:val="both"/>
      </w:pPr>
      <w:r>
        <w:t xml:space="preserve">Berdasarkan alur sistem pada sub </w:t>
      </w:r>
      <w:proofErr w:type="gramStart"/>
      <w:r>
        <w:t>bab</w:t>
      </w:r>
      <w:proofErr w:type="gramEnd"/>
      <w:r>
        <w:t xml:space="preserve"> seb</w:t>
      </w:r>
      <w:r w:rsidR="001D6D1D">
        <w:t>e</w:t>
      </w:r>
      <w:r>
        <w:t>l</w:t>
      </w:r>
      <w:r w:rsidR="001D6D1D">
        <w:t>umnya dapat ditarik kesimpulan bahwa aktor-</w:t>
      </w:r>
      <w:r>
        <w:t>akto</w:t>
      </w:r>
      <w:r w:rsidR="001D6D1D">
        <w:t>r yang aka</w:t>
      </w:r>
      <w:r>
        <w:t>n</w:t>
      </w:r>
      <w:r w:rsidR="001D6D1D">
        <w:t xml:space="preserve"> </w:t>
      </w:r>
      <w:r>
        <w:t>ada pada sistem adalah sebagai berikut</w:t>
      </w:r>
      <w:r w:rsidR="001D6D1D">
        <w:t>:</w:t>
      </w:r>
    </w:p>
    <w:tbl>
      <w:tblPr>
        <w:tblStyle w:val="TableGrid"/>
        <w:tblW w:w="0" w:type="auto"/>
        <w:tblInd w:w="720" w:type="dxa"/>
        <w:tblLook w:val="04A0" w:firstRow="1" w:lastRow="0" w:firstColumn="1" w:lastColumn="0" w:noHBand="0" w:noVBand="1"/>
      </w:tblPr>
      <w:tblGrid>
        <w:gridCol w:w="532"/>
        <w:gridCol w:w="2174"/>
        <w:gridCol w:w="4501"/>
      </w:tblGrid>
      <w:tr w:rsidR="00E83F7C" w14:paraId="076204AA" w14:textId="77777777" w:rsidTr="00993A69">
        <w:tc>
          <w:tcPr>
            <w:tcW w:w="535" w:type="dxa"/>
          </w:tcPr>
          <w:p w14:paraId="2E72C7C1" w14:textId="792B2753" w:rsidR="00E83F7C" w:rsidRDefault="00E83F7C" w:rsidP="00522C73">
            <w:pPr>
              <w:jc w:val="both"/>
              <w:rPr>
                <w:color w:val="000000"/>
              </w:rPr>
            </w:pPr>
            <w:r>
              <w:rPr>
                <w:color w:val="000000"/>
              </w:rPr>
              <w:t>No</w:t>
            </w:r>
          </w:p>
        </w:tc>
        <w:tc>
          <w:tcPr>
            <w:tcW w:w="2250" w:type="dxa"/>
          </w:tcPr>
          <w:p w14:paraId="0F9839E1" w14:textId="0C081DFA" w:rsidR="00E83F7C" w:rsidRDefault="00E83F7C" w:rsidP="00522C73">
            <w:pPr>
              <w:jc w:val="both"/>
              <w:rPr>
                <w:color w:val="000000"/>
              </w:rPr>
            </w:pPr>
            <w:r>
              <w:rPr>
                <w:color w:val="000000"/>
              </w:rPr>
              <w:t>Aktor</w:t>
            </w:r>
          </w:p>
        </w:tc>
        <w:tc>
          <w:tcPr>
            <w:tcW w:w="4756" w:type="dxa"/>
          </w:tcPr>
          <w:p w14:paraId="5DF12695" w14:textId="77777777" w:rsidR="00E83F7C" w:rsidRDefault="00E83F7C" w:rsidP="00522C73">
            <w:pPr>
              <w:jc w:val="both"/>
              <w:rPr>
                <w:color w:val="000000"/>
              </w:rPr>
            </w:pPr>
            <w:r>
              <w:rPr>
                <w:color w:val="000000"/>
              </w:rPr>
              <w:t>Deksripsi</w:t>
            </w:r>
          </w:p>
        </w:tc>
      </w:tr>
      <w:tr w:rsidR="00E83F7C" w14:paraId="2F70DA5B" w14:textId="77777777" w:rsidTr="00993A69">
        <w:tc>
          <w:tcPr>
            <w:tcW w:w="535" w:type="dxa"/>
          </w:tcPr>
          <w:p w14:paraId="570D5BB2" w14:textId="242C7703" w:rsidR="00E83F7C" w:rsidRDefault="00E83F7C" w:rsidP="00522C73">
            <w:pPr>
              <w:jc w:val="both"/>
              <w:rPr>
                <w:color w:val="000000"/>
              </w:rPr>
            </w:pPr>
            <w:r>
              <w:rPr>
                <w:color w:val="000000"/>
              </w:rPr>
              <w:t>1</w:t>
            </w:r>
          </w:p>
        </w:tc>
        <w:tc>
          <w:tcPr>
            <w:tcW w:w="2250" w:type="dxa"/>
          </w:tcPr>
          <w:p w14:paraId="44929532" w14:textId="7F497B75" w:rsidR="00E83F7C" w:rsidRDefault="00E83F7C" w:rsidP="00522C73">
            <w:pPr>
              <w:jc w:val="both"/>
              <w:rPr>
                <w:color w:val="000000"/>
              </w:rPr>
            </w:pPr>
            <w:r>
              <w:rPr>
                <w:color w:val="000000"/>
              </w:rPr>
              <w:t>Admin Pusat</w:t>
            </w:r>
          </w:p>
        </w:tc>
        <w:tc>
          <w:tcPr>
            <w:tcW w:w="4756" w:type="dxa"/>
          </w:tcPr>
          <w:p w14:paraId="46727149" w14:textId="7A0450E7" w:rsidR="00E83F7C" w:rsidRDefault="00993A69" w:rsidP="00CE7D50">
            <w:pPr>
              <w:jc w:val="both"/>
              <w:rPr>
                <w:color w:val="000000"/>
              </w:rPr>
            </w:pPr>
            <w:r>
              <w:rPr>
                <w:color w:val="000000"/>
              </w:rPr>
              <w:t xml:space="preserve">Administrator sistem </w:t>
            </w:r>
            <w:r w:rsidR="00CE7D50">
              <w:rPr>
                <w:color w:val="000000"/>
              </w:rPr>
              <w:t>aplikasi</w:t>
            </w:r>
          </w:p>
        </w:tc>
      </w:tr>
      <w:tr w:rsidR="00E83F7C" w14:paraId="54277D8C" w14:textId="77777777" w:rsidTr="00993A69">
        <w:tc>
          <w:tcPr>
            <w:tcW w:w="535" w:type="dxa"/>
          </w:tcPr>
          <w:p w14:paraId="7321EF7A" w14:textId="746FD561" w:rsidR="00E83F7C" w:rsidRDefault="00E83F7C" w:rsidP="00E83F7C">
            <w:pPr>
              <w:jc w:val="both"/>
              <w:rPr>
                <w:color w:val="000000"/>
              </w:rPr>
            </w:pPr>
            <w:r>
              <w:rPr>
                <w:color w:val="000000"/>
              </w:rPr>
              <w:t>2</w:t>
            </w:r>
          </w:p>
        </w:tc>
        <w:tc>
          <w:tcPr>
            <w:tcW w:w="2250" w:type="dxa"/>
          </w:tcPr>
          <w:p w14:paraId="69187974" w14:textId="2216A5C2" w:rsidR="00E83F7C" w:rsidRDefault="00E83F7C" w:rsidP="00E83F7C">
            <w:pPr>
              <w:jc w:val="both"/>
              <w:rPr>
                <w:color w:val="000000"/>
              </w:rPr>
            </w:pPr>
            <w:r>
              <w:rPr>
                <w:color w:val="000000"/>
              </w:rPr>
              <w:t>Admin TPU</w:t>
            </w:r>
          </w:p>
        </w:tc>
        <w:tc>
          <w:tcPr>
            <w:tcW w:w="4756" w:type="dxa"/>
          </w:tcPr>
          <w:p w14:paraId="6AF856D1" w14:textId="612C8157" w:rsidR="00E83F7C" w:rsidRDefault="00993A69" w:rsidP="00E83F7C">
            <w:pPr>
              <w:jc w:val="both"/>
              <w:rPr>
                <w:color w:val="000000"/>
              </w:rPr>
            </w:pPr>
            <w:r>
              <w:rPr>
                <w:color w:val="000000"/>
              </w:rPr>
              <w:t>Administrator tpu spesifik</w:t>
            </w:r>
          </w:p>
        </w:tc>
      </w:tr>
      <w:tr w:rsidR="00E83F7C" w14:paraId="6A1B244B" w14:textId="77777777" w:rsidTr="00993A69">
        <w:tc>
          <w:tcPr>
            <w:tcW w:w="535" w:type="dxa"/>
          </w:tcPr>
          <w:p w14:paraId="5E5134E8" w14:textId="7C5113BD" w:rsidR="00E83F7C" w:rsidRDefault="00E83F7C" w:rsidP="00E83F7C">
            <w:pPr>
              <w:jc w:val="both"/>
              <w:rPr>
                <w:color w:val="000000"/>
              </w:rPr>
            </w:pPr>
            <w:r>
              <w:rPr>
                <w:color w:val="000000"/>
              </w:rPr>
              <w:t>3</w:t>
            </w:r>
          </w:p>
        </w:tc>
        <w:tc>
          <w:tcPr>
            <w:tcW w:w="2250" w:type="dxa"/>
          </w:tcPr>
          <w:p w14:paraId="0FC2A2B9" w14:textId="59E1C809" w:rsidR="00E83F7C" w:rsidRDefault="00E83F7C" w:rsidP="00E83F7C">
            <w:pPr>
              <w:jc w:val="both"/>
              <w:rPr>
                <w:color w:val="000000"/>
              </w:rPr>
            </w:pPr>
            <w:r>
              <w:rPr>
                <w:color w:val="000000"/>
              </w:rPr>
              <w:t>Kepala TPU</w:t>
            </w:r>
          </w:p>
        </w:tc>
        <w:tc>
          <w:tcPr>
            <w:tcW w:w="4756" w:type="dxa"/>
          </w:tcPr>
          <w:p w14:paraId="38E952D2" w14:textId="4B2EA545" w:rsidR="00E83F7C" w:rsidRDefault="00993A69" w:rsidP="00E83F7C">
            <w:pPr>
              <w:jc w:val="both"/>
              <w:rPr>
                <w:color w:val="000000"/>
              </w:rPr>
            </w:pPr>
            <w:r>
              <w:rPr>
                <w:color w:val="000000"/>
              </w:rPr>
              <w:t>Kepala tpu spesifik</w:t>
            </w:r>
          </w:p>
        </w:tc>
      </w:tr>
      <w:tr w:rsidR="00E83F7C" w14:paraId="06361724" w14:textId="77777777" w:rsidTr="00993A69">
        <w:tc>
          <w:tcPr>
            <w:tcW w:w="535" w:type="dxa"/>
          </w:tcPr>
          <w:p w14:paraId="5E3BFFCA" w14:textId="3B5FAEC4" w:rsidR="00E83F7C" w:rsidRDefault="00E83F7C" w:rsidP="00E83F7C">
            <w:pPr>
              <w:jc w:val="both"/>
              <w:rPr>
                <w:color w:val="000000"/>
              </w:rPr>
            </w:pPr>
            <w:r>
              <w:rPr>
                <w:color w:val="000000"/>
              </w:rPr>
              <w:t>4</w:t>
            </w:r>
          </w:p>
        </w:tc>
        <w:tc>
          <w:tcPr>
            <w:tcW w:w="2250" w:type="dxa"/>
          </w:tcPr>
          <w:p w14:paraId="3B6B48A1" w14:textId="45C3E2D3" w:rsidR="00E83F7C" w:rsidRDefault="00E83F7C" w:rsidP="00E83F7C">
            <w:pPr>
              <w:jc w:val="both"/>
              <w:rPr>
                <w:color w:val="000000"/>
              </w:rPr>
            </w:pPr>
            <w:r>
              <w:rPr>
                <w:color w:val="000000"/>
              </w:rPr>
              <w:t>Kepala Dinas</w:t>
            </w:r>
          </w:p>
        </w:tc>
        <w:tc>
          <w:tcPr>
            <w:tcW w:w="4756" w:type="dxa"/>
          </w:tcPr>
          <w:p w14:paraId="1DCE1631" w14:textId="1EBC6290" w:rsidR="00E83F7C" w:rsidRDefault="00993A69" w:rsidP="00E83F7C">
            <w:pPr>
              <w:jc w:val="both"/>
              <w:rPr>
                <w:color w:val="000000"/>
              </w:rPr>
            </w:pPr>
            <w:r>
              <w:rPr>
                <w:color w:val="000000"/>
              </w:rPr>
              <w:t>Kepala dinas</w:t>
            </w:r>
          </w:p>
        </w:tc>
      </w:tr>
      <w:tr w:rsidR="00E83F7C" w14:paraId="59F5C5A2" w14:textId="77777777" w:rsidTr="00993A69">
        <w:tc>
          <w:tcPr>
            <w:tcW w:w="535" w:type="dxa"/>
          </w:tcPr>
          <w:p w14:paraId="6AB4CAFF" w14:textId="715D8F81" w:rsidR="00E83F7C" w:rsidRDefault="00E83F7C" w:rsidP="00E83F7C">
            <w:pPr>
              <w:jc w:val="both"/>
              <w:rPr>
                <w:color w:val="000000"/>
              </w:rPr>
            </w:pPr>
            <w:r>
              <w:rPr>
                <w:color w:val="000000"/>
              </w:rPr>
              <w:t>5</w:t>
            </w:r>
          </w:p>
        </w:tc>
        <w:tc>
          <w:tcPr>
            <w:tcW w:w="2250" w:type="dxa"/>
          </w:tcPr>
          <w:p w14:paraId="22561A31" w14:textId="06E1A587" w:rsidR="00E83F7C" w:rsidRDefault="00E83F7C" w:rsidP="00E83F7C">
            <w:pPr>
              <w:jc w:val="both"/>
              <w:rPr>
                <w:color w:val="000000"/>
              </w:rPr>
            </w:pPr>
            <w:r>
              <w:rPr>
                <w:color w:val="000000"/>
              </w:rPr>
              <w:t>Admin Kecamatan</w:t>
            </w:r>
          </w:p>
        </w:tc>
        <w:tc>
          <w:tcPr>
            <w:tcW w:w="4756" w:type="dxa"/>
          </w:tcPr>
          <w:p w14:paraId="5C378BA9" w14:textId="74966BDC" w:rsidR="00E83F7C" w:rsidRDefault="00993A69" w:rsidP="00E83F7C">
            <w:pPr>
              <w:jc w:val="both"/>
              <w:rPr>
                <w:color w:val="000000"/>
              </w:rPr>
            </w:pPr>
            <w:r>
              <w:rPr>
                <w:color w:val="000000"/>
              </w:rPr>
              <w:t>Administrator kecamatan spesifik</w:t>
            </w:r>
          </w:p>
        </w:tc>
      </w:tr>
      <w:tr w:rsidR="00E83F7C" w14:paraId="3DC1057A" w14:textId="77777777" w:rsidTr="00993A69">
        <w:tc>
          <w:tcPr>
            <w:tcW w:w="535" w:type="dxa"/>
          </w:tcPr>
          <w:p w14:paraId="0B34208F" w14:textId="1D868C04" w:rsidR="00E83F7C" w:rsidRDefault="00E83F7C" w:rsidP="00E83F7C">
            <w:pPr>
              <w:jc w:val="both"/>
              <w:rPr>
                <w:color w:val="000000"/>
              </w:rPr>
            </w:pPr>
            <w:r>
              <w:rPr>
                <w:color w:val="000000"/>
              </w:rPr>
              <w:t>6</w:t>
            </w:r>
          </w:p>
        </w:tc>
        <w:tc>
          <w:tcPr>
            <w:tcW w:w="2250" w:type="dxa"/>
          </w:tcPr>
          <w:p w14:paraId="5CC1A12C" w14:textId="1997DC99" w:rsidR="00E83F7C" w:rsidRDefault="00E83F7C" w:rsidP="00E83F7C">
            <w:pPr>
              <w:jc w:val="both"/>
              <w:rPr>
                <w:color w:val="000000"/>
              </w:rPr>
            </w:pPr>
            <w:r>
              <w:rPr>
                <w:color w:val="000000"/>
              </w:rPr>
              <w:t>Kepala Kecamatan</w:t>
            </w:r>
          </w:p>
        </w:tc>
        <w:tc>
          <w:tcPr>
            <w:tcW w:w="4756" w:type="dxa"/>
          </w:tcPr>
          <w:p w14:paraId="0B5101DC" w14:textId="012A0F93" w:rsidR="00E83F7C" w:rsidRDefault="00993A69" w:rsidP="00E83F7C">
            <w:pPr>
              <w:jc w:val="both"/>
              <w:rPr>
                <w:color w:val="000000"/>
              </w:rPr>
            </w:pPr>
            <w:r>
              <w:rPr>
                <w:color w:val="000000"/>
              </w:rPr>
              <w:t>Kepala kecamatan spesifik</w:t>
            </w:r>
          </w:p>
        </w:tc>
      </w:tr>
    </w:tbl>
    <w:p w14:paraId="1075AB11" w14:textId="4B5729BF" w:rsidR="009B56A2" w:rsidRPr="008B2D4A" w:rsidRDefault="009B56A2" w:rsidP="00F92F36"/>
    <w:p w14:paraId="3A99C63E" w14:textId="77777777" w:rsidR="00A00F42" w:rsidRDefault="00A00F42" w:rsidP="00A00F42">
      <w:pPr>
        <w:pStyle w:val="Heading3"/>
        <w:ind w:left="1080" w:hanging="720"/>
        <w:rPr>
          <w:sz w:val="26"/>
          <w:szCs w:val="26"/>
        </w:rPr>
      </w:pPr>
      <w:bookmarkStart w:id="62" w:name="_Toc528268616"/>
      <w:bookmarkStart w:id="63" w:name="_Toc531864954"/>
      <w:r>
        <w:rPr>
          <w:sz w:val="26"/>
          <w:szCs w:val="26"/>
        </w:rPr>
        <w:t>Kebutuhan Fungsional</w:t>
      </w:r>
      <w:bookmarkEnd w:id="62"/>
      <w:bookmarkEnd w:id="63"/>
    </w:p>
    <w:p w14:paraId="4E749F2B" w14:textId="2F3F1050" w:rsidR="00CB7556" w:rsidRDefault="00A00F42" w:rsidP="001D6D1D">
      <w:pPr>
        <w:pBdr>
          <w:top w:val="nil"/>
          <w:left w:val="nil"/>
          <w:bottom w:val="nil"/>
          <w:right w:val="nil"/>
          <w:between w:val="nil"/>
        </w:pBdr>
        <w:ind w:left="720" w:firstLine="720"/>
        <w:jc w:val="both"/>
        <w:rPr>
          <w:color w:val="000000"/>
        </w:rPr>
      </w:pPr>
      <w:r>
        <w:rPr>
          <w:color w:val="000000"/>
        </w:rPr>
        <w:t>Kebutuhan fungsional merupakan kebutuhan yang harus ada dan dipenuhi dalam sistem. Kebutuhan fungsional juga mengacu pada proses-proses yang dapat dilakukan oleh sistem. Terdapat enam aktor pada sistem, yang memiliki keb</w:t>
      </w:r>
      <w:r w:rsidR="001D6D1D">
        <w:rPr>
          <w:color w:val="000000"/>
        </w:rPr>
        <w:t>utuhan fungsional yang berbeda.</w:t>
      </w:r>
    </w:p>
    <w:p w14:paraId="65F593F4" w14:textId="7F40D0C8" w:rsidR="00CB7556" w:rsidRPr="008D027A" w:rsidRDefault="00CB7556" w:rsidP="008D027A">
      <w:pPr>
        <w:pStyle w:val="Heading3"/>
        <w:numPr>
          <w:ilvl w:val="0"/>
          <w:numId w:val="0"/>
        </w:numPr>
        <w:ind w:firstLine="720"/>
        <w:rPr>
          <w:sz w:val="26"/>
          <w:szCs w:val="26"/>
        </w:rPr>
      </w:pPr>
      <w:bookmarkStart w:id="64" w:name="_Toc528295275"/>
      <w:bookmarkStart w:id="65" w:name="_Toc528295549"/>
      <w:bookmarkStart w:id="66" w:name="_Toc528295732"/>
      <w:bookmarkStart w:id="67" w:name="_Toc528296783"/>
      <w:bookmarkStart w:id="68" w:name="_Toc531864955"/>
      <w:r>
        <w:rPr>
          <w:sz w:val="26"/>
          <w:szCs w:val="26"/>
        </w:rPr>
        <w:t>Kebutuhan Admin Pusat</w:t>
      </w:r>
      <w:bookmarkEnd w:id="64"/>
      <w:bookmarkEnd w:id="65"/>
      <w:bookmarkEnd w:id="66"/>
      <w:bookmarkEnd w:id="67"/>
      <w:bookmarkEnd w:id="68"/>
    </w:p>
    <w:p w14:paraId="7CCD6975" w14:textId="77777777" w:rsidR="00A00F42" w:rsidRDefault="00A00F42" w:rsidP="00A00F42">
      <w:pPr>
        <w:pBdr>
          <w:top w:val="nil"/>
          <w:left w:val="nil"/>
          <w:bottom w:val="nil"/>
          <w:right w:val="nil"/>
          <w:between w:val="nil"/>
        </w:pBdr>
        <w:ind w:left="720"/>
        <w:jc w:val="both"/>
        <w:rPr>
          <w:color w:val="000000"/>
        </w:rPr>
      </w:pPr>
      <w:r>
        <w:rPr>
          <w:color w:val="000000"/>
        </w:rPr>
        <w:t>Kebutuhan fungsional untuk aktor Admin Pusat dapat diliat pada tabel berikut ini:</w:t>
      </w:r>
    </w:p>
    <w:p w14:paraId="6F53AA42" w14:textId="2ED7106D" w:rsidR="00A00F42" w:rsidRDefault="00A00F42" w:rsidP="00A00F42">
      <w:pPr>
        <w:pStyle w:val="Caption"/>
        <w:keepNext/>
        <w:ind w:left="1440" w:firstLine="720"/>
      </w:pPr>
      <w:bookmarkStart w:id="69" w:name="_Toc528268692"/>
      <w:bookmarkStart w:id="70" w:name="_Toc531865130"/>
      <w:r>
        <w:t xml:space="preserve">Tabel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Tabel \* ARABIC \s 1 </w:instrText>
      </w:r>
      <w:r>
        <w:rPr>
          <w:noProof/>
        </w:rPr>
        <w:fldChar w:fldCharType="separate"/>
      </w:r>
      <w:r w:rsidR="001D6D1D">
        <w:rPr>
          <w:noProof/>
        </w:rPr>
        <w:t>2</w:t>
      </w:r>
      <w:r>
        <w:rPr>
          <w:noProof/>
        </w:rPr>
        <w:fldChar w:fldCharType="end"/>
      </w:r>
      <w:r>
        <w:t xml:space="preserve"> Tabel Kebutuhan Fungsional Admin Pusat</w:t>
      </w:r>
      <w:bookmarkEnd w:id="69"/>
      <w:bookmarkEnd w:id="70"/>
    </w:p>
    <w:tbl>
      <w:tblPr>
        <w:tblW w:w="0" w:type="auto"/>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1698"/>
        <w:gridCol w:w="5032"/>
      </w:tblGrid>
      <w:tr w:rsidR="00A00F42" w:rsidRPr="00CC457E" w14:paraId="7857D974" w14:textId="77777777" w:rsidTr="00522C73">
        <w:trPr>
          <w:trHeight w:val="57"/>
        </w:trPr>
        <w:tc>
          <w:tcPr>
            <w:tcW w:w="0" w:type="auto"/>
            <w:shd w:val="clear" w:color="000000" w:fill="BFBFBF"/>
            <w:vAlign w:val="center"/>
            <w:hideMark/>
          </w:tcPr>
          <w:p w14:paraId="77B79072"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o</w:t>
            </w:r>
          </w:p>
        </w:tc>
        <w:tc>
          <w:tcPr>
            <w:tcW w:w="0" w:type="auto"/>
            <w:shd w:val="clear" w:color="000000" w:fill="BFBFBF"/>
            <w:vAlign w:val="center"/>
            <w:hideMark/>
          </w:tcPr>
          <w:p w14:paraId="582D69F6"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ama Fungsi</w:t>
            </w:r>
          </w:p>
        </w:tc>
        <w:tc>
          <w:tcPr>
            <w:tcW w:w="0" w:type="auto"/>
            <w:shd w:val="clear" w:color="000000" w:fill="BFBFBF"/>
            <w:vAlign w:val="center"/>
            <w:hideMark/>
          </w:tcPr>
          <w:p w14:paraId="6146E8A5" w14:textId="0E527E34" w:rsidR="00A00F42" w:rsidRPr="00CC457E" w:rsidRDefault="005F22B4" w:rsidP="00522C73">
            <w:pPr>
              <w:spacing w:after="0" w:line="240" w:lineRule="auto"/>
              <w:jc w:val="center"/>
              <w:rPr>
                <w:rFonts w:ascii="Calibri" w:eastAsia="Times New Roman" w:hAnsi="Calibri" w:cs="Calibri"/>
                <w:color w:val="000000"/>
                <w:szCs w:val="24"/>
              </w:rPr>
            </w:pPr>
            <w:r>
              <w:rPr>
                <w:rFonts w:ascii="Calibri" w:eastAsia="Times New Roman" w:hAnsi="Calibri" w:cs="Calibri"/>
                <w:color w:val="000000"/>
                <w:szCs w:val="24"/>
              </w:rPr>
              <w:t>Deskripsi</w:t>
            </w:r>
          </w:p>
        </w:tc>
      </w:tr>
      <w:tr w:rsidR="00A00F42" w:rsidRPr="00CC457E" w14:paraId="77488A6E" w14:textId="77777777" w:rsidTr="00522C73">
        <w:trPr>
          <w:trHeight w:val="57"/>
        </w:trPr>
        <w:tc>
          <w:tcPr>
            <w:tcW w:w="0" w:type="auto"/>
            <w:shd w:val="clear" w:color="auto" w:fill="auto"/>
            <w:vAlign w:val="center"/>
            <w:hideMark/>
          </w:tcPr>
          <w:p w14:paraId="5D3E3D56"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1</w:t>
            </w:r>
          </w:p>
        </w:tc>
        <w:tc>
          <w:tcPr>
            <w:tcW w:w="0" w:type="auto"/>
            <w:shd w:val="clear" w:color="auto" w:fill="auto"/>
            <w:vAlign w:val="center"/>
            <w:hideMark/>
          </w:tcPr>
          <w:p w14:paraId="37C3F25F"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Create TPU</w:t>
            </w:r>
          </w:p>
        </w:tc>
        <w:tc>
          <w:tcPr>
            <w:tcW w:w="0" w:type="auto"/>
            <w:shd w:val="clear" w:color="auto" w:fill="auto"/>
            <w:vAlign w:val="center"/>
            <w:hideMark/>
          </w:tcPr>
          <w:p w14:paraId="7335F017"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nambahkan TPU Baru melalui halaman Manajemen TPU</w:t>
            </w:r>
          </w:p>
        </w:tc>
      </w:tr>
      <w:tr w:rsidR="00A00F42" w:rsidRPr="00CC457E" w14:paraId="58AC63B8" w14:textId="77777777" w:rsidTr="00522C73">
        <w:trPr>
          <w:trHeight w:val="57"/>
        </w:trPr>
        <w:tc>
          <w:tcPr>
            <w:tcW w:w="0" w:type="auto"/>
            <w:shd w:val="clear" w:color="auto" w:fill="auto"/>
            <w:vAlign w:val="center"/>
            <w:hideMark/>
          </w:tcPr>
          <w:p w14:paraId="34F38357"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2</w:t>
            </w:r>
          </w:p>
        </w:tc>
        <w:tc>
          <w:tcPr>
            <w:tcW w:w="0" w:type="auto"/>
            <w:shd w:val="clear" w:color="auto" w:fill="auto"/>
            <w:vAlign w:val="center"/>
            <w:hideMark/>
          </w:tcPr>
          <w:p w14:paraId="7D02714D"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Read TPU</w:t>
            </w:r>
          </w:p>
        </w:tc>
        <w:tc>
          <w:tcPr>
            <w:tcW w:w="0" w:type="auto"/>
            <w:shd w:val="clear" w:color="auto" w:fill="auto"/>
            <w:vAlign w:val="center"/>
            <w:hideMark/>
          </w:tcPr>
          <w:p w14:paraId="61C188DD"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mbaca TPU yang tersimpan di database dan menampilkannya di halaman Manajemen TPU</w:t>
            </w:r>
          </w:p>
        </w:tc>
      </w:tr>
      <w:tr w:rsidR="00A00F42" w:rsidRPr="00CC457E" w14:paraId="31E40A89" w14:textId="77777777" w:rsidTr="00522C73">
        <w:trPr>
          <w:trHeight w:val="57"/>
        </w:trPr>
        <w:tc>
          <w:tcPr>
            <w:tcW w:w="0" w:type="auto"/>
            <w:shd w:val="clear" w:color="auto" w:fill="auto"/>
            <w:vAlign w:val="center"/>
            <w:hideMark/>
          </w:tcPr>
          <w:p w14:paraId="687A7716"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3</w:t>
            </w:r>
          </w:p>
        </w:tc>
        <w:tc>
          <w:tcPr>
            <w:tcW w:w="0" w:type="auto"/>
            <w:shd w:val="clear" w:color="auto" w:fill="auto"/>
            <w:vAlign w:val="center"/>
            <w:hideMark/>
          </w:tcPr>
          <w:p w14:paraId="3D3780C0"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Update TPU</w:t>
            </w:r>
          </w:p>
        </w:tc>
        <w:tc>
          <w:tcPr>
            <w:tcW w:w="0" w:type="auto"/>
            <w:shd w:val="clear" w:color="auto" w:fill="auto"/>
            <w:vAlign w:val="center"/>
            <w:hideMark/>
          </w:tcPr>
          <w:p w14:paraId="155325F6"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nyunting TPU yang tersimpan di database melalui halaman Manajemen TPU</w:t>
            </w:r>
          </w:p>
        </w:tc>
      </w:tr>
      <w:tr w:rsidR="00A00F42" w:rsidRPr="00CC457E" w14:paraId="00194ED9" w14:textId="77777777" w:rsidTr="00522C73">
        <w:trPr>
          <w:trHeight w:val="57"/>
        </w:trPr>
        <w:tc>
          <w:tcPr>
            <w:tcW w:w="0" w:type="auto"/>
            <w:shd w:val="clear" w:color="auto" w:fill="auto"/>
            <w:vAlign w:val="center"/>
            <w:hideMark/>
          </w:tcPr>
          <w:p w14:paraId="1474FE24"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4</w:t>
            </w:r>
          </w:p>
        </w:tc>
        <w:tc>
          <w:tcPr>
            <w:tcW w:w="0" w:type="auto"/>
            <w:shd w:val="clear" w:color="auto" w:fill="auto"/>
            <w:vAlign w:val="center"/>
            <w:hideMark/>
          </w:tcPr>
          <w:p w14:paraId="674672C8"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Delete TPU</w:t>
            </w:r>
          </w:p>
        </w:tc>
        <w:tc>
          <w:tcPr>
            <w:tcW w:w="0" w:type="auto"/>
            <w:shd w:val="clear" w:color="auto" w:fill="auto"/>
            <w:vAlign w:val="center"/>
            <w:hideMark/>
          </w:tcPr>
          <w:p w14:paraId="14AE5C58"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nghapus TPU yang tersimpan di database melalui halaman Manajemen TPU</w:t>
            </w:r>
          </w:p>
        </w:tc>
      </w:tr>
      <w:tr w:rsidR="00A00F42" w:rsidRPr="00CC457E" w14:paraId="08397648" w14:textId="77777777" w:rsidTr="00522C73">
        <w:trPr>
          <w:trHeight w:val="57"/>
        </w:trPr>
        <w:tc>
          <w:tcPr>
            <w:tcW w:w="0" w:type="auto"/>
            <w:shd w:val="clear" w:color="auto" w:fill="auto"/>
            <w:vAlign w:val="center"/>
            <w:hideMark/>
          </w:tcPr>
          <w:p w14:paraId="65F29B1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5</w:t>
            </w:r>
          </w:p>
        </w:tc>
        <w:tc>
          <w:tcPr>
            <w:tcW w:w="0" w:type="auto"/>
            <w:shd w:val="clear" w:color="auto" w:fill="auto"/>
            <w:vAlign w:val="center"/>
            <w:hideMark/>
          </w:tcPr>
          <w:p w14:paraId="2735C842" w14:textId="0A15CC02"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 xml:space="preserve">Create </w:t>
            </w:r>
            <w:r w:rsidR="003740F4" w:rsidRPr="003740F4">
              <w:rPr>
                <w:rFonts w:ascii="Calibri" w:eastAsia="Times New Roman" w:hAnsi="Calibri" w:cs="Calibri"/>
                <w:i/>
                <w:color w:val="000000"/>
                <w:szCs w:val="24"/>
              </w:rPr>
              <w:t>User</w:t>
            </w:r>
          </w:p>
        </w:tc>
        <w:tc>
          <w:tcPr>
            <w:tcW w:w="0" w:type="auto"/>
            <w:shd w:val="clear" w:color="auto" w:fill="auto"/>
            <w:vAlign w:val="center"/>
            <w:hideMark/>
          </w:tcPr>
          <w:p w14:paraId="555064D7"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nambahkan Pengguna Baru melalui halaman Manajemen Pengguna</w:t>
            </w:r>
          </w:p>
        </w:tc>
      </w:tr>
      <w:tr w:rsidR="00A00F42" w:rsidRPr="00CC457E" w14:paraId="7B6C4DB5" w14:textId="77777777" w:rsidTr="00522C73">
        <w:trPr>
          <w:trHeight w:val="57"/>
        </w:trPr>
        <w:tc>
          <w:tcPr>
            <w:tcW w:w="0" w:type="auto"/>
            <w:shd w:val="clear" w:color="auto" w:fill="auto"/>
            <w:vAlign w:val="center"/>
            <w:hideMark/>
          </w:tcPr>
          <w:p w14:paraId="1F7B6A65"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6</w:t>
            </w:r>
          </w:p>
        </w:tc>
        <w:tc>
          <w:tcPr>
            <w:tcW w:w="0" w:type="auto"/>
            <w:shd w:val="clear" w:color="auto" w:fill="auto"/>
            <w:vAlign w:val="center"/>
            <w:hideMark/>
          </w:tcPr>
          <w:p w14:paraId="5CAD6E0B" w14:textId="122DD816"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 xml:space="preserve">Read </w:t>
            </w:r>
            <w:r w:rsidR="003740F4" w:rsidRPr="003740F4">
              <w:rPr>
                <w:rFonts w:ascii="Calibri" w:eastAsia="Times New Roman" w:hAnsi="Calibri" w:cs="Calibri"/>
                <w:i/>
                <w:color w:val="000000"/>
                <w:szCs w:val="24"/>
              </w:rPr>
              <w:t>User</w:t>
            </w:r>
          </w:p>
        </w:tc>
        <w:tc>
          <w:tcPr>
            <w:tcW w:w="0" w:type="auto"/>
            <w:shd w:val="clear" w:color="auto" w:fill="auto"/>
            <w:vAlign w:val="center"/>
            <w:hideMark/>
          </w:tcPr>
          <w:p w14:paraId="04639589"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mbaca Pengguna yang tersimpan di database dan menampilkannya di halaman Manajemen Pengguna</w:t>
            </w:r>
          </w:p>
        </w:tc>
      </w:tr>
      <w:tr w:rsidR="00A00F42" w:rsidRPr="00CC457E" w14:paraId="0665C18D" w14:textId="77777777" w:rsidTr="00522C73">
        <w:trPr>
          <w:trHeight w:val="57"/>
        </w:trPr>
        <w:tc>
          <w:tcPr>
            <w:tcW w:w="0" w:type="auto"/>
            <w:shd w:val="clear" w:color="auto" w:fill="auto"/>
            <w:vAlign w:val="center"/>
            <w:hideMark/>
          </w:tcPr>
          <w:p w14:paraId="04EE07A7"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7</w:t>
            </w:r>
          </w:p>
        </w:tc>
        <w:tc>
          <w:tcPr>
            <w:tcW w:w="0" w:type="auto"/>
            <w:shd w:val="clear" w:color="auto" w:fill="auto"/>
            <w:vAlign w:val="center"/>
            <w:hideMark/>
          </w:tcPr>
          <w:p w14:paraId="3AA83E8D" w14:textId="158CDBCA"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 xml:space="preserve">Update </w:t>
            </w:r>
            <w:r w:rsidR="003740F4" w:rsidRPr="003740F4">
              <w:rPr>
                <w:rFonts w:ascii="Calibri" w:eastAsia="Times New Roman" w:hAnsi="Calibri" w:cs="Calibri"/>
                <w:i/>
                <w:color w:val="000000"/>
                <w:szCs w:val="24"/>
              </w:rPr>
              <w:t>User</w:t>
            </w:r>
          </w:p>
        </w:tc>
        <w:tc>
          <w:tcPr>
            <w:tcW w:w="0" w:type="auto"/>
            <w:shd w:val="clear" w:color="auto" w:fill="auto"/>
            <w:vAlign w:val="center"/>
            <w:hideMark/>
          </w:tcPr>
          <w:p w14:paraId="6374797E"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nyunting Pengguna yang tersimpan di database melalui halaman Manajemen Pengguna</w:t>
            </w:r>
          </w:p>
        </w:tc>
      </w:tr>
      <w:tr w:rsidR="00A00F42" w:rsidRPr="00CC457E" w14:paraId="3786CB44" w14:textId="77777777" w:rsidTr="00522C73">
        <w:trPr>
          <w:trHeight w:val="57"/>
        </w:trPr>
        <w:tc>
          <w:tcPr>
            <w:tcW w:w="0" w:type="auto"/>
            <w:shd w:val="clear" w:color="auto" w:fill="auto"/>
            <w:vAlign w:val="center"/>
            <w:hideMark/>
          </w:tcPr>
          <w:p w14:paraId="08BEEB7C"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lastRenderedPageBreak/>
              <w:t>8</w:t>
            </w:r>
          </w:p>
        </w:tc>
        <w:tc>
          <w:tcPr>
            <w:tcW w:w="0" w:type="auto"/>
            <w:shd w:val="clear" w:color="auto" w:fill="auto"/>
            <w:vAlign w:val="center"/>
            <w:hideMark/>
          </w:tcPr>
          <w:p w14:paraId="1F5C9C70" w14:textId="290D629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 xml:space="preserve">Delete </w:t>
            </w:r>
            <w:r w:rsidR="003740F4" w:rsidRPr="003740F4">
              <w:rPr>
                <w:rFonts w:ascii="Calibri" w:eastAsia="Times New Roman" w:hAnsi="Calibri" w:cs="Calibri"/>
                <w:i/>
                <w:color w:val="000000"/>
                <w:szCs w:val="24"/>
              </w:rPr>
              <w:t>User</w:t>
            </w:r>
          </w:p>
        </w:tc>
        <w:tc>
          <w:tcPr>
            <w:tcW w:w="0" w:type="auto"/>
            <w:shd w:val="clear" w:color="auto" w:fill="auto"/>
            <w:vAlign w:val="center"/>
            <w:hideMark/>
          </w:tcPr>
          <w:p w14:paraId="3EEA247E"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nghapus Pengguna yang tersimpan di database melalui halaman Manajemen Pengguna</w:t>
            </w:r>
          </w:p>
        </w:tc>
      </w:tr>
      <w:tr w:rsidR="00A00F42" w:rsidRPr="00CC457E" w14:paraId="2C9B2DA0" w14:textId="77777777" w:rsidTr="00522C73">
        <w:trPr>
          <w:trHeight w:val="57"/>
        </w:trPr>
        <w:tc>
          <w:tcPr>
            <w:tcW w:w="0" w:type="auto"/>
            <w:shd w:val="clear" w:color="auto" w:fill="auto"/>
            <w:vAlign w:val="center"/>
            <w:hideMark/>
          </w:tcPr>
          <w:p w14:paraId="4930D335"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9</w:t>
            </w:r>
          </w:p>
        </w:tc>
        <w:tc>
          <w:tcPr>
            <w:tcW w:w="0" w:type="auto"/>
            <w:shd w:val="clear" w:color="auto" w:fill="auto"/>
            <w:vAlign w:val="center"/>
            <w:hideMark/>
          </w:tcPr>
          <w:p w14:paraId="71237A7B" w14:textId="74FD2E1A"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 xml:space="preserve">Create </w:t>
            </w:r>
            <w:r w:rsidR="003740F4" w:rsidRPr="003740F4">
              <w:rPr>
                <w:rFonts w:ascii="Calibri" w:eastAsia="Times New Roman" w:hAnsi="Calibri" w:cs="Calibri"/>
                <w:i/>
                <w:color w:val="000000"/>
                <w:szCs w:val="24"/>
              </w:rPr>
              <w:t>User</w:t>
            </w:r>
            <w:r w:rsidRPr="00CC457E">
              <w:rPr>
                <w:rFonts w:ascii="Calibri" w:eastAsia="Times New Roman" w:hAnsi="Calibri" w:cs="Calibri"/>
                <w:color w:val="000000"/>
                <w:szCs w:val="24"/>
              </w:rPr>
              <w:t xml:space="preserve"> Access</w:t>
            </w:r>
          </w:p>
        </w:tc>
        <w:tc>
          <w:tcPr>
            <w:tcW w:w="0" w:type="auto"/>
            <w:shd w:val="clear" w:color="auto" w:fill="auto"/>
            <w:vAlign w:val="center"/>
            <w:hideMark/>
          </w:tcPr>
          <w:p w14:paraId="791EC5E7" w14:textId="08AA3C2B"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 xml:space="preserve">Sistem dapat menambahkan hak akses kepada </w:t>
            </w:r>
            <w:r w:rsidR="003740F4" w:rsidRPr="003740F4">
              <w:rPr>
                <w:rFonts w:ascii="Calibri" w:eastAsia="Times New Roman" w:hAnsi="Calibri" w:cs="Calibri"/>
                <w:i/>
                <w:color w:val="000000"/>
                <w:szCs w:val="24"/>
              </w:rPr>
              <w:t>user</w:t>
            </w:r>
            <w:r w:rsidRPr="00CC457E">
              <w:rPr>
                <w:rFonts w:ascii="Calibri" w:eastAsia="Times New Roman" w:hAnsi="Calibri" w:cs="Calibri"/>
                <w:color w:val="000000"/>
                <w:szCs w:val="24"/>
              </w:rPr>
              <w:t xml:space="preserve"> melalui halaman Manajemen Hak Akses</w:t>
            </w:r>
          </w:p>
        </w:tc>
      </w:tr>
      <w:tr w:rsidR="00A00F42" w:rsidRPr="00CC457E" w14:paraId="5516BCD4" w14:textId="77777777" w:rsidTr="00522C73">
        <w:trPr>
          <w:trHeight w:val="57"/>
        </w:trPr>
        <w:tc>
          <w:tcPr>
            <w:tcW w:w="0" w:type="auto"/>
            <w:shd w:val="clear" w:color="auto" w:fill="auto"/>
            <w:vAlign w:val="center"/>
            <w:hideMark/>
          </w:tcPr>
          <w:p w14:paraId="58320C98"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10</w:t>
            </w:r>
          </w:p>
        </w:tc>
        <w:tc>
          <w:tcPr>
            <w:tcW w:w="0" w:type="auto"/>
            <w:shd w:val="clear" w:color="auto" w:fill="auto"/>
            <w:vAlign w:val="center"/>
            <w:hideMark/>
          </w:tcPr>
          <w:p w14:paraId="131A0946" w14:textId="083BC079"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 xml:space="preserve">Read </w:t>
            </w:r>
            <w:r w:rsidR="003740F4" w:rsidRPr="003740F4">
              <w:rPr>
                <w:rFonts w:ascii="Calibri" w:eastAsia="Times New Roman" w:hAnsi="Calibri" w:cs="Calibri"/>
                <w:i/>
                <w:color w:val="000000"/>
                <w:szCs w:val="24"/>
              </w:rPr>
              <w:t>User</w:t>
            </w:r>
            <w:r w:rsidRPr="00CC457E">
              <w:rPr>
                <w:rFonts w:ascii="Calibri" w:eastAsia="Times New Roman" w:hAnsi="Calibri" w:cs="Calibri"/>
                <w:color w:val="000000"/>
                <w:szCs w:val="24"/>
              </w:rPr>
              <w:t xml:space="preserve"> Access</w:t>
            </w:r>
          </w:p>
        </w:tc>
        <w:tc>
          <w:tcPr>
            <w:tcW w:w="0" w:type="auto"/>
            <w:shd w:val="clear" w:color="auto" w:fill="auto"/>
            <w:vAlign w:val="center"/>
            <w:hideMark/>
          </w:tcPr>
          <w:p w14:paraId="68E2850A" w14:textId="5DFFE4D4"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 xml:space="preserve">Sistem dapat membaca Hak Akses </w:t>
            </w:r>
            <w:r w:rsidR="003740F4" w:rsidRPr="003740F4">
              <w:rPr>
                <w:rFonts w:ascii="Calibri" w:eastAsia="Times New Roman" w:hAnsi="Calibri" w:cs="Calibri"/>
                <w:i/>
                <w:color w:val="000000"/>
                <w:szCs w:val="24"/>
              </w:rPr>
              <w:t>user</w:t>
            </w:r>
            <w:r w:rsidRPr="00CC457E">
              <w:rPr>
                <w:rFonts w:ascii="Calibri" w:eastAsia="Times New Roman" w:hAnsi="Calibri" w:cs="Calibri"/>
                <w:color w:val="000000"/>
                <w:szCs w:val="24"/>
              </w:rPr>
              <w:t xml:space="preserve"> yang tersimpan di database dan menampilkannya di halaman Manajemen Hak Akses</w:t>
            </w:r>
          </w:p>
        </w:tc>
      </w:tr>
      <w:tr w:rsidR="00A00F42" w:rsidRPr="00CC457E" w14:paraId="71FA47F6" w14:textId="77777777" w:rsidTr="00522C73">
        <w:trPr>
          <w:trHeight w:val="57"/>
        </w:trPr>
        <w:tc>
          <w:tcPr>
            <w:tcW w:w="0" w:type="auto"/>
            <w:shd w:val="clear" w:color="auto" w:fill="auto"/>
            <w:vAlign w:val="center"/>
            <w:hideMark/>
          </w:tcPr>
          <w:p w14:paraId="6456F5F1"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11</w:t>
            </w:r>
          </w:p>
        </w:tc>
        <w:tc>
          <w:tcPr>
            <w:tcW w:w="0" w:type="auto"/>
            <w:shd w:val="clear" w:color="auto" w:fill="auto"/>
            <w:vAlign w:val="center"/>
            <w:hideMark/>
          </w:tcPr>
          <w:p w14:paraId="77261216" w14:textId="7250E7FB"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 xml:space="preserve">Update </w:t>
            </w:r>
            <w:r w:rsidR="003740F4" w:rsidRPr="003740F4">
              <w:rPr>
                <w:rFonts w:ascii="Calibri" w:eastAsia="Times New Roman" w:hAnsi="Calibri" w:cs="Calibri"/>
                <w:i/>
                <w:color w:val="000000"/>
                <w:szCs w:val="24"/>
              </w:rPr>
              <w:t>User</w:t>
            </w:r>
            <w:r w:rsidRPr="00CC457E">
              <w:rPr>
                <w:rFonts w:ascii="Calibri" w:eastAsia="Times New Roman" w:hAnsi="Calibri" w:cs="Calibri"/>
                <w:color w:val="000000"/>
                <w:szCs w:val="24"/>
              </w:rPr>
              <w:t xml:space="preserve"> Access</w:t>
            </w:r>
          </w:p>
        </w:tc>
        <w:tc>
          <w:tcPr>
            <w:tcW w:w="0" w:type="auto"/>
            <w:shd w:val="clear" w:color="auto" w:fill="auto"/>
            <w:vAlign w:val="center"/>
            <w:hideMark/>
          </w:tcPr>
          <w:p w14:paraId="0A90D9A5" w14:textId="5527CC59"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 xml:space="preserve">Sistem dapat menyunting Hak Akses </w:t>
            </w:r>
            <w:r w:rsidR="003740F4" w:rsidRPr="003740F4">
              <w:rPr>
                <w:rFonts w:ascii="Calibri" w:eastAsia="Times New Roman" w:hAnsi="Calibri" w:cs="Calibri"/>
                <w:i/>
                <w:color w:val="000000"/>
                <w:szCs w:val="24"/>
              </w:rPr>
              <w:t>User</w:t>
            </w:r>
            <w:r w:rsidRPr="00CC457E">
              <w:rPr>
                <w:rFonts w:ascii="Calibri" w:eastAsia="Times New Roman" w:hAnsi="Calibri" w:cs="Calibri"/>
                <w:color w:val="000000"/>
                <w:szCs w:val="24"/>
              </w:rPr>
              <w:t xml:space="preserve"> yang tersimpan di database melalui halaman Manajemen Hak Akses</w:t>
            </w:r>
          </w:p>
        </w:tc>
      </w:tr>
      <w:tr w:rsidR="00A00F42" w:rsidRPr="00CC457E" w14:paraId="53BBD65C" w14:textId="77777777" w:rsidTr="00522C73">
        <w:trPr>
          <w:trHeight w:val="57"/>
        </w:trPr>
        <w:tc>
          <w:tcPr>
            <w:tcW w:w="0" w:type="auto"/>
            <w:shd w:val="clear" w:color="auto" w:fill="auto"/>
            <w:vAlign w:val="center"/>
            <w:hideMark/>
          </w:tcPr>
          <w:p w14:paraId="29A78AF9"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12</w:t>
            </w:r>
          </w:p>
        </w:tc>
        <w:tc>
          <w:tcPr>
            <w:tcW w:w="0" w:type="auto"/>
            <w:shd w:val="clear" w:color="auto" w:fill="auto"/>
            <w:vAlign w:val="center"/>
            <w:hideMark/>
          </w:tcPr>
          <w:p w14:paraId="1B8B4DCC" w14:textId="4ABCCCB2"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 xml:space="preserve">Delete </w:t>
            </w:r>
            <w:r w:rsidR="003740F4" w:rsidRPr="003740F4">
              <w:rPr>
                <w:rFonts w:ascii="Calibri" w:eastAsia="Times New Roman" w:hAnsi="Calibri" w:cs="Calibri"/>
                <w:i/>
                <w:color w:val="000000"/>
                <w:szCs w:val="24"/>
              </w:rPr>
              <w:t>User</w:t>
            </w:r>
            <w:r w:rsidRPr="00CC457E">
              <w:rPr>
                <w:rFonts w:ascii="Calibri" w:eastAsia="Times New Roman" w:hAnsi="Calibri" w:cs="Calibri"/>
                <w:color w:val="000000"/>
                <w:szCs w:val="24"/>
              </w:rPr>
              <w:t xml:space="preserve"> Access</w:t>
            </w:r>
          </w:p>
        </w:tc>
        <w:tc>
          <w:tcPr>
            <w:tcW w:w="0" w:type="auto"/>
            <w:shd w:val="clear" w:color="auto" w:fill="auto"/>
            <w:vAlign w:val="center"/>
            <w:hideMark/>
          </w:tcPr>
          <w:p w14:paraId="4A344EB2" w14:textId="1CB36F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 xml:space="preserve">Sistem dapat Menghapus Hak Akses </w:t>
            </w:r>
            <w:r w:rsidR="003740F4" w:rsidRPr="003740F4">
              <w:rPr>
                <w:rFonts w:ascii="Calibri" w:eastAsia="Times New Roman" w:hAnsi="Calibri" w:cs="Calibri"/>
                <w:i/>
                <w:color w:val="000000"/>
                <w:szCs w:val="24"/>
              </w:rPr>
              <w:t>User</w:t>
            </w:r>
            <w:r w:rsidRPr="00CC457E">
              <w:rPr>
                <w:rFonts w:ascii="Calibri" w:eastAsia="Times New Roman" w:hAnsi="Calibri" w:cs="Calibri"/>
                <w:color w:val="000000"/>
                <w:szCs w:val="24"/>
              </w:rPr>
              <w:t xml:space="preserve"> yang tersimpan di database melalui halaman Manajemen Hak Akses</w:t>
            </w:r>
          </w:p>
        </w:tc>
      </w:tr>
      <w:tr w:rsidR="00A00F42" w:rsidRPr="00CC457E" w14:paraId="5B863EE8" w14:textId="77777777" w:rsidTr="00522C73">
        <w:trPr>
          <w:trHeight w:val="57"/>
        </w:trPr>
        <w:tc>
          <w:tcPr>
            <w:tcW w:w="0" w:type="auto"/>
            <w:shd w:val="clear" w:color="auto" w:fill="auto"/>
            <w:vAlign w:val="center"/>
            <w:hideMark/>
          </w:tcPr>
          <w:p w14:paraId="681B5D23"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13</w:t>
            </w:r>
          </w:p>
        </w:tc>
        <w:tc>
          <w:tcPr>
            <w:tcW w:w="0" w:type="auto"/>
            <w:shd w:val="clear" w:color="auto" w:fill="auto"/>
            <w:vAlign w:val="center"/>
            <w:hideMark/>
          </w:tcPr>
          <w:p w14:paraId="7CD1001F"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Create Kecamatan Access</w:t>
            </w:r>
          </w:p>
        </w:tc>
        <w:tc>
          <w:tcPr>
            <w:tcW w:w="0" w:type="auto"/>
            <w:shd w:val="clear" w:color="auto" w:fill="auto"/>
            <w:vAlign w:val="center"/>
            <w:hideMark/>
          </w:tcPr>
          <w:p w14:paraId="78FEA17D" w14:textId="54EA8AE2"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 xml:space="preserve">Sistem dapat menambahkan Hak Akses Kecamatan kepada </w:t>
            </w:r>
            <w:r w:rsidR="003740F4" w:rsidRPr="003740F4">
              <w:rPr>
                <w:rFonts w:ascii="Calibri" w:eastAsia="Times New Roman" w:hAnsi="Calibri" w:cs="Calibri"/>
                <w:i/>
                <w:color w:val="000000"/>
                <w:szCs w:val="24"/>
              </w:rPr>
              <w:t>user</w:t>
            </w:r>
            <w:r w:rsidRPr="00CC457E">
              <w:rPr>
                <w:rFonts w:ascii="Calibri" w:eastAsia="Times New Roman" w:hAnsi="Calibri" w:cs="Calibri"/>
                <w:color w:val="000000"/>
                <w:szCs w:val="24"/>
              </w:rPr>
              <w:t xml:space="preserve"> melalui halaman Manajemen Akses Kecamatan</w:t>
            </w:r>
          </w:p>
        </w:tc>
      </w:tr>
      <w:tr w:rsidR="00A00F42" w:rsidRPr="00CC457E" w14:paraId="23E2AD13" w14:textId="77777777" w:rsidTr="00522C73">
        <w:trPr>
          <w:trHeight w:val="57"/>
        </w:trPr>
        <w:tc>
          <w:tcPr>
            <w:tcW w:w="0" w:type="auto"/>
            <w:shd w:val="clear" w:color="auto" w:fill="auto"/>
            <w:vAlign w:val="center"/>
            <w:hideMark/>
          </w:tcPr>
          <w:p w14:paraId="482825EB"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14</w:t>
            </w:r>
          </w:p>
        </w:tc>
        <w:tc>
          <w:tcPr>
            <w:tcW w:w="0" w:type="auto"/>
            <w:shd w:val="clear" w:color="auto" w:fill="auto"/>
            <w:vAlign w:val="center"/>
            <w:hideMark/>
          </w:tcPr>
          <w:p w14:paraId="474387D4"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Read Kecamatan Access</w:t>
            </w:r>
          </w:p>
        </w:tc>
        <w:tc>
          <w:tcPr>
            <w:tcW w:w="0" w:type="auto"/>
            <w:shd w:val="clear" w:color="auto" w:fill="auto"/>
            <w:vAlign w:val="center"/>
            <w:hideMark/>
          </w:tcPr>
          <w:p w14:paraId="04BEB998"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mbaca Hak Akses Kecamatan yang tersimpan di database dan menampilkannya di halaman Manajemen Akses Kecamatan</w:t>
            </w:r>
          </w:p>
        </w:tc>
      </w:tr>
      <w:tr w:rsidR="00A00F42" w:rsidRPr="00CC457E" w14:paraId="3858EB1B" w14:textId="77777777" w:rsidTr="00522C73">
        <w:trPr>
          <w:trHeight w:val="57"/>
        </w:trPr>
        <w:tc>
          <w:tcPr>
            <w:tcW w:w="0" w:type="auto"/>
            <w:shd w:val="clear" w:color="auto" w:fill="auto"/>
            <w:vAlign w:val="center"/>
            <w:hideMark/>
          </w:tcPr>
          <w:p w14:paraId="4A1675DD"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15</w:t>
            </w:r>
          </w:p>
        </w:tc>
        <w:tc>
          <w:tcPr>
            <w:tcW w:w="0" w:type="auto"/>
            <w:shd w:val="clear" w:color="auto" w:fill="auto"/>
            <w:vAlign w:val="center"/>
            <w:hideMark/>
          </w:tcPr>
          <w:p w14:paraId="5AB46F75"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Update Kecamatan Access</w:t>
            </w:r>
          </w:p>
        </w:tc>
        <w:tc>
          <w:tcPr>
            <w:tcW w:w="0" w:type="auto"/>
            <w:shd w:val="clear" w:color="auto" w:fill="auto"/>
            <w:vAlign w:val="center"/>
            <w:hideMark/>
          </w:tcPr>
          <w:p w14:paraId="5724C2FB"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nyunting Hak Akses Kecamatan yang tersimpan di database melalui halaman Manajemen Akses Kecamatan</w:t>
            </w:r>
          </w:p>
        </w:tc>
      </w:tr>
      <w:tr w:rsidR="00A00F42" w:rsidRPr="00CC457E" w14:paraId="12080873" w14:textId="77777777" w:rsidTr="00522C73">
        <w:trPr>
          <w:trHeight w:val="57"/>
        </w:trPr>
        <w:tc>
          <w:tcPr>
            <w:tcW w:w="0" w:type="auto"/>
            <w:shd w:val="clear" w:color="auto" w:fill="auto"/>
            <w:vAlign w:val="center"/>
            <w:hideMark/>
          </w:tcPr>
          <w:p w14:paraId="46402F11"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16</w:t>
            </w:r>
          </w:p>
        </w:tc>
        <w:tc>
          <w:tcPr>
            <w:tcW w:w="0" w:type="auto"/>
            <w:shd w:val="clear" w:color="auto" w:fill="auto"/>
            <w:vAlign w:val="center"/>
            <w:hideMark/>
          </w:tcPr>
          <w:p w14:paraId="275A8B39"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Delete Kecamatan Access</w:t>
            </w:r>
          </w:p>
        </w:tc>
        <w:tc>
          <w:tcPr>
            <w:tcW w:w="0" w:type="auto"/>
            <w:shd w:val="clear" w:color="auto" w:fill="auto"/>
            <w:vAlign w:val="center"/>
            <w:hideMark/>
          </w:tcPr>
          <w:p w14:paraId="579BE0B3"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nghapus Hak Akses Kecamatan yang tersimpan di database melalui halaman Manajemen Akses Kecamatan</w:t>
            </w:r>
          </w:p>
        </w:tc>
      </w:tr>
      <w:tr w:rsidR="00A00F42" w:rsidRPr="00CC457E" w14:paraId="69C27F3E" w14:textId="77777777" w:rsidTr="00522C73">
        <w:trPr>
          <w:trHeight w:val="57"/>
        </w:trPr>
        <w:tc>
          <w:tcPr>
            <w:tcW w:w="0" w:type="auto"/>
            <w:shd w:val="clear" w:color="auto" w:fill="auto"/>
            <w:vAlign w:val="center"/>
            <w:hideMark/>
          </w:tcPr>
          <w:p w14:paraId="5938D9F3"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17</w:t>
            </w:r>
          </w:p>
        </w:tc>
        <w:tc>
          <w:tcPr>
            <w:tcW w:w="0" w:type="auto"/>
            <w:shd w:val="clear" w:color="auto" w:fill="auto"/>
            <w:vAlign w:val="center"/>
            <w:hideMark/>
          </w:tcPr>
          <w:p w14:paraId="750E25A0"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Cari Data</w:t>
            </w:r>
          </w:p>
        </w:tc>
        <w:tc>
          <w:tcPr>
            <w:tcW w:w="0" w:type="auto"/>
            <w:shd w:val="clear" w:color="auto" w:fill="auto"/>
            <w:vAlign w:val="center"/>
            <w:hideMark/>
          </w:tcPr>
          <w:p w14:paraId="3AC66FF9"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ncari data penghuni makam yang tersimpan di database dan menampilkannya di halaman Cari Data</w:t>
            </w:r>
          </w:p>
        </w:tc>
      </w:tr>
      <w:tr w:rsidR="00A00F42" w:rsidRPr="00CC457E" w14:paraId="545C0D56" w14:textId="77777777" w:rsidTr="00522C73">
        <w:trPr>
          <w:trHeight w:val="57"/>
        </w:trPr>
        <w:tc>
          <w:tcPr>
            <w:tcW w:w="0" w:type="auto"/>
            <w:shd w:val="clear" w:color="auto" w:fill="auto"/>
            <w:vAlign w:val="center"/>
            <w:hideMark/>
          </w:tcPr>
          <w:p w14:paraId="65985AEB"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18</w:t>
            </w:r>
          </w:p>
        </w:tc>
        <w:tc>
          <w:tcPr>
            <w:tcW w:w="0" w:type="auto"/>
            <w:shd w:val="clear" w:color="auto" w:fill="auto"/>
            <w:vAlign w:val="center"/>
            <w:hideMark/>
          </w:tcPr>
          <w:p w14:paraId="20E4CAB5"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Cari Dokumen</w:t>
            </w:r>
          </w:p>
        </w:tc>
        <w:tc>
          <w:tcPr>
            <w:tcW w:w="0" w:type="auto"/>
            <w:shd w:val="clear" w:color="auto" w:fill="auto"/>
            <w:vAlign w:val="center"/>
            <w:hideMark/>
          </w:tcPr>
          <w:p w14:paraId="0441335C" w14:textId="77777777" w:rsidR="00A00F42" w:rsidRPr="00CC457E" w:rsidRDefault="00A00F42" w:rsidP="00522C73">
            <w:pPr>
              <w:spacing w:after="0" w:line="240" w:lineRule="auto"/>
              <w:jc w:val="both"/>
              <w:rPr>
                <w:rFonts w:ascii="Calibri" w:eastAsia="Times New Roman" w:hAnsi="Calibri" w:cs="Calibri"/>
                <w:color w:val="000000"/>
                <w:szCs w:val="24"/>
              </w:rPr>
            </w:pPr>
            <w:r w:rsidRPr="00CC457E">
              <w:rPr>
                <w:rFonts w:ascii="Calibri" w:eastAsia="Times New Roman" w:hAnsi="Calibri" w:cs="Calibri"/>
                <w:color w:val="000000"/>
                <w:szCs w:val="24"/>
              </w:rPr>
              <w:t>Sistem dapat mencari data dokumen yang tersimpan di database dan menampilkannya di halaman Dokumen</w:t>
            </w:r>
          </w:p>
        </w:tc>
      </w:tr>
    </w:tbl>
    <w:p w14:paraId="6A788FEE" w14:textId="77777777" w:rsidR="00A00F42" w:rsidRDefault="00A00F42" w:rsidP="00A00F42">
      <w:pPr>
        <w:pBdr>
          <w:top w:val="nil"/>
          <w:left w:val="nil"/>
          <w:bottom w:val="nil"/>
          <w:right w:val="nil"/>
          <w:between w:val="nil"/>
        </w:pBdr>
        <w:ind w:left="720"/>
        <w:jc w:val="both"/>
        <w:rPr>
          <w:color w:val="000000"/>
        </w:rPr>
      </w:pPr>
    </w:p>
    <w:p w14:paraId="4BD3B8B3" w14:textId="0717F469" w:rsidR="008D027A" w:rsidRPr="002812C9" w:rsidRDefault="008D027A" w:rsidP="002812C9">
      <w:pPr>
        <w:pStyle w:val="Heading3"/>
        <w:numPr>
          <w:ilvl w:val="0"/>
          <w:numId w:val="0"/>
        </w:numPr>
        <w:ind w:firstLine="720"/>
        <w:rPr>
          <w:sz w:val="26"/>
          <w:szCs w:val="26"/>
        </w:rPr>
      </w:pPr>
      <w:bookmarkStart w:id="71" w:name="_Toc528295276"/>
      <w:bookmarkStart w:id="72" w:name="_Toc528295550"/>
      <w:bookmarkStart w:id="73" w:name="_Toc528295733"/>
      <w:bookmarkStart w:id="74" w:name="_Toc528296784"/>
      <w:bookmarkStart w:id="75" w:name="_Toc531864956"/>
      <w:r>
        <w:rPr>
          <w:sz w:val="26"/>
          <w:szCs w:val="26"/>
        </w:rPr>
        <w:t>Kebutuhan Admin TPU</w:t>
      </w:r>
      <w:bookmarkEnd w:id="71"/>
      <w:bookmarkEnd w:id="72"/>
      <w:bookmarkEnd w:id="73"/>
      <w:bookmarkEnd w:id="74"/>
      <w:bookmarkEnd w:id="75"/>
    </w:p>
    <w:p w14:paraId="2E3688AF" w14:textId="5EE68045" w:rsidR="00A00F42" w:rsidRDefault="00A00F42" w:rsidP="00A00F42">
      <w:pPr>
        <w:pBdr>
          <w:top w:val="nil"/>
          <w:left w:val="nil"/>
          <w:bottom w:val="nil"/>
          <w:right w:val="nil"/>
          <w:between w:val="nil"/>
        </w:pBdr>
        <w:ind w:left="720"/>
        <w:jc w:val="both"/>
        <w:rPr>
          <w:color w:val="000000"/>
        </w:rPr>
      </w:pPr>
      <w:r>
        <w:rPr>
          <w:color w:val="000000"/>
        </w:rPr>
        <w:t>Kebutuhan fungsional untuk aktor Admin TPU dapat diliat pada tabel berikut ini:</w:t>
      </w:r>
    </w:p>
    <w:p w14:paraId="7D2678A3" w14:textId="2B6A7CB9" w:rsidR="00A00F42" w:rsidRDefault="00A00F42" w:rsidP="00A00F42">
      <w:pPr>
        <w:pStyle w:val="Caption"/>
        <w:keepNext/>
        <w:ind w:left="1440" w:firstLine="720"/>
      </w:pPr>
      <w:bookmarkStart w:id="76" w:name="_Toc528268693"/>
      <w:bookmarkStart w:id="77" w:name="_Toc531865131"/>
      <w:r>
        <w:t xml:space="preserve">Tabel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Tabel \* ARABIC \s 1 </w:instrText>
      </w:r>
      <w:r>
        <w:rPr>
          <w:noProof/>
        </w:rPr>
        <w:fldChar w:fldCharType="separate"/>
      </w:r>
      <w:r w:rsidR="001D6D1D">
        <w:rPr>
          <w:noProof/>
        </w:rPr>
        <w:t>3</w:t>
      </w:r>
      <w:r>
        <w:rPr>
          <w:noProof/>
        </w:rPr>
        <w:fldChar w:fldCharType="end"/>
      </w:r>
      <w:r>
        <w:t xml:space="preserve"> Tabel Kebutuhan Fungsional Admin TPU</w:t>
      </w:r>
      <w:bookmarkEnd w:id="76"/>
      <w:bookmarkEnd w:id="77"/>
    </w:p>
    <w:tbl>
      <w:tblPr>
        <w:tblW w:w="0" w:type="auto"/>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1599"/>
        <w:gridCol w:w="5131"/>
      </w:tblGrid>
      <w:tr w:rsidR="00A00F42" w:rsidRPr="00CC457E" w14:paraId="53ADFF79" w14:textId="77777777" w:rsidTr="00522C73">
        <w:trPr>
          <w:trHeight w:val="57"/>
        </w:trPr>
        <w:tc>
          <w:tcPr>
            <w:tcW w:w="0" w:type="auto"/>
            <w:shd w:val="clear" w:color="000000" w:fill="BFBFBF"/>
            <w:vAlign w:val="center"/>
            <w:hideMark/>
          </w:tcPr>
          <w:p w14:paraId="47EF07F7"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o</w:t>
            </w:r>
          </w:p>
        </w:tc>
        <w:tc>
          <w:tcPr>
            <w:tcW w:w="0" w:type="auto"/>
            <w:shd w:val="clear" w:color="000000" w:fill="BFBFBF"/>
            <w:vAlign w:val="center"/>
            <w:hideMark/>
          </w:tcPr>
          <w:p w14:paraId="38116739"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ama Fungsi</w:t>
            </w:r>
          </w:p>
        </w:tc>
        <w:tc>
          <w:tcPr>
            <w:tcW w:w="0" w:type="auto"/>
            <w:shd w:val="clear" w:color="000000" w:fill="BFBFBF"/>
            <w:vAlign w:val="center"/>
            <w:hideMark/>
          </w:tcPr>
          <w:p w14:paraId="0EB1BD0B" w14:textId="25D1C764" w:rsidR="00A00F42" w:rsidRPr="00CC457E" w:rsidRDefault="005F22B4" w:rsidP="00522C73">
            <w:pPr>
              <w:spacing w:after="0" w:line="240" w:lineRule="auto"/>
              <w:jc w:val="center"/>
              <w:rPr>
                <w:rFonts w:ascii="Calibri" w:eastAsia="Times New Roman" w:hAnsi="Calibri" w:cs="Calibri"/>
                <w:color w:val="000000"/>
                <w:szCs w:val="24"/>
              </w:rPr>
            </w:pPr>
            <w:r>
              <w:rPr>
                <w:rFonts w:ascii="Calibri" w:eastAsia="Times New Roman" w:hAnsi="Calibri" w:cs="Calibri"/>
                <w:color w:val="000000"/>
                <w:szCs w:val="24"/>
              </w:rPr>
              <w:t>Deskripsi</w:t>
            </w:r>
          </w:p>
        </w:tc>
      </w:tr>
      <w:tr w:rsidR="00A00F42" w:rsidRPr="00CC457E" w14:paraId="4EE15BB9" w14:textId="77777777" w:rsidTr="00522C73">
        <w:trPr>
          <w:trHeight w:val="57"/>
        </w:trPr>
        <w:tc>
          <w:tcPr>
            <w:tcW w:w="0" w:type="auto"/>
            <w:shd w:val="clear" w:color="auto" w:fill="auto"/>
            <w:hideMark/>
          </w:tcPr>
          <w:p w14:paraId="552EB2CD"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1</w:t>
            </w:r>
          </w:p>
        </w:tc>
        <w:tc>
          <w:tcPr>
            <w:tcW w:w="0" w:type="auto"/>
            <w:shd w:val="clear" w:color="auto" w:fill="auto"/>
            <w:hideMark/>
          </w:tcPr>
          <w:p w14:paraId="7B8E473F"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Registrasi Perijinan</w:t>
            </w:r>
          </w:p>
        </w:tc>
        <w:tc>
          <w:tcPr>
            <w:tcW w:w="0" w:type="auto"/>
            <w:shd w:val="clear" w:color="auto" w:fill="auto"/>
            <w:hideMark/>
          </w:tcPr>
          <w:p w14:paraId="1C5047DB"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ambahkan registrasi perijinan baru melalui halaman Registrasi Perijinan</w:t>
            </w:r>
          </w:p>
        </w:tc>
      </w:tr>
      <w:tr w:rsidR="00A00F42" w:rsidRPr="00CC457E" w14:paraId="151D829D" w14:textId="77777777" w:rsidTr="00522C73">
        <w:trPr>
          <w:trHeight w:val="57"/>
        </w:trPr>
        <w:tc>
          <w:tcPr>
            <w:tcW w:w="0" w:type="auto"/>
            <w:shd w:val="clear" w:color="auto" w:fill="auto"/>
            <w:hideMark/>
          </w:tcPr>
          <w:p w14:paraId="3688A6C4"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2</w:t>
            </w:r>
          </w:p>
        </w:tc>
        <w:tc>
          <w:tcPr>
            <w:tcW w:w="0" w:type="auto"/>
            <w:shd w:val="clear" w:color="auto" w:fill="auto"/>
            <w:hideMark/>
          </w:tcPr>
          <w:p w14:paraId="33728FE3"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Create Blok Makam</w:t>
            </w:r>
          </w:p>
        </w:tc>
        <w:tc>
          <w:tcPr>
            <w:tcW w:w="0" w:type="auto"/>
            <w:shd w:val="clear" w:color="auto" w:fill="auto"/>
            <w:hideMark/>
          </w:tcPr>
          <w:p w14:paraId="4D06B368"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ambahkan Blok Makam Baru melalui halaman Manajemen Blok Makam</w:t>
            </w:r>
          </w:p>
        </w:tc>
      </w:tr>
      <w:tr w:rsidR="00A00F42" w:rsidRPr="00CC457E" w14:paraId="6802BA8B" w14:textId="77777777" w:rsidTr="00522C73">
        <w:trPr>
          <w:trHeight w:val="57"/>
        </w:trPr>
        <w:tc>
          <w:tcPr>
            <w:tcW w:w="0" w:type="auto"/>
            <w:shd w:val="clear" w:color="auto" w:fill="auto"/>
            <w:hideMark/>
          </w:tcPr>
          <w:p w14:paraId="28286EB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lastRenderedPageBreak/>
              <w:t>3</w:t>
            </w:r>
          </w:p>
        </w:tc>
        <w:tc>
          <w:tcPr>
            <w:tcW w:w="0" w:type="auto"/>
            <w:shd w:val="clear" w:color="auto" w:fill="auto"/>
            <w:hideMark/>
          </w:tcPr>
          <w:p w14:paraId="322D4139"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Read Blok Makam</w:t>
            </w:r>
          </w:p>
        </w:tc>
        <w:tc>
          <w:tcPr>
            <w:tcW w:w="0" w:type="auto"/>
            <w:shd w:val="clear" w:color="auto" w:fill="auto"/>
            <w:hideMark/>
          </w:tcPr>
          <w:p w14:paraId="0D2BE527"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mbaca Blok Makam yang tersimpan di database dan menampilkannya di halaman Manajemen Blok Makam</w:t>
            </w:r>
          </w:p>
        </w:tc>
      </w:tr>
      <w:tr w:rsidR="00A00F42" w:rsidRPr="00CC457E" w14:paraId="49FF2613" w14:textId="77777777" w:rsidTr="00522C73">
        <w:trPr>
          <w:trHeight w:val="57"/>
        </w:trPr>
        <w:tc>
          <w:tcPr>
            <w:tcW w:w="0" w:type="auto"/>
            <w:shd w:val="clear" w:color="auto" w:fill="auto"/>
            <w:hideMark/>
          </w:tcPr>
          <w:p w14:paraId="4BBB5B3C"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4</w:t>
            </w:r>
          </w:p>
        </w:tc>
        <w:tc>
          <w:tcPr>
            <w:tcW w:w="0" w:type="auto"/>
            <w:shd w:val="clear" w:color="auto" w:fill="auto"/>
            <w:hideMark/>
          </w:tcPr>
          <w:p w14:paraId="6DA7E67C"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Update Blok Makam</w:t>
            </w:r>
          </w:p>
        </w:tc>
        <w:tc>
          <w:tcPr>
            <w:tcW w:w="0" w:type="auto"/>
            <w:shd w:val="clear" w:color="auto" w:fill="auto"/>
            <w:hideMark/>
          </w:tcPr>
          <w:p w14:paraId="5D420D25"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yunting Blok Makam yang tersimpan di database melalui halaman Manajemen Blok Makam</w:t>
            </w:r>
          </w:p>
        </w:tc>
      </w:tr>
      <w:tr w:rsidR="00A00F42" w:rsidRPr="00CC457E" w14:paraId="0D227DDC" w14:textId="77777777" w:rsidTr="00522C73">
        <w:trPr>
          <w:trHeight w:val="57"/>
        </w:trPr>
        <w:tc>
          <w:tcPr>
            <w:tcW w:w="0" w:type="auto"/>
            <w:shd w:val="clear" w:color="auto" w:fill="auto"/>
            <w:hideMark/>
          </w:tcPr>
          <w:p w14:paraId="5C647460"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5</w:t>
            </w:r>
          </w:p>
        </w:tc>
        <w:tc>
          <w:tcPr>
            <w:tcW w:w="0" w:type="auto"/>
            <w:shd w:val="clear" w:color="auto" w:fill="auto"/>
            <w:hideMark/>
          </w:tcPr>
          <w:p w14:paraId="14D18009"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Delete Blok Makam</w:t>
            </w:r>
          </w:p>
        </w:tc>
        <w:tc>
          <w:tcPr>
            <w:tcW w:w="0" w:type="auto"/>
            <w:shd w:val="clear" w:color="auto" w:fill="auto"/>
            <w:hideMark/>
          </w:tcPr>
          <w:p w14:paraId="4429A818"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ghapus Blok Makam yang tersimpan di database melalui halaman Manajemen Blok Makam</w:t>
            </w:r>
          </w:p>
        </w:tc>
      </w:tr>
      <w:tr w:rsidR="00A00F42" w:rsidRPr="00CC457E" w14:paraId="5DD1CA8D" w14:textId="77777777" w:rsidTr="00522C73">
        <w:trPr>
          <w:trHeight w:val="57"/>
        </w:trPr>
        <w:tc>
          <w:tcPr>
            <w:tcW w:w="0" w:type="auto"/>
            <w:shd w:val="clear" w:color="auto" w:fill="auto"/>
            <w:hideMark/>
          </w:tcPr>
          <w:p w14:paraId="7F430BED"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6</w:t>
            </w:r>
          </w:p>
        </w:tc>
        <w:tc>
          <w:tcPr>
            <w:tcW w:w="0" w:type="auto"/>
            <w:shd w:val="clear" w:color="auto" w:fill="auto"/>
            <w:hideMark/>
          </w:tcPr>
          <w:p w14:paraId="4A2D8D57"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Create Makam</w:t>
            </w:r>
          </w:p>
        </w:tc>
        <w:tc>
          <w:tcPr>
            <w:tcW w:w="0" w:type="auto"/>
            <w:shd w:val="clear" w:color="auto" w:fill="auto"/>
            <w:hideMark/>
          </w:tcPr>
          <w:p w14:paraId="50942164"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ambahkan Makam Baru melalui halaman Manajemen Makam</w:t>
            </w:r>
          </w:p>
        </w:tc>
      </w:tr>
      <w:tr w:rsidR="00A00F42" w:rsidRPr="00CC457E" w14:paraId="2D37425F" w14:textId="77777777" w:rsidTr="00522C73">
        <w:trPr>
          <w:trHeight w:val="57"/>
        </w:trPr>
        <w:tc>
          <w:tcPr>
            <w:tcW w:w="0" w:type="auto"/>
            <w:shd w:val="clear" w:color="auto" w:fill="auto"/>
            <w:hideMark/>
          </w:tcPr>
          <w:p w14:paraId="5454592A"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7</w:t>
            </w:r>
          </w:p>
        </w:tc>
        <w:tc>
          <w:tcPr>
            <w:tcW w:w="0" w:type="auto"/>
            <w:shd w:val="clear" w:color="auto" w:fill="auto"/>
            <w:hideMark/>
          </w:tcPr>
          <w:p w14:paraId="42ED8736"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Read Makam</w:t>
            </w:r>
          </w:p>
        </w:tc>
        <w:tc>
          <w:tcPr>
            <w:tcW w:w="0" w:type="auto"/>
            <w:shd w:val="clear" w:color="auto" w:fill="auto"/>
            <w:hideMark/>
          </w:tcPr>
          <w:p w14:paraId="2D68EC20"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mbaca Makam yang tersimpan di database dan menampilkannya di halaman Manajemen Makam</w:t>
            </w:r>
          </w:p>
        </w:tc>
      </w:tr>
      <w:tr w:rsidR="00A00F42" w:rsidRPr="00CC457E" w14:paraId="26649FCB" w14:textId="77777777" w:rsidTr="00522C73">
        <w:trPr>
          <w:trHeight w:val="57"/>
        </w:trPr>
        <w:tc>
          <w:tcPr>
            <w:tcW w:w="0" w:type="auto"/>
            <w:shd w:val="clear" w:color="auto" w:fill="auto"/>
            <w:hideMark/>
          </w:tcPr>
          <w:p w14:paraId="3BF9F993"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8</w:t>
            </w:r>
          </w:p>
        </w:tc>
        <w:tc>
          <w:tcPr>
            <w:tcW w:w="0" w:type="auto"/>
            <w:shd w:val="clear" w:color="auto" w:fill="auto"/>
            <w:hideMark/>
          </w:tcPr>
          <w:p w14:paraId="7FE845A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Update Makam</w:t>
            </w:r>
          </w:p>
        </w:tc>
        <w:tc>
          <w:tcPr>
            <w:tcW w:w="0" w:type="auto"/>
            <w:shd w:val="clear" w:color="auto" w:fill="auto"/>
            <w:hideMark/>
          </w:tcPr>
          <w:p w14:paraId="0CC616C8"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yunting Makam yang tersimpan di database melalui halaman Manajemen Makam</w:t>
            </w:r>
          </w:p>
        </w:tc>
      </w:tr>
      <w:tr w:rsidR="00A00F42" w:rsidRPr="00CC457E" w14:paraId="6B85A97A" w14:textId="77777777" w:rsidTr="00522C73">
        <w:trPr>
          <w:trHeight w:val="57"/>
        </w:trPr>
        <w:tc>
          <w:tcPr>
            <w:tcW w:w="0" w:type="auto"/>
            <w:shd w:val="clear" w:color="auto" w:fill="auto"/>
            <w:hideMark/>
          </w:tcPr>
          <w:p w14:paraId="7D52FDD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9</w:t>
            </w:r>
          </w:p>
        </w:tc>
        <w:tc>
          <w:tcPr>
            <w:tcW w:w="0" w:type="auto"/>
            <w:shd w:val="clear" w:color="auto" w:fill="auto"/>
            <w:hideMark/>
          </w:tcPr>
          <w:p w14:paraId="73E226A8"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Delete Makam</w:t>
            </w:r>
          </w:p>
        </w:tc>
        <w:tc>
          <w:tcPr>
            <w:tcW w:w="0" w:type="auto"/>
            <w:shd w:val="clear" w:color="auto" w:fill="auto"/>
            <w:hideMark/>
          </w:tcPr>
          <w:p w14:paraId="45F1E25B"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ghapus Makam yang tersimpan di database melalui halaman Manajemen Makam</w:t>
            </w:r>
          </w:p>
        </w:tc>
      </w:tr>
      <w:tr w:rsidR="00A00F42" w:rsidRPr="00CC457E" w14:paraId="503898C4" w14:textId="77777777" w:rsidTr="00522C73">
        <w:trPr>
          <w:trHeight w:val="57"/>
        </w:trPr>
        <w:tc>
          <w:tcPr>
            <w:tcW w:w="0" w:type="auto"/>
            <w:shd w:val="clear" w:color="auto" w:fill="auto"/>
            <w:hideMark/>
          </w:tcPr>
          <w:p w14:paraId="01C3A728"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10</w:t>
            </w:r>
          </w:p>
        </w:tc>
        <w:tc>
          <w:tcPr>
            <w:tcW w:w="0" w:type="auto"/>
            <w:shd w:val="clear" w:color="auto" w:fill="auto"/>
            <w:hideMark/>
          </w:tcPr>
          <w:p w14:paraId="49F06A7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Create Penghuni Makam</w:t>
            </w:r>
          </w:p>
        </w:tc>
        <w:tc>
          <w:tcPr>
            <w:tcW w:w="0" w:type="auto"/>
            <w:shd w:val="clear" w:color="auto" w:fill="auto"/>
            <w:hideMark/>
          </w:tcPr>
          <w:p w14:paraId="27325020"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ambahkan Penghuni Makam Baru melalui halaman Manajemen Penghuni Makam</w:t>
            </w:r>
          </w:p>
        </w:tc>
      </w:tr>
      <w:tr w:rsidR="00A00F42" w:rsidRPr="00CC457E" w14:paraId="17611F9A" w14:textId="77777777" w:rsidTr="00522C73">
        <w:trPr>
          <w:trHeight w:val="57"/>
        </w:trPr>
        <w:tc>
          <w:tcPr>
            <w:tcW w:w="0" w:type="auto"/>
            <w:shd w:val="clear" w:color="auto" w:fill="auto"/>
            <w:hideMark/>
          </w:tcPr>
          <w:p w14:paraId="26497970"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11</w:t>
            </w:r>
          </w:p>
        </w:tc>
        <w:tc>
          <w:tcPr>
            <w:tcW w:w="0" w:type="auto"/>
            <w:shd w:val="clear" w:color="auto" w:fill="auto"/>
            <w:hideMark/>
          </w:tcPr>
          <w:p w14:paraId="6BC4762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Read Penghuni Makam</w:t>
            </w:r>
          </w:p>
        </w:tc>
        <w:tc>
          <w:tcPr>
            <w:tcW w:w="0" w:type="auto"/>
            <w:shd w:val="clear" w:color="auto" w:fill="auto"/>
            <w:hideMark/>
          </w:tcPr>
          <w:p w14:paraId="6AF6C143"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mbaca Penghuni Makam yang tersimpan di database dan menampilkannya di halaman Manajemen Penghuni Makam</w:t>
            </w:r>
          </w:p>
        </w:tc>
      </w:tr>
      <w:tr w:rsidR="00A00F42" w:rsidRPr="00CC457E" w14:paraId="5121A757" w14:textId="77777777" w:rsidTr="00522C73">
        <w:trPr>
          <w:trHeight w:val="57"/>
        </w:trPr>
        <w:tc>
          <w:tcPr>
            <w:tcW w:w="0" w:type="auto"/>
            <w:shd w:val="clear" w:color="auto" w:fill="auto"/>
            <w:hideMark/>
          </w:tcPr>
          <w:p w14:paraId="04061EF5"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12</w:t>
            </w:r>
          </w:p>
        </w:tc>
        <w:tc>
          <w:tcPr>
            <w:tcW w:w="0" w:type="auto"/>
            <w:shd w:val="clear" w:color="auto" w:fill="auto"/>
            <w:hideMark/>
          </w:tcPr>
          <w:p w14:paraId="79DE3F78"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Update Penghuni Makam</w:t>
            </w:r>
          </w:p>
        </w:tc>
        <w:tc>
          <w:tcPr>
            <w:tcW w:w="0" w:type="auto"/>
            <w:shd w:val="clear" w:color="auto" w:fill="auto"/>
            <w:hideMark/>
          </w:tcPr>
          <w:p w14:paraId="5E35CDB6"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yunting Penghuni Makam yang tersimpan di database melalui halaman Manajemen Penghuni Makam</w:t>
            </w:r>
          </w:p>
        </w:tc>
      </w:tr>
      <w:tr w:rsidR="00A00F42" w:rsidRPr="00CC457E" w14:paraId="6B0E4890" w14:textId="77777777" w:rsidTr="00522C73">
        <w:trPr>
          <w:trHeight w:val="57"/>
        </w:trPr>
        <w:tc>
          <w:tcPr>
            <w:tcW w:w="0" w:type="auto"/>
            <w:shd w:val="clear" w:color="auto" w:fill="auto"/>
            <w:hideMark/>
          </w:tcPr>
          <w:p w14:paraId="131DA7D9"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13</w:t>
            </w:r>
          </w:p>
        </w:tc>
        <w:tc>
          <w:tcPr>
            <w:tcW w:w="0" w:type="auto"/>
            <w:shd w:val="clear" w:color="auto" w:fill="auto"/>
            <w:hideMark/>
          </w:tcPr>
          <w:p w14:paraId="73BCF13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Delete Penghuni Makam</w:t>
            </w:r>
          </w:p>
        </w:tc>
        <w:tc>
          <w:tcPr>
            <w:tcW w:w="0" w:type="auto"/>
            <w:shd w:val="clear" w:color="auto" w:fill="auto"/>
            <w:hideMark/>
          </w:tcPr>
          <w:p w14:paraId="327FC751"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ghapus Penghuni Makam yang tersimpan di database melalui halaman Manajemen Penghuni Makam</w:t>
            </w:r>
          </w:p>
        </w:tc>
      </w:tr>
      <w:tr w:rsidR="00A00F42" w:rsidRPr="00CC457E" w14:paraId="47A0DB78" w14:textId="77777777" w:rsidTr="00522C73">
        <w:trPr>
          <w:trHeight w:val="57"/>
        </w:trPr>
        <w:tc>
          <w:tcPr>
            <w:tcW w:w="0" w:type="auto"/>
            <w:shd w:val="clear" w:color="auto" w:fill="auto"/>
            <w:hideMark/>
          </w:tcPr>
          <w:p w14:paraId="1E02A9DC"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14</w:t>
            </w:r>
          </w:p>
        </w:tc>
        <w:tc>
          <w:tcPr>
            <w:tcW w:w="0" w:type="auto"/>
            <w:shd w:val="clear" w:color="auto" w:fill="auto"/>
            <w:hideMark/>
          </w:tcPr>
          <w:p w14:paraId="673B25FA"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Cari Data</w:t>
            </w:r>
          </w:p>
        </w:tc>
        <w:tc>
          <w:tcPr>
            <w:tcW w:w="0" w:type="auto"/>
            <w:shd w:val="clear" w:color="auto" w:fill="auto"/>
            <w:hideMark/>
          </w:tcPr>
          <w:p w14:paraId="632CC57B"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cari data penghuni makam yang tersimpan di database dan menampilkannya di halaman Cari Data</w:t>
            </w:r>
          </w:p>
        </w:tc>
      </w:tr>
      <w:tr w:rsidR="00A00F42" w:rsidRPr="00CC457E" w14:paraId="0240BA3C" w14:textId="77777777" w:rsidTr="00522C73">
        <w:trPr>
          <w:trHeight w:val="57"/>
        </w:trPr>
        <w:tc>
          <w:tcPr>
            <w:tcW w:w="0" w:type="auto"/>
            <w:shd w:val="clear" w:color="auto" w:fill="auto"/>
            <w:hideMark/>
          </w:tcPr>
          <w:p w14:paraId="011077F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15</w:t>
            </w:r>
          </w:p>
        </w:tc>
        <w:tc>
          <w:tcPr>
            <w:tcW w:w="0" w:type="auto"/>
            <w:shd w:val="clear" w:color="auto" w:fill="auto"/>
            <w:hideMark/>
          </w:tcPr>
          <w:p w14:paraId="6FD8063D"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Cari Dokumen</w:t>
            </w:r>
          </w:p>
        </w:tc>
        <w:tc>
          <w:tcPr>
            <w:tcW w:w="0" w:type="auto"/>
            <w:shd w:val="clear" w:color="auto" w:fill="auto"/>
            <w:hideMark/>
          </w:tcPr>
          <w:p w14:paraId="4D74507D"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cari data dokumen yang tersimpan di database dan menampilkannya di halaman Dokumen</w:t>
            </w:r>
          </w:p>
        </w:tc>
      </w:tr>
      <w:tr w:rsidR="00A00F42" w:rsidRPr="00CC457E" w14:paraId="04F5A3A1" w14:textId="77777777" w:rsidTr="00522C73">
        <w:trPr>
          <w:trHeight w:val="57"/>
        </w:trPr>
        <w:tc>
          <w:tcPr>
            <w:tcW w:w="0" w:type="auto"/>
            <w:shd w:val="clear" w:color="auto" w:fill="auto"/>
            <w:hideMark/>
          </w:tcPr>
          <w:p w14:paraId="083535B7"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16</w:t>
            </w:r>
          </w:p>
        </w:tc>
        <w:tc>
          <w:tcPr>
            <w:tcW w:w="0" w:type="auto"/>
            <w:shd w:val="clear" w:color="auto" w:fill="auto"/>
            <w:hideMark/>
          </w:tcPr>
          <w:p w14:paraId="7C5A5D82"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Acc Dokumen</w:t>
            </w:r>
          </w:p>
        </w:tc>
        <w:tc>
          <w:tcPr>
            <w:tcW w:w="0" w:type="auto"/>
            <w:shd w:val="clear" w:color="auto" w:fill="auto"/>
            <w:hideMark/>
          </w:tcPr>
          <w:p w14:paraId="31C2459F"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yetujui dokumen</w:t>
            </w:r>
          </w:p>
        </w:tc>
      </w:tr>
      <w:tr w:rsidR="00A00F42" w:rsidRPr="00CC457E" w14:paraId="4AB60396" w14:textId="77777777" w:rsidTr="00522C73">
        <w:trPr>
          <w:trHeight w:val="57"/>
        </w:trPr>
        <w:tc>
          <w:tcPr>
            <w:tcW w:w="0" w:type="auto"/>
            <w:shd w:val="clear" w:color="auto" w:fill="auto"/>
            <w:hideMark/>
          </w:tcPr>
          <w:p w14:paraId="5E931A2C"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17</w:t>
            </w:r>
          </w:p>
        </w:tc>
        <w:tc>
          <w:tcPr>
            <w:tcW w:w="0" w:type="auto"/>
            <w:shd w:val="clear" w:color="auto" w:fill="auto"/>
            <w:hideMark/>
          </w:tcPr>
          <w:p w14:paraId="4C5FFD26" w14:textId="77777777" w:rsidR="00A00F42" w:rsidRPr="00CC457E" w:rsidRDefault="00A00F42" w:rsidP="00522C73">
            <w:pPr>
              <w:spacing w:after="0" w:line="240" w:lineRule="auto"/>
              <w:jc w:val="center"/>
              <w:rPr>
                <w:rFonts w:ascii="Calibri" w:eastAsia="Times New Roman" w:hAnsi="Calibri" w:cs="Calibri"/>
                <w:color w:val="000000"/>
                <w:szCs w:val="24"/>
              </w:rPr>
            </w:pPr>
            <w:r w:rsidRPr="00BA1B73">
              <w:t>Cari Data</w:t>
            </w:r>
          </w:p>
        </w:tc>
        <w:tc>
          <w:tcPr>
            <w:tcW w:w="0" w:type="auto"/>
            <w:shd w:val="clear" w:color="auto" w:fill="auto"/>
            <w:hideMark/>
          </w:tcPr>
          <w:p w14:paraId="197F7B9D" w14:textId="77777777" w:rsidR="00A00F42" w:rsidRPr="00CC457E" w:rsidRDefault="00A00F42" w:rsidP="00522C73">
            <w:pPr>
              <w:spacing w:after="0" w:line="240" w:lineRule="auto"/>
              <w:jc w:val="both"/>
              <w:rPr>
                <w:rFonts w:ascii="Calibri" w:eastAsia="Times New Roman" w:hAnsi="Calibri" w:cs="Calibri"/>
                <w:color w:val="000000"/>
                <w:szCs w:val="24"/>
              </w:rPr>
            </w:pPr>
            <w:r w:rsidRPr="00BA1B73">
              <w:t>Sistem dapat mencari data penghuni makam yang tersimpan di database dan menampilkannya di halaman Cari Data</w:t>
            </w:r>
          </w:p>
        </w:tc>
      </w:tr>
    </w:tbl>
    <w:p w14:paraId="43B46B42" w14:textId="77777777" w:rsidR="00A00F42" w:rsidRDefault="00A00F42" w:rsidP="00A00F42">
      <w:pPr>
        <w:pBdr>
          <w:top w:val="nil"/>
          <w:left w:val="nil"/>
          <w:bottom w:val="nil"/>
          <w:right w:val="nil"/>
          <w:between w:val="nil"/>
        </w:pBdr>
        <w:rPr>
          <w:color w:val="000000"/>
        </w:rPr>
      </w:pPr>
    </w:p>
    <w:p w14:paraId="045FD156" w14:textId="77777777" w:rsidR="00982386" w:rsidRDefault="00982386" w:rsidP="00CB6E5C">
      <w:pPr>
        <w:pStyle w:val="Heading3"/>
        <w:numPr>
          <w:ilvl w:val="0"/>
          <w:numId w:val="0"/>
        </w:numPr>
        <w:ind w:firstLine="720"/>
        <w:rPr>
          <w:sz w:val="26"/>
          <w:szCs w:val="26"/>
        </w:rPr>
      </w:pPr>
      <w:bookmarkStart w:id="78" w:name="_Toc528295277"/>
      <w:bookmarkStart w:id="79" w:name="_Toc528295551"/>
      <w:bookmarkStart w:id="80" w:name="_Toc528295734"/>
      <w:bookmarkStart w:id="81" w:name="_Toc528296785"/>
    </w:p>
    <w:p w14:paraId="027291B9" w14:textId="25D55663" w:rsidR="00CB6E5C" w:rsidRPr="00CB6E5C" w:rsidRDefault="00CB6E5C" w:rsidP="00CB6E5C">
      <w:pPr>
        <w:pStyle w:val="Heading3"/>
        <w:numPr>
          <w:ilvl w:val="0"/>
          <w:numId w:val="0"/>
        </w:numPr>
        <w:ind w:firstLine="720"/>
        <w:rPr>
          <w:sz w:val="26"/>
          <w:szCs w:val="26"/>
        </w:rPr>
      </w:pPr>
      <w:bookmarkStart w:id="82" w:name="_Toc531864957"/>
      <w:r>
        <w:rPr>
          <w:sz w:val="26"/>
          <w:szCs w:val="26"/>
        </w:rPr>
        <w:t>Kebutuhan Kepala UPT</w:t>
      </w:r>
      <w:bookmarkEnd w:id="78"/>
      <w:bookmarkEnd w:id="79"/>
      <w:bookmarkEnd w:id="80"/>
      <w:bookmarkEnd w:id="81"/>
      <w:bookmarkEnd w:id="82"/>
    </w:p>
    <w:p w14:paraId="7B838DAD" w14:textId="3D6C652F" w:rsidR="00A00F42" w:rsidRDefault="00A00F42" w:rsidP="00A00F42">
      <w:pPr>
        <w:pBdr>
          <w:top w:val="nil"/>
          <w:left w:val="nil"/>
          <w:bottom w:val="nil"/>
          <w:right w:val="nil"/>
          <w:between w:val="nil"/>
        </w:pBdr>
        <w:ind w:left="720"/>
        <w:jc w:val="both"/>
        <w:rPr>
          <w:color w:val="000000"/>
        </w:rPr>
      </w:pPr>
      <w:r>
        <w:rPr>
          <w:color w:val="000000"/>
        </w:rPr>
        <w:t>Kebutuhan fungsional untuk aktor Kepala UPT Pemakaman dapat diliat pada tabel berikut ini:</w:t>
      </w:r>
    </w:p>
    <w:p w14:paraId="00DF29BA" w14:textId="4ED61E61" w:rsidR="00A00F42" w:rsidRPr="00AE2450" w:rsidRDefault="00A00F42" w:rsidP="00A00F42">
      <w:pPr>
        <w:pStyle w:val="Caption"/>
        <w:keepNext/>
        <w:ind w:left="1440" w:firstLine="720"/>
      </w:pPr>
      <w:bookmarkStart w:id="83" w:name="_Toc528268694"/>
      <w:bookmarkStart w:id="84" w:name="_Toc531865132"/>
      <w:r>
        <w:t xml:space="preserve">Tabel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Tabel \* ARABIC \s 1 </w:instrText>
      </w:r>
      <w:r>
        <w:rPr>
          <w:noProof/>
        </w:rPr>
        <w:fldChar w:fldCharType="separate"/>
      </w:r>
      <w:r w:rsidR="001D6D1D">
        <w:rPr>
          <w:noProof/>
        </w:rPr>
        <w:t>4</w:t>
      </w:r>
      <w:r>
        <w:rPr>
          <w:noProof/>
        </w:rPr>
        <w:fldChar w:fldCharType="end"/>
      </w:r>
      <w:r>
        <w:t xml:space="preserve"> Tabel Kebutuhan Fungsional Kepala UPT Pemakaman</w:t>
      </w:r>
      <w:bookmarkEnd w:id="83"/>
      <w:bookmarkEnd w:id="84"/>
    </w:p>
    <w:tbl>
      <w:tblPr>
        <w:tblW w:w="0" w:type="auto"/>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1334"/>
        <w:gridCol w:w="5396"/>
      </w:tblGrid>
      <w:tr w:rsidR="00A00F42" w:rsidRPr="00CC457E" w14:paraId="65740F8A" w14:textId="77777777" w:rsidTr="00522C73">
        <w:trPr>
          <w:trHeight w:val="57"/>
        </w:trPr>
        <w:tc>
          <w:tcPr>
            <w:tcW w:w="0" w:type="auto"/>
            <w:shd w:val="clear" w:color="000000" w:fill="BFBFBF"/>
            <w:vAlign w:val="center"/>
            <w:hideMark/>
          </w:tcPr>
          <w:p w14:paraId="0C506C10"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o</w:t>
            </w:r>
          </w:p>
        </w:tc>
        <w:tc>
          <w:tcPr>
            <w:tcW w:w="0" w:type="auto"/>
            <w:shd w:val="clear" w:color="000000" w:fill="BFBFBF"/>
            <w:vAlign w:val="center"/>
            <w:hideMark/>
          </w:tcPr>
          <w:p w14:paraId="044E4ABA"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ama Fungsi</w:t>
            </w:r>
          </w:p>
        </w:tc>
        <w:tc>
          <w:tcPr>
            <w:tcW w:w="0" w:type="auto"/>
            <w:shd w:val="clear" w:color="000000" w:fill="BFBFBF"/>
            <w:vAlign w:val="center"/>
            <w:hideMark/>
          </w:tcPr>
          <w:p w14:paraId="4A95874A" w14:textId="1AEB817A" w:rsidR="00A00F42" w:rsidRPr="00CC457E" w:rsidRDefault="005F22B4" w:rsidP="00522C73">
            <w:pPr>
              <w:spacing w:after="0" w:line="240" w:lineRule="auto"/>
              <w:jc w:val="center"/>
              <w:rPr>
                <w:rFonts w:ascii="Calibri" w:eastAsia="Times New Roman" w:hAnsi="Calibri" w:cs="Calibri"/>
                <w:color w:val="000000"/>
                <w:szCs w:val="24"/>
              </w:rPr>
            </w:pPr>
            <w:r>
              <w:rPr>
                <w:rFonts w:ascii="Calibri" w:eastAsia="Times New Roman" w:hAnsi="Calibri" w:cs="Calibri"/>
                <w:color w:val="000000"/>
                <w:szCs w:val="24"/>
              </w:rPr>
              <w:t>Deskripsi</w:t>
            </w:r>
          </w:p>
        </w:tc>
      </w:tr>
      <w:tr w:rsidR="00A00F42" w:rsidRPr="00CC457E" w14:paraId="61749CE1" w14:textId="77777777" w:rsidTr="00522C73">
        <w:trPr>
          <w:trHeight w:val="57"/>
        </w:trPr>
        <w:tc>
          <w:tcPr>
            <w:tcW w:w="0" w:type="auto"/>
            <w:shd w:val="clear" w:color="auto" w:fill="auto"/>
            <w:hideMark/>
          </w:tcPr>
          <w:p w14:paraId="308507A3" w14:textId="77777777" w:rsidR="00A00F42" w:rsidRPr="00CC457E" w:rsidRDefault="00A00F42" w:rsidP="00522C73">
            <w:pPr>
              <w:spacing w:after="0" w:line="240" w:lineRule="auto"/>
              <w:jc w:val="center"/>
              <w:rPr>
                <w:rFonts w:ascii="Calibri" w:eastAsia="Times New Roman" w:hAnsi="Calibri" w:cs="Calibri"/>
                <w:color w:val="000000"/>
                <w:szCs w:val="24"/>
              </w:rPr>
            </w:pPr>
            <w:r w:rsidRPr="001B5FA3">
              <w:t>1</w:t>
            </w:r>
          </w:p>
        </w:tc>
        <w:tc>
          <w:tcPr>
            <w:tcW w:w="0" w:type="auto"/>
            <w:shd w:val="clear" w:color="auto" w:fill="auto"/>
            <w:hideMark/>
          </w:tcPr>
          <w:p w14:paraId="7A82BE45" w14:textId="77777777" w:rsidR="00A00F42" w:rsidRPr="00CC457E" w:rsidRDefault="00A00F42" w:rsidP="00522C73">
            <w:pPr>
              <w:spacing w:after="0" w:line="240" w:lineRule="auto"/>
              <w:jc w:val="center"/>
              <w:rPr>
                <w:rFonts w:ascii="Calibri" w:eastAsia="Times New Roman" w:hAnsi="Calibri" w:cs="Calibri"/>
                <w:color w:val="000000"/>
                <w:szCs w:val="24"/>
              </w:rPr>
            </w:pPr>
            <w:r w:rsidRPr="001B5FA3">
              <w:t>Cari Dokumen</w:t>
            </w:r>
          </w:p>
        </w:tc>
        <w:tc>
          <w:tcPr>
            <w:tcW w:w="0" w:type="auto"/>
            <w:shd w:val="clear" w:color="auto" w:fill="auto"/>
            <w:hideMark/>
          </w:tcPr>
          <w:p w14:paraId="04CA56E7" w14:textId="77777777" w:rsidR="00A00F42" w:rsidRPr="00CC457E" w:rsidRDefault="00A00F42" w:rsidP="00522C73">
            <w:pPr>
              <w:spacing w:after="0" w:line="240" w:lineRule="auto"/>
              <w:jc w:val="both"/>
              <w:rPr>
                <w:rFonts w:ascii="Calibri" w:eastAsia="Times New Roman" w:hAnsi="Calibri" w:cs="Calibri"/>
                <w:color w:val="000000"/>
                <w:szCs w:val="24"/>
              </w:rPr>
            </w:pPr>
            <w:r w:rsidRPr="001B5FA3">
              <w:t>Sistem dapat mencari data dokumen yang tersimpan di database dan menampilkannya di halaman Dokumen</w:t>
            </w:r>
          </w:p>
        </w:tc>
      </w:tr>
      <w:tr w:rsidR="00A00F42" w:rsidRPr="00CC457E" w14:paraId="56667193" w14:textId="77777777" w:rsidTr="00522C73">
        <w:trPr>
          <w:trHeight w:val="57"/>
        </w:trPr>
        <w:tc>
          <w:tcPr>
            <w:tcW w:w="0" w:type="auto"/>
            <w:shd w:val="clear" w:color="auto" w:fill="auto"/>
            <w:hideMark/>
          </w:tcPr>
          <w:p w14:paraId="51B35015" w14:textId="77777777" w:rsidR="00A00F42" w:rsidRPr="00CC457E" w:rsidRDefault="00A00F42" w:rsidP="00522C73">
            <w:pPr>
              <w:spacing w:after="0" w:line="240" w:lineRule="auto"/>
              <w:jc w:val="center"/>
              <w:rPr>
                <w:rFonts w:ascii="Calibri" w:eastAsia="Times New Roman" w:hAnsi="Calibri" w:cs="Calibri"/>
                <w:color w:val="000000"/>
                <w:szCs w:val="24"/>
              </w:rPr>
            </w:pPr>
            <w:r w:rsidRPr="001B5FA3">
              <w:t>2</w:t>
            </w:r>
          </w:p>
        </w:tc>
        <w:tc>
          <w:tcPr>
            <w:tcW w:w="0" w:type="auto"/>
            <w:shd w:val="clear" w:color="auto" w:fill="auto"/>
            <w:hideMark/>
          </w:tcPr>
          <w:p w14:paraId="6714287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1B5FA3">
              <w:t>Acc Dokumen</w:t>
            </w:r>
          </w:p>
        </w:tc>
        <w:tc>
          <w:tcPr>
            <w:tcW w:w="0" w:type="auto"/>
            <w:shd w:val="clear" w:color="auto" w:fill="auto"/>
            <w:hideMark/>
          </w:tcPr>
          <w:p w14:paraId="0B625513" w14:textId="77777777" w:rsidR="00A00F42" w:rsidRPr="00CC457E" w:rsidRDefault="00A00F42" w:rsidP="00522C73">
            <w:pPr>
              <w:spacing w:after="0" w:line="240" w:lineRule="auto"/>
              <w:jc w:val="both"/>
              <w:rPr>
                <w:rFonts w:ascii="Calibri" w:eastAsia="Times New Roman" w:hAnsi="Calibri" w:cs="Calibri"/>
                <w:color w:val="000000"/>
                <w:szCs w:val="24"/>
              </w:rPr>
            </w:pPr>
            <w:r w:rsidRPr="001B5FA3">
              <w:t>Sistem dapat menyetujui dokumen</w:t>
            </w:r>
          </w:p>
        </w:tc>
      </w:tr>
    </w:tbl>
    <w:p w14:paraId="331FECAB" w14:textId="77777777" w:rsidR="00A00F42" w:rsidRDefault="00A00F42" w:rsidP="00A00F42">
      <w:pPr>
        <w:pBdr>
          <w:top w:val="nil"/>
          <w:left w:val="nil"/>
          <w:bottom w:val="nil"/>
          <w:right w:val="nil"/>
          <w:between w:val="nil"/>
        </w:pBdr>
        <w:rPr>
          <w:color w:val="000000"/>
        </w:rPr>
      </w:pPr>
    </w:p>
    <w:p w14:paraId="22FE8633" w14:textId="32C19418" w:rsidR="001F7DC4" w:rsidRPr="001F7DC4" w:rsidRDefault="001F7DC4" w:rsidP="001F7DC4">
      <w:pPr>
        <w:pStyle w:val="Heading3"/>
        <w:numPr>
          <w:ilvl w:val="0"/>
          <w:numId w:val="0"/>
        </w:numPr>
        <w:ind w:firstLine="720"/>
        <w:rPr>
          <w:sz w:val="26"/>
          <w:szCs w:val="26"/>
        </w:rPr>
      </w:pPr>
      <w:bookmarkStart w:id="85" w:name="_Toc528295278"/>
      <w:bookmarkStart w:id="86" w:name="_Toc528295552"/>
      <w:bookmarkStart w:id="87" w:name="_Toc528295735"/>
      <w:bookmarkStart w:id="88" w:name="_Toc528296786"/>
      <w:bookmarkStart w:id="89" w:name="_Toc531864958"/>
      <w:r>
        <w:rPr>
          <w:sz w:val="26"/>
          <w:szCs w:val="26"/>
        </w:rPr>
        <w:t>Kebutuhan Kepala Dinas</w:t>
      </w:r>
      <w:bookmarkEnd w:id="85"/>
      <w:bookmarkEnd w:id="86"/>
      <w:bookmarkEnd w:id="87"/>
      <w:bookmarkEnd w:id="88"/>
      <w:bookmarkEnd w:id="89"/>
    </w:p>
    <w:p w14:paraId="6AC734E9" w14:textId="2A694165" w:rsidR="00A00F42" w:rsidRDefault="00A00F42" w:rsidP="00A00F42">
      <w:pPr>
        <w:pBdr>
          <w:top w:val="nil"/>
          <w:left w:val="nil"/>
          <w:bottom w:val="nil"/>
          <w:right w:val="nil"/>
          <w:between w:val="nil"/>
        </w:pBdr>
        <w:ind w:left="720"/>
        <w:jc w:val="both"/>
        <w:rPr>
          <w:color w:val="000000"/>
        </w:rPr>
      </w:pPr>
      <w:r>
        <w:rPr>
          <w:color w:val="000000"/>
        </w:rPr>
        <w:t xml:space="preserve">Kebutuhan fungsional untuk aktor Kepala </w:t>
      </w:r>
      <w:proofErr w:type="gramStart"/>
      <w:r>
        <w:rPr>
          <w:color w:val="000000"/>
        </w:rPr>
        <w:t>Dinas</w:t>
      </w:r>
      <w:proofErr w:type="gramEnd"/>
      <w:r>
        <w:rPr>
          <w:color w:val="000000"/>
        </w:rPr>
        <w:t xml:space="preserve"> dapat diliat pada tabel berikut ini:</w:t>
      </w:r>
    </w:p>
    <w:p w14:paraId="7745B1D9" w14:textId="12E4C953" w:rsidR="00A00F42" w:rsidRPr="00AE2450" w:rsidRDefault="00A00F42" w:rsidP="00A00F42">
      <w:pPr>
        <w:pStyle w:val="Caption"/>
        <w:keepNext/>
        <w:ind w:left="1440" w:firstLine="720"/>
      </w:pPr>
      <w:bookmarkStart w:id="90" w:name="_Toc528268695"/>
      <w:bookmarkStart w:id="91" w:name="_Toc531865133"/>
      <w:r>
        <w:t xml:space="preserve">Tabel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Tabel \* ARABIC \s 1 </w:instrText>
      </w:r>
      <w:r>
        <w:rPr>
          <w:noProof/>
        </w:rPr>
        <w:fldChar w:fldCharType="separate"/>
      </w:r>
      <w:r w:rsidR="001D6D1D">
        <w:rPr>
          <w:noProof/>
        </w:rPr>
        <w:t>5</w:t>
      </w:r>
      <w:r>
        <w:rPr>
          <w:noProof/>
        </w:rPr>
        <w:fldChar w:fldCharType="end"/>
      </w:r>
      <w:r>
        <w:t xml:space="preserve"> Tabel Kebutuhan Fungsional Kepala Dinas</w:t>
      </w:r>
      <w:bookmarkEnd w:id="90"/>
      <w:bookmarkEnd w:id="91"/>
    </w:p>
    <w:tbl>
      <w:tblPr>
        <w:tblW w:w="0" w:type="auto"/>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1871"/>
        <w:gridCol w:w="4859"/>
      </w:tblGrid>
      <w:tr w:rsidR="00A00F42" w:rsidRPr="00CC457E" w14:paraId="1F4C52F3" w14:textId="77777777" w:rsidTr="00522C73">
        <w:trPr>
          <w:trHeight w:val="57"/>
        </w:trPr>
        <w:tc>
          <w:tcPr>
            <w:tcW w:w="0" w:type="auto"/>
            <w:shd w:val="clear" w:color="000000" w:fill="BFBFBF"/>
            <w:vAlign w:val="center"/>
            <w:hideMark/>
          </w:tcPr>
          <w:p w14:paraId="47C4BE8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o</w:t>
            </w:r>
          </w:p>
        </w:tc>
        <w:tc>
          <w:tcPr>
            <w:tcW w:w="0" w:type="auto"/>
            <w:shd w:val="clear" w:color="000000" w:fill="BFBFBF"/>
            <w:vAlign w:val="center"/>
            <w:hideMark/>
          </w:tcPr>
          <w:p w14:paraId="61CF16A4"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ama Fungsi</w:t>
            </w:r>
          </w:p>
        </w:tc>
        <w:tc>
          <w:tcPr>
            <w:tcW w:w="0" w:type="auto"/>
            <w:shd w:val="clear" w:color="000000" w:fill="BFBFBF"/>
            <w:vAlign w:val="center"/>
            <w:hideMark/>
          </w:tcPr>
          <w:p w14:paraId="60A46F3D" w14:textId="4F9752FD" w:rsidR="00A00F42" w:rsidRPr="00CC457E" w:rsidRDefault="005F22B4" w:rsidP="00522C73">
            <w:pPr>
              <w:spacing w:after="0" w:line="240" w:lineRule="auto"/>
              <w:jc w:val="center"/>
              <w:rPr>
                <w:rFonts w:ascii="Calibri" w:eastAsia="Times New Roman" w:hAnsi="Calibri" w:cs="Calibri"/>
                <w:color w:val="000000"/>
                <w:szCs w:val="24"/>
              </w:rPr>
            </w:pPr>
            <w:r>
              <w:rPr>
                <w:rFonts w:ascii="Calibri" w:eastAsia="Times New Roman" w:hAnsi="Calibri" w:cs="Calibri"/>
                <w:color w:val="000000"/>
                <w:szCs w:val="24"/>
              </w:rPr>
              <w:t>Deskripsi</w:t>
            </w:r>
          </w:p>
        </w:tc>
      </w:tr>
      <w:tr w:rsidR="00A00F42" w:rsidRPr="00CC457E" w14:paraId="2E8F4F4B" w14:textId="77777777" w:rsidTr="00522C73">
        <w:trPr>
          <w:trHeight w:val="57"/>
        </w:trPr>
        <w:tc>
          <w:tcPr>
            <w:tcW w:w="0" w:type="auto"/>
            <w:shd w:val="clear" w:color="auto" w:fill="auto"/>
            <w:hideMark/>
          </w:tcPr>
          <w:p w14:paraId="4E16FB4F"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1</w:t>
            </w:r>
          </w:p>
        </w:tc>
        <w:tc>
          <w:tcPr>
            <w:tcW w:w="0" w:type="auto"/>
            <w:shd w:val="clear" w:color="auto" w:fill="auto"/>
            <w:hideMark/>
          </w:tcPr>
          <w:p w14:paraId="62B3E707"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Cari Dokumen</w:t>
            </w:r>
          </w:p>
        </w:tc>
        <w:tc>
          <w:tcPr>
            <w:tcW w:w="0" w:type="auto"/>
            <w:shd w:val="clear" w:color="auto" w:fill="auto"/>
            <w:hideMark/>
          </w:tcPr>
          <w:p w14:paraId="2AB2F5E0" w14:textId="77777777" w:rsidR="00A00F42" w:rsidRPr="00CC457E" w:rsidRDefault="00A00F42" w:rsidP="00522C73">
            <w:pPr>
              <w:spacing w:after="0" w:line="240" w:lineRule="auto"/>
              <w:jc w:val="both"/>
              <w:rPr>
                <w:rFonts w:ascii="Calibri" w:eastAsia="Times New Roman" w:hAnsi="Calibri" w:cs="Calibri"/>
                <w:color w:val="000000"/>
                <w:szCs w:val="24"/>
              </w:rPr>
            </w:pPr>
            <w:r w:rsidRPr="00FE23DF">
              <w:t>Sistem dapat mencari data dokumen yang tersimpan di database dan menampilkannya di halaman Dokumen</w:t>
            </w:r>
          </w:p>
        </w:tc>
      </w:tr>
      <w:tr w:rsidR="00A00F42" w:rsidRPr="00CC457E" w14:paraId="23D10C2B" w14:textId="77777777" w:rsidTr="00522C73">
        <w:trPr>
          <w:trHeight w:val="57"/>
        </w:trPr>
        <w:tc>
          <w:tcPr>
            <w:tcW w:w="0" w:type="auto"/>
            <w:shd w:val="clear" w:color="auto" w:fill="auto"/>
            <w:hideMark/>
          </w:tcPr>
          <w:p w14:paraId="4AE1BD92"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2</w:t>
            </w:r>
          </w:p>
        </w:tc>
        <w:tc>
          <w:tcPr>
            <w:tcW w:w="0" w:type="auto"/>
            <w:shd w:val="clear" w:color="auto" w:fill="auto"/>
            <w:hideMark/>
          </w:tcPr>
          <w:p w14:paraId="51327543"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Acc Dokumen</w:t>
            </w:r>
          </w:p>
        </w:tc>
        <w:tc>
          <w:tcPr>
            <w:tcW w:w="0" w:type="auto"/>
            <w:shd w:val="clear" w:color="auto" w:fill="auto"/>
            <w:hideMark/>
          </w:tcPr>
          <w:p w14:paraId="17C96269" w14:textId="77777777" w:rsidR="00A00F42" w:rsidRPr="00CC457E" w:rsidRDefault="00A00F42" w:rsidP="00522C73">
            <w:pPr>
              <w:spacing w:after="0" w:line="240" w:lineRule="auto"/>
              <w:jc w:val="both"/>
              <w:rPr>
                <w:rFonts w:ascii="Calibri" w:eastAsia="Times New Roman" w:hAnsi="Calibri" w:cs="Calibri"/>
                <w:color w:val="000000"/>
                <w:szCs w:val="24"/>
              </w:rPr>
            </w:pPr>
            <w:r w:rsidRPr="00FE23DF">
              <w:t>Sistem dapat menyetujui dokumen</w:t>
            </w:r>
          </w:p>
        </w:tc>
      </w:tr>
      <w:tr w:rsidR="00A00F42" w:rsidRPr="00CC457E" w14:paraId="4598BD0D" w14:textId="77777777" w:rsidTr="00522C73">
        <w:trPr>
          <w:trHeight w:val="57"/>
        </w:trPr>
        <w:tc>
          <w:tcPr>
            <w:tcW w:w="0" w:type="auto"/>
            <w:shd w:val="clear" w:color="auto" w:fill="auto"/>
          </w:tcPr>
          <w:p w14:paraId="25CCA60A" w14:textId="77777777" w:rsidR="00A00F42" w:rsidRPr="001B5FA3" w:rsidRDefault="00A00F42" w:rsidP="00522C73">
            <w:pPr>
              <w:spacing w:after="0" w:line="240" w:lineRule="auto"/>
              <w:jc w:val="center"/>
            </w:pPr>
            <w:r w:rsidRPr="00FE23DF">
              <w:t>3</w:t>
            </w:r>
          </w:p>
        </w:tc>
        <w:tc>
          <w:tcPr>
            <w:tcW w:w="0" w:type="auto"/>
            <w:shd w:val="clear" w:color="auto" w:fill="auto"/>
          </w:tcPr>
          <w:p w14:paraId="370A8DFF" w14:textId="77777777" w:rsidR="00A00F42" w:rsidRPr="001B5FA3" w:rsidRDefault="00A00F42" w:rsidP="00522C73">
            <w:pPr>
              <w:spacing w:after="0" w:line="240" w:lineRule="auto"/>
              <w:jc w:val="center"/>
            </w:pPr>
            <w:r w:rsidRPr="00FE23DF">
              <w:t>Cetak Surat Permohonan</w:t>
            </w:r>
          </w:p>
        </w:tc>
        <w:tc>
          <w:tcPr>
            <w:tcW w:w="0" w:type="auto"/>
            <w:shd w:val="clear" w:color="auto" w:fill="auto"/>
          </w:tcPr>
          <w:p w14:paraId="2AF64A9A" w14:textId="77777777" w:rsidR="00A00F42" w:rsidRPr="001B5FA3" w:rsidRDefault="00A00F42" w:rsidP="00522C73">
            <w:pPr>
              <w:spacing w:after="0" w:line="240" w:lineRule="auto"/>
              <w:jc w:val="both"/>
            </w:pPr>
            <w:r w:rsidRPr="00FE23DF">
              <w:t>Sistem dapat menampilkan surat permohonan dengan tipe data pdf kepada browser</w:t>
            </w:r>
          </w:p>
        </w:tc>
      </w:tr>
    </w:tbl>
    <w:p w14:paraId="0F998407" w14:textId="77777777" w:rsidR="00A00F42" w:rsidRDefault="00A00F42" w:rsidP="00A00F42">
      <w:pPr>
        <w:pBdr>
          <w:top w:val="nil"/>
          <w:left w:val="nil"/>
          <w:bottom w:val="nil"/>
          <w:right w:val="nil"/>
          <w:between w:val="nil"/>
        </w:pBdr>
        <w:rPr>
          <w:color w:val="000000"/>
        </w:rPr>
      </w:pPr>
    </w:p>
    <w:p w14:paraId="2460C864" w14:textId="227F361C" w:rsidR="00043E17" w:rsidRPr="00043E17" w:rsidRDefault="00043E17" w:rsidP="00043E17">
      <w:pPr>
        <w:pStyle w:val="Heading3"/>
        <w:numPr>
          <w:ilvl w:val="0"/>
          <w:numId w:val="0"/>
        </w:numPr>
        <w:ind w:firstLine="720"/>
        <w:rPr>
          <w:sz w:val="26"/>
          <w:szCs w:val="26"/>
        </w:rPr>
      </w:pPr>
      <w:bookmarkStart w:id="92" w:name="_Toc528295279"/>
      <w:bookmarkStart w:id="93" w:name="_Toc528295553"/>
      <w:bookmarkStart w:id="94" w:name="_Toc528295736"/>
      <w:bookmarkStart w:id="95" w:name="_Toc528296787"/>
      <w:bookmarkStart w:id="96" w:name="_Toc531864959"/>
      <w:r>
        <w:rPr>
          <w:sz w:val="26"/>
          <w:szCs w:val="26"/>
        </w:rPr>
        <w:t>Kebutuhan Kepala Kecamatan</w:t>
      </w:r>
      <w:bookmarkEnd w:id="92"/>
      <w:bookmarkEnd w:id="93"/>
      <w:bookmarkEnd w:id="94"/>
      <w:bookmarkEnd w:id="95"/>
      <w:bookmarkEnd w:id="96"/>
    </w:p>
    <w:p w14:paraId="0F6AAE07" w14:textId="0C97533B" w:rsidR="00A00F42" w:rsidRDefault="00A00F42" w:rsidP="00A00F42">
      <w:pPr>
        <w:pBdr>
          <w:top w:val="nil"/>
          <w:left w:val="nil"/>
          <w:bottom w:val="nil"/>
          <w:right w:val="nil"/>
          <w:between w:val="nil"/>
        </w:pBdr>
        <w:ind w:left="720"/>
        <w:jc w:val="both"/>
        <w:rPr>
          <w:color w:val="000000"/>
        </w:rPr>
      </w:pPr>
      <w:r>
        <w:rPr>
          <w:color w:val="000000"/>
        </w:rPr>
        <w:t>Kebutuhan fungsional untuk aktor Kepala Kecamatan dapat diliat pada tabel berikut ini:</w:t>
      </w:r>
    </w:p>
    <w:p w14:paraId="0AA2FFD7" w14:textId="6DA3CF06" w:rsidR="00A00F42" w:rsidRPr="00AE2450" w:rsidRDefault="00A00F42" w:rsidP="00A00F42">
      <w:pPr>
        <w:pStyle w:val="Caption"/>
        <w:keepNext/>
        <w:ind w:left="1440" w:firstLine="720"/>
      </w:pPr>
      <w:bookmarkStart w:id="97" w:name="_Toc528268696"/>
      <w:bookmarkStart w:id="98" w:name="_Toc531865134"/>
      <w:r>
        <w:t xml:space="preserve">Tabel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Tabel \* ARABIC \s 1 </w:instrText>
      </w:r>
      <w:r>
        <w:rPr>
          <w:noProof/>
        </w:rPr>
        <w:fldChar w:fldCharType="separate"/>
      </w:r>
      <w:r w:rsidR="001D6D1D">
        <w:rPr>
          <w:noProof/>
        </w:rPr>
        <w:t>6</w:t>
      </w:r>
      <w:r>
        <w:rPr>
          <w:noProof/>
        </w:rPr>
        <w:fldChar w:fldCharType="end"/>
      </w:r>
      <w:r>
        <w:t xml:space="preserve"> Tabel Kebutuhan Fungsional Kepala Kecamatan</w:t>
      </w:r>
      <w:bookmarkEnd w:id="97"/>
      <w:bookmarkEnd w:id="98"/>
    </w:p>
    <w:tbl>
      <w:tblPr>
        <w:tblW w:w="0" w:type="auto"/>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1334"/>
        <w:gridCol w:w="5396"/>
      </w:tblGrid>
      <w:tr w:rsidR="00A00F42" w:rsidRPr="00CC457E" w14:paraId="7FC9611D" w14:textId="77777777" w:rsidTr="00522C73">
        <w:trPr>
          <w:trHeight w:val="57"/>
        </w:trPr>
        <w:tc>
          <w:tcPr>
            <w:tcW w:w="0" w:type="auto"/>
            <w:shd w:val="clear" w:color="000000" w:fill="BFBFBF"/>
            <w:vAlign w:val="center"/>
            <w:hideMark/>
          </w:tcPr>
          <w:p w14:paraId="2A3D7E8C"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o</w:t>
            </w:r>
          </w:p>
        </w:tc>
        <w:tc>
          <w:tcPr>
            <w:tcW w:w="0" w:type="auto"/>
            <w:shd w:val="clear" w:color="000000" w:fill="BFBFBF"/>
            <w:vAlign w:val="center"/>
            <w:hideMark/>
          </w:tcPr>
          <w:p w14:paraId="142C977B"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ama Fungsi</w:t>
            </w:r>
          </w:p>
        </w:tc>
        <w:tc>
          <w:tcPr>
            <w:tcW w:w="0" w:type="auto"/>
            <w:shd w:val="clear" w:color="000000" w:fill="BFBFBF"/>
            <w:vAlign w:val="center"/>
            <w:hideMark/>
          </w:tcPr>
          <w:p w14:paraId="0DBBFC43" w14:textId="6714255F" w:rsidR="00A00F42" w:rsidRPr="00CC457E" w:rsidRDefault="005F22B4" w:rsidP="00522C73">
            <w:pPr>
              <w:spacing w:after="0" w:line="240" w:lineRule="auto"/>
              <w:jc w:val="center"/>
              <w:rPr>
                <w:rFonts w:ascii="Calibri" w:eastAsia="Times New Roman" w:hAnsi="Calibri" w:cs="Calibri"/>
                <w:color w:val="000000"/>
                <w:szCs w:val="24"/>
              </w:rPr>
            </w:pPr>
            <w:r>
              <w:rPr>
                <w:rFonts w:ascii="Calibri" w:eastAsia="Times New Roman" w:hAnsi="Calibri" w:cs="Calibri"/>
                <w:color w:val="000000"/>
                <w:szCs w:val="24"/>
              </w:rPr>
              <w:t>Deskripsi</w:t>
            </w:r>
          </w:p>
        </w:tc>
      </w:tr>
      <w:tr w:rsidR="00A00F42" w:rsidRPr="00CC457E" w14:paraId="26AB96D9" w14:textId="77777777" w:rsidTr="00522C73">
        <w:trPr>
          <w:trHeight w:val="57"/>
        </w:trPr>
        <w:tc>
          <w:tcPr>
            <w:tcW w:w="0" w:type="auto"/>
            <w:shd w:val="clear" w:color="auto" w:fill="auto"/>
            <w:hideMark/>
          </w:tcPr>
          <w:p w14:paraId="6B9FA060"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1</w:t>
            </w:r>
          </w:p>
        </w:tc>
        <w:tc>
          <w:tcPr>
            <w:tcW w:w="0" w:type="auto"/>
            <w:shd w:val="clear" w:color="auto" w:fill="auto"/>
            <w:hideMark/>
          </w:tcPr>
          <w:p w14:paraId="65D8730A"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Cari Dokumen</w:t>
            </w:r>
          </w:p>
        </w:tc>
        <w:tc>
          <w:tcPr>
            <w:tcW w:w="0" w:type="auto"/>
            <w:shd w:val="clear" w:color="auto" w:fill="auto"/>
            <w:hideMark/>
          </w:tcPr>
          <w:p w14:paraId="3BC243B0" w14:textId="77777777" w:rsidR="00A00F42" w:rsidRPr="00CC457E" w:rsidRDefault="00A00F42" w:rsidP="00522C73">
            <w:pPr>
              <w:spacing w:after="0" w:line="240" w:lineRule="auto"/>
              <w:jc w:val="both"/>
              <w:rPr>
                <w:rFonts w:ascii="Calibri" w:eastAsia="Times New Roman" w:hAnsi="Calibri" w:cs="Calibri"/>
                <w:color w:val="000000"/>
                <w:szCs w:val="24"/>
              </w:rPr>
            </w:pPr>
            <w:r w:rsidRPr="00FE23DF">
              <w:t>Sistem dapat mencari data dokumen yang tersimpan di database dan menampilkannya di halaman Dokumen</w:t>
            </w:r>
          </w:p>
        </w:tc>
      </w:tr>
      <w:tr w:rsidR="00A00F42" w:rsidRPr="00CC457E" w14:paraId="76E9B70C" w14:textId="77777777" w:rsidTr="00522C73">
        <w:trPr>
          <w:trHeight w:val="57"/>
        </w:trPr>
        <w:tc>
          <w:tcPr>
            <w:tcW w:w="0" w:type="auto"/>
            <w:shd w:val="clear" w:color="auto" w:fill="auto"/>
            <w:hideMark/>
          </w:tcPr>
          <w:p w14:paraId="1FC6C97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2</w:t>
            </w:r>
          </w:p>
        </w:tc>
        <w:tc>
          <w:tcPr>
            <w:tcW w:w="0" w:type="auto"/>
            <w:shd w:val="clear" w:color="auto" w:fill="auto"/>
            <w:hideMark/>
          </w:tcPr>
          <w:p w14:paraId="282CA544"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Acc Dokumen</w:t>
            </w:r>
          </w:p>
        </w:tc>
        <w:tc>
          <w:tcPr>
            <w:tcW w:w="0" w:type="auto"/>
            <w:shd w:val="clear" w:color="auto" w:fill="auto"/>
            <w:hideMark/>
          </w:tcPr>
          <w:p w14:paraId="53CCE7E9" w14:textId="77777777" w:rsidR="00A00F42" w:rsidRPr="00CC457E" w:rsidRDefault="00A00F42" w:rsidP="00522C73">
            <w:pPr>
              <w:spacing w:after="0" w:line="240" w:lineRule="auto"/>
              <w:jc w:val="both"/>
              <w:rPr>
                <w:rFonts w:ascii="Calibri" w:eastAsia="Times New Roman" w:hAnsi="Calibri" w:cs="Calibri"/>
                <w:color w:val="000000"/>
                <w:szCs w:val="24"/>
              </w:rPr>
            </w:pPr>
            <w:r w:rsidRPr="00FE23DF">
              <w:t>Sistem dapat menyetujui dokumen</w:t>
            </w:r>
          </w:p>
        </w:tc>
      </w:tr>
    </w:tbl>
    <w:p w14:paraId="7F204CA7" w14:textId="77777777" w:rsidR="00A00F42" w:rsidRDefault="00A00F42" w:rsidP="00A00F42">
      <w:pPr>
        <w:pBdr>
          <w:top w:val="nil"/>
          <w:left w:val="nil"/>
          <w:bottom w:val="nil"/>
          <w:right w:val="nil"/>
          <w:between w:val="nil"/>
        </w:pBdr>
        <w:rPr>
          <w:color w:val="000000"/>
        </w:rPr>
      </w:pPr>
    </w:p>
    <w:p w14:paraId="333A7ABE" w14:textId="373CE03B" w:rsidR="001C5142" w:rsidRPr="001C5142" w:rsidRDefault="001C5142" w:rsidP="001C5142">
      <w:pPr>
        <w:pStyle w:val="Heading3"/>
        <w:numPr>
          <w:ilvl w:val="0"/>
          <w:numId w:val="0"/>
        </w:numPr>
        <w:ind w:firstLine="720"/>
        <w:rPr>
          <w:sz w:val="26"/>
          <w:szCs w:val="26"/>
        </w:rPr>
      </w:pPr>
      <w:bookmarkStart w:id="99" w:name="_Toc528295280"/>
      <w:bookmarkStart w:id="100" w:name="_Toc528295554"/>
      <w:bookmarkStart w:id="101" w:name="_Toc528295737"/>
      <w:bookmarkStart w:id="102" w:name="_Toc528296788"/>
      <w:bookmarkStart w:id="103" w:name="_Toc531864960"/>
      <w:r>
        <w:rPr>
          <w:sz w:val="26"/>
          <w:szCs w:val="26"/>
        </w:rPr>
        <w:lastRenderedPageBreak/>
        <w:t>Kebutuhan Admin kecamatan</w:t>
      </w:r>
      <w:bookmarkEnd w:id="99"/>
      <w:bookmarkEnd w:id="100"/>
      <w:bookmarkEnd w:id="101"/>
      <w:bookmarkEnd w:id="102"/>
      <w:bookmarkEnd w:id="103"/>
    </w:p>
    <w:p w14:paraId="1529A845" w14:textId="6CC095AA" w:rsidR="00A00F42" w:rsidRDefault="00A00F42" w:rsidP="00A00F42">
      <w:pPr>
        <w:pBdr>
          <w:top w:val="nil"/>
          <w:left w:val="nil"/>
          <w:bottom w:val="nil"/>
          <w:right w:val="nil"/>
          <w:between w:val="nil"/>
        </w:pBdr>
        <w:ind w:left="720"/>
        <w:jc w:val="both"/>
        <w:rPr>
          <w:color w:val="000000"/>
        </w:rPr>
      </w:pPr>
      <w:r>
        <w:rPr>
          <w:color w:val="000000"/>
        </w:rPr>
        <w:t>Kebutuhan fungsional untuk aktor Admin kecamatan dapat diliat pada tabel berikut ini:</w:t>
      </w:r>
    </w:p>
    <w:p w14:paraId="7A290D72" w14:textId="7DA8AF3B" w:rsidR="00A00F42" w:rsidRPr="00AE2450" w:rsidRDefault="00A00F42" w:rsidP="00A00F42">
      <w:pPr>
        <w:pStyle w:val="Caption"/>
        <w:keepNext/>
        <w:ind w:left="1440" w:firstLine="720"/>
      </w:pPr>
      <w:bookmarkStart w:id="104" w:name="_Toc528268697"/>
      <w:bookmarkStart w:id="105" w:name="_Toc531865135"/>
      <w:r>
        <w:t xml:space="preserve">Tabel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Tabel \* ARABIC \s 1 </w:instrText>
      </w:r>
      <w:r>
        <w:rPr>
          <w:noProof/>
        </w:rPr>
        <w:fldChar w:fldCharType="separate"/>
      </w:r>
      <w:r w:rsidR="001D6D1D">
        <w:rPr>
          <w:noProof/>
        </w:rPr>
        <w:t>7</w:t>
      </w:r>
      <w:r>
        <w:rPr>
          <w:noProof/>
        </w:rPr>
        <w:fldChar w:fldCharType="end"/>
      </w:r>
      <w:r>
        <w:t xml:space="preserve"> Tabel Kebutuhan Fungsional Admin Kecamatan</w:t>
      </w:r>
      <w:bookmarkEnd w:id="104"/>
      <w:bookmarkEnd w:id="105"/>
    </w:p>
    <w:tbl>
      <w:tblPr>
        <w:tblW w:w="0" w:type="auto"/>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1574"/>
        <w:gridCol w:w="5156"/>
      </w:tblGrid>
      <w:tr w:rsidR="00A00F42" w:rsidRPr="00CC457E" w14:paraId="1B05FDDF" w14:textId="77777777" w:rsidTr="00522C73">
        <w:trPr>
          <w:trHeight w:val="57"/>
        </w:trPr>
        <w:tc>
          <w:tcPr>
            <w:tcW w:w="0" w:type="auto"/>
            <w:shd w:val="clear" w:color="000000" w:fill="BFBFBF"/>
            <w:vAlign w:val="center"/>
            <w:hideMark/>
          </w:tcPr>
          <w:p w14:paraId="13F5B8F7"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o</w:t>
            </w:r>
          </w:p>
        </w:tc>
        <w:tc>
          <w:tcPr>
            <w:tcW w:w="0" w:type="auto"/>
            <w:shd w:val="clear" w:color="000000" w:fill="BFBFBF"/>
            <w:vAlign w:val="center"/>
            <w:hideMark/>
          </w:tcPr>
          <w:p w14:paraId="54C59A98"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ama Fungsi</w:t>
            </w:r>
          </w:p>
        </w:tc>
        <w:tc>
          <w:tcPr>
            <w:tcW w:w="0" w:type="auto"/>
            <w:shd w:val="clear" w:color="000000" w:fill="BFBFBF"/>
            <w:vAlign w:val="center"/>
            <w:hideMark/>
          </w:tcPr>
          <w:p w14:paraId="3BC8A245" w14:textId="64963F80" w:rsidR="00A00F42" w:rsidRPr="00CC457E" w:rsidRDefault="005F22B4" w:rsidP="00522C73">
            <w:pPr>
              <w:spacing w:after="0" w:line="240" w:lineRule="auto"/>
              <w:jc w:val="center"/>
              <w:rPr>
                <w:rFonts w:ascii="Calibri" w:eastAsia="Times New Roman" w:hAnsi="Calibri" w:cs="Calibri"/>
                <w:color w:val="000000"/>
                <w:szCs w:val="24"/>
              </w:rPr>
            </w:pPr>
            <w:r>
              <w:rPr>
                <w:rFonts w:ascii="Calibri" w:eastAsia="Times New Roman" w:hAnsi="Calibri" w:cs="Calibri"/>
                <w:color w:val="000000"/>
                <w:szCs w:val="24"/>
              </w:rPr>
              <w:t>Deskripsi</w:t>
            </w:r>
          </w:p>
        </w:tc>
      </w:tr>
      <w:tr w:rsidR="00A00F42" w:rsidRPr="00CC457E" w14:paraId="2E542BE6" w14:textId="77777777" w:rsidTr="00522C73">
        <w:trPr>
          <w:trHeight w:val="57"/>
        </w:trPr>
        <w:tc>
          <w:tcPr>
            <w:tcW w:w="0" w:type="auto"/>
            <w:shd w:val="clear" w:color="auto" w:fill="auto"/>
            <w:hideMark/>
          </w:tcPr>
          <w:p w14:paraId="4FE90E75"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1</w:t>
            </w:r>
          </w:p>
        </w:tc>
        <w:tc>
          <w:tcPr>
            <w:tcW w:w="0" w:type="auto"/>
            <w:shd w:val="clear" w:color="auto" w:fill="auto"/>
            <w:hideMark/>
          </w:tcPr>
          <w:p w14:paraId="3ADC6C0E"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Cari Dokumen</w:t>
            </w:r>
          </w:p>
        </w:tc>
        <w:tc>
          <w:tcPr>
            <w:tcW w:w="0" w:type="auto"/>
            <w:shd w:val="clear" w:color="auto" w:fill="auto"/>
            <w:hideMark/>
          </w:tcPr>
          <w:p w14:paraId="352A2EDA" w14:textId="77777777" w:rsidR="00A00F42" w:rsidRPr="00CC457E" w:rsidRDefault="00A00F42" w:rsidP="00522C73">
            <w:pPr>
              <w:spacing w:after="0" w:line="240" w:lineRule="auto"/>
              <w:jc w:val="both"/>
              <w:rPr>
                <w:rFonts w:ascii="Calibri" w:eastAsia="Times New Roman" w:hAnsi="Calibri" w:cs="Calibri"/>
                <w:color w:val="000000"/>
                <w:szCs w:val="24"/>
              </w:rPr>
            </w:pPr>
            <w:r w:rsidRPr="00FE23DF">
              <w:t>Sistem dapat mencari data dokumen yang tersimpan di database dan menampilkannya di halaman Dokumen</w:t>
            </w:r>
          </w:p>
        </w:tc>
      </w:tr>
      <w:tr w:rsidR="00A00F42" w:rsidRPr="00CC457E" w14:paraId="59920F61" w14:textId="77777777" w:rsidTr="00522C73">
        <w:trPr>
          <w:trHeight w:val="57"/>
        </w:trPr>
        <w:tc>
          <w:tcPr>
            <w:tcW w:w="0" w:type="auto"/>
            <w:shd w:val="clear" w:color="auto" w:fill="auto"/>
            <w:hideMark/>
          </w:tcPr>
          <w:p w14:paraId="6E24F410"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2</w:t>
            </w:r>
          </w:p>
        </w:tc>
        <w:tc>
          <w:tcPr>
            <w:tcW w:w="0" w:type="auto"/>
            <w:shd w:val="clear" w:color="auto" w:fill="auto"/>
            <w:hideMark/>
          </w:tcPr>
          <w:p w14:paraId="1AB3FE07" w14:textId="77777777" w:rsidR="00A00F42" w:rsidRPr="00CC457E" w:rsidRDefault="00A00F42" w:rsidP="00522C73">
            <w:pPr>
              <w:spacing w:after="0" w:line="240" w:lineRule="auto"/>
              <w:jc w:val="center"/>
              <w:rPr>
                <w:rFonts w:ascii="Calibri" w:eastAsia="Times New Roman" w:hAnsi="Calibri" w:cs="Calibri"/>
                <w:color w:val="000000"/>
                <w:szCs w:val="24"/>
              </w:rPr>
            </w:pPr>
            <w:r w:rsidRPr="00FE23DF">
              <w:t>Acc Dokumen</w:t>
            </w:r>
          </w:p>
        </w:tc>
        <w:tc>
          <w:tcPr>
            <w:tcW w:w="0" w:type="auto"/>
            <w:shd w:val="clear" w:color="auto" w:fill="auto"/>
            <w:hideMark/>
          </w:tcPr>
          <w:p w14:paraId="062521E5" w14:textId="77777777" w:rsidR="00A00F42" w:rsidRPr="00CC457E" w:rsidRDefault="00A00F42" w:rsidP="00522C73">
            <w:pPr>
              <w:spacing w:after="0" w:line="240" w:lineRule="auto"/>
              <w:jc w:val="both"/>
              <w:rPr>
                <w:rFonts w:ascii="Calibri" w:eastAsia="Times New Roman" w:hAnsi="Calibri" w:cs="Calibri"/>
                <w:color w:val="000000"/>
                <w:szCs w:val="24"/>
              </w:rPr>
            </w:pPr>
            <w:r w:rsidRPr="00FE23DF">
              <w:t>Sistem dapat menyetujui dokumen</w:t>
            </w:r>
          </w:p>
        </w:tc>
      </w:tr>
      <w:tr w:rsidR="00A00F42" w:rsidRPr="00CC457E" w14:paraId="4F0D6CD4" w14:textId="77777777" w:rsidTr="00522C73">
        <w:trPr>
          <w:trHeight w:val="57"/>
        </w:trPr>
        <w:tc>
          <w:tcPr>
            <w:tcW w:w="0" w:type="auto"/>
            <w:shd w:val="clear" w:color="auto" w:fill="auto"/>
          </w:tcPr>
          <w:p w14:paraId="5364D720" w14:textId="77777777" w:rsidR="00A00F42" w:rsidRPr="001B5FA3" w:rsidRDefault="00A00F42" w:rsidP="00522C73">
            <w:pPr>
              <w:spacing w:after="0" w:line="240" w:lineRule="auto"/>
              <w:jc w:val="center"/>
            </w:pPr>
            <w:r w:rsidRPr="00FE23DF">
              <w:t>3</w:t>
            </w:r>
          </w:p>
        </w:tc>
        <w:tc>
          <w:tcPr>
            <w:tcW w:w="0" w:type="auto"/>
            <w:shd w:val="clear" w:color="auto" w:fill="auto"/>
          </w:tcPr>
          <w:p w14:paraId="5E9DCD20" w14:textId="77777777" w:rsidR="00A00F42" w:rsidRPr="001B5FA3" w:rsidRDefault="00A00F42" w:rsidP="00522C73">
            <w:pPr>
              <w:spacing w:after="0" w:line="240" w:lineRule="auto"/>
              <w:jc w:val="center"/>
            </w:pPr>
            <w:r w:rsidRPr="00FE23DF">
              <w:t xml:space="preserve">Cetak Surat </w:t>
            </w:r>
            <w:r>
              <w:t>Perizinan</w:t>
            </w:r>
          </w:p>
        </w:tc>
        <w:tc>
          <w:tcPr>
            <w:tcW w:w="0" w:type="auto"/>
            <w:shd w:val="clear" w:color="auto" w:fill="auto"/>
          </w:tcPr>
          <w:p w14:paraId="66D3310B" w14:textId="77777777" w:rsidR="00A00F42" w:rsidRPr="001B5FA3" w:rsidRDefault="00A00F42" w:rsidP="00522C73">
            <w:pPr>
              <w:spacing w:after="0" w:line="240" w:lineRule="auto"/>
              <w:jc w:val="both"/>
            </w:pPr>
            <w:r w:rsidRPr="00FE23DF">
              <w:t xml:space="preserve">Sistem dapat menampilkan surat </w:t>
            </w:r>
            <w:r>
              <w:t>perizinan</w:t>
            </w:r>
            <w:r w:rsidRPr="00FE23DF">
              <w:t xml:space="preserve"> dengan tipe data pdf kepada browser</w:t>
            </w:r>
          </w:p>
        </w:tc>
      </w:tr>
    </w:tbl>
    <w:p w14:paraId="5114E831" w14:textId="77777777" w:rsidR="00A00F42" w:rsidRDefault="00A00F42" w:rsidP="00A00F42">
      <w:pPr>
        <w:pBdr>
          <w:top w:val="nil"/>
          <w:left w:val="nil"/>
          <w:bottom w:val="nil"/>
          <w:right w:val="nil"/>
          <w:between w:val="nil"/>
        </w:pBdr>
        <w:rPr>
          <w:color w:val="000000"/>
        </w:rPr>
      </w:pPr>
    </w:p>
    <w:p w14:paraId="2A1C7E36" w14:textId="77777777" w:rsidR="00A00F42" w:rsidRDefault="00A00F42" w:rsidP="00A00F42">
      <w:pPr>
        <w:pStyle w:val="Heading3"/>
        <w:ind w:left="1080" w:hanging="720"/>
        <w:rPr>
          <w:sz w:val="26"/>
          <w:szCs w:val="26"/>
        </w:rPr>
      </w:pPr>
      <w:bookmarkStart w:id="106" w:name="_Toc528268617"/>
      <w:bookmarkStart w:id="107" w:name="_Toc531864961"/>
      <w:r>
        <w:rPr>
          <w:sz w:val="26"/>
          <w:szCs w:val="26"/>
        </w:rPr>
        <w:t>Kebutuhan Non-Fungsional</w:t>
      </w:r>
      <w:bookmarkEnd w:id="106"/>
      <w:bookmarkEnd w:id="107"/>
    </w:p>
    <w:p w14:paraId="2222B25D" w14:textId="77777777" w:rsidR="00A00F42" w:rsidRPr="00AE2450" w:rsidRDefault="00A00F42" w:rsidP="00A00F42">
      <w:pPr>
        <w:ind w:left="720" w:firstLine="720"/>
        <w:jc w:val="both"/>
      </w:pPr>
      <w:r w:rsidRPr="00AE2450">
        <w:t>Kebutuhan non-fungsional merupakan kebutuhan pendukung yang berfungsi dalam membatasi fungsi pada suatu sistem. Adapun kebutuhan non-fungsio</w:t>
      </w:r>
      <w:r>
        <w:t>nal dapat dilihat pada tabel</w:t>
      </w:r>
      <w:r w:rsidRPr="00AE2450">
        <w:t xml:space="preserve"> sebagai berikut:</w:t>
      </w:r>
    </w:p>
    <w:p w14:paraId="28215DF9" w14:textId="4D5EF5F5" w:rsidR="00A00F42" w:rsidRPr="00AE2450" w:rsidRDefault="00A00F42" w:rsidP="00A00F42">
      <w:pPr>
        <w:pStyle w:val="Caption"/>
        <w:keepNext/>
        <w:ind w:left="1440" w:firstLine="720"/>
      </w:pPr>
      <w:bookmarkStart w:id="108" w:name="_Toc528268698"/>
      <w:bookmarkStart w:id="109" w:name="_Toc531865136"/>
      <w:r>
        <w:t xml:space="preserve">Tabel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Tabel \* ARABIC \s 1 </w:instrText>
      </w:r>
      <w:r>
        <w:rPr>
          <w:noProof/>
        </w:rPr>
        <w:fldChar w:fldCharType="separate"/>
      </w:r>
      <w:r w:rsidR="001D6D1D">
        <w:rPr>
          <w:noProof/>
        </w:rPr>
        <w:t>8</w:t>
      </w:r>
      <w:r>
        <w:rPr>
          <w:noProof/>
        </w:rPr>
        <w:fldChar w:fldCharType="end"/>
      </w:r>
      <w:r>
        <w:t xml:space="preserve"> Tabel Kebutuhan Non-Fungsional</w:t>
      </w:r>
      <w:bookmarkEnd w:id="108"/>
      <w:bookmarkEnd w:id="109"/>
    </w:p>
    <w:tbl>
      <w:tblPr>
        <w:tblW w:w="0" w:type="auto"/>
        <w:tblInd w:w="6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1451"/>
        <w:gridCol w:w="5279"/>
      </w:tblGrid>
      <w:tr w:rsidR="00A00F42" w:rsidRPr="00CC457E" w14:paraId="2195F2C3" w14:textId="77777777" w:rsidTr="00522C73">
        <w:trPr>
          <w:trHeight w:val="57"/>
        </w:trPr>
        <w:tc>
          <w:tcPr>
            <w:tcW w:w="0" w:type="auto"/>
            <w:shd w:val="clear" w:color="000000" w:fill="BFBFBF"/>
            <w:vAlign w:val="center"/>
            <w:hideMark/>
          </w:tcPr>
          <w:p w14:paraId="231ED82D"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o</w:t>
            </w:r>
          </w:p>
        </w:tc>
        <w:tc>
          <w:tcPr>
            <w:tcW w:w="0" w:type="auto"/>
            <w:shd w:val="clear" w:color="000000" w:fill="BFBFBF"/>
            <w:vAlign w:val="center"/>
            <w:hideMark/>
          </w:tcPr>
          <w:p w14:paraId="7157EB18" w14:textId="77777777" w:rsidR="00A00F42" w:rsidRPr="00CC457E" w:rsidRDefault="00A00F42" w:rsidP="00522C73">
            <w:pPr>
              <w:spacing w:after="0" w:line="240" w:lineRule="auto"/>
              <w:jc w:val="center"/>
              <w:rPr>
                <w:rFonts w:ascii="Calibri" w:eastAsia="Times New Roman" w:hAnsi="Calibri" w:cs="Calibri"/>
                <w:color w:val="000000"/>
                <w:szCs w:val="24"/>
              </w:rPr>
            </w:pPr>
            <w:r w:rsidRPr="00CC457E">
              <w:rPr>
                <w:rFonts w:ascii="Calibri" w:eastAsia="Times New Roman" w:hAnsi="Calibri" w:cs="Calibri"/>
                <w:color w:val="000000"/>
                <w:szCs w:val="24"/>
              </w:rPr>
              <w:t>Nama Fungsi</w:t>
            </w:r>
          </w:p>
        </w:tc>
        <w:tc>
          <w:tcPr>
            <w:tcW w:w="0" w:type="auto"/>
            <w:shd w:val="clear" w:color="000000" w:fill="BFBFBF"/>
            <w:vAlign w:val="center"/>
            <w:hideMark/>
          </w:tcPr>
          <w:p w14:paraId="54E2F320" w14:textId="214CD8EA" w:rsidR="00A00F42" w:rsidRPr="00CC457E" w:rsidRDefault="005F22B4" w:rsidP="00522C73">
            <w:pPr>
              <w:spacing w:after="0" w:line="240" w:lineRule="auto"/>
              <w:jc w:val="center"/>
              <w:rPr>
                <w:rFonts w:ascii="Calibri" w:eastAsia="Times New Roman" w:hAnsi="Calibri" w:cs="Calibri"/>
                <w:color w:val="000000"/>
                <w:szCs w:val="24"/>
              </w:rPr>
            </w:pPr>
            <w:r>
              <w:rPr>
                <w:rFonts w:ascii="Calibri" w:eastAsia="Times New Roman" w:hAnsi="Calibri" w:cs="Calibri"/>
                <w:color w:val="000000"/>
                <w:szCs w:val="24"/>
              </w:rPr>
              <w:t>Deskripsi</w:t>
            </w:r>
          </w:p>
        </w:tc>
      </w:tr>
      <w:tr w:rsidR="00A00F42" w:rsidRPr="00CC457E" w14:paraId="7D04E7D8" w14:textId="77777777" w:rsidTr="00522C73">
        <w:trPr>
          <w:trHeight w:val="57"/>
        </w:trPr>
        <w:tc>
          <w:tcPr>
            <w:tcW w:w="0" w:type="auto"/>
            <w:shd w:val="clear" w:color="auto" w:fill="auto"/>
            <w:hideMark/>
          </w:tcPr>
          <w:p w14:paraId="108ED80B" w14:textId="77777777" w:rsidR="00A00F42" w:rsidRPr="00CC457E" w:rsidRDefault="00A00F42" w:rsidP="00522C73">
            <w:pPr>
              <w:spacing w:after="0" w:line="240" w:lineRule="auto"/>
              <w:jc w:val="center"/>
              <w:rPr>
                <w:rFonts w:ascii="Calibri" w:eastAsia="Times New Roman" w:hAnsi="Calibri" w:cs="Calibri"/>
                <w:color w:val="000000"/>
                <w:szCs w:val="24"/>
              </w:rPr>
            </w:pPr>
            <w:r w:rsidRPr="00916F6F">
              <w:t>1</w:t>
            </w:r>
          </w:p>
        </w:tc>
        <w:tc>
          <w:tcPr>
            <w:tcW w:w="0" w:type="auto"/>
            <w:shd w:val="clear" w:color="auto" w:fill="auto"/>
            <w:hideMark/>
          </w:tcPr>
          <w:p w14:paraId="5302D01F" w14:textId="77777777" w:rsidR="00A00F42" w:rsidRPr="00CC457E" w:rsidRDefault="00A00F42" w:rsidP="00522C73">
            <w:pPr>
              <w:spacing w:after="0" w:line="240" w:lineRule="auto"/>
              <w:jc w:val="center"/>
              <w:rPr>
                <w:rFonts w:ascii="Calibri" w:eastAsia="Times New Roman" w:hAnsi="Calibri" w:cs="Calibri"/>
                <w:color w:val="000000"/>
                <w:szCs w:val="24"/>
              </w:rPr>
            </w:pPr>
            <w:r w:rsidRPr="00916F6F">
              <w:t>Skalabilitas</w:t>
            </w:r>
          </w:p>
        </w:tc>
        <w:tc>
          <w:tcPr>
            <w:tcW w:w="0" w:type="auto"/>
            <w:shd w:val="clear" w:color="auto" w:fill="auto"/>
            <w:hideMark/>
          </w:tcPr>
          <w:p w14:paraId="2DF722F5" w14:textId="2ADDE97E" w:rsidR="00A00F42" w:rsidRPr="00CC457E" w:rsidRDefault="0000236C" w:rsidP="0000236C">
            <w:pPr>
              <w:spacing w:after="0" w:line="240" w:lineRule="auto"/>
              <w:jc w:val="both"/>
              <w:rPr>
                <w:rFonts w:ascii="Calibri" w:eastAsia="Times New Roman" w:hAnsi="Calibri" w:cs="Calibri"/>
                <w:color w:val="000000"/>
                <w:szCs w:val="24"/>
              </w:rPr>
            </w:pPr>
            <w:r>
              <w:t xml:space="preserve">Sistem dapat menangani minimal 500 </w:t>
            </w:r>
            <w:r w:rsidRPr="0000236C">
              <w:rPr>
                <w:i/>
              </w:rPr>
              <w:t>request</w:t>
            </w:r>
            <w:r>
              <w:t xml:space="preserve"> secara </w:t>
            </w:r>
            <w:r w:rsidR="00A00F42" w:rsidRPr="00916F6F">
              <w:t>bersamaan</w:t>
            </w:r>
          </w:p>
        </w:tc>
      </w:tr>
      <w:tr w:rsidR="00A00F42" w:rsidRPr="00CC457E" w14:paraId="06401E11" w14:textId="77777777" w:rsidTr="00522C73">
        <w:trPr>
          <w:trHeight w:val="57"/>
        </w:trPr>
        <w:tc>
          <w:tcPr>
            <w:tcW w:w="0" w:type="auto"/>
            <w:shd w:val="clear" w:color="auto" w:fill="auto"/>
            <w:hideMark/>
          </w:tcPr>
          <w:p w14:paraId="403F3750" w14:textId="77777777" w:rsidR="00A00F42" w:rsidRPr="00CC457E" w:rsidRDefault="00A00F42" w:rsidP="00522C73">
            <w:pPr>
              <w:spacing w:after="0" w:line="240" w:lineRule="auto"/>
              <w:jc w:val="center"/>
              <w:rPr>
                <w:rFonts w:ascii="Calibri" w:eastAsia="Times New Roman" w:hAnsi="Calibri" w:cs="Calibri"/>
                <w:color w:val="000000"/>
                <w:szCs w:val="24"/>
              </w:rPr>
            </w:pPr>
            <w:r w:rsidRPr="00916F6F">
              <w:t>2</w:t>
            </w:r>
          </w:p>
        </w:tc>
        <w:tc>
          <w:tcPr>
            <w:tcW w:w="0" w:type="auto"/>
            <w:shd w:val="clear" w:color="auto" w:fill="auto"/>
            <w:hideMark/>
          </w:tcPr>
          <w:p w14:paraId="5439DCFD" w14:textId="3A74BFF1" w:rsidR="00A00F42" w:rsidRPr="00CC457E" w:rsidRDefault="00ED4451" w:rsidP="00522C73">
            <w:pPr>
              <w:spacing w:after="0" w:line="240" w:lineRule="auto"/>
              <w:jc w:val="center"/>
              <w:rPr>
                <w:rFonts w:ascii="Calibri" w:eastAsia="Times New Roman" w:hAnsi="Calibri" w:cs="Calibri"/>
                <w:color w:val="000000"/>
                <w:szCs w:val="24"/>
              </w:rPr>
            </w:pPr>
            <w:r>
              <w:t>Avai</w:t>
            </w:r>
            <w:r w:rsidR="0000236C">
              <w:t>la</w:t>
            </w:r>
            <w:r>
              <w:t>bilitas</w:t>
            </w:r>
          </w:p>
        </w:tc>
        <w:tc>
          <w:tcPr>
            <w:tcW w:w="0" w:type="auto"/>
            <w:shd w:val="clear" w:color="auto" w:fill="auto"/>
            <w:hideMark/>
          </w:tcPr>
          <w:p w14:paraId="4ADFC973" w14:textId="77777777" w:rsidR="00A00F42" w:rsidRPr="00CC457E" w:rsidRDefault="00A00F42" w:rsidP="00522C73">
            <w:pPr>
              <w:spacing w:after="0" w:line="240" w:lineRule="auto"/>
              <w:jc w:val="both"/>
              <w:rPr>
                <w:rFonts w:ascii="Calibri" w:eastAsia="Times New Roman" w:hAnsi="Calibri" w:cs="Calibri"/>
                <w:color w:val="000000"/>
                <w:szCs w:val="24"/>
              </w:rPr>
            </w:pPr>
            <w:r w:rsidRPr="00916F6F">
              <w:t>Sistem dapat tersedia sesuai dengan jam kerja pegawai</w:t>
            </w:r>
          </w:p>
        </w:tc>
      </w:tr>
    </w:tbl>
    <w:p w14:paraId="7204A70C" w14:textId="781923A7" w:rsidR="00A00F42" w:rsidRDefault="00A00F42" w:rsidP="00A00F42"/>
    <w:p w14:paraId="6E7E10FF" w14:textId="77777777" w:rsidR="00A00F42" w:rsidRPr="005C10CF" w:rsidRDefault="00A00F42" w:rsidP="00A00F42">
      <w:pPr>
        <w:pStyle w:val="Heading3"/>
        <w:numPr>
          <w:ilvl w:val="0"/>
          <w:numId w:val="0"/>
        </w:numPr>
        <w:ind w:left="810"/>
        <w:rPr>
          <w:sz w:val="26"/>
          <w:szCs w:val="26"/>
        </w:rPr>
      </w:pPr>
      <w:bookmarkStart w:id="110" w:name="_Toc528268618"/>
      <w:bookmarkStart w:id="111" w:name="_Toc528295282"/>
      <w:bookmarkStart w:id="112" w:name="_Toc528295556"/>
      <w:bookmarkStart w:id="113" w:name="_Toc528295739"/>
      <w:bookmarkStart w:id="114" w:name="_Toc528296790"/>
      <w:bookmarkStart w:id="115" w:name="_Toc531864962"/>
      <w:r w:rsidRPr="007A11EA">
        <w:rPr>
          <w:sz w:val="26"/>
          <w:szCs w:val="26"/>
        </w:rPr>
        <w:t>Kebutuhan Perangkat keras</w:t>
      </w:r>
      <w:bookmarkEnd w:id="110"/>
      <w:bookmarkEnd w:id="111"/>
      <w:bookmarkEnd w:id="112"/>
      <w:bookmarkEnd w:id="113"/>
      <w:bookmarkEnd w:id="114"/>
      <w:bookmarkEnd w:id="115"/>
    </w:p>
    <w:p w14:paraId="755EF108" w14:textId="77777777" w:rsidR="00A00F42" w:rsidRDefault="00A00F42" w:rsidP="00A00F42">
      <w:pPr>
        <w:ind w:left="1260"/>
        <w:jc w:val="both"/>
      </w:pPr>
      <w:r>
        <w:t>Kebutuhan perangkat keras dalam sistem tedistribusi kami antara lain:</w:t>
      </w:r>
      <w:bookmarkStart w:id="116" w:name="_GoBack"/>
      <w:bookmarkEnd w:id="116"/>
    </w:p>
    <w:p w14:paraId="5651BD69" w14:textId="77777777" w:rsidR="00A00F42" w:rsidRDefault="00A00F42" w:rsidP="00A00F42">
      <w:pPr>
        <w:pStyle w:val="ListParagraph"/>
        <w:numPr>
          <w:ilvl w:val="0"/>
          <w:numId w:val="18"/>
        </w:numPr>
        <w:ind w:left="1260"/>
        <w:jc w:val="both"/>
      </w:pPr>
      <w:r>
        <w:t>1 perangkat server</w:t>
      </w:r>
    </w:p>
    <w:p w14:paraId="18DC4894" w14:textId="77777777" w:rsidR="00A00F42" w:rsidRDefault="00A00F42" w:rsidP="00A00F42">
      <w:pPr>
        <w:pStyle w:val="ListParagraph"/>
        <w:numPr>
          <w:ilvl w:val="0"/>
          <w:numId w:val="18"/>
        </w:numPr>
        <w:ind w:left="1260"/>
        <w:jc w:val="both"/>
      </w:pPr>
      <w:r>
        <w:t xml:space="preserve">Minimal 1 buah perangkat Host </w:t>
      </w:r>
    </w:p>
    <w:p w14:paraId="55D90AAA" w14:textId="77777777" w:rsidR="00A00F42" w:rsidRPr="007A11EA" w:rsidRDefault="00A00F42" w:rsidP="00A00F42">
      <w:pPr>
        <w:pStyle w:val="Heading3"/>
        <w:numPr>
          <w:ilvl w:val="0"/>
          <w:numId w:val="0"/>
        </w:numPr>
        <w:ind w:left="810"/>
        <w:rPr>
          <w:sz w:val="26"/>
          <w:szCs w:val="26"/>
        </w:rPr>
      </w:pPr>
      <w:bookmarkStart w:id="117" w:name="_Toc528268619"/>
      <w:bookmarkStart w:id="118" w:name="_Toc528295283"/>
      <w:bookmarkStart w:id="119" w:name="_Toc528295557"/>
      <w:bookmarkStart w:id="120" w:name="_Toc528295740"/>
      <w:bookmarkStart w:id="121" w:name="_Toc528296791"/>
      <w:bookmarkStart w:id="122" w:name="_Toc531864963"/>
      <w:r>
        <w:rPr>
          <w:sz w:val="26"/>
          <w:szCs w:val="26"/>
        </w:rPr>
        <w:t>Kebutuhan Perangkat Lunak</w:t>
      </w:r>
      <w:bookmarkEnd w:id="117"/>
      <w:bookmarkEnd w:id="118"/>
      <w:bookmarkEnd w:id="119"/>
      <w:bookmarkEnd w:id="120"/>
      <w:bookmarkEnd w:id="121"/>
      <w:bookmarkEnd w:id="122"/>
    </w:p>
    <w:p w14:paraId="027AFEBE" w14:textId="77777777" w:rsidR="00A00F42" w:rsidRDefault="00A00F42" w:rsidP="00A00F42">
      <w:pPr>
        <w:ind w:left="1260"/>
        <w:jc w:val="both"/>
      </w:pPr>
      <w:r>
        <w:t>Kebutuhan perangkat lunak dalam sistem tedistribusi kami antara lain:</w:t>
      </w:r>
    </w:p>
    <w:p w14:paraId="438B707A" w14:textId="77777777" w:rsidR="00A00F42" w:rsidRDefault="00A00F42" w:rsidP="00A00F42">
      <w:pPr>
        <w:pStyle w:val="ListParagraph"/>
        <w:numPr>
          <w:ilvl w:val="1"/>
          <w:numId w:val="12"/>
        </w:numPr>
        <w:ind w:left="1260"/>
        <w:jc w:val="both"/>
      </w:pPr>
      <w:r>
        <w:t>Ubuntu Server 18.04</w:t>
      </w:r>
    </w:p>
    <w:p w14:paraId="5766CDAA" w14:textId="23D92020" w:rsidR="00A00F42" w:rsidRDefault="001C6A9E" w:rsidP="00A00F42">
      <w:pPr>
        <w:pStyle w:val="ListParagraph"/>
        <w:numPr>
          <w:ilvl w:val="1"/>
          <w:numId w:val="12"/>
        </w:numPr>
        <w:ind w:left="1260"/>
        <w:jc w:val="both"/>
      </w:pPr>
      <w:r>
        <w:t>MySQL</w:t>
      </w:r>
      <w:r w:rsidR="00A00F42">
        <w:t xml:space="preserve"> Server</w:t>
      </w:r>
    </w:p>
    <w:p w14:paraId="1DECDF55" w14:textId="77777777" w:rsidR="00A00F42" w:rsidRDefault="00A00F42" w:rsidP="00A00F42">
      <w:pPr>
        <w:pStyle w:val="ListParagraph"/>
        <w:numPr>
          <w:ilvl w:val="1"/>
          <w:numId w:val="12"/>
        </w:numPr>
        <w:ind w:left="1260"/>
        <w:jc w:val="both"/>
      </w:pPr>
      <w:r>
        <w:t>Php7.2</w:t>
      </w:r>
    </w:p>
    <w:p w14:paraId="23407AED" w14:textId="77777777" w:rsidR="00A00F42" w:rsidRDefault="00A00F42" w:rsidP="00A00F42">
      <w:pPr>
        <w:pStyle w:val="ListParagraph"/>
        <w:numPr>
          <w:ilvl w:val="1"/>
          <w:numId w:val="12"/>
        </w:numPr>
        <w:ind w:left="1260"/>
        <w:jc w:val="both"/>
      </w:pPr>
      <w:r>
        <w:t>Apache2</w:t>
      </w:r>
    </w:p>
    <w:p w14:paraId="394F39F9" w14:textId="08A29537" w:rsidR="00A00F42" w:rsidRPr="008A0F96" w:rsidRDefault="00A00F42" w:rsidP="008A0F96">
      <w:pPr>
        <w:pStyle w:val="ListParagraph"/>
        <w:numPr>
          <w:ilvl w:val="1"/>
          <w:numId w:val="12"/>
        </w:numPr>
        <w:ind w:left="1260"/>
        <w:jc w:val="both"/>
      </w:pPr>
      <w:r>
        <w:t>Web Client</w:t>
      </w:r>
    </w:p>
    <w:p w14:paraId="62769A97" w14:textId="18DAF060" w:rsidR="00021FAD" w:rsidRDefault="00214744" w:rsidP="00B96BF7">
      <w:pPr>
        <w:pStyle w:val="Heading2"/>
        <w:ind w:left="540"/>
      </w:pPr>
      <w:r>
        <w:lastRenderedPageBreak/>
        <w:t xml:space="preserve"> </w:t>
      </w:r>
      <w:bookmarkStart w:id="123" w:name="_Toc531864964"/>
      <w:r w:rsidR="00AF0399">
        <w:t xml:space="preserve">Perancangan </w:t>
      </w:r>
      <w:r w:rsidR="00FD752E">
        <w:t>Sistem</w:t>
      </w:r>
      <w:bookmarkEnd w:id="123"/>
    </w:p>
    <w:p w14:paraId="47BB3C1A" w14:textId="1CF5B811" w:rsidR="00AF0399" w:rsidRDefault="00AF0399" w:rsidP="00F92F36">
      <w:pPr>
        <w:ind w:left="540" w:firstLine="540"/>
        <w:jc w:val="both"/>
      </w:pPr>
      <w:r>
        <w:t>Berikut adalah perancangan sistem terdistribusi yang ingin kam</w:t>
      </w:r>
      <w:r w:rsidR="008A3593">
        <w:t>i</w:t>
      </w:r>
      <w:r>
        <w:t xml:space="preserve"> lakukan:</w:t>
      </w:r>
    </w:p>
    <w:p w14:paraId="74FD8FA1" w14:textId="5B7AD0F8" w:rsidR="00C608DF" w:rsidRDefault="008204DD" w:rsidP="005C10CF">
      <w:pPr>
        <w:keepNext/>
        <w:ind w:left="720"/>
      </w:pPr>
      <w:r w:rsidRPr="008204DD">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FD752E" w:rsidRPr="00FD752E">
        <w:rPr>
          <w:noProof/>
        </w:rPr>
        <w:drawing>
          <wp:inline distT="0" distB="0" distL="0" distR="0" wp14:anchorId="039E5A19" wp14:editId="7DF60968">
            <wp:extent cx="5238976" cy="211668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sgr\Downloads\Untitled Diagram (4).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238976" cy="2116687"/>
                    </a:xfrm>
                    <a:prstGeom prst="rect">
                      <a:avLst/>
                    </a:prstGeom>
                    <a:noFill/>
                    <a:ln>
                      <a:noFill/>
                    </a:ln>
                  </pic:spPr>
                </pic:pic>
              </a:graphicData>
            </a:graphic>
          </wp:inline>
        </w:drawing>
      </w:r>
    </w:p>
    <w:p w14:paraId="3526CBDA" w14:textId="38E1195D" w:rsidR="00AB407C" w:rsidRDefault="00C608DF" w:rsidP="008A0F96">
      <w:pPr>
        <w:pStyle w:val="Caption"/>
        <w:jc w:val="center"/>
      </w:pPr>
      <w:bookmarkStart w:id="124" w:name="_Toc531865075"/>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1</w:t>
      </w:r>
      <w:r w:rsidR="0031634D">
        <w:rPr>
          <w:noProof/>
        </w:rPr>
        <w:fldChar w:fldCharType="end"/>
      </w:r>
      <w:r>
        <w:t xml:space="preserve"> Diagram Perancangan Sistem Terdistribusi</w:t>
      </w:r>
      <w:bookmarkEnd w:id="124"/>
    </w:p>
    <w:p w14:paraId="13FB385E" w14:textId="4D949539" w:rsidR="00ED786F" w:rsidRDefault="003740F4" w:rsidP="00EB25D9">
      <w:pPr>
        <w:ind w:left="540" w:firstLine="720"/>
        <w:jc w:val="both"/>
      </w:pPr>
      <w:r w:rsidRPr="003740F4">
        <w:rPr>
          <w:i/>
        </w:rPr>
        <w:t>User</w:t>
      </w:r>
      <w:r w:rsidR="005D0E97">
        <w:t xml:space="preserve"> </w:t>
      </w:r>
      <w:proofErr w:type="gramStart"/>
      <w:r w:rsidR="005D0E97">
        <w:t>akan</w:t>
      </w:r>
      <w:proofErr w:type="gramEnd"/>
      <w:r w:rsidR="005D0E97">
        <w:t xml:space="preserve"> me</w:t>
      </w:r>
      <w:r w:rsidRPr="003740F4">
        <w:rPr>
          <w:i/>
        </w:rPr>
        <w:t>request</w:t>
      </w:r>
      <w:r w:rsidR="005D0E97">
        <w:t xml:space="preserve"> aplikasi melalui web browser. Kemudian aplikasi </w:t>
      </w:r>
      <w:proofErr w:type="gramStart"/>
      <w:r w:rsidR="005D0E97">
        <w:t>akan</w:t>
      </w:r>
      <w:proofErr w:type="gramEnd"/>
      <w:r w:rsidR="005D0E97">
        <w:t xml:space="preserve"> melakukan </w:t>
      </w:r>
      <w:r w:rsidRPr="003740F4">
        <w:rPr>
          <w:i/>
        </w:rPr>
        <w:t>request</w:t>
      </w:r>
      <w:r w:rsidR="005D0E97">
        <w:t xml:space="preserve"> kepada api </w:t>
      </w:r>
      <w:r w:rsidR="00FA12F9" w:rsidRPr="00FA12F9">
        <w:rPr>
          <w:i/>
        </w:rPr>
        <w:t>Gateway</w:t>
      </w:r>
      <w:r w:rsidR="005D0E97">
        <w:t xml:space="preserve"> sesuai dengan fungsinya </w:t>
      </w:r>
      <w:r w:rsidR="000A0BA9">
        <w:t>masing-masing</w:t>
      </w:r>
      <w:r w:rsidR="005D0E97">
        <w:t xml:space="preserve">. </w:t>
      </w:r>
      <w:r w:rsidR="00FA12F9" w:rsidRPr="00FA12F9">
        <w:rPr>
          <w:i/>
        </w:rPr>
        <w:t>Gateway</w:t>
      </w:r>
      <w:r w:rsidR="005D0E97">
        <w:t xml:space="preserve"> </w:t>
      </w:r>
      <w:proofErr w:type="gramStart"/>
      <w:r w:rsidR="005D0E97">
        <w:t>akan</w:t>
      </w:r>
      <w:proofErr w:type="gramEnd"/>
      <w:r w:rsidR="005D0E97">
        <w:t xml:space="preserve"> mengarahkan </w:t>
      </w:r>
      <w:r w:rsidRPr="003740F4">
        <w:rPr>
          <w:i/>
        </w:rPr>
        <w:t>request</w:t>
      </w:r>
      <w:r w:rsidR="005D0E97">
        <w:t xml:space="preserve"> sesuai dengan permintaan</w:t>
      </w:r>
      <w:r w:rsidR="00035524">
        <w:t xml:space="preserve"> ke</w:t>
      </w:r>
      <w:r w:rsidR="003A3AC6" w:rsidRPr="003A3AC6">
        <w:rPr>
          <w:i/>
        </w:rPr>
        <w:t>service</w:t>
      </w:r>
      <w:r w:rsidR="00035524">
        <w:t xml:space="preserve"> yang sesuai. </w:t>
      </w:r>
      <w:r w:rsidR="00FA12F9" w:rsidRPr="00FA12F9">
        <w:rPr>
          <w:i/>
        </w:rPr>
        <w:t>Gateway</w:t>
      </w:r>
      <w:r w:rsidR="00035524">
        <w:t xml:space="preserve"> juga </w:t>
      </w:r>
      <w:proofErr w:type="gramStart"/>
      <w:r w:rsidR="00035524">
        <w:t>akan</w:t>
      </w:r>
      <w:proofErr w:type="gramEnd"/>
      <w:r w:rsidR="00035524">
        <w:t xml:space="preserve"> mampu </w:t>
      </w:r>
      <w:r w:rsidR="00504319">
        <w:t>melayani</w:t>
      </w:r>
      <w:r w:rsidR="00035524">
        <w:t xml:space="preserve"> </w:t>
      </w:r>
      <w:r w:rsidR="00EB25D9">
        <w:t>aplikasi</w:t>
      </w:r>
      <w:r w:rsidR="00035524">
        <w:t xml:space="preserve"> dari luar jika diinginkan </w:t>
      </w:r>
      <w:r w:rsidR="00EB25D9">
        <w:t xml:space="preserve">dan menyediakan </w:t>
      </w:r>
      <w:r w:rsidR="003A3AC6" w:rsidRPr="003A3AC6">
        <w:rPr>
          <w:i/>
        </w:rPr>
        <w:t>service</w:t>
      </w:r>
      <w:r w:rsidR="00EB25D9">
        <w:t xml:space="preserve"> yang ada </w:t>
      </w:r>
      <w:r w:rsidR="00035524">
        <w:t>untuk masa yang akan mendatang</w:t>
      </w:r>
      <w:r w:rsidR="00EB25D9">
        <w:t>. Berdas</w:t>
      </w:r>
      <w:r w:rsidR="00FD752E">
        <w:t xml:space="preserve">arkan kebutuhan yang ada beberapa </w:t>
      </w:r>
      <w:r w:rsidR="003A3AC6" w:rsidRPr="003A3AC6">
        <w:rPr>
          <w:i/>
        </w:rPr>
        <w:t>service</w:t>
      </w:r>
      <w:r w:rsidR="00FD752E">
        <w:t xml:space="preserve"> terpisah yang dihubungkan ke sebuah </w:t>
      </w:r>
      <w:r w:rsidR="00FA12F9" w:rsidRPr="00FA12F9">
        <w:rPr>
          <w:i/>
        </w:rPr>
        <w:t>Gateway</w:t>
      </w:r>
      <w:r w:rsidR="00FD752E">
        <w:t xml:space="preserve">. </w:t>
      </w:r>
    </w:p>
    <w:p w14:paraId="5CA30CD3" w14:textId="2E2BE59E" w:rsidR="00ED786F" w:rsidRDefault="00ED786F" w:rsidP="00ED786F">
      <w:pPr>
        <w:pStyle w:val="Heading3"/>
        <w:ind w:left="720"/>
      </w:pPr>
      <w:bookmarkStart w:id="125" w:name="_Toc531864965"/>
      <w:r>
        <w:t>Distribusi Sistem</w:t>
      </w:r>
      <w:bookmarkEnd w:id="125"/>
    </w:p>
    <w:p w14:paraId="6514A355" w14:textId="3981E74A" w:rsidR="00ED786F" w:rsidRDefault="00ED786F" w:rsidP="003A35ED">
      <w:pPr>
        <w:ind w:left="540" w:firstLine="720"/>
        <w:jc w:val="both"/>
      </w:pPr>
      <w:r>
        <w:t xml:space="preserve">Distribusi sistem </w:t>
      </w:r>
      <w:proofErr w:type="gramStart"/>
      <w:r w:rsidR="00335C74">
        <w:t>akan</w:t>
      </w:r>
      <w:proofErr w:type="gramEnd"/>
      <w:r w:rsidR="00335C74">
        <w:t xml:space="preserve"> dilakukan</w:t>
      </w:r>
      <w:r>
        <w:t xml:space="preserve"> pada pemisahan </w:t>
      </w:r>
      <w:r w:rsidRPr="00ED786F">
        <w:rPr>
          <w:i/>
        </w:rPr>
        <w:t>Frontend</w:t>
      </w:r>
      <w:r w:rsidR="008F2E58">
        <w:rPr>
          <w:i/>
        </w:rPr>
        <w:t xml:space="preserve"> </w:t>
      </w:r>
      <w:r w:rsidR="003A3AC6" w:rsidRPr="003A3AC6">
        <w:rPr>
          <w:i/>
        </w:rPr>
        <w:t>service</w:t>
      </w:r>
      <w:r>
        <w:t xml:space="preserve"> dan </w:t>
      </w:r>
      <w:r w:rsidRPr="00ED786F">
        <w:rPr>
          <w:i/>
        </w:rPr>
        <w:t>Backend</w:t>
      </w:r>
      <w:r>
        <w:t xml:space="preserve"> </w:t>
      </w:r>
      <w:r w:rsidR="003A3AC6" w:rsidRPr="003A3AC6">
        <w:rPr>
          <w:i/>
        </w:rPr>
        <w:t>service</w:t>
      </w:r>
      <w:r>
        <w:t xml:space="preserve"> siste</w:t>
      </w:r>
      <w:r w:rsidR="003A35ED">
        <w:t>m yang dibuat secara terpisah. K</w:t>
      </w:r>
      <w:r>
        <w:t xml:space="preserve">omunikasi antar </w:t>
      </w:r>
      <w:r w:rsidR="003A3AC6" w:rsidRPr="003A3AC6">
        <w:rPr>
          <w:i/>
        </w:rPr>
        <w:t>service</w:t>
      </w:r>
      <w:r>
        <w:t xml:space="preserve"> </w:t>
      </w:r>
      <w:proofErr w:type="gramStart"/>
      <w:r>
        <w:t>akan</w:t>
      </w:r>
      <w:proofErr w:type="gramEnd"/>
      <w:r>
        <w:t xml:space="preserve"> dibantu oleh </w:t>
      </w:r>
      <w:r w:rsidRPr="008F2E58">
        <w:rPr>
          <w:i/>
        </w:rPr>
        <w:t>gateway</w:t>
      </w:r>
      <w:r>
        <w:t xml:space="preserve"> yang akan dibuat. </w:t>
      </w:r>
      <w:proofErr w:type="gramStart"/>
      <w:r>
        <w:t>Api</w:t>
      </w:r>
      <w:proofErr w:type="gramEnd"/>
      <w:r>
        <w:t xml:space="preserve"> </w:t>
      </w:r>
      <w:r w:rsidRPr="008F2E58">
        <w:rPr>
          <w:i/>
        </w:rPr>
        <w:t>gateway</w:t>
      </w:r>
      <w:r>
        <w:t xml:space="preserve"> akan menangani </w:t>
      </w:r>
      <w:r w:rsidRPr="008F2E58">
        <w:rPr>
          <w:i/>
        </w:rPr>
        <w:t>request</w:t>
      </w:r>
      <w:r>
        <w:t xml:space="preserve"> dari </w:t>
      </w:r>
      <w:r w:rsidRPr="008F2E58">
        <w:rPr>
          <w:i/>
        </w:rPr>
        <w:t xml:space="preserve">frontend </w:t>
      </w:r>
      <w:r w:rsidR="003A3AC6" w:rsidRPr="003A3AC6">
        <w:rPr>
          <w:i/>
        </w:rPr>
        <w:t>service</w:t>
      </w:r>
      <w:r>
        <w:t xml:space="preserve"> yang akan diproses oleh</w:t>
      </w:r>
      <w:r w:rsidRPr="008F2E58">
        <w:rPr>
          <w:i/>
        </w:rPr>
        <w:t xml:space="preserve"> backend </w:t>
      </w:r>
      <w:r w:rsidR="003A3AC6" w:rsidRPr="003A3AC6">
        <w:rPr>
          <w:i/>
        </w:rPr>
        <w:t>service</w:t>
      </w:r>
      <w:r>
        <w:t xml:space="preserve">. Komunikasi terjadi dua arah berupa </w:t>
      </w:r>
      <w:r w:rsidR="003A35ED">
        <w:rPr>
          <w:i/>
        </w:rPr>
        <w:t>request response</w:t>
      </w:r>
      <w:r>
        <w:t xml:space="preserve">, </w:t>
      </w:r>
      <w:r w:rsidRPr="008F2E58">
        <w:rPr>
          <w:i/>
        </w:rPr>
        <w:t>gateway</w:t>
      </w:r>
      <w:r>
        <w:t xml:space="preserve"> </w:t>
      </w:r>
      <w:proofErr w:type="gramStart"/>
      <w:r>
        <w:t>akan</w:t>
      </w:r>
      <w:proofErr w:type="gramEnd"/>
      <w:r>
        <w:t xml:space="preserve"> mengatur arahnya </w:t>
      </w:r>
      <w:r w:rsidRPr="008F2E58">
        <w:rPr>
          <w:i/>
        </w:rPr>
        <w:t>request</w:t>
      </w:r>
      <w:r>
        <w:t xml:space="preserve"> dari suatu </w:t>
      </w:r>
      <w:r w:rsidR="003A3AC6" w:rsidRPr="003A3AC6">
        <w:rPr>
          <w:i/>
        </w:rPr>
        <w:t>service</w:t>
      </w:r>
      <w:r>
        <w:t xml:space="preserve"> untuk di teruskan ke </w:t>
      </w:r>
      <w:r w:rsidR="003A3AC6" w:rsidRPr="003A3AC6">
        <w:rPr>
          <w:i/>
        </w:rPr>
        <w:t>service</w:t>
      </w:r>
      <w:r>
        <w:t xml:space="preserve"> tujuan. </w:t>
      </w:r>
      <w:r w:rsidR="003A35ED">
        <w:t>H</w:t>
      </w:r>
      <w:r w:rsidR="008F2E58">
        <w:t xml:space="preserve">al serupa juga berlaku untuk </w:t>
      </w:r>
      <w:r w:rsidR="008F2E58" w:rsidRPr="003A35ED">
        <w:rPr>
          <w:i/>
        </w:rPr>
        <w:t>respon</w:t>
      </w:r>
      <w:r w:rsidR="003A35ED" w:rsidRPr="003A35ED">
        <w:rPr>
          <w:i/>
        </w:rPr>
        <w:t>se</w:t>
      </w:r>
      <w:r w:rsidR="008F2E58">
        <w:t xml:space="preserve"> dari </w:t>
      </w:r>
      <w:r w:rsidR="003A3AC6" w:rsidRPr="003A3AC6">
        <w:rPr>
          <w:i/>
        </w:rPr>
        <w:t>service</w:t>
      </w:r>
      <w:r w:rsidR="008F2E58">
        <w:t xml:space="preserve">. Dalam sistem kami </w:t>
      </w:r>
      <w:proofErr w:type="gramStart"/>
      <w:r w:rsidR="008F2E58">
        <w:t>akan</w:t>
      </w:r>
      <w:proofErr w:type="gramEnd"/>
      <w:r w:rsidR="008F2E58">
        <w:t xml:space="preserve"> dibuat dua buah </w:t>
      </w:r>
      <w:r w:rsidR="003A3AC6" w:rsidRPr="003A3AC6">
        <w:rPr>
          <w:i/>
        </w:rPr>
        <w:t>service</w:t>
      </w:r>
      <w:r w:rsidR="008F2E58">
        <w:t xml:space="preserve"> terpisah yaitu </w:t>
      </w:r>
      <w:r w:rsidR="003A35ED">
        <w:rPr>
          <w:i/>
        </w:rPr>
        <w:t>f</w:t>
      </w:r>
      <w:r w:rsidR="008F2E58" w:rsidRPr="008F2E58">
        <w:rPr>
          <w:i/>
        </w:rPr>
        <w:t>rontend</w:t>
      </w:r>
      <w:r w:rsidR="008F2E58">
        <w:t xml:space="preserve"> </w:t>
      </w:r>
      <w:r w:rsidR="003A3AC6" w:rsidRPr="003A3AC6">
        <w:rPr>
          <w:i/>
        </w:rPr>
        <w:t>service</w:t>
      </w:r>
      <w:r w:rsidR="008F2E58">
        <w:t xml:space="preserve"> dan </w:t>
      </w:r>
      <w:r w:rsidR="008F2E58" w:rsidRPr="008F2E58">
        <w:rPr>
          <w:i/>
        </w:rPr>
        <w:t>backend</w:t>
      </w:r>
      <w:r w:rsidR="008F2E58">
        <w:t xml:space="preserve"> </w:t>
      </w:r>
      <w:r w:rsidR="003A3AC6" w:rsidRPr="003A3AC6">
        <w:rPr>
          <w:i/>
        </w:rPr>
        <w:t>service</w:t>
      </w:r>
      <w:r w:rsidR="008F2E58">
        <w:t xml:space="preserve"> yang dihubungkan dengan sebuah </w:t>
      </w:r>
      <w:r w:rsidR="008F2E58" w:rsidRPr="003A35ED">
        <w:rPr>
          <w:i/>
        </w:rPr>
        <w:t>gateway</w:t>
      </w:r>
      <w:r w:rsidR="008F2E58">
        <w:t>. Seperti yang ditampilkan pada gambar 5.1</w:t>
      </w:r>
      <w:r w:rsidR="003A35ED">
        <w:t>.</w:t>
      </w:r>
    </w:p>
    <w:p w14:paraId="58638190" w14:textId="1E641878" w:rsidR="008F2E58" w:rsidRDefault="008F2E58" w:rsidP="008F2E58">
      <w:pPr>
        <w:pStyle w:val="Heading3"/>
        <w:ind w:left="720"/>
      </w:pPr>
      <w:bookmarkStart w:id="126" w:name="_Toc531864966"/>
      <w:r>
        <w:t xml:space="preserve">Perancangan </w:t>
      </w:r>
      <w:r w:rsidR="003A3AC6" w:rsidRPr="003A3AC6">
        <w:rPr>
          <w:i/>
        </w:rPr>
        <w:t>Service</w:t>
      </w:r>
      <w:bookmarkEnd w:id="126"/>
    </w:p>
    <w:p w14:paraId="01BE6BF4" w14:textId="08FF175F" w:rsidR="008F2E58" w:rsidRPr="00EA7877" w:rsidRDefault="003A3AC6" w:rsidP="00381562">
      <w:pPr>
        <w:ind w:left="540" w:firstLine="810"/>
        <w:jc w:val="both"/>
      </w:pPr>
      <w:r w:rsidRPr="003A3AC6">
        <w:rPr>
          <w:i/>
        </w:rPr>
        <w:t>Service</w:t>
      </w:r>
      <w:r w:rsidR="008F2E58">
        <w:t xml:space="preserve"> yang akan kami bangun dalam implementasi ini akan terbagi dua yaitu </w:t>
      </w:r>
      <w:r w:rsidR="008F2E58" w:rsidRPr="008F2E58">
        <w:rPr>
          <w:i/>
        </w:rPr>
        <w:t xml:space="preserve">Frontend </w:t>
      </w:r>
      <w:r w:rsidRPr="003A3AC6">
        <w:rPr>
          <w:i/>
        </w:rPr>
        <w:t>service</w:t>
      </w:r>
      <w:r w:rsidR="008F2E58">
        <w:t xml:space="preserve"> dan </w:t>
      </w:r>
      <w:r w:rsidR="008F2E58" w:rsidRPr="008F2E58">
        <w:rPr>
          <w:i/>
        </w:rPr>
        <w:t xml:space="preserve">backend </w:t>
      </w:r>
      <w:proofErr w:type="gramStart"/>
      <w:r w:rsidRPr="003A3AC6">
        <w:rPr>
          <w:i/>
        </w:rPr>
        <w:t>service</w:t>
      </w:r>
      <w:r w:rsidR="008F2E58">
        <w:rPr>
          <w:i/>
        </w:rPr>
        <w:t xml:space="preserve"> </w:t>
      </w:r>
      <w:r w:rsidR="008F2E58">
        <w:t>.</w:t>
      </w:r>
      <w:proofErr w:type="gramEnd"/>
      <w:r w:rsidR="008F2E58">
        <w:t xml:space="preserve"> Frontend </w:t>
      </w:r>
      <w:r w:rsidRPr="003A3AC6">
        <w:rPr>
          <w:i/>
        </w:rPr>
        <w:t>service</w:t>
      </w:r>
      <w:r w:rsidR="008F2E58">
        <w:t xml:space="preserve"> kami adalah </w:t>
      </w:r>
      <w:r w:rsidRPr="003A3AC6">
        <w:rPr>
          <w:i/>
        </w:rPr>
        <w:t>service</w:t>
      </w:r>
      <w:r w:rsidR="008F2E58">
        <w:t xml:space="preserve"> yang melayani user secara langsung melalui tampilan berbasis grafis</w:t>
      </w:r>
      <w:r w:rsidR="00EA7877">
        <w:t xml:space="preserve"> pada </w:t>
      </w:r>
      <w:r w:rsidR="00EA7877">
        <w:rPr>
          <w:i/>
        </w:rPr>
        <w:t xml:space="preserve">Web </w:t>
      </w:r>
      <w:proofErr w:type="gramStart"/>
      <w:r w:rsidR="00EA7877">
        <w:rPr>
          <w:i/>
        </w:rPr>
        <w:t>browser</w:t>
      </w:r>
      <w:r w:rsidR="00EA7877">
        <w:t xml:space="preserve"> .</w:t>
      </w:r>
      <w:proofErr w:type="gramEnd"/>
      <w:r w:rsidR="00EA7877">
        <w:t xml:space="preserve"> </w:t>
      </w:r>
      <w:r w:rsidR="00EA7877">
        <w:rPr>
          <w:i/>
        </w:rPr>
        <w:t xml:space="preserve">Frontend </w:t>
      </w:r>
      <w:r w:rsidRPr="003A3AC6">
        <w:rPr>
          <w:i/>
        </w:rPr>
        <w:t>service</w:t>
      </w:r>
      <w:r w:rsidR="00EA7877">
        <w:rPr>
          <w:i/>
        </w:rPr>
        <w:t xml:space="preserve"> </w:t>
      </w:r>
      <w:r w:rsidR="00EA7877">
        <w:t xml:space="preserve">ini sendiri </w:t>
      </w:r>
      <w:proofErr w:type="gramStart"/>
      <w:r w:rsidR="00EA7877">
        <w:t>akan  dikembangan</w:t>
      </w:r>
      <w:proofErr w:type="gramEnd"/>
      <w:r w:rsidR="00EA7877">
        <w:t xml:space="preserve"> menggunakan teknologi </w:t>
      </w:r>
      <w:r w:rsidR="00EA7877">
        <w:rPr>
          <w:i/>
        </w:rPr>
        <w:t xml:space="preserve">ReactJS. Backend </w:t>
      </w:r>
      <w:r w:rsidRPr="003A3AC6">
        <w:rPr>
          <w:i/>
        </w:rPr>
        <w:t>service</w:t>
      </w:r>
      <w:r w:rsidR="00EA7877">
        <w:rPr>
          <w:i/>
        </w:rPr>
        <w:t xml:space="preserve"> </w:t>
      </w:r>
      <w:r w:rsidR="00EA7877">
        <w:t xml:space="preserve">yang </w:t>
      </w:r>
      <w:proofErr w:type="gramStart"/>
      <w:r w:rsidR="00EA7877">
        <w:t>akan</w:t>
      </w:r>
      <w:proofErr w:type="gramEnd"/>
      <w:r w:rsidR="00EA7877">
        <w:t xml:space="preserve"> kami bangun </w:t>
      </w:r>
      <w:r w:rsidR="00EA7877">
        <w:lastRenderedPageBreak/>
        <w:t xml:space="preserve">akan melayani </w:t>
      </w:r>
      <w:r w:rsidR="00EA7877">
        <w:rPr>
          <w:i/>
        </w:rPr>
        <w:t xml:space="preserve">frontend </w:t>
      </w:r>
      <w:r w:rsidRPr="003A3AC6">
        <w:rPr>
          <w:i/>
        </w:rPr>
        <w:t>service</w:t>
      </w:r>
      <w:r w:rsidR="00EA7877">
        <w:rPr>
          <w:i/>
        </w:rPr>
        <w:t xml:space="preserve"> </w:t>
      </w:r>
      <w:r w:rsidR="00EA7877">
        <w:t xml:space="preserve">untuk terhubung dengan database. </w:t>
      </w:r>
      <w:r w:rsidR="00EA7877">
        <w:rPr>
          <w:i/>
        </w:rPr>
        <w:t xml:space="preserve">Backend </w:t>
      </w:r>
      <w:r w:rsidRPr="003A3AC6">
        <w:rPr>
          <w:i/>
        </w:rPr>
        <w:t>service</w:t>
      </w:r>
      <w:r w:rsidR="00EA7877">
        <w:rPr>
          <w:i/>
        </w:rPr>
        <w:t xml:space="preserve"> </w:t>
      </w:r>
      <w:r w:rsidR="00381562">
        <w:t xml:space="preserve">yang </w:t>
      </w:r>
      <w:proofErr w:type="gramStart"/>
      <w:r w:rsidR="00381562">
        <w:t>akan</w:t>
      </w:r>
      <w:proofErr w:type="gramEnd"/>
      <w:r w:rsidR="00381562">
        <w:t xml:space="preserve"> kami kembangkan. K</w:t>
      </w:r>
      <w:r w:rsidR="00EA7877">
        <w:t>ami kelompo</w:t>
      </w:r>
      <w:r w:rsidR="00381562">
        <w:t>k</w:t>
      </w:r>
      <w:r w:rsidR="00EA7877">
        <w:t>kan kedalam beberapa fitur terpisah berdasarkan fungsinya</w:t>
      </w:r>
      <w:r w:rsidR="00381562">
        <w:t>.</w:t>
      </w:r>
    </w:p>
    <w:p w14:paraId="3AA98FCF" w14:textId="6A46411A" w:rsidR="008F2E58" w:rsidRPr="00ED786F" w:rsidRDefault="008F2E58" w:rsidP="008F2E58">
      <w:pPr>
        <w:ind w:left="720" w:firstLine="720"/>
      </w:pPr>
      <w:r>
        <w:t>Berikut adalah rincian</w:t>
      </w:r>
      <w:r w:rsidR="00EA7877">
        <w:t xml:space="preserve"> fitur</w:t>
      </w:r>
      <w:r>
        <w:t xml:space="preserve"> yang </w:t>
      </w:r>
      <w:proofErr w:type="gramStart"/>
      <w:r>
        <w:t>akan</w:t>
      </w:r>
      <w:proofErr w:type="gramEnd"/>
      <w:r>
        <w:t xml:space="preserve"> kami implementasikan pada backend </w:t>
      </w:r>
      <w:r w:rsidR="003A3AC6" w:rsidRPr="003A3AC6">
        <w:rPr>
          <w:i/>
        </w:rPr>
        <w:t>service</w:t>
      </w:r>
      <w:r>
        <w:t xml:space="preserve"> kami.</w:t>
      </w:r>
    </w:p>
    <w:p w14:paraId="590DB5C6" w14:textId="38A65882" w:rsidR="00FD752E" w:rsidRDefault="00154B4B" w:rsidP="00FD752E">
      <w:pPr>
        <w:pStyle w:val="ListParagraph"/>
        <w:numPr>
          <w:ilvl w:val="1"/>
          <w:numId w:val="11"/>
        </w:numPr>
        <w:ind w:left="900"/>
      </w:pPr>
      <w:r>
        <w:t xml:space="preserve">Manajemen </w:t>
      </w:r>
      <w:r w:rsidR="00FD752E">
        <w:t>TPU</w:t>
      </w:r>
    </w:p>
    <w:p w14:paraId="7E0350BB" w14:textId="1D217AD7" w:rsidR="00FD752E" w:rsidRDefault="00154B4B" w:rsidP="00FD752E">
      <w:pPr>
        <w:pStyle w:val="ListParagraph"/>
        <w:numPr>
          <w:ilvl w:val="1"/>
          <w:numId w:val="11"/>
        </w:numPr>
        <w:ind w:left="900"/>
      </w:pPr>
      <w:r>
        <w:t xml:space="preserve">Manajemen </w:t>
      </w:r>
      <w:r w:rsidR="003740F4" w:rsidRPr="003740F4">
        <w:rPr>
          <w:i/>
        </w:rPr>
        <w:t>User</w:t>
      </w:r>
    </w:p>
    <w:p w14:paraId="79743561" w14:textId="43FBB46B" w:rsidR="00E676AC" w:rsidRDefault="00154B4B" w:rsidP="00E676AC">
      <w:pPr>
        <w:pStyle w:val="ListParagraph"/>
        <w:numPr>
          <w:ilvl w:val="1"/>
          <w:numId w:val="11"/>
        </w:numPr>
        <w:ind w:left="900"/>
      </w:pPr>
      <w:r>
        <w:t>M</w:t>
      </w:r>
      <w:r w:rsidR="008A0F96">
        <w:t>a</w:t>
      </w:r>
      <w:r>
        <w:t xml:space="preserve">najemen </w:t>
      </w:r>
      <w:r w:rsidR="003740F4" w:rsidRPr="003740F4">
        <w:rPr>
          <w:i/>
        </w:rPr>
        <w:t>User</w:t>
      </w:r>
      <w:r w:rsidR="00E676AC">
        <w:t xml:space="preserve"> Access</w:t>
      </w:r>
    </w:p>
    <w:p w14:paraId="603D1409" w14:textId="7772EB31" w:rsidR="00FD752E" w:rsidRDefault="00154B4B" w:rsidP="00FD752E">
      <w:pPr>
        <w:pStyle w:val="ListParagraph"/>
        <w:numPr>
          <w:ilvl w:val="1"/>
          <w:numId w:val="11"/>
        </w:numPr>
        <w:ind w:left="900"/>
      </w:pPr>
      <w:r>
        <w:t xml:space="preserve">Manajemen </w:t>
      </w:r>
      <w:r w:rsidR="00FD752E">
        <w:t>Kecamatan</w:t>
      </w:r>
    </w:p>
    <w:p w14:paraId="22369216" w14:textId="45A09A82" w:rsidR="00FD752E" w:rsidRDefault="00154B4B" w:rsidP="00FD752E">
      <w:pPr>
        <w:pStyle w:val="ListParagraph"/>
        <w:numPr>
          <w:ilvl w:val="1"/>
          <w:numId w:val="11"/>
        </w:numPr>
        <w:ind w:left="900"/>
      </w:pPr>
      <w:r>
        <w:t xml:space="preserve">Manajemen </w:t>
      </w:r>
      <w:r w:rsidR="00FD752E">
        <w:t>Registrasi</w:t>
      </w:r>
    </w:p>
    <w:p w14:paraId="228F104A" w14:textId="192D26C9" w:rsidR="00FD752E" w:rsidRDefault="00154B4B" w:rsidP="00FD752E">
      <w:pPr>
        <w:pStyle w:val="ListParagraph"/>
        <w:numPr>
          <w:ilvl w:val="1"/>
          <w:numId w:val="11"/>
        </w:numPr>
        <w:ind w:left="900"/>
      </w:pPr>
      <w:r>
        <w:t xml:space="preserve">Manajemen </w:t>
      </w:r>
      <w:r w:rsidR="00FD752E">
        <w:t>Dokumen</w:t>
      </w:r>
    </w:p>
    <w:p w14:paraId="6570A67F" w14:textId="21BE4847" w:rsidR="00FD752E" w:rsidRDefault="00154B4B" w:rsidP="00FD752E">
      <w:pPr>
        <w:pStyle w:val="ListParagraph"/>
        <w:numPr>
          <w:ilvl w:val="1"/>
          <w:numId w:val="11"/>
        </w:numPr>
        <w:ind w:left="900"/>
      </w:pPr>
      <w:r>
        <w:t xml:space="preserve">Manajemen </w:t>
      </w:r>
      <w:r w:rsidR="00FD752E">
        <w:t>Makam</w:t>
      </w:r>
    </w:p>
    <w:p w14:paraId="2DB03825" w14:textId="03744FF3" w:rsidR="00FD752E" w:rsidRDefault="00154B4B" w:rsidP="00FD752E">
      <w:pPr>
        <w:pStyle w:val="ListParagraph"/>
        <w:numPr>
          <w:ilvl w:val="1"/>
          <w:numId w:val="11"/>
        </w:numPr>
        <w:ind w:left="900"/>
      </w:pPr>
      <w:r>
        <w:t xml:space="preserve">Manajemen </w:t>
      </w:r>
      <w:r w:rsidR="00FD752E">
        <w:t>Blok Makam</w:t>
      </w:r>
    </w:p>
    <w:p w14:paraId="5C66AD65" w14:textId="6B7ABABC" w:rsidR="00FD752E" w:rsidRDefault="00154B4B" w:rsidP="00FD752E">
      <w:pPr>
        <w:pStyle w:val="ListParagraph"/>
        <w:numPr>
          <w:ilvl w:val="1"/>
          <w:numId w:val="11"/>
        </w:numPr>
        <w:ind w:left="900"/>
      </w:pPr>
      <w:r>
        <w:t xml:space="preserve">Manajemen </w:t>
      </w:r>
      <w:r w:rsidR="00FD752E">
        <w:t>Penghuni Makam</w:t>
      </w:r>
    </w:p>
    <w:p w14:paraId="6A16E03E" w14:textId="2A453EC4" w:rsidR="00FD752E" w:rsidRDefault="003740F4" w:rsidP="00FD752E">
      <w:pPr>
        <w:pStyle w:val="ListParagraph"/>
        <w:numPr>
          <w:ilvl w:val="1"/>
          <w:numId w:val="11"/>
        </w:numPr>
        <w:ind w:left="900"/>
      </w:pPr>
      <w:r w:rsidRPr="003740F4">
        <w:rPr>
          <w:i/>
        </w:rPr>
        <w:t>Authentication</w:t>
      </w:r>
    </w:p>
    <w:p w14:paraId="0A037B56" w14:textId="595B69D8" w:rsidR="005D0E97" w:rsidRDefault="00FD752E" w:rsidP="00FB2538">
      <w:pPr>
        <w:pStyle w:val="ListParagraph"/>
        <w:numPr>
          <w:ilvl w:val="1"/>
          <w:numId w:val="11"/>
        </w:numPr>
        <w:ind w:left="900"/>
      </w:pPr>
      <w:r>
        <w:t>Mailing</w:t>
      </w:r>
    </w:p>
    <w:p w14:paraId="3E826BBA" w14:textId="57C4CF6A" w:rsidR="00B57F2B" w:rsidRDefault="006C484C" w:rsidP="00FB2538">
      <w:pPr>
        <w:ind w:left="720" w:firstLine="720"/>
        <w:jc w:val="both"/>
      </w:pPr>
      <w:r w:rsidRPr="006C484C">
        <w:t xml:space="preserve">Fitur manajemen TPU adalah fitur yang menangani </w:t>
      </w:r>
      <w:r w:rsidR="003740F4" w:rsidRPr="003E3255">
        <w:t>request</w:t>
      </w:r>
      <w:r w:rsidRPr="006C484C">
        <w:t xml:space="preserve"> Create, Read, Update, dan Delete dari database tabel TPU. Fitur manajemen </w:t>
      </w:r>
      <w:r w:rsidR="003740F4" w:rsidRPr="003740F4">
        <w:rPr>
          <w:i/>
        </w:rPr>
        <w:t>user</w:t>
      </w:r>
      <w:r w:rsidRPr="006C484C">
        <w:t xml:space="preserve"> adalah fitur yang menangani </w:t>
      </w:r>
      <w:r w:rsidR="003740F4" w:rsidRPr="003740F4">
        <w:rPr>
          <w:i/>
        </w:rPr>
        <w:t>request</w:t>
      </w:r>
      <w:r w:rsidRPr="006C484C">
        <w:t xml:space="preserve"> Create, Read, Update, dan Delete dari database tabel </w:t>
      </w:r>
      <w:r w:rsidR="003740F4" w:rsidRPr="003740F4">
        <w:rPr>
          <w:i/>
        </w:rPr>
        <w:t>User</w:t>
      </w:r>
      <w:r w:rsidRPr="006C484C">
        <w:t xml:space="preserve">. Fitur manajemen akses kecamatan adalah fitur yang menangani Create, Read, Update, Delete dari database tabel kecamatan. Fitur Manajemen </w:t>
      </w:r>
      <w:r w:rsidR="003740F4" w:rsidRPr="003740F4">
        <w:rPr>
          <w:i/>
        </w:rPr>
        <w:t>User</w:t>
      </w:r>
      <w:r w:rsidRPr="006C484C">
        <w:t xml:space="preserve"> access </w:t>
      </w:r>
      <w:proofErr w:type="gramStart"/>
      <w:r w:rsidRPr="006C484C">
        <w:t>akan</w:t>
      </w:r>
      <w:proofErr w:type="gramEnd"/>
      <w:r w:rsidRPr="006C484C">
        <w:t xml:space="preserve"> menangani role dari </w:t>
      </w:r>
      <w:r w:rsidR="003740F4" w:rsidRPr="003740F4">
        <w:rPr>
          <w:i/>
        </w:rPr>
        <w:t>user</w:t>
      </w:r>
      <w:r w:rsidRPr="006C484C">
        <w:t xml:space="preserve"> ke tpu atau ke kecamatannya sesuai hak aksesnya masing-masing. Fitur registrasi perijinan adalah fitur yang menangani registrasi Create, Read, Update, Delete dokumen. Fitur dokumen adalah fitur yang menangani </w:t>
      </w:r>
      <w:r w:rsidR="003740F4" w:rsidRPr="003E3255">
        <w:t>request</w:t>
      </w:r>
      <w:r w:rsidRPr="006C484C">
        <w:t xml:space="preserve"> dokumen dan cetak dokumen. Fitur manajemen makam adalah fitur yang menangani Create, Read, Update, Delete database tabel makam. Fitur manajemen </w:t>
      </w:r>
      <w:proofErr w:type="gramStart"/>
      <w:r w:rsidRPr="006C484C">
        <w:t>blok</w:t>
      </w:r>
      <w:proofErr w:type="gramEnd"/>
      <w:r w:rsidRPr="006C484C">
        <w:t xml:space="preserve"> makam akan menangani Create, Read, Update, Delete database tabel blok makam. Fitur manajemen penghuni makam </w:t>
      </w:r>
      <w:proofErr w:type="gramStart"/>
      <w:r w:rsidRPr="006C484C">
        <w:t>akan</w:t>
      </w:r>
      <w:proofErr w:type="gramEnd"/>
      <w:r w:rsidRPr="006C484C">
        <w:t xml:space="preserve"> menangani Create, Read, Update, Delete database tabel penghuni makam. Fitur </w:t>
      </w:r>
      <w:r w:rsidR="003740F4" w:rsidRPr="003740F4">
        <w:rPr>
          <w:i/>
        </w:rPr>
        <w:t>authentication</w:t>
      </w:r>
      <w:r w:rsidRPr="006C484C">
        <w:t xml:space="preserve"> </w:t>
      </w:r>
      <w:proofErr w:type="gramStart"/>
      <w:r w:rsidRPr="006C484C">
        <w:t>akan</w:t>
      </w:r>
      <w:proofErr w:type="gramEnd"/>
      <w:r w:rsidRPr="006C484C">
        <w:t xml:space="preserve"> menangani </w:t>
      </w:r>
      <w:r w:rsidR="003740F4" w:rsidRPr="003740F4">
        <w:rPr>
          <w:i/>
        </w:rPr>
        <w:t>authentication</w:t>
      </w:r>
      <w:r w:rsidRPr="006C484C">
        <w:t xml:space="preserve"> login dan </w:t>
      </w:r>
      <w:r w:rsidRPr="007D4A48">
        <w:rPr>
          <w:i/>
        </w:rPr>
        <w:t>generating</w:t>
      </w:r>
      <w:r w:rsidRPr="006C484C">
        <w:t xml:space="preserve"> </w:t>
      </w:r>
      <w:r w:rsidRPr="007D4A48">
        <w:rPr>
          <w:i/>
        </w:rPr>
        <w:t>token</w:t>
      </w:r>
      <w:r w:rsidRPr="006C484C">
        <w:t xml:space="preserve">. Fitur </w:t>
      </w:r>
      <w:r w:rsidRPr="007D4A48">
        <w:rPr>
          <w:i/>
        </w:rPr>
        <w:t>mailing</w:t>
      </w:r>
      <w:r w:rsidRPr="006C484C">
        <w:t xml:space="preserve"> </w:t>
      </w:r>
      <w:proofErr w:type="gramStart"/>
      <w:r w:rsidRPr="006C484C">
        <w:t>akan</w:t>
      </w:r>
      <w:proofErr w:type="gramEnd"/>
      <w:r w:rsidRPr="006C484C">
        <w:t xml:space="preserve"> menangani seluruh mailing sistem.</w:t>
      </w:r>
    </w:p>
    <w:p w14:paraId="29133760" w14:textId="51B292B9" w:rsidR="00B57F2B" w:rsidRDefault="00B57F2B" w:rsidP="00B57F2B">
      <w:pPr>
        <w:pStyle w:val="Heading2"/>
        <w:ind w:left="900"/>
      </w:pPr>
      <w:r>
        <w:t xml:space="preserve"> </w:t>
      </w:r>
      <w:bookmarkStart w:id="127" w:name="_Toc531864967"/>
      <w:r>
        <w:t>Perancangan Database</w:t>
      </w:r>
      <w:bookmarkEnd w:id="127"/>
    </w:p>
    <w:p w14:paraId="4AB3A630" w14:textId="5EA7545A" w:rsidR="00336093" w:rsidRPr="00214C84" w:rsidRDefault="00336093" w:rsidP="006C484C">
      <w:pPr>
        <w:ind w:left="720" w:firstLine="720"/>
        <w:jc w:val="both"/>
      </w:pPr>
      <w:r>
        <w:t xml:space="preserve">Database </w:t>
      </w:r>
      <w:proofErr w:type="gramStart"/>
      <w:r>
        <w:t>akan</w:t>
      </w:r>
      <w:proofErr w:type="gramEnd"/>
      <w:r w:rsidR="006C484C">
        <w:t xml:space="preserve"> dibuat dengan sebuah database </w:t>
      </w:r>
      <w:r w:rsidR="001C6A9E">
        <w:t>MySQL</w:t>
      </w:r>
      <w:r>
        <w:t>. Berdasa</w:t>
      </w:r>
      <w:r w:rsidR="006C484C">
        <w:t>rkan rincian kebutuhan tedapat enam</w:t>
      </w:r>
      <w:r>
        <w:t xml:space="preserve"> aktor yang memiliki</w:t>
      </w:r>
      <w:r w:rsidR="006C484C">
        <w:t xml:space="preserve"> peran dan keterhubungan masing-</w:t>
      </w:r>
      <w:r>
        <w:t>masing. Berikut adalah peran</w:t>
      </w:r>
      <w:r w:rsidR="00F61F3C">
        <w:t xml:space="preserve">cangan database dalam bentuk </w:t>
      </w:r>
      <w:r w:rsidR="00F61F3C">
        <w:rPr>
          <w:i/>
        </w:rPr>
        <w:t>Entity Relationship Diagram</w:t>
      </w:r>
      <w:r w:rsidR="00F61F3C">
        <w:t xml:space="preserve"> (ERD</w:t>
      </w:r>
      <w:proofErr w:type="gramStart"/>
      <w:r w:rsidR="00F61F3C">
        <w:t>)</w:t>
      </w:r>
      <w:r w:rsidR="00214C84">
        <w:t xml:space="preserve"> :</w:t>
      </w:r>
      <w:proofErr w:type="gramEnd"/>
    </w:p>
    <w:p w14:paraId="149C50FA" w14:textId="4F656377" w:rsidR="00B57F2B" w:rsidRDefault="0024555B" w:rsidP="0024555B">
      <w:pPr>
        <w:ind w:left="-630" w:firstLine="720"/>
        <w:jc w:val="center"/>
      </w:pPr>
      <w:r w:rsidRPr="0024555B">
        <w:rPr>
          <w:noProof/>
        </w:rPr>
        <w:lastRenderedPageBreak/>
        <w:drawing>
          <wp:inline distT="0" distB="0" distL="0" distR="0" wp14:anchorId="0F94D1BA" wp14:editId="16E326E6">
            <wp:extent cx="5431809" cy="2335932"/>
            <wp:effectExtent l="0" t="0" r="0" b="7620"/>
            <wp:docPr id="32" name="Picture 32" descr="C:\Users\Fsgr\Downloads\erdplu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sgr\Downloads\erdplus-diagr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54806" cy="2345822"/>
                    </a:xfrm>
                    <a:prstGeom prst="rect">
                      <a:avLst/>
                    </a:prstGeom>
                    <a:noFill/>
                    <a:ln>
                      <a:noFill/>
                    </a:ln>
                  </pic:spPr>
                </pic:pic>
              </a:graphicData>
            </a:graphic>
          </wp:inline>
        </w:drawing>
      </w:r>
    </w:p>
    <w:p w14:paraId="71747CC4" w14:textId="02E51EA0" w:rsidR="0024555B" w:rsidRDefault="0024555B" w:rsidP="0024555B">
      <w:pPr>
        <w:pStyle w:val="Caption"/>
        <w:jc w:val="center"/>
      </w:pPr>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t>.</w:t>
      </w:r>
      <w:r w:rsidR="00925AD1">
        <w:t>2</w:t>
      </w:r>
      <w:r>
        <w:t xml:space="preserve"> Diagram Perancangan Sistem Terdistribusi</w:t>
      </w:r>
    </w:p>
    <w:p w14:paraId="55F917E5" w14:textId="5EE0459B" w:rsidR="00925AD1" w:rsidRDefault="00925AD1" w:rsidP="006C484C">
      <w:pPr>
        <w:ind w:left="720" w:firstLine="720"/>
        <w:jc w:val="both"/>
      </w:pPr>
      <w:r>
        <w:t xml:space="preserve">Berdasarkan gambar 5.2 seluruh aktor disimplifikasi menjadi sebuah </w:t>
      </w:r>
      <w:r w:rsidR="00504319">
        <w:t>tabel</w:t>
      </w:r>
      <w:r>
        <w:t xml:space="preserve"> sederhana yaitu </w:t>
      </w:r>
      <w:r w:rsidR="003740F4" w:rsidRPr="003740F4">
        <w:rPr>
          <w:i/>
        </w:rPr>
        <w:t>user</w:t>
      </w:r>
      <w:r>
        <w:t xml:space="preserve"> dan </w:t>
      </w:r>
      <w:proofErr w:type="gramStart"/>
      <w:r>
        <w:t>akan</w:t>
      </w:r>
      <w:proofErr w:type="gramEnd"/>
      <w:r>
        <w:t xml:space="preserve"> memiliki hubungan </w:t>
      </w:r>
      <w:r w:rsidRPr="006C484C">
        <w:rPr>
          <w:i/>
        </w:rPr>
        <w:t>Many to Many</w:t>
      </w:r>
      <w:r>
        <w:t xml:space="preserve"> ke TPU dan kecamatan. Yang mana hubungan tersebut </w:t>
      </w:r>
      <w:proofErr w:type="gramStart"/>
      <w:r>
        <w:t>akan</w:t>
      </w:r>
      <w:proofErr w:type="gramEnd"/>
      <w:r>
        <w:t xml:space="preserve"> membuat tabel relasi baru yaitu role. Setiap Tpu </w:t>
      </w:r>
      <w:proofErr w:type="gramStart"/>
      <w:r>
        <w:t>akan</w:t>
      </w:r>
      <w:proofErr w:type="gramEnd"/>
      <w:r>
        <w:t xml:space="preserve"> memiliki Blok makam dan seti</w:t>
      </w:r>
      <w:r w:rsidR="00FA1C03">
        <w:t>ap blok makam memiliki makamnya. S</w:t>
      </w:r>
      <w:r>
        <w:t xml:space="preserve">etiap makam memiliki beberapa penghuni dan setiap penghuni bisa memiliki beberapa dokumen. </w:t>
      </w:r>
      <w:r w:rsidR="000A0BA9">
        <w:t>Masing-masing</w:t>
      </w:r>
      <w:r>
        <w:t xml:space="preserve"> entitas memiliki relasi one </w:t>
      </w:r>
      <w:proofErr w:type="gramStart"/>
      <w:r>
        <w:t>to</w:t>
      </w:r>
      <w:proofErr w:type="gramEnd"/>
      <w:r>
        <w:t xml:space="preserve"> many.</w:t>
      </w:r>
    </w:p>
    <w:p w14:paraId="2C6727CA" w14:textId="4A02D38C" w:rsidR="006E61E5" w:rsidRDefault="00AB407C" w:rsidP="00C37EF2">
      <w:pPr>
        <w:pStyle w:val="Heading2"/>
        <w:ind w:left="900"/>
      </w:pPr>
      <w:r>
        <w:t xml:space="preserve"> </w:t>
      </w:r>
      <w:bookmarkStart w:id="128" w:name="_Toc531864968"/>
      <w:r w:rsidR="006E61E5">
        <w:t>Implementasi</w:t>
      </w:r>
      <w:bookmarkEnd w:id="128"/>
    </w:p>
    <w:p w14:paraId="697A6EF5" w14:textId="5444E1D1" w:rsidR="005D32E1" w:rsidRDefault="005D32E1" w:rsidP="005D32E1">
      <w:pPr>
        <w:pStyle w:val="Heading3"/>
        <w:ind w:left="1260" w:hanging="720"/>
        <w:rPr>
          <w:sz w:val="26"/>
          <w:szCs w:val="26"/>
        </w:rPr>
      </w:pPr>
      <w:bookmarkStart w:id="129" w:name="_Toc531864969"/>
      <w:r>
        <w:rPr>
          <w:sz w:val="26"/>
          <w:szCs w:val="26"/>
        </w:rPr>
        <w:t>Implementasi Database</w:t>
      </w:r>
      <w:bookmarkEnd w:id="129"/>
    </w:p>
    <w:p w14:paraId="2578C976" w14:textId="3BF1FF94" w:rsidR="00EC07F7" w:rsidRDefault="00864198" w:rsidP="00EC07F7">
      <w:pPr>
        <w:ind w:left="900" w:firstLine="540"/>
        <w:jc w:val="both"/>
      </w:pPr>
      <w:r>
        <w:t xml:space="preserve">Berdasarkan perancangan yang telah dilakukan sebelumnya, database </w:t>
      </w:r>
      <w:proofErr w:type="gramStart"/>
      <w:r>
        <w:t>akan</w:t>
      </w:r>
      <w:proofErr w:type="gramEnd"/>
      <w:r>
        <w:t xml:space="preserve"> diimplemen</w:t>
      </w:r>
      <w:r w:rsidR="00047FC7">
        <w:t xml:space="preserve">tasikan ke </w:t>
      </w:r>
      <w:r w:rsidR="00047FC7" w:rsidRPr="00387D97">
        <w:rPr>
          <w:i/>
        </w:rPr>
        <w:t>MySQL</w:t>
      </w:r>
      <w:r w:rsidR="00047FC7">
        <w:t xml:space="preserve"> sehingga database ini dapat digunakan pada backend </w:t>
      </w:r>
      <w:r w:rsidR="003A3AC6" w:rsidRPr="003A3AC6">
        <w:rPr>
          <w:i/>
        </w:rPr>
        <w:t>service</w:t>
      </w:r>
      <w:r w:rsidR="00047FC7">
        <w:t xml:space="preserve">. Berikut adalah </w:t>
      </w:r>
      <w:r w:rsidR="00047FC7" w:rsidRPr="00047FC7">
        <w:rPr>
          <w:i/>
        </w:rPr>
        <w:t>source</w:t>
      </w:r>
      <w:r w:rsidR="00047FC7">
        <w:t xml:space="preserve"> </w:t>
      </w:r>
      <w:r w:rsidR="00047FC7" w:rsidRPr="00047FC7">
        <w:rPr>
          <w:i/>
        </w:rPr>
        <w:t>code</w:t>
      </w:r>
      <w:r w:rsidR="00047FC7">
        <w:t xml:space="preserve"> untuk </w:t>
      </w:r>
      <w:r w:rsidR="00047FC7" w:rsidRPr="00047FC7">
        <w:rPr>
          <w:i/>
        </w:rPr>
        <w:t>SQL database.</w:t>
      </w:r>
    </w:p>
    <w:p w14:paraId="25D58611" w14:textId="7DDBD72C" w:rsidR="00EC07F7" w:rsidRDefault="00EC07F7" w:rsidP="00EC07F7">
      <w:pPr>
        <w:pStyle w:val="Caption"/>
        <w:keepNext/>
        <w:ind w:left="1440"/>
        <w:jc w:val="center"/>
      </w:pPr>
      <w:bookmarkStart w:id="130" w:name="_Toc531865137"/>
      <w:r>
        <w:t xml:space="preserve">Tabel </w:t>
      </w:r>
      <w:r>
        <w:rPr>
          <w:noProof/>
        </w:rPr>
        <w:fldChar w:fldCharType="begin"/>
      </w:r>
      <w:r>
        <w:rPr>
          <w:noProof/>
        </w:rPr>
        <w:instrText xml:space="preserve"> STYLEREF 1 \s </w:instrText>
      </w:r>
      <w:r>
        <w:rPr>
          <w:noProof/>
        </w:rPr>
        <w:fldChar w:fldCharType="separate"/>
      </w:r>
      <w:r>
        <w:rPr>
          <w:noProof/>
        </w:rPr>
        <w:t>5</w:t>
      </w:r>
      <w:r>
        <w:rPr>
          <w:noProof/>
        </w:rPr>
        <w:fldChar w:fldCharType="end"/>
      </w:r>
      <w:r>
        <w:t>.</w:t>
      </w:r>
      <w:r>
        <w:rPr>
          <w:noProof/>
        </w:rPr>
        <w:fldChar w:fldCharType="begin"/>
      </w:r>
      <w:r>
        <w:rPr>
          <w:noProof/>
        </w:rPr>
        <w:instrText xml:space="preserve"> SEQ Tabel \* ARABIC \s 1 </w:instrText>
      </w:r>
      <w:r>
        <w:rPr>
          <w:noProof/>
        </w:rPr>
        <w:fldChar w:fldCharType="separate"/>
      </w:r>
      <w:r w:rsidR="006D03A9">
        <w:rPr>
          <w:noProof/>
        </w:rPr>
        <w:t>9</w:t>
      </w:r>
      <w:r>
        <w:rPr>
          <w:noProof/>
        </w:rPr>
        <w:fldChar w:fldCharType="end"/>
      </w:r>
      <w:r w:rsidR="006D03A9">
        <w:t xml:space="preserve"> Implementasi Database</w:t>
      </w:r>
      <w:bookmarkEnd w:id="130"/>
    </w:p>
    <w:tbl>
      <w:tblPr>
        <w:tblW w:w="8142"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9"/>
        <w:gridCol w:w="7493"/>
      </w:tblGrid>
      <w:tr w:rsidR="00EC07F7" w14:paraId="6BCC76A1" w14:textId="77777777" w:rsidTr="00ED786F">
        <w:tc>
          <w:tcPr>
            <w:tcW w:w="649" w:type="dxa"/>
          </w:tcPr>
          <w:p w14:paraId="0B84F79F"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071C4025"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61D57374"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54BB02D4"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2568691E"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31955F2B"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4A70C219"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62D30BE0"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557B8590"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7EBFC272"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1D938727"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3FB4A0D6"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0F8AF807"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6159E68E"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50EEB066"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6FF21896"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35A62309"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419AE384"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6E171139"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lastRenderedPageBreak/>
              <w:t>19</w:t>
            </w:r>
          </w:p>
          <w:p w14:paraId="05FCA27C"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47F21C61"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2E378AF5"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23DAAB0D"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16E0E798"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4D216BD7"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1632E4BC"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6</w:t>
            </w:r>
          </w:p>
          <w:p w14:paraId="397DBAAB"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7</w:t>
            </w:r>
          </w:p>
          <w:p w14:paraId="276EF8B5"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8</w:t>
            </w:r>
          </w:p>
          <w:p w14:paraId="6747EF46"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9</w:t>
            </w:r>
          </w:p>
          <w:p w14:paraId="4DB3411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0</w:t>
            </w:r>
          </w:p>
          <w:p w14:paraId="70D6234B"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1</w:t>
            </w:r>
          </w:p>
          <w:p w14:paraId="6214D6B3"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2</w:t>
            </w:r>
          </w:p>
          <w:p w14:paraId="547D84F1"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3</w:t>
            </w:r>
          </w:p>
          <w:p w14:paraId="6E61EB5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4</w:t>
            </w:r>
          </w:p>
          <w:p w14:paraId="3D8D4D21"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5</w:t>
            </w:r>
          </w:p>
          <w:p w14:paraId="70D4C892"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6</w:t>
            </w:r>
          </w:p>
          <w:p w14:paraId="2E1F8439"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7</w:t>
            </w:r>
          </w:p>
          <w:p w14:paraId="0A2049D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8</w:t>
            </w:r>
          </w:p>
          <w:p w14:paraId="13BE5DE2"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9</w:t>
            </w:r>
          </w:p>
          <w:p w14:paraId="09245C3B"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0</w:t>
            </w:r>
          </w:p>
          <w:p w14:paraId="52F2EE97"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1</w:t>
            </w:r>
          </w:p>
          <w:p w14:paraId="4CB808AC"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2</w:t>
            </w:r>
          </w:p>
          <w:p w14:paraId="4B3184F4"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3</w:t>
            </w:r>
          </w:p>
          <w:p w14:paraId="45C64FA5"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4</w:t>
            </w:r>
          </w:p>
          <w:p w14:paraId="63EA3FF6"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5</w:t>
            </w:r>
          </w:p>
          <w:p w14:paraId="2CA4A419"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6</w:t>
            </w:r>
          </w:p>
          <w:p w14:paraId="433823DB"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7</w:t>
            </w:r>
          </w:p>
          <w:p w14:paraId="5BC45B0E"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8</w:t>
            </w:r>
          </w:p>
          <w:p w14:paraId="16E60167"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9</w:t>
            </w:r>
          </w:p>
          <w:p w14:paraId="10D093AE"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0</w:t>
            </w:r>
          </w:p>
          <w:p w14:paraId="2CBE23B9"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1</w:t>
            </w:r>
          </w:p>
          <w:p w14:paraId="156D3BD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2</w:t>
            </w:r>
          </w:p>
          <w:p w14:paraId="1A9C589B"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3</w:t>
            </w:r>
          </w:p>
          <w:p w14:paraId="7AFFF511"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4</w:t>
            </w:r>
          </w:p>
          <w:p w14:paraId="4869874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5</w:t>
            </w:r>
          </w:p>
          <w:p w14:paraId="1378BE8A"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6</w:t>
            </w:r>
          </w:p>
          <w:p w14:paraId="1A3269A2"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7</w:t>
            </w:r>
          </w:p>
          <w:p w14:paraId="1B0B39DB"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8</w:t>
            </w:r>
          </w:p>
          <w:p w14:paraId="18B73D69"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9</w:t>
            </w:r>
          </w:p>
          <w:p w14:paraId="48BB971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0</w:t>
            </w:r>
          </w:p>
          <w:p w14:paraId="5FA16005"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1</w:t>
            </w:r>
          </w:p>
          <w:p w14:paraId="4CED7EE6"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2</w:t>
            </w:r>
          </w:p>
          <w:p w14:paraId="4E2A2AA6"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3</w:t>
            </w:r>
          </w:p>
          <w:p w14:paraId="42B30E2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4</w:t>
            </w:r>
          </w:p>
          <w:p w14:paraId="6A31CA13"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5</w:t>
            </w:r>
          </w:p>
          <w:p w14:paraId="13221CB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6</w:t>
            </w:r>
          </w:p>
          <w:p w14:paraId="1EB340F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7</w:t>
            </w:r>
          </w:p>
          <w:p w14:paraId="5DD0F476"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8</w:t>
            </w:r>
          </w:p>
          <w:p w14:paraId="343F48CE"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9</w:t>
            </w:r>
          </w:p>
          <w:p w14:paraId="7AD8DCE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0</w:t>
            </w:r>
          </w:p>
          <w:p w14:paraId="6CA064FC"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1</w:t>
            </w:r>
          </w:p>
          <w:p w14:paraId="604EFF2C"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2</w:t>
            </w:r>
          </w:p>
          <w:p w14:paraId="51A01CEA"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3</w:t>
            </w:r>
          </w:p>
          <w:p w14:paraId="0682265C"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4</w:t>
            </w:r>
          </w:p>
          <w:p w14:paraId="4A0659BC"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5</w:t>
            </w:r>
          </w:p>
          <w:p w14:paraId="70AD519E"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6</w:t>
            </w:r>
          </w:p>
          <w:p w14:paraId="44210FD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7</w:t>
            </w:r>
          </w:p>
          <w:p w14:paraId="43686A51"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8</w:t>
            </w:r>
          </w:p>
          <w:p w14:paraId="17C37168"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lastRenderedPageBreak/>
              <w:t>79</w:t>
            </w:r>
          </w:p>
          <w:p w14:paraId="3FE25D4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0</w:t>
            </w:r>
          </w:p>
          <w:p w14:paraId="6A22277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1</w:t>
            </w:r>
          </w:p>
          <w:p w14:paraId="3B51E26B"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2</w:t>
            </w:r>
          </w:p>
          <w:p w14:paraId="4F67EDF3"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3</w:t>
            </w:r>
          </w:p>
          <w:p w14:paraId="61205D44"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4</w:t>
            </w:r>
          </w:p>
          <w:p w14:paraId="31A6D95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5</w:t>
            </w:r>
          </w:p>
          <w:p w14:paraId="68EBA335"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6</w:t>
            </w:r>
          </w:p>
          <w:p w14:paraId="32E11D98"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7</w:t>
            </w:r>
          </w:p>
          <w:p w14:paraId="013914E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8</w:t>
            </w:r>
          </w:p>
          <w:p w14:paraId="05E4B798"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9</w:t>
            </w:r>
          </w:p>
          <w:p w14:paraId="3264007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0</w:t>
            </w:r>
          </w:p>
          <w:p w14:paraId="41737836"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1</w:t>
            </w:r>
          </w:p>
          <w:p w14:paraId="05D77E09"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2</w:t>
            </w:r>
          </w:p>
          <w:p w14:paraId="370AC2F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3</w:t>
            </w:r>
          </w:p>
          <w:p w14:paraId="32E53659"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4</w:t>
            </w:r>
          </w:p>
          <w:p w14:paraId="1E62C0E9"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5</w:t>
            </w:r>
          </w:p>
          <w:p w14:paraId="4D8F768C"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6</w:t>
            </w:r>
          </w:p>
          <w:p w14:paraId="13C3B2C7"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7</w:t>
            </w:r>
          </w:p>
          <w:p w14:paraId="55AE2E92"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8</w:t>
            </w:r>
          </w:p>
          <w:p w14:paraId="163D6C4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9</w:t>
            </w:r>
          </w:p>
          <w:p w14:paraId="4D70E14C"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0</w:t>
            </w:r>
          </w:p>
          <w:p w14:paraId="7E800F33"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1</w:t>
            </w:r>
          </w:p>
          <w:p w14:paraId="11D41BA1"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2</w:t>
            </w:r>
          </w:p>
          <w:p w14:paraId="1134ABF5"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3</w:t>
            </w:r>
          </w:p>
          <w:p w14:paraId="2CB59FE2"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4</w:t>
            </w:r>
          </w:p>
          <w:p w14:paraId="4EC37EB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5</w:t>
            </w:r>
          </w:p>
          <w:p w14:paraId="3CDFFAC2"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6</w:t>
            </w:r>
          </w:p>
          <w:p w14:paraId="77A3AFA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7</w:t>
            </w:r>
          </w:p>
          <w:p w14:paraId="5D959472"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8</w:t>
            </w:r>
          </w:p>
          <w:p w14:paraId="4E6CB50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9</w:t>
            </w:r>
          </w:p>
          <w:p w14:paraId="3B6A932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0</w:t>
            </w:r>
          </w:p>
          <w:p w14:paraId="029D354A"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1</w:t>
            </w:r>
          </w:p>
          <w:p w14:paraId="641208BC"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2</w:t>
            </w:r>
          </w:p>
          <w:p w14:paraId="22E5FEA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3</w:t>
            </w:r>
          </w:p>
          <w:p w14:paraId="6C6600F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4</w:t>
            </w:r>
          </w:p>
          <w:p w14:paraId="203ED599"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5</w:t>
            </w:r>
          </w:p>
          <w:p w14:paraId="25952354"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6</w:t>
            </w:r>
          </w:p>
          <w:p w14:paraId="657911B3"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7</w:t>
            </w:r>
          </w:p>
          <w:p w14:paraId="70A8E51A"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8</w:t>
            </w:r>
          </w:p>
          <w:p w14:paraId="1A6A17E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9</w:t>
            </w:r>
          </w:p>
          <w:p w14:paraId="73248DC6"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0</w:t>
            </w:r>
          </w:p>
          <w:p w14:paraId="5C5FEB5A"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1</w:t>
            </w:r>
          </w:p>
          <w:p w14:paraId="66D4B07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2</w:t>
            </w:r>
          </w:p>
          <w:p w14:paraId="0881A33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3</w:t>
            </w:r>
          </w:p>
          <w:p w14:paraId="706019D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4</w:t>
            </w:r>
          </w:p>
          <w:p w14:paraId="31CD817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5</w:t>
            </w:r>
          </w:p>
          <w:p w14:paraId="33ED6D74"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6</w:t>
            </w:r>
          </w:p>
          <w:p w14:paraId="368CDB33"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7</w:t>
            </w:r>
          </w:p>
          <w:p w14:paraId="54C2081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8</w:t>
            </w:r>
          </w:p>
          <w:p w14:paraId="32BE69E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9</w:t>
            </w:r>
          </w:p>
          <w:p w14:paraId="4DF07D55"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0</w:t>
            </w:r>
          </w:p>
          <w:p w14:paraId="1E05003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1</w:t>
            </w:r>
          </w:p>
          <w:p w14:paraId="40E7269C"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2</w:t>
            </w:r>
          </w:p>
          <w:p w14:paraId="7EC11193"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3</w:t>
            </w:r>
          </w:p>
          <w:p w14:paraId="4FCC2B9D"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4</w:t>
            </w:r>
          </w:p>
          <w:p w14:paraId="66B1FF93"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5</w:t>
            </w:r>
          </w:p>
          <w:p w14:paraId="55A6869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6</w:t>
            </w:r>
          </w:p>
          <w:p w14:paraId="70852C2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7</w:t>
            </w:r>
          </w:p>
          <w:p w14:paraId="3FFCFA2A"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8</w:t>
            </w:r>
          </w:p>
          <w:p w14:paraId="6715F718"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lastRenderedPageBreak/>
              <w:t>139</w:t>
            </w:r>
          </w:p>
          <w:p w14:paraId="50B54BC1"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0</w:t>
            </w:r>
          </w:p>
          <w:p w14:paraId="56280480"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1</w:t>
            </w:r>
          </w:p>
          <w:p w14:paraId="58419716"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2</w:t>
            </w:r>
          </w:p>
          <w:p w14:paraId="674E191B"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3</w:t>
            </w:r>
          </w:p>
          <w:p w14:paraId="3A261326"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4</w:t>
            </w:r>
          </w:p>
          <w:p w14:paraId="61B979AF"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5</w:t>
            </w:r>
          </w:p>
          <w:p w14:paraId="237E2975" w14:textId="77777777" w:rsidR="00EC07F7" w:rsidRPr="00FD5394"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6</w:t>
            </w:r>
          </w:p>
          <w:p w14:paraId="0E280D43" w14:textId="77777777" w:rsidR="00EC07F7" w:rsidRDefault="00EC07F7"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7</w:t>
            </w:r>
          </w:p>
          <w:p w14:paraId="707CE4F8" w14:textId="77777777" w:rsidR="00431122" w:rsidRDefault="00431122" w:rsidP="00ED786F">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8</w:t>
            </w:r>
          </w:p>
          <w:p w14:paraId="0CA9654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49</w:t>
            </w:r>
          </w:p>
          <w:p w14:paraId="599EC49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50</w:t>
            </w:r>
          </w:p>
          <w:p w14:paraId="3AE9658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51</w:t>
            </w:r>
          </w:p>
          <w:p w14:paraId="26E878C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52</w:t>
            </w:r>
          </w:p>
          <w:p w14:paraId="3F6E65D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53</w:t>
            </w:r>
          </w:p>
          <w:p w14:paraId="094623D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54</w:t>
            </w:r>
          </w:p>
          <w:p w14:paraId="62D9485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55</w:t>
            </w:r>
          </w:p>
          <w:p w14:paraId="44BA1B8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56</w:t>
            </w:r>
          </w:p>
          <w:p w14:paraId="32BE308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57</w:t>
            </w:r>
          </w:p>
          <w:p w14:paraId="45579C6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58</w:t>
            </w:r>
          </w:p>
          <w:p w14:paraId="4D17151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59</w:t>
            </w:r>
          </w:p>
          <w:p w14:paraId="0990399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60</w:t>
            </w:r>
          </w:p>
          <w:p w14:paraId="7CFE3ED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61</w:t>
            </w:r>
          </w:p>
          <w:p w14:paraId="40BD373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62</w:t>
            </w:r>
          </w:p>
          <w:p w14:paraId="35FBF78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63</w:t>
            </w:r>
          </w:p>
          <w:p w14:paraId="1E54830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64</w:t>
            </w:r>
          </w:p>
          <w:p w14:paraId="2B33CD8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65</w:t>
            </w:r>
          </w:p>
          <w:p w14:paraId="7D619FE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66</w:t>
            </w:r>
          </w:p>
          <w:p w14:paraId="253FEFD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67</w:t>
            </w:r>
          </w:p>
          <w:p w14:paraId="20E0778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68</w:t>
            </w:r>
          </w:p>
          <w:p w14:paraId="5E57266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69</w:t>
            </w:r>
          </w:p>
          <w:p w14:paraId="5069108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70</w:t>
            </w:r>
          </w:p>
          <w:p w14:paraId="69AB5C4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71</w:t>
            </w:r>
          </w:p>
          <w:p w14:paraId="6E004F8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72</w:t>
            </w:r>
          </w:p>
          <w:p w14:paraId="1CF80DA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73</w:t>
            </w:r>
          </w:p>
          <w:p w14:paraId="7330228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74</w:t>
            </w:r>
          </w:p>
          <w:p w14:paraId="18A92F4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75</w:t>
            </w:r>
          </w:p>
          <w:p w14:paraId="2D8733B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76</w:t>
            </w:r>
          </w:p>
          <w:p w14:paraId="36D808E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77</w:t>
            </w:r>
          </w:p>
          <w:p w14:paraId="18D9CDA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78</w:t>
            </w:r>
          </w:p>
          <w:p w14:paraId="76B3235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79</w:t>
            </w:r>
          </w:p>
          <w:p w14:paraId="515F5F6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80</w:t>
            </w:r>
          </w:p>
          <w:p w14:paraId="52DBBF1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81</w:t>
            </w:r>
          </w:p>
          <w:p w14:paraId="533DE86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82</w:t>
            </w:r>
          </w:p>
          <w:p w14:paraId="0909D9F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83</w:t>
            </w:r>
          </w:p>
          <w:p w14:paraId="59FAA53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84</w:t>
            </w:r>
          </w:p>
          <w:p w14:paraId="7FA08DA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85</w:t>
            </w:r>
          </w:p>
          <w:p w14:paraId="4D66869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86</w:t>
            </w:r>
          </w:p>
          <w:p w14:paraId="71457FA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87</w:t>
            </w:r>
          </w:p>
          <w:p w14:paraId="123F2A1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88</w:t>
            </w:r>
          </w:p>
          <w:p w14:paraId="1C3EC17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89</w:t>
            </w:r>
          </w:p>
          <w:p w14:paraId="2E900D6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90</w:t>
            </w:r>
          </w:p>
          <w:p w14:paraId="675E095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91</w:t>
            </w:r>
          </w:p>
          <w:p w14:paraId="1D995D4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92</w:t>
            </w:r>
          </w:p>
          <w:p w14:paraId="1F9BF3E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93</w:t>
            </w:r>
          </w:p>
          <w:p w14:paraId="3CE9154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94</w:t>
            </w:r>
          </w:p>
          <w:p w14:paraId="54E2F4C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95</w:t>
            </w:r>
          </w:p>
          <w:p w14:paraId="21D54CE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96</w:t>
            </w:r>
          </w:p>
          <w:p w14:paraId="0EF45F9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97</w:t>
            </w:r>
          </w:p>
          <w:p w14:paraId="5003C84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198</w:t>
            </w:r>
          </w:p>
          <w:p w14:paraId="3C26E38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lastRenderedPageBreak/>
              <w:t>199</w:t>
            </w:r>
          </w:p>
          <w:p w14:paraId="3AF43B9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00</w:t>
            </w:r>
          </w:p>
          <w:p w14:paraId="469EDF8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01</w:t>
            </w:r>
          </w:p>
          <w:p w14:paraId="57F134E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02</w:t>
            </w:r>
          </w:p>
          <w:p w14:paraId="5B88328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03</w:t>
            </w:r>
          </w:p>
          <w:p w14:paraId="1306408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04</w:t>
            </w:r>
          </w:p>
          <w:p w14:paraId="71E54CD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05</w:t>
            </w:r>
          </w:p>
          <w:p w14:paraId="04C17B8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06</w:t>
            </w:r>
          </w:p>
          <w:p w14:paraId="0DAC65C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07</w:t>
            </w:r>
          </w:p>
          <w:p w14:paraId="29C9293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08</w:t>
            </w:r>
          </w:p>
          <w:p w14:paraId="253EACA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09</w:t>
            </w:r>
          </w:p>
          <w:p w14:paraId="7072205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10</w:t>
            </w:r>
          </w:p>
          <w:p w14:paraId="654F80B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11</w:t>
            </w:r>
          </w:p>
          <w:p w14:paraId="360B02D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12</w:t>
            </w:r>
          </w:p>
          <w:p w14:paraId="5F77E73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13</w:t>
            </w:r>
          </w:p>
          <w:p w14:paraId="15ECFF6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14</w:t>
            </w:r>
          </w:p>
          <w:p w14:paraId="400F83B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15</w:t>
            </w:r>
          </w:p>
          <w:p w14:paraId="2E3BCC4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16</w:t>
            </w:r>
          </w:p>
          <w:p w14:paraId="4718BBB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17</w:t>
            </w:r>
          </w:p>
          <w:p w14:paraId="1AE692A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18</w:t>
            </w:r>
          </w:p>
          <w:p w14:paraId="1A95FB5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19</w:t>
            </w:r>
          </w:p>
          <w:p w14:paraId="06D7580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20</w:t>
            </w:r>
          </w:p>
          <w:p w14:paraId="0E58B2D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21</w:t>
            </w:r>
          </w:p>
          <w:p w14:paraId="7BD2126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22</w:t>
            </w:r>
          </w:p>
          <w:p w14:paraId="45192F5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23</w:t>
            </w:r>
          </w:p>
          <w:p w14:paraId="723A1DB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24</w:t>
            </w:r>
          </w:p>
          <w:p w14:paraId="3A92815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25</w:t>
            </w:r>
          </w:p>
          <w:p w14:paraId="2177F53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26</w:t>
            </w:r>
          </w:p>
          <w:p w14:paraId="120805D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27</w:t>
            </w:r>
          </w:p>
          <w:p w14:paraId="58D408E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28</w:t>
            </w:r>
          </w:p>
          <w:p w14:paraId="596667E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29</w:t>
            </w:r>
          </w:p>
          <w:p w14:paraId="48ADB90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30</w:t>
            </w:r>
          </w:p>
          <w:p w14:paraId="4BA10C4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31</w:t>
            </w:r>
          </w:p>
          <w:p w14:paraId="7C60D07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32</w:t>
            </w:r>
          </w:p>
          <w:p w14:paraId="292B3D4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33</w:t>
            </w:r>
          </w:p>
          <w:p w14:paraId="7ADB906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34</w:t>
            </w:r>
          </w:p>
          <w:p w14:paraId="543FD30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35</w:t>
            </w:r>
          </w:p>
          <w:p w14:paraId="2F8F871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36</w:t>
            </w:r>
          </w:p>
          <w:p w14:paraId="303E452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37</w:t>
            </w:r>
          </w:p>
          <w:p w14:paraId="5FEF2A0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38</w:t>
            </w:r>
          </w:p>
          <w:p w14:paraId="752B3D7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39</w:t>
            </w:r>
          </w:p>
          <w:p w14:paraId="16E27EB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40</w:t>
            </w:r>
          </w:p>
          <w:p w14:paraId="0A23DCA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41</w:t>
            </w:r>
          </w:p>
          <w:p w14:paraId="1CD549B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42</w:t>
            </w:r>
          </w:p>
          <w:p w14:paraId="3D79B0C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43</w:t>
            </w:r>
          </w:p>
          <w:p w14:paraId="0080483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44</w:t>
            </w:r>
          </w:p>
          <w:p w14:paraId="54604CF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45</w:t>
            </w:r>
          </w:p>
          <w:p w14:paraId="0D755C6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46</w:t>
            </w:r>
          </w:p>
          <w:p w14:paraId="6A67857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47</w:t>
            </w:r>
          </w:p>
          <w:p w14:paraId="2078AF4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48</w:t>
            </w:r>
          </w:p>
          <w:p w14:paraId="50E815D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49</w:t>
            </w:r>
          </w:p>
          <w:p w14:paraId="729AF96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50</w:t>
            </w:r>
          </w:p>
          <w:p w14:paraId="3E5DC60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51</w:t>
            </w:r>
          </w:p>
          <w:p w14:paraId="2E82884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52</w:t>
            </w:r>
          </w:p>
          <w:p w14:paraId="60B208A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53</w:t>
            </w:r>
          </w:p>
          <w:p w14:paraId="290366E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54</w:t>
            </w:r>
          </w:p>
          <w:p w14:paraId="028FA38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55</w:t>
            </w:r>
          </w:p>
          <w:p w14:paraId="5B8061C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56</w:t>
            </w:r>
          </w:p>
          <w:p w14:paraId="673502C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57</w:t>
            </w:r>
          </w:p>
          <w:p w14:paraId="77B8DFE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58</w:t>
            </w:r>
          </w:p>
          <w:p w14:paraId="0A7205D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lastRenderedPageBreak/>
              <w:t>259</w:t>
            </w:r>
          </w:p>
          <w:p w14:paraId="5357FFF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60</w:t>
            </w:r>
          </w:p>
          <w:p w14:paraId="7203C3A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61</w:t>
            </w:r>
          </w:p>
          <w:p w14:paraId="1574DEF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62</w:t>
            </w:r>
          </w:p>
          <w:p w14:paraId="3F9A7DB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63</w:t>
            </w:r>
          </w:p>
          <w:p w14:paraId="24D613C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64</w:t>
            </w:r>
          </w:p>
          <w:p w14:paraId="43C2610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65</w:t>
            </w:r>
          </w:p>
          <w:p w14:paraId="13116DA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66</w:t>
            </w:r>
          </w:p>
          <w:p w14:paraId="1EA7D81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67</w:t>
            </w:r>
          </w:p>
          <w:p w14:paraId="281A987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68</w:t>
            </w:r>
          </w:p>
          <w:p w14:paraId="1F57F57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69</w:t>
            </w:r>
          </w:p>
          <w:p w14:paraId="0C70566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70</w:t>
            </w:r>
          </w:p>
          <w:p w14:paraId="4CAEAF0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71</w:t>
            </w:r>
          </w:p>
          <w:p w14:paraId="647CF5E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72</w:t>
            </w:r>
          </w:p>
          <w:p w14:paraId="28F1B93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73</w:t>
            </w:r>
          </w:p>
          <w:p w14:paraId="5C5C46B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74</w:t>
            </w:r>
          </w:p>
          <w:p w14:paraId="5B1156A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75</w:t>
            </w:r>
          </w:p>
          <w:p w14:paraId="4336611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76</w:t>
            </w:r>
          </w:p>
          <w:p w14:paraId="18389FE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77</w:t>
            </w:r>
          </w:p>
          <w:p w14:paraId="4F5C33B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78</w:t>
            </w:r>
          </w:p>
          <w:p w14:paraId="1F39E86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79</w:t>
            </w:r>
          </w:p>
          <w:p w14:paraId="0B956BD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80</w:t>
            </w:r>
          </w:p>
          <w:p w14:paraId="7E58032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81</w:t>
            </w:r>
          </w:p>
          <w:p w14:paraId="117EEC4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82</w:t>
            </w:r>
          </w:p>
          <w:p w14:paraId="4D3A4CD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83</w:t>
            </w:r>
          </w:p>
          <w:p w14:paraId="50A3663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84</w:t>
            </w:r>
          </w:p>
          <w:p w14:paraId="2794509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85</w:t>
            </w:r>
          </w:p>
          <w:p w14:paraId="7FE3EB0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86</w:t>
            </w:r>
          </w:p>
          <w:p w14:paraId="65BC13E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87</w:t>
            </w:r>
          </w:p>
          <w:p w14:paraId="7B5567B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88</w:t>
            </w:r>
          </w:p>
          <w:p w14:paraId="167840D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89</w:t>
            </w:r>
          </w:p>
          <w:p w14:paraId="1E5CCAB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90</w:t>
            </w:r>
          </w:p>
          <w:p w14:paraId="68DA321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91</w:t>
            </w:r>
          </w:p>
          <w:p w14:paraId="15C155A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92</w:t>
            </w:r>
          </w:p>
          <w:p w14:paraId="34FEEC3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93</w:t>
            </w:r>
          </w:p>
          <w:p w14:paraId="32B7BA1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94</w:t>
            </w:r>
          </w:p>
          <w:p w14:paraId="4D6AD73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95</w:t>
            </w:r>
          </w:p>
          <w:p w14:paraId="16CFA1D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96</w:t>
            </w:r>
          </w:p>
          <w:p w14:paraId="3681744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97</w:t>
            </w:r>
          </w:p>
          <w:p w14:paraId="1F577FB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98</w:t>
            </w:r>
          </w:p>
          <w:p w14:paraId="7ACB963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299</w:t>
            </w:r>
          </w:p>
          <w:p w14:paraId="6F4E12F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00</w:t>
            </w:r>
          </w:p>
          <w:p w14:paraId="213B8CD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01</w:t>
            </w:r>
          </w:p>
          <w:p w14:paraId="0496E39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02</w:t>
            </w:r>
          </w:p>
          <w:p w14:paraId="2BA6806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03</w:t>
            </w:r>
          </w:p>
          <w:p w14:paraId="2D99F4F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04</w:t>
            </w:r>
          </w:p>
          <w:p w14:paraId="0657B55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05</w:t>
            </w:r>
          </w:p>
          <w:p w14:paraId="6DD4D65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06</w:t>
            </w:r>
          </w:p>
          <w:p w14:paraId="192FE4F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07</w:t>
            </w:r>
          </w:p>
          <w:p w14:paraId="5D6F4F9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08</w:t>
            </w:r>
          </w:p>
          <w:p w14:paraId="124C28D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09</w:t>
            </w:r>
          </w:p>
          <w:p w14:paraId="0EC8B98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10</w:t>
            </w:r>
          </w:p>
          <w:p w14:paraId="4581FA3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11</w:t>
            </w:r>
          </w:p>
          <w:p w14:paraId="26699E4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12</w:t>
            </w:r>
          </w:p>
          <w:p w14:paraId="3CE8B78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13</w:t>
            </w:r>
          </w:p>
          <w:p w14:paraId="46D6357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14</w:t>
            </w:r>
          </w:p>
          <w:p w14:paraId="22CE44F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15</w:t>
            </w:r>
          </w:p>
          <w:p w14:paraId="5E3881A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16</w:t>
            </w:r>
          </w:p>
          <w:p w14:paraId="38D3FB2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17</w:t>
            </w:r>
          </w:p>
          <w:p w14:paraId="3755F1B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18</w:t>
            </w:r>
          </w:p>
          <w:p w14:paraId="7725B87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lastRenderedPageBreak/>
              <w:t>319</w:t>
            </w:r>
          </w:p>
          <w:p w14:paraId="7D228AA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0</w:t>
            </w:r>
          </w:p>
          <w:p w14:paraId="312E891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1</w:t>
            </w:r>
          </w:p>
          <w:p w14:paraId="614D9EB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2</w:t>
            </w:r>
          </w:p>
          <w:p w14:paraId="79CE427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3</w:t>
            </w:r>
          </w:p>
          <w:p w14:paraId="78D7EE3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4</w:t>
            </w:r>
          </w:p>
          <w:p w14:paraId="0ED9EBD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5</w:t>
            </w:r>
          </w:p>
          <w:p w14:paraId="5938DAA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6</w:t>
            </w:r>
          </w:p>
          <w:p w14:paraId="7528890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7</w:t>
            </w:r>
          </w:p>
          <w:p w14:paraId="02ED2D19" w14:textId="77777777" w:rsid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8</w:t>
            </w:r>
          </w:p>
          <w:p w14:paraId="49DC467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4</w:t>
            </w:r>
          </w:p>
          <w:p w14:paraId="2287210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5</w:t>
            </w:r>
          </w:p>
          <w:p w14:paraId="350A404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6</w:t>
            </w:r>
          </w:p>
          <w:p w14:paraId="655031D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7</w:t>
            </w:r>
          </w:p>
          <w:p w14:paraId="5093F2D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8</w:t>
            </w:r>
          </w:p>
          <w:p w14:paraId="56D8331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29</w:t>
            </w:r>
          </w:p>
          <w:p w14:paraId="3F2CE56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30</w:t>
            </w:r>
          </w:p>
          <w:p w14:paraId="3869776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31</w:t>
            </w:r>
          </w:p>
          <w:p w14:paraId="4116CC9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32</w:t>
            </w:r>
          </w:p>
          <w:p w14:paraId="22B28CD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33</w:t>
            </w:r>
          </w:p>
          <w:p w14:paraId="36D2472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34</w:t>
            </w:r>
          </w:p>
          <w:p w14:paraId="3C01B48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35</w:t>
            </w:r>
          </w:p>
          <w:p w14:paraId="2878ADA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36</w:t>
            </w:r>
          </w:p>
          <w:p w14:paraId="38AB12D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37</w:t>
            </w:r>
          </w:p>
          <w:p w14:paraId="15FDE7B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38</w:t>
            </w:r>
          </w:p>
          <w:p w14:paraId="48B03B9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39</w:t>
            </w:r>
          </w:p>
          <w:p w14:paraId="2BEBDCD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40</w:t>
            </w:r>
          </w:p>
          <w:p w14:paraId="1283DFA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41</w:t>
            </w:r>
          </w:p>
          <w:p w14:paraId="6828B2D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42</w:t>
            </w:r>
          </w:p>
          <w:p w14:paraId="7C617E0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43</w:t>
            </w:r>
          </w:p>
          <w:p w14:paraId="432DAF6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44</w:t>
            </w:r>
          </w:p>
          <w:p w14:paraId="4AAF1E3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45</w:t>
            </w:r>
          </w:p>
          <w:p w14:paraId="3B262FD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46</w:t>
            </w:r>
          </w:p>
          <w:p w14:paraId="4306367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47</w:t>
            </w:r>
          </w:p>
          <w:p w14:paraId="6064CB5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48</w:t>
            </w:r>
          </w:p>
          <w:p w14:paraId="15D9034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49</w:t>
            </w:r>
          </w:p>
          <w:p w14:paraId="416053C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50</w:t>
            </w:r>
          </w:p>
          <w:p w14:paraId="277AB29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51</w:t>
            </w:r>
          </w:p>
          <w:p w14:paraId="2923092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52</w:t>
            </w:r>
          </w:p>
          <w:p w14:paraId="4022E80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53</w:t>
            </w:r>
          </w:p>
          <w:p w14:paraId="162BF34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54</w:t>
            </w:r>
          </w:p>
          <w:p w14:paraId="2F203D5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55</w:t>
            </w:r>
          </w:p>
          <w:p w14:paraId="02DCF61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56</w:t>
            </w:r>
          </w:p>
          <w:p w14:paraId="71D9838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57</w:t>
            </w:r>
          </w:p>
          <w:p w14:paraId="4097D49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58</w:t>
            </w:r>
          </w:p>
          <w:p w14:paraId="1BC2BFA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59</w:t>
            </w:r>
          </w:p>
          <w:p w14:paraId="193E4E1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60</w:t>
            </w:r>
          </w:p>
          <w:p w14:paraId="0647AB7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61</w:t>
            </w:r>
          </w:p>
          <w:p w14:paraId="0688E00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62</w:t>
            </w:r>
          </w:p>
          <w:p w14:paraId="4C07151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63</w:t>
            </w:r>
          </w:p>
          <w:p w14:paraId="46C0845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64</w:t>
            </w:r>
          </w:p>
          <w:p w14:paraId="62A2FDC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65</w:t>
            </w:r>
          </w:p>
          <w:p w14:paraId="21EE061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66</w:t>
            </w:r>
          </w:p>
          <w:p w14:paraId="436CA1E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67</w:t>
            </w:r>
          </w:p>
          <w:p w14:paraId="398C1D4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68</w:t>
            </w:r>
          </w:p>
          <w:p w14:paraId="4F4CA22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69</w:t>
            </w:r>
          </w:p>
          <w:p w14:paraId="49F6BA0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70</w:t>
            </w:r>
          </w:p>
          <w:p w14:paraId="194C111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71</w:t>
            </w:r>
          </w:p>
          <w:p w14:paraId="163851B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72</w:t>
            </w:r>
          </w:p>
          <w:p w14:paraId="09A368F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73</w:t>
            </w:r>
          </w:p>
          <w:p w14:paraId="5CFFA2C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lastRenderedPageBreak/>
              <w:t>374</w:t>
            </w:r>
          </w:p>
          <w:p w14:paraId="56138EB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75</w:t>
            </w:r>
          </w:p>
          <w:p w14:paraId="4757030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76</w:t>
            </w:r>
          </w:p>
          <w:p w14:paraId="701D249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77</w:t>
            </w:r>
          </w:p>
          <w:p w14:paraId="2911ECB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78</w:t>
            </w:r>
          </w:p>
          <w:p w14:paraId="2FB3922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79</w:t>
            </w:r>
          </w:p>
          <w:p w14:paraId="16FBDD2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80</w:t>
            </w:r>
          </w:p>
          <w:p w14:paraId="5760175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81</w:t>
            </w:r>
          </w:p>
          <w:p w14:paraId="1C6BDC8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82</w:t>
            </w:r>
          </w:p>
          <w:p w14:paraId="70F7761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83</w:t>
            </w:r>
          </w:p>
          <w:p w14:paraId="607B1F4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84</w:t>
            </w:r>
          </w:p>
          <w:p w14:paraId="6E6C0AF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85</w:t>
            </w:r>
          </w:p>
          <w:p w14:paraId="41ED583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86</w:t>
            </w:r>
          </w:p>
          <w:p w14:paraId="495EB9C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87</w:t>
            </w:r>
          </w:p>
          <w:p w14:paraId="520917A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88</w:t>
            </w:r>
          </w:p>
          <w:p w14:paraId="41DD22C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89</w:t>
            </w:r>
          </w:p>
          <w:p w14:paraId="5B8C269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90</w:t>
            </w:r>
          </w:p>
          <w:p w14:paraId="2AB0C00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91</w:t>
            </w:r>
          </w:p>
          <w:p w14:paraId="59C3923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92</w:t>
            </w:r>
          </w:p>
          <w:p w14:paraId="3ECD921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93</w:t>
            </w:r>
          </w:p>
          <w:p w14:paraId="6F69453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94</w:t>
            </w:r>
          </w:p>
          <w:p w14:paraId="3491C4F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95</w:t>
            </w:r>
          </w:p>
          <w:p w14:paraId="573E448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96</w:t>
            </w:r>
          </w:p>
          <w:p w14:paraId="0AD787C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97</w:t>
            </w:r>
          </w:p>
          <w:p w14:paraId="0980682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98</w:t>
            </w:r>
          </w:p>
          <w:p w14:paraId="1E28AD5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399</w:t>
            </w:r>
          </w:p>
          <w:p w14:paraId="198E77D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00</w:t>
            </w:r>
          </w:p>
          <w:p w14:paraId="0997298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01</w:t>
            </w:r>
          </w:p>
          <w:p w14:paraId="0721C88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02</w:t>
            </w:r>
          </w:p>
          <w:p w14:paraId="3617001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03</w:t>
            </w:r>
          </w:p>
          <w:p w14:paraId="2B6B67C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04</w:t>
            </w:r>
          </w:p>
          <w:p w14:paraId="5278BC3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05</w:t>
            </w:r>
          </w:p>
          <w:p w14:paraId="7CDA81E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06</w:t>
            </w:r>
          </w:p>
          <w:p w14:paraId="65B6133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07</w:t>
            </w:r>
          </w:p>
          <w:p w14:paraId="150B395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08</w:t>
            </w:r>
          </w:p>
          <w:p w14:paraId="6AA264D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09</w:t>
            </w:r>
          </w:p>
          <w:p w14:paraId="730451F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10</w:t>
            </w:r>
          </w:p>
          <w:p w14:paraId="07C96F3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11</w:t>
            </w:r>
          </w:p>
          <w:p w14:paraId="55BC357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12</w:t>
            </w:r>
          </w:p>
          <w:p w14:paraId="305C280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13</w:t>
            </w:r>
          </w:p>
          <w:p w14:paraId="5A78F39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14</w:t>
            </w:r>
          </w:p>
          <w:p w14:paraId="6D26515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15</w:t>
            </w:r>
          </w:p>
          <w:p w14:paraId="720B036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16</w:t>
            </w:r>
          </w:p>
          <w:p w14:paraId="2B8EFC1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17</w:t>
            </w:r>
          </w:p>
          <w:p w14:paraId="276A88B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18</w:t>
            </w:r>
          </w:p>
          <w:p w14:paraId="3D0C172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19</w:t>
            </w:r>
          </w:p>
          <w:p w14:paraId="13E0BC8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20</w:t>
            </w:r>
          </w:p>
          <w:p w14:paraId="2FADA24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21</w:t>
            </w:r>
          </w:p>
          <w:p w14:paraId="3337FED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22</w:t>
            </w:r>
          </w:p>
          <w:p w14:paraId="063992D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23</w:t>
            </w:r>
          </w:p>
          <w:p w14:paraId="69C4310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24</w:t>
            </w:r>
          </w:p>
          <w:p w14:paraId="2699C65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25</w:t>
            </w:r>
          </w:p>
          <w:p w14:paraId="745AC78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26</w:t>
            </w:r>
          </w:p>
          <w:p w14:paraId="59A6652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27</w:t>
            </w:r>
          </w:p>
          <w:p w14:paraId="5F838FF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28</w:t>
            </w:r>
          </w:p>
          <w:p w14:paraId="3BE234E3" w14:textId="074FC5D2"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29</w:t>
            </w:r>
          </w:p>
          <w:p w14:paraId="7013BDC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30</w:t>
            </w:r>
          </w:p>
          <w:p w14:paraId="406583C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31</w:t>
            </w:r>
          </w:p>
          <w:p w14:paraId="117CE0D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32</w:t>
            </w:r>
          </w:p>
          <w:p w14:paraId="7EC9EAB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33</w:t>
            </w:r>
          </w:p>
          <w:p w14:paraId="233DAC0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lastRenderedPageBreak/>
              <w:t>434</w:t>
            </w:r>
          </w:p>
          <w:p w14:paraId="0FFD115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35</w:t>
            </w:r>
          </w:p>
          <w:p w14:paraId="7A8DE73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36</w:t>
            </w:r>
          </w:p>
          <w:p w14:paraId="30EB981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37</w:t>
            </w:r>
          </w:p>
          <w:p w14:paraId="5937BC3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38</w:t>
            </w:r>
          </w:p>
          <w:p w14:paraId="4A3BA95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39</w:t>
            </w:r>
          </w:p>
          <w:p w14:paraId="6DDBA2D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40</w:t>
            </w:r>
          </w:p>
          <w:p w14:paraId="1E036CE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41</w:t>
            </w:r>
          </w:p>
          <w:p w14:paraId="0475760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42</w:t>
            </w:r>
          </w:p>
          <w:p w14:paraId="293D55B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43</w:t>
            </w:r>
          </w:p>
          <w:p w14:paraId="310E144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44</w:t>
            </w:r>
          </w:p>
          <w:p w14:paraId="042D275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45</w:t>
            </w:r>
          </w:p>
          <w:p w14:paraId="5349E60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46</w:t>
            </w:r>
          </w:p>
          <w:p w14:paraId="550A7CB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47</w:t>
            </w:r>
          </w:p>
          <w:p w14:paraId="0E5EB6E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48</w:t>
            </w:r>
          </w:p>
          <w:p w14:paraId="629C31A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49</w:t>
            </w:r>
          </w:p>
          <w:p w14:paraId="1D2AD80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50</w:t>
            </w:r>
          </w:p>
          <w:p w14:paraId="0FAE22A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51</w:t>
            </w:r>
          </w:p>
          <w:p w14:paraId="2674AE5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52</w:t>
            </w:r>
          </w:p>
          <w:p w14:paraId="655156F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53</w:t>
            </w:r>
          </w:p>
          <w:p w14:paraId="7C81F1E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54</w:t>
            </w:r>
          </w:p>
          <w:p w14:paraId="202A499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55</w:t>
            </w:r>
          </w:p>
          <w:p w14:paraId="1157017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56</w:t>
            </w:r>
          </w:p>
          <w:p w14:paraId="51DF647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57</w:t>
            </w:r>
          </w:p>
          <w:p w14:paraId="021DA18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58</w:t>
            </w:r>
          </w:p>
          <w:p w14:paraId="45CA039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59</w:t>
            </w:r>
          </w:p>
          <w:p w14:paraId="71F8B25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60</w:t>
            </w:r>
          </w:p>
          <w:p w14:paraId="6CDF89F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61</w:t>
            </w:r>
          </w:p>
          <w:p w14:paraId="56BC2C5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62</w:t>
            </w:r>
          </w:p>
          <w:p w14:paraId="0BFD98D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63</w:t>
            </w:r>
          </w:p>
          <w:p w14:paraId="1ADE23E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64</w:t>
            </w:r>
          </w:p>
          <w:p w14:paraId="5714826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65</w:t>
            </w:r>
          </w:p>
          <w:p w14:paraId="48DA89D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66</w:t>
            </w:r>
          </w:p>
          <w:p w14:paraId="02E61B2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67</w:t>
            </w:r>
          </w:p>
          <w:p w14:paraId="50AD57A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68</w:t>
            </w:r>
          </w:p>
          <w:p w14:paraId="250968E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69</w:t>
            </w:r>
          </w:p>
          <w:p w14:paraId="7509793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70</w:t>
            </w:r>
          </w:p>
          <w:p w14:paraId="077B5DD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71</w:t>
            </w:r>
          </w:p>
          <w:p w14:paraId="22CCB3F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72</w:t>
            </w:r>
          </w:p>
          <w:p w14:paraId="221FD10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73</w:t>
            </w:r>
          </w:p>
          <w:p w14:paraId="39A4023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74</w:t>
            </w:r>
          </w:p>
          <w:p w14:paraId="63F6DD8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75</w:t>
            </w:r>
          </w:p>
          <w:p w14:paraId="109DC8E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76</w:t>
            </w:r>
          </w:p>
          <w:p w14:paraId="1030401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77</w:t>
            </w:r>
          </w:p>
          <w:p w14:paraId="2617C93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78</w:t>
            </w:r>
          </w:p>
          <w:p w14:paraId="798E029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79</w:t>
            </w:r>
          </w:p>
          <w:p w14:paraId="58053D2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80</w:t>
            </w:r>
          </w:p>
          <w:p w14:paraId="5C070DB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81</w:t>
            </w:r>
          </w:p>
          <w:p w14:paraId="15A58FC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82</w:t>
            </w:r>
          </w:p>
          <w:p w14:paraId="0B889F0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83</w:t>
            </w:r>
          </w:p>
          <w:p w14:paraId="1349A71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84</w:t>
            </w:r>
          </w:p>
          <w:p w14:paraId="0B9ACA4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85</w:t>
            </w:r>
          </w:p>
          <w:p w14:paraId="4C4F123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86</w:t>
            </w:r>
          </w:p>
          <w:p w14:paraId="107A643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87</w:t>
            </w:r>
          </w:p>
          <w:p w14:paraId="4263F14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88</w:t>
            </w:r>
          </w:p>
          <w:p w14:paraId="0F2BA2A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89</w:t>
            </w:r>
          </w:p>
          <w:p w14:paraId="180AEE0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90</w:t>
            </w:r>
          </w:p>
          <w:p w14:paraId="765A5FD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91</w:t>
            </w:r>
          </w:p>
          <w:p w14:paraId="041B275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92</w:t>
            </w:r>
          </w:p>
          <w:p w14:paraId="20C076C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93</w:t>
            </w:r>
          </w:p>
          <w:p w14:paraId="129A02D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lastRenderedPageBreak/>
              <w:t>494</w:t>
            </w:r>
          </w:p>
          <w:p w14:paraId="396BDBA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95</w:t>
            </w:r>
          </w:p>
          <w:p w14:paraId="79D7796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96</w:t>
            </w:r>
          </w:p>
          <w:p w14:paraId="5A5A34E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97</w:t>
            </w:r>
          </w:p>
          <w:p w14:paraId="51AD11F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98</w:t>
            </w:r>
          </w:p>
          <w:p w14:paraId="7797B8A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499</w:t>
            </w:r>
          </w:p>
          <w:p w14:paraId="1292C84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00</w:t>
            </w:r>
          </w:p>
          <w:p w14:paraId="241A839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01</w:t>
            </w:r>
          </w:p>
          <w:p w14:paraId="2837275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02</w:t>
            </w:r>
          </w:p>
          <w:p w14:paraId="66ED65F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03</w:t>
            </w:r>
          </w:p>
          <w:p w14:paraId="3C6D660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04</w:t>
            </w:r>
          </w:p>
          <w:p w14:paraId="4BF02EA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05</w:t>
            </w:r>
          </w:p>
          <w:p w14:paraId="583B80A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06</w:t>
            </w:r>
          </w:p>
          <w:p w14:paraId="7DC396C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07</w:t>
            </w:r>
          </w:p>
          <w:p w14:paraId="537B4F4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08</w:t>
            </w:r>
          </w:p>
          <w:p w14:paraId="3C9CC5E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09</w:t>
            </w:r>
          </w:p>
          <w:p w14:paraId="656240A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10</w:t>
            </w:r>
          </w:p>
          <w:p w14:paraId="055851C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11</w:t>
            </w:r>
          </w:p>
          <w:p w14:paraId="28459E0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12</w:t>
            </w:r>
          </w:p>
          <w:p w14:paraId="11CC338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13</w:t>
            </w:r>
          </w:p>
          <w:p w14:paraId="61E0C83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14</w:t>
            </w:r>
          </w:p>
          <w:p w14:paraId="076D8C1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15</w:t>
            </w:r>
          </w:p>
          <w:p w14:paraId="10A5463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16</w:t>
            </w:r>
          </w:p>
          <w:p w14:paraId="2F82CA3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17</w:t>
            </w:r>
          </w:p>
          <w:p w14:paraId="4793DEC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18</w:t>
            </w:r>
          </w:p>
          <w:p w14:paraId="0ED6EA8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19</w:t>
            </w:r>
          </w:p>
          <w:p w14:paraId="65F06CF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20</w:t>
            </w:r>
          </w:p>
          <w:p w14:paraId="5391792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21</w:t>
            </w:r>
          </w:p>
          <w:p w14:paraId="0EE2A2B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22</w:t>
            </w:r>
          </w:p>
          <w:p w14:paraId="278836F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23</w:t>
            </w:r>
          </w:p>
          <w:p w14:paraId="2FB28E2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24</w:t>
            </w:r>
          </w:p>
          <w:p w14:paraId="700567B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25</w:t>
            </w:r>
          </w:p>
          <w:p w14:paraId="1A6955C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26</w:t>
            </w:r>
          </w:p>
          <w:p w14:paraId="560CECB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27</w:t>
            </w:r>
          </w:p>
          <w:p w14:paraId="48E2FE0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28</w:t>
            </w:r>
          </w:p>
          <w:p w14:paraId="4737430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29</w:t>
            </w:r>
          </w:p>
          <w:p w14:paraId="2E144FF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30</w:t>
            </w:r>
          </w:p>
          <w:p w14:paraId="5C4DB04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31</w:t>
            </w:r>
          </w:p>
          <w:p w14:paraId="2B71121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32</w:t>
            </w:r>
          </w:p>
          <w:p w14:paraId="2BD035A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33</w:t>
            </w:r>
          </w:p>
          <w:p w14:paraId="6DA7291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34</w:t>
            </w:r>
          </w:p>
          <w:p w14:paraId="40DF9CD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35</w:t>
            </w:r>
          </w:p>
          <w:p w14:paraId="5D909CF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36</w:t>
            </w:r>
          </w:p>
          <w:p w14:paraId="0FE2F77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37</w:t>
            </w:r>
          </w:p>
          <w:p w14:paraId="113D59F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38</w:t>
            </w:r>
          </w:p>
          <w:p w14:paraId="79B2281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39</w:t>
            </w:r>
          </w:p>
          <w:p w14:paraId="42B994E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40</w:t>
            </w:r>
          </w:p>
          <w:p w14:paraId="6492874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41</w:t>
            </w:r>
          </w:p>
          <w:p w14:paraId="645CD0C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42</w:t>
            </w:r>
          </w:p>
          <w:p w14:paraId="57C2A3F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43</w:t>
            </w:r>
          </w:p>
          <w:p w14:paraId="6119C2C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44</w:t>
            </w:r>
          </w:p>
          <w:p w14:paraId="34522A0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45</w:t>
            </w:r>
          </w:p>
          <w:p w14:paraId="4F23314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46</w:t>
            </w:r>
          </w:p>
          <w:p w14:paraId="142719E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47</w:t>
            </w:r>
          </w:p>
          <w:p w14:paraId="3B18D4C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48</w:t>
            </w:r>
          </w:p>
          <w:p w14:paraId="42A8DDA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49</w:t>
            </w:r>
          </w:p>
          <w:p w14:paraId="634BD19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50</w:t>
            </w:r>
          </w:p>
          <w:p w14:paraId="6EB5699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51</w:t>
            </w:r>
          </w:p>
          <w:p w14:paraId="40A0EC3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52</w:t>
            </w:r>
          </w:p>
          <w:p w14:paraId="78921D4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53</w:t>
            </w:r>
          </w:p>
          <w:p w14:paraId="187AAC0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lastRenderedPageBreak/>
              <w:t>554</w:t>
            </w:r>
          </w:p>
          <w:p w14:paraId="3525494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55</w:t>
            </w:r>
          </w:p>
          <w:p w14:paraId="7278008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56</w:t>
            </w:r>
          </w:p>
          <w:p w14:paraId="00B8300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57</w:t>
            </w:r>
          </w:p>
          <w:p w14:paraId="35183EC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58</w:t>
            </w:r>
          </w:p>
          <w:p w14:paraId="7E2E6E1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59</w:t>
            </w:r>
          </w:p>
          <w:p w14:paraId="5642DE2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60</w:t>
            </w:r>
          </w:p>
          <w:p w14:paraId="5E518CC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61</w:t>
            </w:r>
          </w:p>
          <w:p w14:paraId="258378B9" w14:textId="77777777" w:rsid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62</w:t>
            </w:r>
          </w:p>
          <w:p w14:paraId="65515C7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63</w:t>
            </w:r>
          </w:p>
          <w:p w14:paraId="7D554F7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64</w:t>
            </w:r>
          </w:p>
          <w:p w14:paraId="4CD598D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65</w:t>
            </w:r>
          </w:p>
          <w:p w14:paraId="395439A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66</w:t>
            </w:r>
          </w:p>
          <w:p w14:paraId="6F34B08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67</w:t>
            </w:r>
          </w:p>
          <w:p w14:paraId="53661F3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68</w:t>
            </w:r>
          </w:p>
          <w:p w14:paraId="0FC83C8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69</w:t>
            </w:r>
          </w:p>
          <w:p w14:paraId="0FC7B03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70</w:t>
            </w:r>
          </w:p>
          <w:p w14:paraId="7ABFC9E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71</w:t>
            </w:r>
          </w:p>
          <w:p w14:paraId="2AB27FC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72</w:t>
            </w:r>
          </w:p>
          <w:p w14:paraId="1CDD111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73</w:t>
            </w:r>
          </w:p>
          <w:p w14:paraId="67E4AB3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74</w:t>
            </w:r>
          </w:p>
          <w:p w14:paraId="4A89485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75</w:t>
            </w:r>
          </w:p>
          <w:p w14:paraId="0FA989B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76</w:t>
            </w:r>
          </w:p>
          <w:p w14:paraId="76146C2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77</w:t>
            </w:r>
          </w:p>
          <w:p w14:paraId="0886AD2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78</w:t>
            </w:r>
          </w:p>
          <w:p w14:paraId="31AD6AA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79</w:t>
            </w:r>
          </w:p>
          <w:p w14:paraId="64E0D54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80</w:t>
            </w:r>
          </w:p>
          <w:p w14:paraId="20627AA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81</w:t>
            </w:r>
          </w:p>
          <w:p w14:paraId="7D092B0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82</w:t>
            </w:r>
          </w:p>
          <w:p w14:paraId="63C529E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83</w:t>
            </w:r>
          </w:p>
          <w:p w14:paraId="1DE6365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84</w:t>
            </w:r>
          </w:p>
          <w:p w14:paraId="23BFD89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85</w:t>
            </w:r>
          </w:p>
          <w:p w14:paraId="11E4CDA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86</w:t>
            </w:r>
          </w:p>
          <w:p w14:paraId="11B3683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87</w:t>
            </w:r>
          </w:p>
          <w:p w14:paraId="2AB22EA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88</w:t>
            </w:r>
          </w:p>
          <w:p w14:paraId="10B444E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89</w:t>
            </w:r>
          </w:p>
          <w:p w14:paraId="6EC477B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90</w:t>
            </w:r>
          </w:p>
          <w:p w14:paraId="0232400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91</w:t>
            </w:r>
          </w:p>
          <w:p w14:paraId="5CCE8F5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92</w:t>
            </w:r>
          </w:p>
          <w:p w14:paraId="7B5D53F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93</w:t>
            </w:r>
          </w:p>
          <w:p w14:paraId="466C3D3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94</w:t>
            </w:r>
          </w:p>
          <w:p w14:paraId="41766B0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95</w:t>
            </w:r>
          </w:p>
          <w:p w14:paraId="76F5073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96</w:t>
            </w:r>
          </w:p>
          <w:p w14:paraId="3123C09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97</w:t>
            </w:r>
          </w:p>
          <w:p w14:paraId="43A076C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98</w:t>
            </w:r>
          </w:p>
          <w:p w14:paraId="7DF9E89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599</w:t>
            </w:r>
          </w:p>
          <w:p w14:paraId="775DC8F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00</w:t>
            </w:r>
          </w:p>
          <w:p w14:paraId="63F2B3C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01</w:t>
            </w:r>
          </w:p>
          <w:p w14:paraId="70E76DE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02</w:t>
            </w:r>
          </w:p>
          <w:p w14:paraId="796FE88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03</w:t>
            </w:r>
          </w:p>
          <w:p w14:paraId="553819B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04</w:t>
            </w:r>
          </w:p>
          <w:p w14:paraId="64408FB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05</w:t>
            </w:r>
          </w:p>
          <w:p w14:paraId="1BD6962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06</w:t>
            </w:r>
          </w:p>
          <w:p w14:paraId="124B503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07</w:t>
            </w:r>
          </w:p>
          <w:p w14:paraId="6E5196C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08</w:t>
            </w:r>
          </w:p>
          <w:p w14:paraId="4B12956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09</w:t>
            </w:r>
          </w:p>
          <w:p w14:paraId="22FB72E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10</w:t>
            </w:r>
          </w:p>
          <w:p w14:paraId="2373EED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11</w:t>
            </w:r>
          </w:p>
          <w:p w14:paraId="319FAA8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12</w:t>
            </w:r>
          </w:p>
          <w:p w14:paraId="555D6B0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13</w:t>
            </w:r>
          </w:p>
          <w:p w14:paraId="7BE107D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lastRenderedPageBreak/>
              <w:t>614</w:t>
            </w:r>
          </w:p>
          <w:p w14:paraId="02F7E5A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15</w:t>
            </w:r>
          </w:p>
          <w:p w14:paraId="7B322A6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16</w:t>
            </w:r>
          </w:p>
          <w:p w14:paraId="4E90CEF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17</w:t>
            </w:r>
          </w:p>
          <w:p w14:paraId="2460B0B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18</w:t>
            </w:r>
          </w:p>
          <w:p w14:paraId="2C687EA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19</w:t>
            </w:r>
          </w:p>
          <w:p w14:paraId="3FCE9CA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20</w:t>
            </w:r>
          </w:p>
          <w:p w14:paraId="745CE5B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21</w:t>
            </w:r>
          </w:p>
          <w:p w14:paraId="2AE6AED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22</w:t>
            </w:r>
          </w:p>
          <w:p w14:paraId="6ECF7CC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23</w:t>
            </w:r>
          </w:p>
          <w:p w14:paraId="28F38B8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24</w:t>
            </w:r>
          </w:p>
          <w:p w14:paraId="223BB53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25</w:t>
            </w:r>
          </w:p>
          <w:p w14:paraId="67A3172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26</w:t>
            </w:r>
          </w:p>
          <w:p w14:paraId="76BB304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27</w:t>
            </w:r>
          </w:p>
          <w:p w14:paraId="0637946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28</w:t>
            </w:r>
          </w:p>
          <w:p w14:paraId="1D44AB8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29</w:t>
            </w:r>
          </w:p>
          <w:p w14:paraId="6E76174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30</w:t>
            </w:r>
          </w:p>
          <w:p w14:paraId="43684E4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31</w:t>
            </w:r>
          </w:p>
          <w:p w14:paraId="138F858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32</w:t>
            </w:r>
          </w:p>
          <w:p w14:paraId="0403864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33</w:t>
            </w:r>
          </w:p>
          <w:p w14:paraId="16434F0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34</w:t>
            </w:r>
          </w:p>
          <w:p w14:paraId="2F3A7A7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35</w:t>
            </w:r>
          </w:p>
          <w:p w14:paraId="7179A57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36</w:t>
            </w:r>
          </w:p>
          <w:p w14:paraId="62CD857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37</w:t>
            </w:r>
          </w:p>
          <w:p w14:paraId="0186322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38</w:t>
            </w:r>
          </w:p>
          <w:p w14:paraId="143DADD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39</w:t>
            </w:r>
          </w:p>
          <w:p w14:paraId="1D4233F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40</w:t>
            </w:r>
          </w:p>
          <w:p w14:paraId="0FD09EE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41</w:t>
            </w:r>
          </w:p>
          <w:p w14:paraId="516CD20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42</w:t>
            </w:r>
          </w:p>
          <w:p w14:paraId="56C2516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43</w:t>
            </w:r>
          </w:p>
          <w:p w14:paraId="77B9284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44</w:t>
            </w:r>
          </w:p>
          <w:p w14:paraId="154AA8B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45</w:t>
            </w:r>
          </w:p>
          <w:p w14:paraId="6C3789F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46</w:t>
            </w:r>
          </w:p>
          <w:p w14:paraId="29B48A8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47</w:t>
            </w:r>
          </w:p>
          <w:p w14:paraId="0E32D66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48</w:t>
            </w:r>
          </w:p>
          <w:p w14:paraId="4F56F45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49</w:t>
            </w:r>
          </w:p>
          <w:p w14:paraId="55E8BB2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50</w:t>
            </w:r>
          </w:p>
          <w:p w14:paraId="5C6058D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51</w:t>
            </w:r>
          </w:p>
          <w:p w14:paraId="773D77F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52</w:t>
            </w:r>
          </w:p>
          <w:p w14:paraId="0C2F1CB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53</w:t>
            </w:r>
          </w:p>
          <w:p w14:paraId="066E3D8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54</w:t>
            </w:r>
          </w:p>
          <w:p w14:paraId="4E3B26B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55</w:t>
            </w:r>
          </w:p>
          <w:p w14:paraId="4E49A0B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56</w:t>
            </w:r>
          </w:p>
          <w:p w14:paraId="79A82D1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57</w:t>
            </w:r>
          </w:p>
          <w:p w14:paraId="43D7325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58</w:t>
            </w:r>
          </w:p>
          <w:p w14:paraId="31B3CD4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59</w:t>
            </w:r>
          </w:p>
          <w:p w14:paraId="59D6550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60</w:t>
            </w:r>
          </w:p>
          <w:p w14:paraId="0E882D7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61</w:t>
            </w:r>
          </w:p>
          <w:p w14:paraId="194595E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62</w:t>
            </w:r>
          </w:p>
          <w:p w14:paraId="1D94D76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63</w:t>
            </w:r>
          </w:p>
          <w:p w14:paraId="7218300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64</w:t>
            </w:r>
          </w:p>
          <w:p w14:paraId="24F783C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65</w:t>
            </w:r>
          </w:p>
          <w:p w14:paraId="4687B0F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66</w:t>
            </w:r>
          </w:p>
          <w:p w14:paraId="5E9D436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67</w:t>
            </w:r>
          </w:p>
          <w:p w14:paraId="5230C04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68</w:t>
            </w:r>
          </w:p>
          <w:p w14:paraId="334D648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69</w:t>
            </w:r>
          </w:p>
          <w:p w14:paraId="3B161E6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70</w:t>
            </w:r>
          </w:p>
          <w:p w14:paraId="5A99385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71</w:t>
            </w:r>
          </w:p>
          <w:p w14:paraId="4312990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72</w:t>
            </w:r>
          </w:p>
          <w:p w14:paraId="3B846E7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73</w:t>
            </w:r>
          </w:p>
          <w:p w14:paraId="628EA06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lastRenderedPageBreak/>
              <w:t>674</w:t>
            </w:r>
          </w:p>
          <w:p w14:paraId="14AD3D3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75</w:t>
            </w:r>
          </w:p>
          <w:p w14:paraId="5512CCC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76</w:t>
            </w:r>
          </w:p>
          <w:p w14:paraId="4D47186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77</w:t>
            </w:r>
          </w:p>
          <w:p w14:paraId="3B7F278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78</w:t>
            </w:r>
          </w:p>
          <w:p w14:paraId="181BCA7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79</w:t>
            </w:r>
          </w:p>
          <w:p w14:paraId="7D333D6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80</w:t>
            </w:r>
          </w:p>
          <w:p w14:paraId="31C864A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81</w:t>
            </w:r>
          </w:p>
          <w:p w14:paraId="6FCA1D6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82</w:t>
            </w:r>
          </w:p>
          <w:p w14:paraId="37D7D8B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83</w:t>
            </w:r>
          </w:p>
          <w:p w14:paraId="6EA25AC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84</w:t>
            </w:r>
          </w:p>
          <w:p w14:paraId="6581136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85</w:t>
            </w:r>
          </w:p>
          <w:p w14:paraId="23D3311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86</w:t>
            </w:r>
          </w:p>
          <w:p w14:paraId="780FEA5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87</w:t>
            </w:r>
          </w:p>
          <w:p w14:paraId="159D1BE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88</w:t>
            </w:r>
          </w:p>
          <w:p w14:paraId="4743B40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89</w:t>
            </w:r>
          </w:p>
          <w:p w14:paraId="0B5F0F5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90</w:t>
            </w:r>
          </w:p>
          <w:p w14:paraId="58DD6F46"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91</w:t>
            </w:r>
          </w:p>
          <w:p w14:paraId="4202C05F"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92</w:t>
            </w:r>
          </w:p>
          <w:p w14:paraId="7E9AE49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93</w:t>
            </w:r>
          </w:p>
          <w:p w14:paraId="174033C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94</w:t>
            </w:r>
          </w:p>
          <w:p w14:paraId="150FE2C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95</w:t>
            </w:r>
          </w:p>
          <w:p w14:paraId="1D7B41E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96</w:t>
            </w:r>
          </w:p>
          <w:p w14:paraId="1C9B5C4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97</w:t>
            </w:r>
          </w:p>
          <w:p w14:paraId="0F30268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98</w:t>
            </w:r>
          </w:p>
          <w:p w14:paraId="4543B46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699</w:t>
            </w:r>
          </w:p>
          <w:p w14:paraId="516BE02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00</w:t>
            </w:r>
          </w:p>
          <w:p w14:paraId="3284109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01</w:t>
            </w:r>
          </w:p>
          <w:p w14:paraId="0F7E30F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02</w:t>
            </w:r>
          </w:p>
          <w:p w14:paraId="7728B2EA"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03</w:t>
            </w:r>
          </w:p>
          <w:p w14:paraId="6F64B6A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04</w:t>
            </w:r>
          </w:p>
          <w:p w14:paraId="05BF805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05</w:t>
            </w:r>
          </w:p>
          <w:p w14:paraId="1EAAECC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06</w:t>
            </w:r>
          </w:p>
          <w:p w14:paraId="1E49AAF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07</w:t>
            </w:r>
          </w:p>
          <w:p w14:paraId="0B2F989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08</w:t>
            </w:r>
          </w:p>
          <w:p w14:paraId="3BFCFBA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09</w:t>
            </w:r>
          </w:p>
          <w:p w14:paraId="734EC44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10</w:t>
            </w:r>
          </w:p>
          <w:p w14:paraId="2FCCC1B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11</w:t>
            </w:r>
          </w:p>
          <w:p w14:paraId="5D3169DE"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12</w:t>
            </w:r>
          </w:p>
          <w:p w14:paraId="4BB74D4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13</w:t>
            </w:r>
          </w:p>
          <w:p w14:paraId="521D732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14</w:t>
            </w:r>
          </w:p>
          <w:p w14:paraId="4ED702B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15</w:t>
            </w:r>
          </w:p>
          <w:p w14:paraId="298F3F9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16</w:t>
            </w:r>
          </w:p>
          <w:p w14:paraId="7787E81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17</w:t>
            </w:r>
          </w:p>
          <w:p w14:paraId="33DF787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18</w:t>
            </w:r>
          </w:p>
          <w:p w14:paraId="1F1D83C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19</w:t>
            </w:r>
          </w:p>
          <w:p w14:paraId="4A54A67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20</w:t>
            </w:r>
          </w:p>
          <w:p w14:paraId="2C82AF7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21</w:t>
            </w:r>
          </w:p>
          <w:p w14:paraId="2C91733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22</w:t>
            </w:r>
          </w:p>
          <w:p w14:paraId="62FD0347"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23</w:t>
            </w:r>
          </w:p>
          <w:p w14:paraId="1F73AAE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24</w:t>
            </w:r>
          </w:p>
          <w:p w14:paraId="336F961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25</w:t>
            </w:r>
          </w:p>
          <w:p w14:paraId="5ADEB39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26</w:t>
            </w:r>
          </w:p>
          <w:p w14:paraId="2C9CBEF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27</w:t>
            </w:r>
          </w:p>
          <w:p w14:paraId="1457B18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28</w:t>
            </w:r>
          </w:p>
          <w:p w14:paraId="03432633"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29</w:t>
            </w:r>
          </w:p>
          <w:p w14:paraId="421D19F1"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30</w:t>
            </w:r>
          </w:p>
          <w:p w14:paraId="7178FADB"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31</w:t>
            </w:r>
          </w:p>
          <w:p w14:paraId="493C9F44"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32</w:t>
            </w:r>
          </w:p>
          <w:p w14:paraId="35B6C95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33</w:t>
            </w:r>
          </w:p>
          <w:p w14:paraId="40572669"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lastRenderedPageBreak/>
              <w:t>734</w:t>
            </w:r>
          </w:p>
          <w:p w14:paraId="6A696422"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35</w:t>
            </w:r>
          </w:p>
          <w:p w14:paraId="68334BF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36</w:t>
            </w:r>
          </w:p>
          <w:p w14:paraId="12F5ED85"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37</w:t>
            </w:r>
          </w:p>
          <w:p w14:paraId="7FA5AFED"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38</w:t>
            </w:r>
          </w:p>
          <w:p w14:paraId="125B022C"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39</w:t>
            </w:r>
          </w:p>
          <w:p w14:paraId="486F1B30"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40</w:t>
            </w:r>
          </w:p>
          <w:p w14:paraId="6972EC08" w14:textId="77777777" w:rsidR="00431122" w:rsidRPr="00431122" w:rsidRDefault="00431122" w:rsidP="00431122">
            <w:pPr>
              <w:pBdr>
                <w:top w:val="nil"/>
                <w:left w:val="nil"/>
                <w:bottom w:val="nil"/>
                <w:right w:val="nil"/>
                <w:between w:val="nil"/>
              </w:pBdr>
              <w:spacing w:after="0"/>
              <w:rPr>
                <w:rFonts w:ascii="Courier New" w:eastAsia="Courier New" w:hAnsi="Courier New" w:cs="Courier New"/>
                <w:color w:val="000000"/>
                <w:sz w:val="18"/>
                <w:szCs w:val="18"/>
              </w:rPr>
            </w:pPr>
            <w:r w:rsidRPr="00431122">
              <w:rPr>
                <w:rFonts w:ascii="Courier New" w:eastAsia="Courier New" w:hAnsi="Courier New" w:cs="Courier New"/>
                <w:color w:val="000000"/>
                <w:sz w:val="18"/>
                <w:szCs w:val="18"/>
              </w:rPr>
              <w:t>741</w:t>
            </w:r>
          </w:p>
          <w:p w14:paraId="3A094326" w14:textId="368962CC" w:rsidR="00431122" w:rsidRDefault="006D03A9" w:rsidP="00431122">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42</w:t>
            </w:r>
          </w:p>
        </w:tc>
        <w:tc>
          <w:tcPr>
            <w:tcW w:w="7493" w:type="dxa"/>
          </w:tcPr>
          <w:p w14:paraId="3E339DE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 phpMyAdmin SQL Dump</w:t>
            </w:r>
          </w:p>
          <w:p w14:paraId="5D3C636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version 4.8.1</w:t>
            </w:r>
          </w:p>
          <w:p w14:paraId="70BF509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https://www.phpmyadmin.net/</w:t>
            </w:r>
          </w:p>
          <w:p w14:paraId="7684BF8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DB54B5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Host: 127.0.0.1</w:t>
            </w:r>
          </w:p>
          <w:p w14:paraId="0F17BDE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Generation Time: Nov 12, 2018 at 02:17 PM</w:t>
            </w:r>
          </w:p>
          <w:p w14:paraId="1CDCAEA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Server version: 10.1.33-MariaDB</w:t>
            </w:r>
          </w:p>
          <w:p w14:paraId="5924A91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PHP Version: 7.2.6</w:t>
            </w:r>
          </w:p>
          <w:p w14:paraId="6E7887B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0FB4A9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SET SQL_MODE = "NO_AUTO_VALUE_ON_ZERO";</w:t>
            </w:r>
          </w:p>
          <w:p w14:paraId="6368D42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SET AUTOCOMMIT = 0;</w:t>
            </w:r>
          </w:p>
          <w:p w14:paraId="47A095F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START TRANSACTION;</w:t>
            </w:r>
          </w:p>
          <w:p w14:paraId="76A619D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SET time_zone = "+00:00";</w:t>
            </w:r>
          </w:p>
          <w:p w14:paraId="5D3A49A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027C7D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12B0E0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0101 SET @OLD_CHARACTER_SET_CLIENT=@@CHARACTER_SET_CLIENT */;</w:t>
            </w:r>
          </w:p>
          <w:p w14:paraId="5BC4EFF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0101 SET @OLD_CHARACTER_SET_RESULTS=@@CHARACTER_SET_RESULTS */;</w:t>
            </w:r>
          </w:p>
          <w:p w14:paraId="2D379C8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0101 SET @OLD_COLLATION_CONNECTION=@@COLLATION_CONNECTION */;</w:t>
            </w:r>
          </w:p>
          <w:p w14:paraId="497C6B7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40101 SET NAMES utf8mb4 */;</w:t>
            </w:r>
          </w:p>
          <w:p w14:paraId="4533833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643D4CF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EBE68D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atabase: `emakam`</w:t>
            </w:r>
          </w:p>
          <w:p w14:paraId="09C9A48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7BA8CE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DATABASE IF NOT EXISTS `emakam` DEFAULT CHARACTER SET latin1 COLLATE latin1_swedish_ci;</w:t>
            </w:r>
          </w:p>
          <w:p w14:paraId="6ABBCE3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USE `emakam`;</w:t>
            </w:r>
          </w:p>
          <w:p w14:paraId="41E3B19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721710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38FA250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6F6C928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33E3C5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blok_makam`</w:t>
            </w:r>
          </w:p>
          <w:p w14:paraId="759D42F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D1E355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7AF185D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blok_makam` (</w:t>
            </w:r>
          </w:p>
          <w:p w14:paraId="1EA8D2F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blok` int(11) NOT NULL,</w:t>
            </w:r>
          </w:p>
          <w:p w14:paraId="4DB20E6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tpu` int(11) NOT NULL,</w:t>
            </w:r>
          </w:p>
          <w:p w14:paraId="42DF092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kode_blok` varchar(45) DEFAULT NULL,</w:t>
            </w:r>
          </w:p>
          <w:p w14:paraId="016F6D3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rea_peta_blok` int(11) DEFAULT NULL</w:t>
            </w:r>
          </w:p>
          <w:p w14:paraId="2ABECD5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ENGINE=InnoDB DEFAULT CHARSET=latin1;</w:t>
            </w:r>
          </w:p>
          <w:p w14:paraId="74D7AEE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15E0A1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FB68DC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blok_makam`</w:t>
            </w:r>
          </w:p>
          <w:p w14:paraId="796A725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3B2874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72FB428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blok_makam` (`id_blok`, `id_tpu`, `kode_blok`, `area_peta_blok`) VALUES</w:t>
            </w:r>
          </w:p>
          <w:p w14:paraId="2C34B35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 1, 'KASIN-A', 123),</w:t>
            </w:r>
          </w:p>
          <w:p w14:paraId="7CD14A0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 1, 'KASIN-B', 3425435),</w:t>
            </w:r>
          </w:p>
          <w:p w14:paraId="0412C41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3, 2, 'XXX-A', 3452354),</w:t>
            </w:r>
          </w:p>
          <w:p w14:paraId="5EF8970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 2, 'XXX-B', NULL),</w:t>
            </w:r>
          </w:p>
          <w:p w14:paraId="01C6624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 1, 'KASIN-C', NULL),</w:t>
            </w:r>
          </w:p>
          <w:p w14:paraId="32B5E26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 3, 'SAMAAN-A ', NULL),</w:t>
            </w:r>
          </w:p>
          <w:p w14:paraId="06BAD59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7, 4, 'GG-A', NULL),</w:t>
            </w:r>
          </w:p>
          <w:p w14:paraId="48A0183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0, 4, 'GG-B', NULL),</w:t>
            </w:r>
          </w:p>
          <w:p w14:paraId="40CD7EB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 4, 'GG-C', NULL),</w:t>
            </w:r>
          </w:p>
          <w:p w14:paraId="268448E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2, 5, 'A-1', NULL),</w:t>
            </w:r>
          </w:p>
          <w:p w14:paraId="3BED350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3, 5, 'A-2', NULL),</w:t>
            </w:r>
          </w:p>
          <w:p w14:paraId="16195F5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4, 5, 'A-3', NULL),</w:t>
            </w:r>
          </w:p>
          <w:p w14:paraId="666A31E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9, 3, 'SAMAAN-B', NULL),</w:t>
            </w:r>
          </w:p>
          <w:p w14:paraId="1308C9A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3, 4, 'GG-qwe', NULL),</w:t>
            </w:r>
          </w:p>
          <w:p w14:paraId="532CCCA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9, 2, 'XXX-A', NULL),</w:t>
            </w:r>
          </w:p>
          <w:p w14:paraId="78B328D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31, 4, 'GG-BB', NULL),</w:t>
            </w:r>
          </w:p>
          <w:p w14:paraId="0C32663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33, 4, 'GG-DD', NULL);</w:t>
            </w:r>
          </w:p>
          <w:p w14:paraId="048943E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0FE8D3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607B8B4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7E9C2ED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8BEB3F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dokumen`</w:t>
            </w:r>
          </w:p>
          <w:p w14:paraId="570B094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D70075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DD67BE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dokumen` (</w:t>
            </w:r>
          </w:p>
          <w:p w14:paraId="185D45C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 int(11) NOT NULL,</w:t>
            </w:r>
          </w:p>
          <w:p w14:paraId="4D4BE2B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kode_registrasi` varchar(25) DEFAULT NULL,</w:t>
            </w:r>
          </w:p>
          <w:p w14:paraId="7344D85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ama_almarhum` varchar(20) DEFAULT NULL,</w:t>
            </w:r>
          </w:p>
          <w:p w14:paraId="332BC63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ama_pewaris` varchar(20) DEFAULT NULL,</w:t>
            </w:r>
          </w:p>
          <w:p w14:paraId="315EF7C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tgllhr_ahli_waris` datetime NOT NULL DEFAULT CURRENT_TIMESTAMP,</w:t>
            </w:r>
          </w:p>
          <w:p w14:paraId="23546D0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email` varchar(50) NOT NULL DEFAULT 'mail.defailt@mail.com',</w:t>
            </w:r>
          </w:p>
          <w:p w14:paraId="78E86AC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pekerjaan_ahli_waris` varchar(50) NOT NULL,</w:t>
            </w:r>
          </w:p>
          <w:p w14:paraId="07564DE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 xml:space="preserve">  `id_penghuni_makam` int(11) NOT NULL,</w:t>
            </w:r>
          </w:p>
          <w:p w14:paraId="14F88F4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tpu` int(11) NOT NULL,</w:t>
            </w:r>
          </w:p>
          <w:p w14:paraId="1E9DA59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kecamatan` int(11) NOT NULL,</w:t>
            </w:r>
          </w:p>
          <w:p w14:paraId="20E70D1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file_ktp` varchar(255) DEFAULT NULL,</w:t>
            </w:r>
          </w:p>
          <w:p w14:paraId="5AEE06C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file_kk` varchar(255) DEFAULT NULL,</w:t>
            </w:r>
          </w:p>
          <w:p w14:paraId="78867E1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file_surat_izin` varchar(255) NOT NULL,</w:t>
            </w:r>
          </w:p>
          <w:p w14:paraId="5AA13AD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file_sk` varchar(255) NOT NULL,</w:t>
            </w:r>
          </w:p>
          <w:p w14:paraId="765AF9F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file_sk_lama` varchar(255) DEFAULT 'Kosong',</w:t>
            </w:r>
          </w:p>
          <w:p w14:paraId="1B35150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kelengkapan_dokumen` varchar(100) NOT NULL DEFAULT 'Tidak Lengkap',</w:t>
            </w:r>
          </w:p>
          <w:p w14:paraId="5E73CD4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status` varchar(50) NOT NULL,</w:t>
            </w:r>
          </w:p>
          <w:p w14:paraId="1B964D8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tanggal_surat_permohonan` varchar(50) DEFAULT NULL,</w:t>
            </w:r>
          </w:p>
          <w:p w14:paraId="7028BA6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o_surat_permohonan` varchar(50) DEFAULT NULL,</w:t>
            </w:r>
          </w:p>
          <w:p w14:paraId="658438D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tanggal_surat_perizinin` varchar(50) DEFAULT NULL,</w:t>
            </w:r>
          </w:p>
          <w:p w14:paraId="1C85831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o_surat_perizinan` varchar(50) DEFAULT NULL</w:t>
            </w:r>
          </w:p>
          <w:p w14:paraId="49040F2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ENGINE=InnoDB DEFAULT CHARSET=latin1;</w:t>
            </w:r>
          </w:p>
          <w:p w14:paraId="3BC5612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E2CA17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13AD74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dokumen`</w:t>
            </w:r>
          </w:p>
          <w:p w14:paraId="3960929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8E534C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C26826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dokumen` (`id`, `kode_registrasi`, `nama_almarhum`, `nama_pewaris`, `tgllhr_ahli_waris`, `email`, `pekerjaan_ahli_waris`, `id_penghuni_makam`, `id_tpu`, `id_kecamatan`, `file_ktp`, `file_kk`, `file_surat_izin`, `file_sk`, `file_sk_lama`, `kelengkapan_dokumen`, `status`, `tanggal_surat_permohonan`, `no_surat_permohonan`, `tanggal_surat_perizinin`, `no_surat_perizinan`) VALUES</w:t>
            </w:r>
          </w:p>
          <w:p w14:paraId="0C6631B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36, 'GG-36', 'niini', 'nana', '1995-05-05 00:00:00', 'firenov53@gmail.com', 'asdasfasd', 64, 4, 4, 'public/files/i1xFgcixuA1W7IL21OcFuDU7p4eJOTZkrOrrBxJA.png', 'public/files/a9Pc3YYtAWmI2V88I7cYP96k0eu4kwQKKZ6NGd4A.png', 'public/files/lSvXUMUiunT994EhTmQte7s0HgkXOhrvVHppQFXx.png', 'public/files/lSvXUMUiunT994EhTmQte7s0HgkXOhrvVHppQFXx.png', 'public/files/lSvXUMUiunT994EhTmQte7s0HgkXOhrvVHppQFXx.png', 'Lengkap', 'Proses Selesai', '12 November 2018', 'SI/11/12', '12 November 2018', 'SI/11/12'),</w:t>
            </w:r>
          </w:p>
          <w:p w14:paraId="478D1F9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37, 'GG-37', 'joka', 'haha', '1995-05-05 00:00:00', 'firenov53@gmail.com', 'asfasdasd', 65, 4, 4, 'public/files/UBR3CVUzplItKYbOiOmNk9yUBhoEvem1Xlx3yB44.png', 'public/files/RJt7rAtrZDZrj0hnYjFmMf1UY7nf7tcqdysohtR9.jpeg', 'public/files/sgfvxBJ1KHccxIGecyAfeunNMwzeEiDX5aXapZhr.jpeg', 'public/files/sgfvxBJ1KHccxIGecyAfeunNMwzeEiDX5aXapZhr.jpeg', 'public/files/sgfvxBJ1KHccxIGecyAfeunNMwzeEiDX5aXapZhr.jpeg', 'Lengkap', 'Menunggu Persetujuan Kepala UPT', NULL, NULL, NULL, NULL);</w:t>
            </w:r>
          </w:p>
          <w:p w14:paraId="0C01472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813B3E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16EA889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E875F4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A5FE14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kecamatan`</w:t>
            </w:r>
          </w:p>
          <w:p w14:paraId="7B51D4C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D5DBA4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FC00EB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kecamatan` (</w:t>
            </w:r>
          </w:p>
          <w:p w14:paraId="66020D1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kecamatan` int(11) NOT NULL,</w:t>
            </w:r>
          </w:p>
          <w:p w14:paraId="77BC766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ama` varchar(20) NOT NULL,</w:t>
            </w:r>
          </w:p>
          <w:p w14:paraId="1416575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lamat_kecamatan` varchar(100) DEFAULT NULL,</w:t>
            </w:r>
          </w:p>
          <w:p w14:paraId="3821278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o_telp_kecamatan` varchar(15) DEFAULT NULL,</w:t>
            </w:r>
          </w:p>
          <w:p w14:paraId="6AF6431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kode_pos_kecamatan` varchar(10) DEFAULT NULL,</w:t>
            </w:r>
          </w:p>
          <w:p w14:paraId="04792D3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website_kecamatan` varchar(100) DEFAULT NULL</w:t>
            </w:r>
          </w:p>
          <w:p w14:paraId="37C858B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 ENGINE=InnoDB DEFAULT CHARSET=latin1;</w:t>
            </w:r>
          </w:p>
          <w:p w14:paraId="1BFF639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F9CFAF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4549E6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kecamatan`</w:t>
            </w:r>
          </w:p>
          <w:p w14:paraId="2D4E035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4E2778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F10FB0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kecamatan` (`id_kecamatan`, `nama`, `alamat_kecamatan`, `no_telp_kecamatan`, `kode_pos_kecamatan`, `website_kecamatan`) VALUES</w:t>
            </w:r>
          </w:p>
          <w:p w14:paraId="697ABB6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 'Klojen', 'Jl. Surabaya 6', '0341-362468', '65111', 'https://kecklojen.malangkota.go.id/'),</w:t>
            </w:r>
          </w:p>
          <w:p w14:paraId="2473DD9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 'Blimbing', 'Jl. Raden Intan Kav. 14', '0341-491330', '65125', 'http://kecblimbing.malangkota.go.id/'),</w:t>
            </w:r>
          </w:p>
          <w:p w14:paraId="0C08EA2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3, 'Kedungkandang', 'Jl. Mayjen Sungkono 59', '0341-752273', '65137', 'http://keckedungkandang.malangkota.go.id/'),</w:t>
            </w:r>
          </w:p>
          <w:p w14:paraId="4D0AF2F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 'Lowokwaru', 'Jl. Cengger Ayam I/12', '0341-493162', '65141', 'http://keclowokwaru.malangkota.go.id/'),</w:t>
            </w:r>
          </w:p>
          <w:p w14:paraId="3818CF8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 'Sukun', 'Jl. Keben I', '0341-362468', '65147', 'http://kecsukun.malangkota.go.id/');</w:t>
            </w:r>
          </w:p>
          <w:p w14:paraId="2ADED61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41C8455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3B17EBC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FBDD3D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075AE8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makam`</w:t>
            </w:r>
          </w:p>
          <w:p w14:paraId="4DB685A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E32527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B92E0F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makam` (</w:t>
            </w:r>
          </w:p>
          <w:p w14:paraId="6CCE65F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makam` int(11) NOT NULL,</w:t>
            </w:r>
          </w:p>
          <w:p w14:paraId="452B5C1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omor_makam` int(11) DEFAULT NULL,</w:t>
            </w:r>
          </w:p>
          <w:p w14:paraId="2B79061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kode_makam` varchar(45) DEFAULT NULL,</w:t>
            </w:r>
          </w:p>
          <w:p w14:paraId="5CECA15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blok` int(11) NOT NULL,</w:t>
            </w:r>
          </w:p>
          <w:p w14:paraId="7CF6446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lat` varchar(100) NOT NULL,</w:t>
            </w:r>
          </w:p>
          <w:p w14:paraId="0EABB77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lng` varchar(100) NOT NULL,</w:t>
            </w:r>
          </w:p>
          <w:p w14:paraId="6CA9BD4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created_at` datetime NOT NULL DEFAULT CURRENT_TIMESTAMP</w:t>
            </w:r>
          </w:p>
          <w:p w14:paraId="46CF01F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ENGINE=InnoDB DEFAULT CHARSET=latin1;</w:t>
            </w:r>
          </w:p>
          <w:p w14:paraId="0E8C45E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662F74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DB52D6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makam`</w:t>
            </w:r>
          </w:p>
          <w:p w14:paraId="7A9B43E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189927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5C4E86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makam` (`id_makam`, `nomor_makam`, `kode_makam`, `id_blok`, `lat`, `lng`, `created_at`) VALUES</w:t>
            </w:r>
          </w:p>
          <w:p w14:paraId="6E15677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 12, 'XXX-B-12', 4, '-7.953922605129994', '112.6122323857984', '2018-10-15 08:16:17'),</w:t>
            </w:r>
          </w:p>
          <w:p w14:paraId="462F90E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 341, 'XXX-A-341', 3, '-7.951656541897828', '112.6141133646347', '2018-10-15 08:16:17'),</w:t>
            </w:r>
          </w:p>
          <w:p w14:paraId="29D6E92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 12312, 'XXX-B-12312', 4, '-7.946656362112344', '112.61682445323652', '2018-10-15 08:16:17'),</w:t>
            </w:r>
          </w:p>
          <w:p w14:paraId="34BC357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0, 2, 'GG-B-2', 10, '-7.952820052190582', '112.61318532031555', '2018-10-15 08:16:17'),</w:t>
            </w:r>
          </w:p>
          <w:p w14:paraId="335C196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 1, 'GG-C-1', 11, '-7.953796884276093', '112.61485488711116', '2018-10-15 08:16:17'),</w:t>
            </w:r>
          </w:p>
          <w:p w14:paraId="6F486CD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2, 12, 'A-1-12', 12, '-7.954972048346357', '112.61320043874832', '2018-10-15 08:16:17');</w:t>
            </w:r>
          </w:p>
          <w:p w14:paraId="4883A8A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7DE9EBF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120DCEF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6C91BE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C40BF7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notifikasi`</w:t>
            </w:r>
          </w:p>
          <w:p w14:paraId="3AFE21C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263B30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5D8E40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notifikasi` (</w:t>
            </w:r>
          </w:p>
          <w:p w14:paraId="6CB1708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notifikasi` int(11) NOT NULL,</w:t>
            </w:r>
          </w:p>
          <w:p w14:paraId="6E36F8E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user` int(11) NOT NULL,</w:t>
            </w:r>
          </w:p>
          <w:p w14:paraId="4DF6CA1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content` varchar(100) NOT NULL,</w:t>
            </w:r>
          </w:p>
          <w:p w14:paraId="0FB3EC6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status` varchar(10) NOT NULL DEFAULT 'Unread'</w:t>
            </w:r>
          </w:p>
          <w:p w14:paraId="04805A8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ENGINE=InnoDB DEFAULT CHARSET=latin1;</w:t>
            </w:r>
          </w:p>
          <w:p w14:paraId="4B1C8D6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168BAE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9D5E7C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notifikasi`</w:t>
            </w:r>
          </w:p>
          <w:p w14:paraId="2E29DDA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728AB5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E418BB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notifikasi` (`id_notifikasi`, `id_user`, `content`, `status`) VALUES</w:t>
            </w:r>
          </w:p>
          <w:p w14:paraId="03988E1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 12, 'Entri perizinan baru menunggu persetujuan anda 1', 'read'),</w:t>
            </w:r>
          </w:p>
          <w:p w14:paraId="0E8F05A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 12, 'Entri perizinan baru menunggu persetujuan anda 2', 'read'),</w:t>
            </w:r>
          </w:p>
          <w:p w14:paraId="1FD9C67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3, 12, 'Entri perizinan baru menunggu persetujuan anda 3', 'read'),</w:t>
            </w:r>
          </w:p>
          <w:p w14:paraId="009EBBE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 12, 'Entri perizinan baru menunggu persetujuan anda 4', 'read'),</w:t>
            </w:r>
          </w:p>
          <w:p w14:paraId="649BB1D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 12, 'Entri perizinan baru menunggu persetujuan anda 5', 'read'),</w:t>
            </w:r>
          </w:p>
          <w:p w14:paraId="4402309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2, 12, 'Entri perizinan baru menunggu persetujuan anda 6', 'read'),</w:t>
            </w:r>
          </w:p>
          <w:p w14:paraId="230DF71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3, 12, 'Entri perizinan baru menunggu persetujuan anda 7', 'read'),</w:t>
            </w:r>
          </w:p>
          <w:p w14:paraId="69CD84C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4, 12, 'Entri perizinan baru menunggu persetujuan anda 8', 'read'),</w:t>
            </w:r>
          </w:p>
          <w:p w14:paraId="0C6B821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5, 4, 'Entri perizinan baru menunggu persetujuan anda 9', 'read'),</w:t>
            </w:r>
          </w:p>
          <w:p w14:paraId="136A5DE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6, 4, 'Entri perizinan baru menunggu persetujuan anda 10', 'read');</w:t>
            </w:r>
          </w:p>
          <w:p w14:paraId="72A0836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2DE4AF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74EE5D8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77883ED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0E0B7A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penghuni_makam`</w:t>
            </w:r>
          </w:p>
          <w:p w14:paraId="07F3000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055BFE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44AFB7D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penghuni_makam` (</w:t>
            </w:r>
          </w:p>
          <w:p w14:paraId="242C926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penghuni_makam` int(11) NOT NULL,</w:t>
            </w:r>
          </w:p>
          <w:p w14:paraId="5CF9C82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ama` varchar(45) DEFAULT NULL,</w:t>
            </w:r>
          </w:p>
          <w:p w14:paraId="758012E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jenis_kelamin` varchar(10) DEFAULT NULL,</w:t>
            </w:r>
          </w:p>
          <w:p w14:paraId="4D61EB2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lamat_terakhir` varchar(45) DEFAULT NULL,</w:t>
            </w:r>
          </w:p>
          <w:p w14:paraId="4086284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tanggal_lahir_alm` datetime NOT NULL DEFAULT CURRENT_TIMESTAMP,</w:t>
            </w:r>
          </w:p>
          <w:p w14:paraId="75C41D1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tanggal_wafat` datetime DEFAULT NULL,</w:t>
            </w:r>
          </w:p>
          <w:p w14:paraId="7F9CA10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tanggal_pemakaman` datetime NOT NULL DEFAULT CURRENT_TIMESTAMP,</w:t>
            </w:r>
          </w:p>
          <w:p w14:paraId="36DB0AE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status` varchar(20) DEFAULT NULL,</w:t>
            </w:r>
          </w:p>
          <w:p w14:paraId="0C3ED72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makam` int(11) NOT NULL,</w:t>
            </w:r>
          </w:p>
          <w:p w14:paraId="61D1B23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ama_ahli_waris` varchar(45) DEFAULT NULL,</w:t>
            </w:r>
          </w:p>
          <w:p w14:paraId="44AEABC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lamat_ahli_waris` varchar(45) DEFAULT NULL,</w:t>
            </w:r>
          </w:p>
          <w:p w14:paraId="7C014CF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ik_ahli_waris` varchar(45) DEFAULT NULL,</w:t>
            </w:r>
          </w:p>
          <w:p w14:paraId="58F328E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kontak_ahli_waris` varchar(45) DEFAULT NULL</w:t>
            </w:r>
          </w:p>
          <w:p w14:paraId="0374F92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ENGINE=InnoDB DEFAULT CHARSET=latin1;</w:t>
            </w:r>
          </w:p>
          <w:p w14:paraId="3987928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10D2FD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1F0388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penghuni_makam`</w:t>
            </w:r>
          </w:p>
          <w:p w14:paraId="47B6219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13433D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AB5949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penghuni_makam` (`id_penghuni_makam`, `nama`, `jenis_kelamin`, `alamat_terakhir`, `tanggal_lahir_alm`, `tanggal_wafat`, `tanggal_pemakaman`, `status`, `id_makam`, `nama_ahli_waris`, `alamat_ahli_waris`, `nik_ahli_waris`, `kontak_ahli_waris`) VALUES</w:t>
            </w:r>
          </w:p>
          <w:p w14:paraId="6312951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4, 'dummy2', 'Perempuan', 'alamat dummy2', '2018-09-17 11:28:09', '2018-08-16 00:00:00', '2018-09-17 11:18:43', 'Diperpanjang', 11, 'ahli waris dummy 2', 'alamat dummy 2', '444444444444', '33333333333333'),</w:t>
            </w:r>
          </w:p>
          <w:p w14:paraId="5AEE4F3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5, 'Rizal', 'Laki-Laki', 'Malang', '2018-09-17 11:28:09', '2018-02-28 00:00:00', '2018-09-17 11:18:43', NULL, 6, 'Firman', 'Malang', '12312', '0822'),</w:t>
            </w:r>
          </w:p>
          <w:p w14:paraId="03621C9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6, 'test', 'Laki-Laki', 'test', '2018-09-17 11:28:09', '2018-08-06 00:00:00', '2018-09-17 11:18:43', 'Expired', 10, 'test', 'test', '12', '123'),</w:t>
            </w:r>
          </w:p>
          <w:p w14:paraId="65EEBED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7, 'test', 'Laki-Laki', 'test', '2018-09-17 11:28:09', '2018-08-06 00:00:00', '2018-09-17 11:18:43', 'Expired', 10, 'test', 'test', '12', '123'),</w:t>
            </w:r>
          </w:p>
          <w:p w14:paraId="131D1C7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8, 'test', 'Laki-Laki', 'test', '2018-09-17 11:28:09', '2018-08-06 00:00:00', '2018-09-17 11:18:43', 'Expired', 10, 'test', 'test', '12', '123'),</w:t>
            </w:r>
          </w:p>
          <w:p w14:paraId="5EDA0EE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7, 'baru', 'Laki-Laki', 'baru', '2018-09-17 11:28:09', '2018-09-02 00:00:00', '2018-09-17 11:18:43', 'Ditimpa', 4, 'ahli waris dummy 1', 'adhliwarisdokumen1', '51345123', '1231523123'),</w:t>
            </w:r>
          </w:p>
          <w:p w14:paraId="6E7B39B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8, 'dokumen baru', 'Laki-Laki', 'alamat dummy2', '2018-09-26 00:00:00', '2018-09-30 00:00:00', '2018-09-22 00:00:00', 'Expired', 12, 'ahli waris dummy 1', 'alamat dummy 2', '22222222222222', '1231523123'),</w:t>
            </w:r>
          </w:p>
          <w:p w14:paraId="0862145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9, 'dokumen1', 'Laki-Laki', NULL, '2018-09-27 00:00:00', '2018-09-27 00:00:00', '2018-09-07 00:00:00', 'Diperpanjang', 11, 'test', 'test', '22222222222222', '123123'),</w:t>
            </w:r>
          </w:p>
          <w:p w14:paraId="35B35F5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3, 'ihi', 'Laki-Laki', 'ihi', '2018-09-05 00:00:00', '2018-09-06 00:00:00', '2018-09-13 00:00:00', NULL, 10, 'aha', 'aha', '111', '111'),</w:t>
            </w:r>
          </w:p>
          <w:p w14:paraId="3D5D719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4, 'niini', 'Perempuan', 'asfsadasd', '1999-05-05 00:00:00', '2010-05-05 00:00:00', '2015-05-05 00:00:00', 'Diperpanjang', 10, 'nana', 'asdfasdsad', '1111111111', '1111111111111'),</w:t>
            </w:r>
          </w:p>
          <w:p w14:paraId="44DC41D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5, 'joka', 'Laki-Laki', 'asdgasd', '1999-11-21 00:00:00', '2018-05-12 00:00:00', '2018-07-12 00:00:00', 'Baru', 10, 'haha', '123124', '1111111111', '12123123'),</w:t>
            </w:r>
          </w:p>
          <w:p w14:paraId="50D5C81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6, 'yahi', 'Laki-Laki', 'asdasdad', '2000-12-15 00:00:00', '2015-03-31 00:00:00', '2015-03-04 00:00:00', 'Expired', 12, 'asdasd', 'asdasd', 'asdasd', 'asdasd');</w:t>
            </w:r>
          </w:p>
          <w:p w14:paraId="3469FA0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60AA29B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7B10759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417C806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056687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polygon`</w:t>
            </w:r>
          </w:p>
          <w:p w14:paraId="6DF1E1B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36DE0F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95BF3F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polygon` (</w:t>
            </w:r>
          </w:p>
          <w:p w14:paraId="37AC1AC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polygon` int(11) NOT NULL,</w:t>
            </w:r>
          </w:p>
          <w:p w14:paraId="608C5DB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blok` int(11) NOT NULL,</w:t>
            </w:r>
          </w:p>
          <w:p w14:paraId="03F5423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lat` varchar(100) NOT NULL,</w:t>
            </w:r>
          </w:p>
          <w:p w14:paraId="72FA7CB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lng` varchar(100) NOT NULL</w:t>
            </w:r>
          </w:p>
          <w:p w14:paraId="0E905E6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ENGINE=InnoDB DEFAULT CHARSET=latin1;</w:t>
            </w:r>
          </w:p>
          <w:p w14:paraId="5382D6C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D7795E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FBF469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polygon`</w:t>
            </w:r>
          </w:p>
          <w:p w14:paraId="7803F01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w:t>
            </w:r>
          </w:p>
          <w:p w14:paraId="4A1F598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FBA9DE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polygon` (`id_polygon`, `id_blok`, `lat`, `lng`) VALUES</w:t>
            </w:r>
          </w:p>
          <w:p w14:paraId="2547BB0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4, 1, '-7.952832006046328', '112.61283826761473'),</w:t>
            </w:r>
          </w:p>
          <w:p w14:paraId="4BDE997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5, 1, '-7.953161401045218', '112.61292409830321'),</w:t>
            </w:r>
          </w:p>
          <w:p w14:paraId="35B149B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6, 1, '-7.953023267690795', '112.6135356419586'),</w:t>
            </w:r>
          </w:p>
          <w:p w14:paraId="6D66884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7, 1, '-7.952576990381623', '112.61362147264708'),</w:t>
            </w:r>
          </w:p>
          <w:p w14:paraId="1187544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3, 2, '-7.952343225882998', '112.61311185293425'),</w:t>
            </w:r>
          </w:p>
          <w:p w14:paraId="0FB9EA8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4, 2, '-7.952911698409032', '112.61266660623778'),</w:t>
            </w:r>
          </w:p>
          <w:p w14:paraId="6A66639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5, 2, '-7.952869195817513', '112.61339616708983'),</w:t>
            </w:r>
          </w:p>
          <w:p w14:paraId="7507033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2, 4, '-7.953076395909545', '112.61282217436064'),</w:t>
            </w:r>
          </w:p>
          <w:p w14:paraId="291489F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3, 4, '-7.952428231170638', '112.61286508970488'),</w:t>
            </w:r>
          </w:p>
          <w:p w14:paraId="13FD88C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4, 4, '-7.952762939319455', '112.61353027754058'),</w:t>
            </w:r>
          </w:p>
          <w:p w14:paraId="0075B93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0, 3, '-7.952948888172991', '112.61285436086882'),</w:t>
            </w:r>
          </w:p>
          <w:p w14:paraId="3F4EB11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1, 3, '-7.952980765110841', '112.61325132780303'),</w:t>
            </w:r>
          </w:p>
          <w:p w14:paraId="48EDB2B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2, 3, '-7.952449482489793', '112.61353027754058'),</w:t>
            </w:r>
          </w:p>
          <w:p w14:paraId="61ED6A6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3, 3, '-7.952327287389608', '112.61291873388518'),</w:t>
            </w:r>
          </w:p>
          <w:p w14:paraId="6C18929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4, 3, '-7.952566364725473', '112.61271488600005'),</w:t>
            </w:r>
          </w:p>
          <w:p w14:paraId="05BB9CA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2, 5, '-7.953118898479589', '112.61268269949187'),</w:t>
            </w:r>
          </w:p>
          <w:p w14:paraId="0975230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3, 5, '-7.953357975354007', '112.61292409830321'),</w:t>
            </w:r>
          </w:p>
          <w:p w14:paraId="6DCCDEF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4, 5, '-7.953320785627145', '112.61327278547515'),</w:t>
            </w:r>
          </w:p>
          <w:p w14:paraId="679372E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5, 5, '-7.95306045744464', '112.61355709963073'),</w:t>
            </w:r>
          </w:p>
          <w:p w14:paraId="1EAB6CB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6, 5, '-7.952614180175923', '112.61362147264708'),</w:t>
            </w:r>
          </w:p>
          <w:p w14:paraId="3176AB2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7, 5, '-7.952576990381623', '112.61311721735228'),</w:t>
            </w:r>
          </w:p>
          <w:p w14:paraId="3090EEF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68, 5, '-7.952709811060108', '112.61268269949187'),</w:t>
            </w:r>
          </w:p>
          <w:p w14:paraId="432CD7A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84, 13, '-7.953097647195114', '112.61289191179503'),</w:t>
            </w:r>
          </w:p>
          <w:p w14:paraId="2A5A95B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85, 13, '-7.952847944520112', '112.61273097925414'),</w:t>
            </w:r>
          </w:p>
          <w:p w14:paraId="702E31B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86, 13, '-7.952454795319413', '112.61275243692626'),</w:t>
            </w:r>
          </w:p>
          <w:p w14:paraId="373742E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87, 13, '-7.952300723232575', '112.61305284433593'),</w:t>
            </w:r>
          </w:p>
          <w:p w14:paraId="5E0F768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88, 13, '-7.952316661727009', '112.61346590452422'),</w:t>
            </w:r>
          </w:p>
          <w:p w14:paraId="12422F1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89, 13, '-7.952587616037477', '112.61364829473723'),</w:t>
            </w:r>
          </w:p>
          <w:p w14:paraId="10158BB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90, 13, '-7.9528798214658', '112.61357855730284'),</w:t>
            </w:r>
          </w:p>
          <w:p w14:paraId="259D460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91, 13, '-7.953097647195114', '112.61342835359801'),</w:t>
            </w:r>
          </w:p>
          <w:p w14:paraId="1D93E83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07, 14, '-7.95237775928322', '112.61302334003676'),</w:t>
            </w:r>
          </w:p>
          <w:p w14:paraId="4E3F400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08, 14, '-7.952622149417128', '112.61289459400405'),</w:t>
            </w:r>
          </w:p>
          <w:p w14:paraId="6B87DDB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09, 14, '-7.952919667644436', '112.61278194122542'),</w:t>
            </w:r>
          </w:p>
          <w:p w14:paraId="56510CB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0, 14, '-7.952893103525773', '112.61328619652022'),</w:t>
            </w:r>
          </w:p>
          <w:p w14:paraId="7E61CFD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1, 14, '-7.952595585279179', '112.61345249347914'),</w:t>
            </w:r>
          </w:p>
          <w:p w14:paraId="0970A6D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2, 14, '-7.952399010604997', '112.61318963699568'),</w:t>
            </w:r>
          </w:p>
          <w:p w14:paraId="41BD06E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3, 14, '-7.952298066816779', '112.613066255381'),</w:t>
            </w:r>
          </w:p>
          <w:p w14:paraId="0BBFB23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4, 14, '-7.952260876993801', '112.61293214493026'),</w:t>
            </w:r>
          </w:p>
          <w:p w14:paraId="542525C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5, 14, '-7.95245213890461', '112.61285704307784'),</w:t>
            </w:r>
          </w:p>
          <w:p w14:paraId="3026FA7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6, 14, '-7.952553082654913', '112.61273902588118'),</w:t>
            </w:r>
          </w:p>
          <w:p w14:paraId="62628EE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7, 14, '-7.952404323435265', '112.61264246635665'),</w:t>
            </w:r>
          </w:p>
          <w:p w14:paraId="7A11033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8, 14, '-7.952584959623526', '112.61258882217635'),</w:t>
            </w:r>
          </w:p>
          <w:p w14:paraId="79B44F6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9, 14, '-7.952739031603599', '112.61258882217635'),</w:t>
            </w:r>
          </w:p>
          <w:p w14:paraId="155641B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20, 14, '-7.952935606114824', '112.6125620000862'),</w:t>
            </w:r>
          </w:p>
          <w:p w14:paraId="2922C3B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21, 14, '-7.953036549746125', '112.612706839373'),</w:t>
            </w:r>
          </w:p>
          <w:p w14:paraId="35BC42D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55, 19, '-7.952992718961905', '112.61280339889754'),</w:t>
            </w:r>
          </w:p>
          <w:p w14:paraId="125C09E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56, 19, '-7.952716452092901', '112.61274975471724'),</w:t>
            </w:r>
          </w:p>
          <w:p w14:paraId="6FF451F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57, 19, '-7.953194606171558', '112.6133720272087'),</w:t>
            </w:r>
          </w:p>
          <w:p w14:paraId="0AFA087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58, 19, '-7.9528227086029935', '112.61358123951186'),</w:t>
            </w:r>
          </w:p>
          <w:p w14:paraId="35228D1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59, 19, '-7.952594257072243', '112.61327010326613'),</w:t>
            </w:r>
          </w:p>
          <w:p w14:paraId="098AEA5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86, 23, '-7.952235641040576', '112.61300724678267'),</w:t>
            </w:r>
          </w:p>
          <w:p w14:paraId="314C0C2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87, 23, '-7.952936934320654', '112.61342030697097'),</w:t>
            </w:r>
          </w:p>
          <w:p w14:paraId="4D7B0F2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88, 23, '-7.952198451211938', '112.61333984070052'),</w:t>
            </w:r>
          </w:p>
          <w:p w14:paraId="0500527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15, 29, '-7.9529419815676485', '112.61319497628438'),</w:t>
            </w:r>
          </w:p>
          <w:p w14:paraId="78683AC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16, 29, '-7.95278790966382', '112.61273900075184'),</w:t>
            </w:r>
          </w:p>
          <w:p w14:paraId="51A4C4A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17, 29, '-7.952437263046268', '112.61295357747304'),</w:t>
            </w:r>
          </w:p>
          <w:p w14:paraId="391A2AF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218, 29, '-7.952702904450733', '112.61343101067769'),</w:t>
            </w:r>
          </w:p>
          <w:p w14:paraId="3BEE305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23, 31, '-7.95300573544195', '112.61331299348103'),</w:t>
            </w:r>
          </w:p>
          <w:p w14:paraId="3BC0B2A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24, 31, '-7.952368196252921', '112.61297503514515'),</w:t>
            </w:r>
          </w:p>
          <w:p w14:paraId="6A92639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25, 31, '-7.952761345536622', '112.61285165353047'),</w:t>
            </w:r>
          </w:p>
          <w:p w14:paraId="0D04920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26, 31, '-7.952649776183601', '112.61357048554646'),</w:t>
            </w:r>
          </w:p>
          <w:p w14:paraId="036299B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39, 33, '-7.95254378520527', '112.61292678051223'),</w:t>
            </w:r>
          </w:p>
          <w:p w14:paraId="78AEE6E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40, 33, '-7.9529263086738435', '112.61269611053694'),</w:t>
            </w:r>
          </w:p>
          <w:p w14:paraId="68DD105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41, 33, '-7.953128195916192', '112.61305552654494'),</w:t>
            </w:r>
          </w:p>
          <w:p w14:paraId="03C802E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42, 33, '-7.9528891189078355', '112.61345785789717'),</w:t>
            </w:r>
          </w:p>
          <w:p w14:paraId="2B249EC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43, 33, '-7.952522533890999', '112.6133183830284');</w:t>
            </w:r>
          </w:p>
          <w:p w14:paraId="36EC14F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9EDAF1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4E639B6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E4E0DF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37AC27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role_kecamatan`</w:t>
            </w:r>
          </w:p>
          <w:p w14:paraId="4783A4E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05AF37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C39D34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role_kecamatan` (</w:t>
            </w:r>
          </w:p>
          <w:p w14:paraId="316AF82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role` int(11) NOT NULL,</w:t>
            </w:r>
          </w:p>
          <w:p w14:paraId="6FBDB95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user` int(11) NOT NULL,</w:t>
            </w:r>
          </w:p>
          <w:p w14:paraId="5C7C370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kecamatan` int(11) NOT NULL</w:t>
            </w:r>
          </w:p>
          <w:p w14:paraId="24576A6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ENGINE=InnoDB DEFAULT CHARSET=latin1;</w:t>
            </w:r>
          </w:p>
          <w:p w14:paraId="48998BA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458F027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A5DB08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role_kecamatan`</w:t>
            </w:r>
          </w:p>
          <w:p w14:paraId="1749C7B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4808D4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2B9B58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role_kecamatan` (`id_role`, `id_user`, `id_kecamatan`) VALUES</w:t>
            </w:r>
          </w:p>
          <w:p w14:paraId="39763E8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3, 13, 1),</w:t>
            </w:r>
          </w:p>
          <w:p w14:paraId="084ABC1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 13, 2),</w:t>
            </w:r>
          </w:p>
          <w:p w14:paraId="361F2E9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 13, 3),</w:t>
            </w:r>
          </w:p>
          <w:p w14:paraId="654AA44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 13, 4),</w:t>
            </w:r>
          </w:p>
          <w:p w14:paraId="7B8D20B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 13, 5),</w:t>
            </w:r>
          </w:p>
          <w:p w14:paraId="702C0B8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1, 15, 1),</w:t>
            </w:r>
          </w:p>
          <w:p w14:paraId="64C3232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7, 15, 2),</w:t>
            </w:r>
          </w:p>
          <w:p w14:paraId="2D28FC7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8, 15, 3),</w:t>
            </w:r>
          </w:p>
          <w:p w14:paraId="186A44E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9, 15, 4),</w:t>
            </w:r>
          </w:p>
          <w:p w14:paraId="3FE1824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0, 15, 5);</w:t>
            </w:r>
          </w:p>
          <w:p w14:paraId="494F67A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6497D8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4C60FBB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FA6196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229C13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role_tpu`</w:t>
            </w:r>
          </w:p>
          <w:p w14:paraId="76E710C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97CB24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FCF7EE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role_tpu` (</w:t>
            </w:r>
          </w:p>
          <w:p w14:paraId="3643E6C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role_tpu` int(11) NOT NULL,</w:t>
            </w:r>
          </w:p>
          <w:p w14:paraId="65F8C34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tpu` int(11) NOT NULL,</w:t>
            </w:r>
          </w:p>
          <w:p w14:paraId="1369092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user` int(11) NOT NULL</w:t>
            </w:r>
          </w:p>
          <w:p w14:paraId="3F9044F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ENGINE=InnoDB DEFAULT CHARSET=latin1;</w:t>
            </w:r>
          </w:p>
          <w:p w14:paraId="1CB30CA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BFA2B3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7593CD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role_tpu`</w:t>
            </w:r>
          </w:p>
          <w:p w14:paraId="6580E09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C35202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D1F587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role_tpu` (`id_role_tpu`, `id_tpu`, `id_user`) VALUES</w:t>
            </w:r>
          </w:p>
          <w:p w14:paraId="76911D4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7, 1, 4),</w:t>
            </w:r>
          </w:p>
          <w:p w14:paraId="381CFD0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8, 1, 2),</w:t>
            </w:r>
          </w:p>
          <w:p w14:paraId="4B24572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9, 4, 2),</w:t>
            </w:r>
          </w:p>
          <w:p w14:paraId="4C3049E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11, 2, 4),</w:t>
            </w:r>
          </w:p>
          <w:p w14:paraId="73913CB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2, 4, 4),</w:t>
            </w:r>
          </w:p>
          <w:p w14:paraId="25D287E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4, 3, 4),</w:t>
            </w:r>
          </w:p>
          <w:p w14:paraId="18B5745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5, 5, 4),</w:t>
            </w:r>
          </w:p>
          <w:p w14:paraId="043C7D3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2, 4, 12),</w:t>
            </w:r>
          </w:p>
          <w:p w14:paraId="1F9C00B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3, 1, 12),</w:t>
            </w:r>
          </w:p>
          <w:p w14:paraId="3ED3671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4, 10, 4),</w:t>
            </w:r>
          </w:p>
          <w:p w14:paraId="4F276AB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5, 13, 4),</w:t>
            </w:r>
          </w:p>
          <w:p w14:paraId="363614F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6, 3, 12),</w:t>
            </w:r>
          </w:p>
          <w:p w14:paraId="53CF5F2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7, 2, 12),</w:t>
            </w:r>
          </w:p>
          <w:p w14:paraId="5582856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8, 5, 12),</w:t>
            </w:r>
          </w:p>
          <w:p w14:paraId="0B44B4A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9, 10, 12),</w:t>
            </w:r>
          </w:p>
          <w:p w14:paraId="65D27A2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30, 13, 12);</w:t>
            </w:r>
          </w:p>
          <w:p w14:paraId="56A3FE3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6C5C164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23CEEE7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49F3B3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BB0CEE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tpu`</w:t>
            </w:r>
          </w:p>
          <w:p w14:paraId="48FF61A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851C10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4367B57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tpu` (</w:t>
            </w:r>
          </w:p>
          <w:p w14:paraId="7CAA44D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tpu` int(11) NOT NULL,</w:t>
            </w:r>
          </w:p>
          <w:p w14:paraId="2B20C4E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nama_tpu` varchar(45) DEFAULT NULL,</w:t>
            </w:r>
          </w:p>
          <w:p w14:paraId="232F8EA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kode_tpu` varchar(10) DEFAULT NULL,</w:t>
            </w:r>
          </w:p>
          <w:p w14:paraId="727FFB8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kecamatan` int(11) DEFAULT NULL,</w:t>
            </w:r>
          </w:p>
          <w:p w14:paraId="32E21F2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lat` varchar(250) NOT NULL,</w:t>
            </w:r>
          </w:p>
          <w:p w14:paraId="27D0CC7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lng` varchar(250) NOT NULL</w:t>
            </w:r>
          </w:p>
          <w:p w14:paraId="103FDF4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ENGINE=InnoDB DEFAULT CHARSET=latin1;</w:t>
            </w:r>
          </w:p>
          <w:p w14:paraId="7D653A3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F76921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2CF54F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tpu`</w:t>
            </w:r>
          </w:p>
          <w:p w14:paraId="16FC8FE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229860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E07B71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tpu` (`id_tpu`, `nama_tpu`, `kode_tpu`, `id_kecamatan`, `lat`, `lng`) VALUES</w:t>
            </w:r>
          </w:p>
          <w:p w14:paraId="4907298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 'TPU Kasin Malang', 'KASIN', 2, '-7.951947154203484', '112.61320675285833'),</w:t>
            </w:r>
          </w:p>
          <w:p w14:paraId="32D1AAF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 'TPU xxx', 'XXX', 4, '', ''),</w:t>
            </w:r>
          </w:p>
          <w:p w14:paraId="3097932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3, 'TPU Samaan', 'SAMAAN', 1, '', ''),</w:t>
            </w:r>
          </w:p>
          <w:p w14:paraId="41F604F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 'TPU GreenGarden', 'GG', 4, '', ''),</w:t>
            </w:r>
          </w:p>
          <w:p w14:paraId="1628FC2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5, 'TPU A', 'A', 5, '', ''),</w:t>
            </w:r>
          </w:p>
          <w:p w14:paraId="3D5E332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0, 'TPU Baru', 'B', 4, '', ''),</w:t>
            </w:r>
          </w:p>
          <w:p w14:paraId="61DCD72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3, 'TPU Curug', 'C', 3, '', '');</w:t>
            </w:r>
          </w:p>
          <w:p w14:paraId="7036BC4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7EE2943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w:t>
            </w:r>
          </w:p>
          <w:p w14:paraId="555DBFE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897CF5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2FB29C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Table structure for table `user`</w:t>
            </w:r>
          </w:p>
          <w:p w14:paraId="387FA9D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4A2729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71214F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REATE TABLE `user` (</w:t>
            </w:r>
          </w:p>
          <w:p w14:paraId="4BBC38D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id_user` int(11) NOT NULL,</w:t>
            </w:r>
          </w:p>
          <w:p w14:paraId="0EDCEDB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username` varchar(45) DEFAULT NULL,</w:t>
            </w:r>
          </w:p>
          <w:p w14:paraId="4C98510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password` varchar(255) DEFAULT NULL,</w:t>
            </w:r>
          </w:p>
          <w:p w14:paraId="0A68972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role` int(11) DEFAULT NULL</w:t>
            </w:r>
          </w:p>
          <w:p w14:paraId="697BED2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ENGINE=InnoDB DEFAULT CHARSET=latin1;</w:t>
            </w:r>
          </w:p>
          <w:p w14:paraId="5245517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48536F2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3DC80C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Dumping data for table `user`</w:t>
            </w:r>
          </w:p>
          <w:p w14:paraId="7D4599C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22848D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E7E73B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INSERT INTO `user` (`id_user`, `username`, `password`, `role`) VALUES</w:t>
            </w:r>
          </w:p>
          <w:p w14:paraId="2428E0D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2, 'admin', '$2y$10$UCsJtdGuLt0ADZgAUSjHCeBpcXnL27D7DxpmIoTV1eWkrJmDjDcKi', 0),</w:t>
            </w:r>
          </w:p>
          <w:p w14:paraId="4F471B0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 'admintpu', '$2y$10$2fE3IJjHbAU5JGCrLgD6yex.ZZ.5WlHHTgLv6hZogT80wn4DbSXZK', 1),</w:t>
            </w:r>
          </w:p>
          <w:p w14:paraId="75E5DEB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2, 'kepalaupt', '$2y$10$VFmRGgPBQOBRd7fCr3PsCuNA5MzinLxn/mHEsuTsgBYtYkvZCx7tG', 2),</w:t>
            </w:r>
          </w:p>
          <w:p w14:paraId="0E9D411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3, 'kepalakecamatan', '$2y$10$pJUqeai/.OH/mHi7yzvCcerC70Y5vmI56MLhLzQdrXXuyjQdH4jni', 4),</w:t>
            </w:r>
          </w:p>
          <w:p w14:paraId="41D79F1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4, 'kepaladinas', '$2y$10$BogmAKSq9N4FCKfL8Qt9K.7YHVsm8yJzx2QuEj47QkefEkXwV.XAS', 3),</w:t>
            </w:r>
          </w:p>
          <w:p w14:paraId="08003AD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15, 'adminkecamatan', '$2y$10$.KtROaPHS7KpCa5pm86waujuH361uEUc8fWfDHEJQO5NfZWntELKm', 5);</w:t>
            </w:r>
          </w:p>
          <w:p w14:paraId="0BDDDDA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98D85E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556727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dumped tables</w:t>
            </w:r>
          </w:p>
          <w:p w14:paraId="0071212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F10E52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633CDC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C6B257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blok_makam`</w:t>
            </w:r>
          </w:p>
          <w:p w14:paraId="158A708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B0C0F6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blok_makam`</w:t>
            </w:r>
          </w:p>
          <w:p w14:paraId="18B9031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PRIMARY KEY (`id_blok`),</w:t>
            </w:r>
          </w:p>
          <w:p w14:paraId="0CB88D9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fk_blok_makam_tpu_idx` (`id_tpu`),</w:t>
            </w:r>
          </w:p>
          <w:p w14:paraId="1F1D3DA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id_blok` (`id_blok`);</w:t>
            </w:r>
          </w:p>
          <w:p w14:paraId="3FD2773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8358E5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9A2936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dokumen`</w:t>
            </w:r>
          </w:p>
          <w:p w14:paraId="3CFC6F5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B482F8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dokumen`</w:t>
            </w:r>
          </w:p>
          <w:p w14:paraId="5B5510F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PRIMARY KEY (`id`),</w:t>
            </w:r>
          </w:p>
          <w:p w14:paraId="6979687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id_kecamatan` (`id_kecamatan`),</w:t>
            </w:r>
          </w:p>
          <w:p w14:paraId="71A8892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id_tpu` (`id_tpu`);</w:t>
            </w:r>
          </w:p>
          <w:p w14:paraId="69A339D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5EE093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7E4CB0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kecamatan`</w:t>
            </w:r>
          </w:p>
          <w:p w14:paraId="6F4E17B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1F0ECE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kecamatan`</w:t>
            </w:r>
          </w:p>
          <w:p w14:paraId="32BDF5F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PRIMARY KEY (`id_kecamatan`);</w:t>
            </w:r>
          </w:p>
          <w:p w14:paraId="3C921BF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4C468EC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9E0DBF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makam`</w:t>
            </w:r>
          </w:p>
          <w:p w14:paraId="52633A8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3C8C51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makam`</w:t>
            </w:r>
          </w:p>
          <w:p w14:paraId="083E468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PRIMARY KEY (`id_makam`),</w:t>
            </w:r>
          </w:p>
          <w:p w14:paraId="5825230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fk_makam_blok_makam1_idx` (`id_blok`);</w:t>
            </w:r>
          </w:p>
          <w:p w14:paraId="23BCB56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9881AA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573DB5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notifikasi`</w:t>
            </w:r>
          </w:p>
          <w:p w14:paraId="18B1EAC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C879B4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notifikasi`</w:t>
            </w:r>
          </w:p>
          <w:p w14:paraId="795D7A6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PRIMARY KEY (`id_notifikasi`),</w:t>
            </w:r>
          </w:p>
          <w:p w14:paraId="122D28C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id_user` (`id_user`);</w:t>
            </w:r>
          </w:p>
          <w:p w14:paraId="6981CA5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33C04A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08A87F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penghuni_makam`</w:t>
            </w:r>
          </w:p>
          <w:p w14:paraId="7D8E71F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CB6A76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penghuni_makam`</w:t>
            </w:r>
          </w:p>
          <w:p w14:paraId="664228A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 xml:space="preserve">  ADD PRIMARY KEY (`id_penghuni_makam`),</w:t>
            </w:r>
          </w:p>
          <w:p w14:paraId="131EC55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fk_penghuni_makam_makam1_idx` (`id_makam`);</w:t>
            </w:r>
          </w:p>
          <w:p w14:paraId="1E8594A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5A5137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8E9015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polygon`</w:t>
            </w:r>
          </w:p>
          <w:p w14:paraId="0DE6490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68BFE6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polygon`</w:t>
            </w:r>
          </w:p>
          <w:p w14:paraId="53ACDC5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PRIMARY KEY (`id_polygon`),</w:t>
            </w:r>
          </w:p>
          <w:p w14:paraId="298CC9C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polygon_ibfk_1` (`id_blok`);</w:t>
            </w:r>
          </w:p>
          <w:p w14:paraId="19265DB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6FE52D2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60354C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role_kecamatan`</w:t>
            </w:r>
          </w:p>
          <w:p w14:paraId="08D7C43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890144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role_kecamatan`</w:t>
            </w:r>
          </w:p>
          <w:p w14:paraId="2A65CF0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PRIMARY KEY (`id_role`),</w:t>
            </w:r>
          </w:p>
          <w:p w14:paraId="1EC3984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id_user` (`id_user`,`id_kecamatan`),</w:t>
            </w:r>
          </w:p>
          <w:p w14:paraId="50B5D51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id_kecamatan` (`id_kecamatan`);</w:t>
            </w:r>
          </w:p>
          <w:p w14:paraId="6ABD233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74FC7D2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559ECE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role_tpu`</w:t>
            </w:r>
          </w:p>
          <w:p w14:paraId="35E31CE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4D9D8A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role_tpu`</w:t>
            </w:r>
          </w:p>
          <w:p w14:paraId="145AA5F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PRIMARY KEY (`id_role_tpu`),</w:t>
            </w:r>
          </w:p>
          <w:p w14:paraId="749CC56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fk_role_tpu_tpu1_idx` (`id_tpu`),</w:t>
            </w:r>
          </w:p>
          <w:p w14:paraId="3D4DB26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fk_role_tpu_user1_idx` (`id_user`);</w:t>
            </w:r>
          </w:p>
          <w:p w14:paraId="68C1AC8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690476B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B4BCCE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tpu`</w:t>
            </w:r>
          </w:p>
          <w:p w14:paraId="5600CC7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7B1493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tpu`</w:t>
            </w:r>
          </w:p>
          <w:p w14:paraId="6753E96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PRIMARY KEY (`id_tpu`),</w:t>
            </w:r>
          </w:p>
          <w:p w14:paraId="192ED80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KEY `id_kecamatan` (`id_kecamatan`);</w:t>
            </w:r>
          </w:p>
          <w:p w14:paraId="3522982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B33E39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0ADEB8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Indexes for table `user`</w:t>
            </w:r>
          </w:p>
          <w:p w14:paraId="0B312FD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9056C3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user`</w:t>
            </w:r>
          </w:p>
          <w:p w14:paraId="6014CE9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PRIMARY KEY (`id_user`);</w:t>
            </w:r>
          </w:p>
          <w:p w14:paraId="194696F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441AD50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46B501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dumped tables</w:t>
            </w:r>
          </w:p>
          <w:p w14:paraId="33EBBD4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5C8EE2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864880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3C39A8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blok_makam`</w:t>
            </w:r>
          </w:p>
          <w:p w14:paraId="020B53E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79DB2B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blok_makam`</w:t>
            </w:r>
          </w:p>
          <w:p w14:paraId="47DEA18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MODIFY `id_blok` int(11) NOT NULL AUTO_INCREMENT, AUTO_INCREMENT=34;</w:t>
            </w:r>
          </w:p>
          <w:p w14:paraId="42E7909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48A322F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58107F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dokumen`</w:t>
            </w:r>
          </w:p>
          <w:p w14:paraId="321C5FD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5954FF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dokumen`</w:t>
            </w:r>
          </w:p>
          <w:p w14:paraId="4C2870B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MODIFY `id` int(11) NOT NULL AUTO_INCREMENT, AUTO_INCREMENT=38;</w:t>
            </w:r>
          </w:p>
          <w:p w14:paraId="4678339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C5FA99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CF9736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kecamatan`</w:t>
            </w:r>
          </w:p>
          <w:p w14:paraId="18CDDC3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C85E5A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kecamatan`</w:t>
            </w:r>
          </w:p>
          <w:p w14:paraId="27C6F51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 xml:space="preserve">  MODIFY `id_kecamatan` int(11) NOT NULL AUTO_INCREMENT, AUTO_INCREMENT=6;</w:t>
            </w:r>
          </w:p>
          <w:p w14:paraId="16B4E4D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4BB1CF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953E17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makam`</w:t>
            </w:r>
          </w:p>
          <w:p w14:paraId="71FC631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A73898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makam`</w:t>
            </w:r>
          </w:p>
          <w:p w14:paraId="3D6F13C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MODIFY `id_makam` int(11) NOT NULL AUTO_INCREMENT, AUTO_INCREMENT=13;</w:t>
            </w:r>
          </w:p>
          <w:p w14:paraId="69565AC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0E5B24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6F51EC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notifikasi`</w:t>
            </w:r>
          </w:p>
          <w:p w14:paraId="34AB12C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1FC75F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notifikasi`</w:t>
            </w:r>
          </w:p>
          <w:p w14:paraId="6D4699D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MODIFY `id_notifikasi` int(11) NOT NULL AUTO_INCREMENT, AUTO_INCREMENT=17;</w:t>
            </w:r>
          </w:p>
          <w:p w14:paraId="4888926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A65C71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D93D4B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penghuni_makam`</w:t>
            </w:r>
          </w:p>
          <w:p w14:paraId="5B5420A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575C57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penghuni_makam`</w:t>
            </w:r>
          </w:p>
          <w:p w14:paraId="522455E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MODIFY `id_penghuni_makam` int(11) NOT NULL AUTO_INCREMENT, AUTO_INCREMENT=67;</w:t>
            </w:r>
          </w:p>
          <w:p w14:paraId="5700F85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B4488A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F3C824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polygon`</w:t>
            </w:r>
          </w:p>
          <w:p w14:paraId="7F5FD74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AD2C33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polygon`</w:t>
            </w:r>
          </w:p>
          <w:p w14:paraId="2297072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MODIFY `id_polygon` int(11) NOT NULL AUTO_INCREMENT, AUTO_INCREMENT=244;</w:t>
            </w:r>
          </w:p>
          <w:p w14:paraId="16F9CFD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8A723D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F1642C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role_kecamatan`</w:t>
            </w:r>
          </w:p>
          <w:p w14:paraId="640B853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9022AB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role_kecamatan`</w:t>
            </w:r>
          </w:p>
          <w:p w14:paraId="532D1D2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MODIFY `id_role` int(11) NOT NULL AUTO_INCREMENT, AUTO_INCREMENT=12;</w:t>
            </w:r>
          </w:p>
          <w:p w14:paraId="04C4FC6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4139F9D"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FDEF33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role_tpu`</w:t>
            </w:r>
          </w:p>
          <w:p w14:paraId="37268DF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D21A4B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role_tpu`</w:t>
            </w:r>
          </w:p>
          <w:p w14:paraId="6EB89B6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MODIFY `id_role_tpu` int(11) NOT NULL AUTO_INCREMENT, AUTO_INCREMENT=31;</w:t>
            </w:r>
          </w:p>
          <w:p w14:paraId="3B2DBA1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64490D3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18E249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tpu`</w:t>
            </w:r>
          </w:p>
          <w:p w14:paraId="251FAF7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B9B61E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tpu`</w:t>
            </w:r>
          </w:p>
          <w:p w14:paraId="2308274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MODIFY `id_tpu` int(11) NOT NULL AUTO_INCREMENT, AUTO_INCREMENT=15;</w:t>
            </w:r>
          </w:p>
          <w:p w14:paraId="0AD6828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625ABC2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DF0093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AUTO_INCREMENT for table `user`</w:t>
            </w:r>
          </w:p>
          <w:p w14:paraId="0C9E6AE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4781DA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user`</w:t>
            </w:r>
          </w:p>
          <w:p w14:paraId="7F163B3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MODIFY `id_user` int(11) NOT NULL AUTO_INCREMENT, AUTO_INCREMENT=17;</w:t>
            </w:r>
          </w:p>
          <w:p w14:paraId="12EA01D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3654BD8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BF73DD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 Constraints for dumped tables</w:t>
            </w:r>
          </w:p>
          <w:p w14:paraId="070BD5C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C15964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1331F65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7EC4EA7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Constraints for table `blok_makam`</w:t>
            </w:r>
          </w:p>
          <w:p w14:paraId="63646053"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CD042D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blok_makam`</w:t>
            </w:r>
          </w:p>
          <w:p w14:paraId="7CA21C0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blok_makam_ibfk_1` FOREIGN KEY (`id_tpu`) REFERENCES `tpu` (`id_tpu`);</w:t>
            </w:r>
          </w:p>
          <w:p w14:paraId="72195F0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25E80F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E85F78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Constraints for table `dokumen`</w:t>
            </w:r>
          </w:p>
          <w:p w14:paraId="44756BD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7B76F6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dokumen`</w:t>
            </w:r>
          </w:p>
          <w:p w14:paraId="033A6B4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dokumen_ibfk_1` FOREIGN KEY (`id_kecamatan`) REFERENCES `kecamatan` (`id_kecamatan`),</w:t>
            </w:r>
          </w:p>
          <w:p w14:paraId="73329C5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dokumen_ibfk_2` FOREIGN KEY (`id_tpu`) REFERENCES `tpu` (`id_tpu`);</w:t>
            </w:r>
          </w:p>
          <w:p w14:paraId="77A3D69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636C903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56E53F5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Constraints for table `makam`</w:t>
            </w:r>
          </w:p>
          <w:p w14:paraId="33BC7AC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0BFBDCC"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makam`</w:t>
            </w:r>
          </w:p>
          <w:p w14:paraId="36E1253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makam_ibfk_1` FOREIGN KEY (`id_blok`) REFERENCES `blok_makam` (`id_blok`);</w:t>
            </w:r>
          </w:p>
          <w:p w14:paraId="765D43E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730228F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4E9787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Constraints for table `penghuni_makam`</w:t>
            </w:r>
          </w:p>
          <w:p w14:paraId="7BC07CF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287385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penghuni_makam`</w:t>
            </w:r>
          </w:p>
          <w:p w14:paraId="38886FF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penghuni_makam_ibfk_1` FOREIGN KEY (`id_makam`) REFERENCES `makam` (`id_makam`);</w:t>
            </w:r>
          </w:p>
          <w:p w14:paraId="653B3555"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B79F45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009F8E1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Constraints for table `polygon`</w:t>
            </w:r>
          </w:p>
          <w:p w14:paraId="041BC694"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89DDFA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polygon`</w:t>
            </w:r>
          </w:p>
          <w:p w14:paraId="1B99DE5F"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polygon_ibfk_1` FOREIGN KEY (`id_blok`) REFERENCES `blok_makam` (`id_blok`);</w:t>
            </w:r>
          </w:p>
          <w:p w14:paraId="78F4AEC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DE251C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4E68036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Constraints for table `role_kecamatan`</w:t>
            </w:r>
          </w:p>
          <w:p w14:paraId="0757648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3EB86E4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role_kecamatan`</w:t>
            </w:r>
          </w:p>
          <w:p w14:paraId="446B6E76"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role_kecamatan_ibfk_1` FOREIGN KEY (`id_kecamatan`) REFERENCES `kecamatan` (`id_kecamatan`),</w:t>
            </w:r>
          </w:p>
          <w:p w14:paraId="68798872"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role_kecamatan_ibfk_2` FOREIGN KEY (`id_user`) REFERENCES `user` (`id_user`);</w:t>
            </w:r>
          </w:p>
          <w:p w14:paraId="1974669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21916FC7"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6379D77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Constraints for table `role_tpu`</w:t>
            </w:r>
          </w:p>
          <w:p w14:paraId="544CF17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26D7286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role_tpu`</w:t>
            </w:r>
          </w:p>
          <w:p w14:paraId="27360C0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role_tpu_ibfk_1` FOREIGN KEY (`id_tpu`) REFERENCES `tpu` (`id_tpu`),</w:t>
            </w:r>
          </w:p>
          <w:p w14:paraId="5F773D4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role_tpu_ibfk_2` FOREIGN KEY (`id_user`) REFERENCES `user` (`id_user`);</w:t>
            </w:r>
          </w:p>
          <w:p w14:paraId="7C75DDF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50D180DB"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w:t>
            </w:r>
          </w:p>
          <w:p w14:paraId="104944E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Constraints for table `tpu`</w:t>
            </w:r>
          </w:p>
          <w:p w14:paraId="65E40DC1"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lastRenderedPageBreak/>
              <w:t>--</w:t>
            </w:r>
          </w:p>
          <w:p w14:paraId="78F090C8"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ALTER TABLE `tpu`</w:t>
            </w:r>
          </w:p>
          <w:p w14:paraId="3FEF4989"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 xml:space="preserve">  ADD CONSTRAINT `tpu_ibfk_1` FOREIGN KEY (`id_kecamatan`) REFERENCES `kecamatan` (`id_kecamatan`);</w:t>
            </w:r>
          </w:p>
          <w:p w14:paraId="59E4D06E"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COMMIT;</w:t>
            </w:r>
          </w:p>
          <w:p w14:paraId="3A1CE6A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p>
          <w:p w14:paraId="01C859BA"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0101 SET CHARACTER_SET_CLIENT=@OLD_CHARACTER_SET_CLIENT */;</w:t>
            </w:r>
          </w:p>
          <w:p w14:paraId="7E26E0A0" w14:textId="77777777" w:rsidR="00EC07F7" w:rsidRPr="00EC07F7" w:rsidRDefault="00EC07F7" w:rsidP="00EC07F7">
            <w:pPr>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0101 SET CHARACTER_SET_RESULTS=@OLD_CHARACTER_SET_RESULTS */;</w:t>
            </w:r>
          </w:p>
          <w:p w14:paraId="2E14B765" w14:textId="348452D6" w:rsidR="00EC07F7" w:rsidRPr="00934894" w:rsidRDefault="00EC07F7" w:rsidP="00EC07F7">
            <w:pPr>
              <w:keepNext/>
              <w:pBdr>
                <w:top w:val="nil"/>
                <w:left w:val="nil"/>
                <w:bottom w:val="nil"/>
                <w:right w:val="nil"/>
                <w:between w:val="nil"/>
              </w:pBdr>
              <w:spacing w:after="0"/>
              <w:rPr>
                <w:rFonts w:ascii="Courier New" w:eastAsia="Courier New" w:hAnsi="Courier New" w:cs="Courier New"/>
                <w:color w:val="000000"/>
                <w:sz w:val="18"/>
                <w:szCs w:val="18"/>
              </w:rPr>
            </w:pPr>
            <w:r w:rsidRPr="00EC07F7">
              <w:rPr>
                <w:rFonts w:ascii="Courier New" w:eastAsia="Courier New" w:hAnsi="Courier New" w:cs="Courier New"/>
                <w:color w:val="000000"/>
                <w:sz w:val="18"/>
                <w:szCs w:val="18"/>
              </w:rPr>
              <w:t>/*!40101 SET COLLATION_CONNECTION=@OLD_COLLATION_CONNECTION */;</w:t>
            </w:r>
          </w:p>
        </w:tc>
      </w:tr>
    </w:tbl>
    <w:p w14:paraId="0ABFEB64" w14:textId="3600BA46" w:rsidR="00387D97" w:rsidRPr="005D32E1" w:rsidRDefault="00387D97" w:rsidP="005D32E1">
      <w:r>
        <w:lastRenderedPageBreak/>
        <w:tab/>
      </w:r>
      <w:r>
        <w:tab/>
        <w:t xml:space="preserve"> </w:t>
      </w:r>
    </w:p>
    <w:p w14:paraId="05617B56" w14:textId="225177E0" w:rsidR="00826AFE" w:rsidRPr="00473C7A" w:rsidRDefault="00826AFE" w:rsidP="00826AFE">
      <w:pPr>
        <w:pStyle w:val="Heading3"/>
        <w:ind w:left="1260" w:hanging="720"/>
        <w:rPr>
          <w:sz w:val="26"/>
          <w:szCs w:val="26"/>
        </w:rPr>
      </w:pPr>
      <w:bookmarkStart w:id="131" w:name="_Toc531864970"/>
      <w:r>
        <w:rPr>
          <w:sz w:val="26"/>
          <w:szCs w:val="26"/>
        </w:rPr>
        <w:t xml:space="preserve">Implementasi API </w:t>
      </w:r>
      <w:r w:rsidR="00FA12F9" w:rsidRPr="00FA12F9">
        <w:rPr>
          <w:i/>
          <w:sz w:val="26"/>
          <w:szCs w:val="26"/>
        </w:rPr>
        <w:t>Gateway</w:t>
      </w:r>
      <w:bookmarkEnd w:id="131"/>
    </w:p>
    <w:p w14:paraId="3774E57B" w14:textId="244E77F1" w:rsidR="00C608DF" w:rsidRDefault="006C484C" w:rsidP="00E06935">
      <w:pPr>
        <w:ind w:left="900" w:firstLine="540"/>
        <w:jc w:val="both"/>
      </w:pPr>
      <w:r w:rsidRPr="006C484C">
        <w:t xml:space="preserve">API </w:t>
      </w:r>
      <w:r w:rsidR="00FA12F9" w:rsidRPr="00FA12F9">
        <w:rPr>
          <w:i/>
        </w:rPr>
        <w:t>Gateway</w:t>
      </w:r>
      <w:r w:rsidRPr="006C484C">
        <w:t xml:space="preserve"> adalah merupakan gerbang dari beberapa API, bertugas sebagai penjembatan antara aplikasi dengan </w:t>
      </w:r>
      <w:r w:rsidR="003E4A5D" w:rsidRPr="003E4A5D">
        <w:rPr>
          <w:i/>
        </w:rPr>
        <w:t>backend</w:t>
      </w:r>
      <w:r w:rsidRPr="006C484C">
        <w:t xml:space="preserve"> </w:t>
      </w:r>
      <w:r w:rsidR="003A3AC6" w:rsidRPr="003A3AC6">
        <w:rPr>
          <w:i/>
        </w:rPr>
        <w:t>service</w:t>
      </w:r>
      <w:r w:rsidRPr="006C484C">
        <w:t xml:space="preserve">. API </w:t>
      </w:r>
      <w:r w:rsidR="00FA12F9" w:rsidRPr="00FA12F9">
        <w:rPr>
          <w:i/>
        </w:rPr>
        <w:t>Gateway</w:t>
      </w:r>
      <w:r w:rsidRPr="006C484C">
        <w:t xml:space="preserve"> </w:t>
      </w:r>
      <w:proofErr w:type="gramStart"/>
      <w:r w:rsidRPr="006C484C">
        <w:t>akan</w:t>
      </w:r>
      <w:proofErr w:type="gramEnd"/>
      <w:r w:rsidRPr="006C484C">
        <w:t xml:space="preserve"> memberikan </w:t>
      </w:r>
      <w:r w:rsidR="003740F4" w:rsidRPr="003740F4">
        <w:rPr>
          <w:i/>
        </w:rPr>
        <w:t>request</w:t>
      </w:r>
      <w:r w:rsidRPr="006C484C">
        <w:t xml:space="preserve"> yang sesuai dengan permintaan aplikasi. API berbentuk REST API menggunakan protok</w:t>
      </w:r>
      <w:r w:rsidR="008026EF">
        <w:t xml:space="preserve">ol http. Setiap </w:t>
      </w:r>
      <w:r w:rsidR="003740F4" w:rsidRPr="003740F4">
        <w:rPr>
          <w:i/>
        </w:rPr>
        <w:t>request</w:t>
      </w:r>
      <w:r w:rsidR="008026EF">
        <w:t xml:space="preserve"> dengan method</w:t>
      </w:r>
      <w:r w:rsidRPr="006C484C">
        <w:t xml:space="preserve"> GET, POST, PUT, atau DELETE </w:t>
      </w:r>
      <w:proofErr w:type="gramStart"/>
      <w:r w:rsidRPr="006C484C">
        <w:t>akan</w:t>
      </w:r>
      <w:proofErr w:type="gramEnd"/>
      <w:r w:rsidRPr="006C484C">
        <w:t xml:space="preserve"> dilayani API </w:t>
      </w:r>
      <w:r w:rsidR="00FA12F9" w:rsidRPr="00FA12F9">
        <w:rPr>
          <w:i/>
        </w:rPr>
        <w:t>Gateway</w:t>
      </w:r>
      <w:r w:rsidR="00826AFE">
        <w:t xml:space="preserve">. Berikut adalah source code </w:t>
      </w:r>
      <w:r w:rsidR="008026EF">
        <w:t xml:space="preserve">API </w:t>
      </w:r>
      <w:r w:rsidR="00FA12F9" w:rsidRPr="00FA12F9">
        <w:rPr>
          <w:i/>
        </w:rPr>
        <w:t>Gateway</w:t>
      </w:r>
      <w:r w:rsidR="008026EF">
        <w:t>.</w:t>
      </w:r>
    </w:p>
    <w:p w14:paraId="4C57EB1C" w14:textId="31AC9DB4" w:rsidR="00E06935" w:rsidRDefault="00E06935" w:rsidP="00B357AD">
      <w:pPr>
        <w:pStyle w:val="Caption"/>
        <w:keepNext/>
        <w:ind w:left="1440"/>
        <w:jc w:val="center"/>
      </w:pPr>
      <w:bookmarkStart w:id="132" w:name="_Toc531865138"/>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t>.</w:t>
      </w:r>
      <w:r w:rsidR="0031634D">
        <w:rPr>
          <w:noProof/>
        </w:rPr>
        <w:fldChar w:fldCharType="begin"/>
      </w:r>
      <w:r w:rsidR="0031634D">
        <w:rPr>
          <w:noProof/>
        </w:rPr>
        <w:instrText xml:space="preserve"> SEQ Tabel \* ARABIC \s 1 </w:instrText>
      </w:r>
      <w:r w:rsidR="0031634D">
        <w:rPr>
          <w:noProof/>
        </w:rPr>
        <w:fldChar w:fldCharType="separate"/>
      </w:r>
      <w:r w:rsidR="006D03A9">
        <w:rPr>
          <w:noProof/>
        </w:rPr>
        <w:t>10</w:t>
      </w:r>
      <w:r w:rsidR="0031634D">
        <w:rPr>
          <w:noProof/>
        </w:rPr>
        <w:fldChar w:fldCharType="end"/>
      </w:r>
      <w:r>
        <w:t xml:space="preserve"> Implementasi API </w:t>
      </w:r>
      <w:r w:rsidR="00FA12F9" w:rsidRPr="00FA12F9">
        <w:t>Gateway</w:t>
      </w:r>
      <w:bookmarkEnd w:id="132"/>
    </w:p>
    <w:tbl>
      <w:tblPr>
        <w:tblW w:w="8142"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9"/>
        <w:gridCol w:w="7493"/>
      </w:tblGrid>
      <w:tr w:rsidR="00826AFE" w14:paraId="696BEE4D" w14:textId="77777777" w:rsidTr="009D1D0C">
        <w:tc>
          <w:tcPr>
            <w:tcW w:w="649" w:type="dxa"/>
          </w:tcPr>
          <w:p w14:paraId="1A946CC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4B1E315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605793A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1AC908C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2D616A5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0D3A6FF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15E62C1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3A35AA7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37D9A81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3411724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1C5A39C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4C6675C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11C15D3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4222AFF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47C6A46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2A9CCF7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5CCEF05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09E77F6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110FF3B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2C0607D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7E67210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556A577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6BAB49B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25382CF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7721521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5457718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6</w:t>
            </w:r>
          </w:p>
          <w:p w14:paraId="39AB505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7</w:t>
            </w:r>
          </w:p>
          <w:p w14:paraId="7C35DC9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8</w:t>
            </w:r>
          </w:p>
          <w:p w14:paraId="395C758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9</w:t>
            </w:r>
          </w:p>
          <w:p w14:paraId="2B15B2C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0</w:t>
            </w:r>
          </w:p>
          <w:p w14:paraId="7A795EDA"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1</w:t>
            </w:r>
          </w:p>
          <w:p w14:paraId="1D38BF1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2</w:t>
            </w:r>
          </w:p>
          <w:p w14:paraId="2508A75C"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3</w:t>
            </w:r>
          </w:p>
          <w:p w14:paraId="5809368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4</w:t>
            </w:r>
          </w:p>
          <w:p w14:paraId="747CFB0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5</w:t>
            </w:r>
          </w:p>
          <w:p w14:paraId="79B6572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6</w:t>
            </w:r>
          </w:p>
          <w:p w14:paraId="6339CAA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lastRenderedPageBreak/>
              <w:t>37</w:t>
            </w:r>
          </w:p>
          <w:p w14:paraId="3B1F788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8</w:t>
            </w:r>
          </w:p>
          <w:p w14:paraId="415EA39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9</w:t>
            </w:r>
          </w:p>
          <w:p w14:paraId="66B595B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0</w:t>
            </w:r>
          </w:p>
          <w:p w14:paraId="5F3D757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1</w:t>
            </w:r>
          </w:p>
          <w:p w14:paraId="53D0CE0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2</w:t>
            </w:r>
          </w:p>
          <w:p w14:paraId="0C7C639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3</w:t>
            </w:r>
          </w:p>
          <w:p w14:paraId="1B05868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4</w:t>
            </w:r>
          </w:p>
          <w:p w14:paraId="3E06A76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5</w:t>
            </w:r>
          </w:p>
          <w:p w14:paraId="2050393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6</w:t>
            </w:r>
          </w:p>
          <w:p w14:paraId="40B09C7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7</w:t>
            </w:r>
          </w:p>
          <w:p w14:paraId="526E9F99"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8</w:t>
            </w:r>
          </w:p>
          <w:p w14:paraId="78ED96C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9</w:t>
            </w:r>
          </w:p>
          <w:p w14:paraId="4DBE6D9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0</w:t>
            </w:r>
          </w:p>
          <w:p w14:paraId="1D7E37B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1</w:t>
            </w:r>
          </w:p>
          <w:p w14:paraId="0E2BE10A"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2</w:t>
            </w:r>
          </w:p>
          <w:p w14:paraId="4464FEA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3</w:t>
            </w:r>
          </w:p>
          <w:p w14:paraId="7189DAC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4</w:t>
            </w:r>
          </w:p>
          <w:p w14:paraId="5099FDA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5</w:t>
            </w:r>
          </w:p>
          <w:p w14:paraId="3EA4938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6</w:t>
            </w:r>
          </w:p>
          <w:p w14:paraId="4ABDAF0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7</w:t>
            </w:r>
          </w:p>
          <w:p w14:paraId="69EFECAA"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8</w:t>
            </w:r>
          </w:p>
          <w:p w14:paraId="3457292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9</w:t>
            </w:r>
          </w:p>
          <w:p w14:paraId="0ED2662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0</w:t>
            </w:r>
          </w:p>
          <w:p w14:paraId="38A5CDB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1</w:t>
            </w:r>
          </w:p>
          <w:p w14:paraId="4BD1E6B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2</w:t>
            </w:r>
          </w:p>
          <w:p w14:paraId="4E8D7A6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3</w:t>
            </w:r>
          </w:p>
          <w:p w14:paraId="249EE0B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4</w:t>
            </w:r>
          </w:p>
          <w:p w14:paraId="7E20D2DA"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5</w:t>
            </w:r>
          </w:p>
          <w:p w14:paraId="4C4602BC"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6</w:t>
            </w:r>
          </w:p>
          <w:p w14:paraId="34E3C4C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7</w:t>
            </w:r>
          </w:p>
          <w:p w14:paraId="2101085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8</w:t>
            </w:r>
          </w:p>
          <w:p w14:paraId="3FAAE49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9</w:t>
            </w:r>
          </w:p>
          <w:p w14:paraId="1A0FC0DC"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0</w:t>
            </w:r>
          </w:p>
          <w:p w14:paraId="6966692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1</w:t>
            </w:r>
          </w:p>
          <w:p w14:paraId="18DCBD9C"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2</w:t>
            </w:r>
          </w:p>
          <w:p w14:paraId="6762C53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3</w:t>
            </w:r>
          </w:p>
          <w:p w14:paraId="53359E8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4</w:t>
            </w:r>
          </w:p>
          <w:p w14:paraId="4B0EC9E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5</w:t>
            </w:r>
          </w:p>
          <w:p w14:paraId="1164733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6</w:t>
            </w:r>
          </w:p>
          <w:p w14:paraId="55A5E09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7</w:t>
            </w:r>
          </w:p>
          <w:p w14:paraId="57A5331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8</w:t>
            </w:r>
          </w:p>
          <w:p w14:paraId="77A571A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9</w:t>
            </w:r>
          </w:p>
          <w:p w14:paraId="21055F3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0</w:t>
            </w:r>
          </w:p>
          <w:p w14:paraId="6622BB7C"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1</w:t>
            </w:r>
          </w:p>
          <w:p w14:paraId="5D7F839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2</w:t>
            </w:r>
          </w:p>
          <w:p w14:paraId="7FE77E1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3</w:t>
            </w:r>
          </w:p>
          <w:p w14:paraId="6EDCEA1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4</w:t>
            </w:r>
          </w:p>
          <w:p w14:paraId="2C0DFF0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5</w:t>
            </w:r>
          </w:p>
          <w:p w14:paraId="2FFD74B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6</w:t>
            </w:r>
          </w:p>
          <w:p w14:paraId="2972E9F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7</w:t>
            </w:r>
          </w:p>
          <w:p w14:paraId="38869AF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8</w:t>
            </w:r>
          </w:p>
          <w:p w14:paraId="1EF5028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9</w:t>
            </w:r>
          </w:p>
          <w:p w14:paraId="386FB3D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0</w:t>
            </w:r>
          </w:p>
          <w:p w14:paraId="3053FA8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1</w:t>
            </w:r>
          </w:p>
          <w:p w14:paraId="20BFE83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2</w:t>
            </w:r>
          </w:p>
          <w:p w14:paraId="7D3B41AA"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3</w:t>
            </w:r>
          </w:p>
          <w:p w14:paraId="65531AD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4</w:t>
            </w:r>
          </w:p>
          <w:p w14:paraId="403A266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5</w:t>
            </w:r>
          </w:p>
          <w:p w14:paraId="11DF943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6</w:t>
            </w:r>
          </w:p>
          <w:p w14:paraId="494592D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lastRenderedPageBreak/>
              <w:t>97</w:t>
            </w:r>
          </w:p>
          <w:p w14:paraId="0D1F16E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8</w:t>
            </w:r>
          </w:p>
          <w:p w14:paraId="7CBF4D3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9</w:t>
            </w:r>
          </w:p>
          <w:p w14:paraId="5203713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0</w:t>
            </w:r>
          </w:p>
          <w:p w14:paraId="691AD9E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1</w:t>
            </w:r>
          </w:p>
          <w:p w14:paraId="4625DF49"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2</w:t>
            </w:r>
          </w:p>
          <w:p w14:paraId="35F3DD1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3</w:t>
            </w:r>
          </w:p>
          <w:p w14:paraId="6775B8E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4</w:t>
            </w:r>
          </w:p>
          <w:p w14:paraId="2A44932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5</w:t>
            </w:r>
          </w:p>
          <w:p w14:paraId="23CDE8F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6</w:t>
            </w:r>
          </w:p>
          <w:p w14:paraId="2D6FA64C"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7</w:t>
            </w:r>
          </w:p>
          <w:p w14:paraId="2F4B858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8</w:t>
            </w:r>
          </w:p>
          <w:p w14:paraId="7F4E76AA"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09</w:t>
            </w:r>
          </w:p>
          <w:p w14:paraId="002B43C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0</w:t>
            </w:r>
          </w:p>
          <w:p w14:paraId="16D50CF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1</w:t>
            </w:r>
          </w:p>
          <w:p w14:paraId="065FB62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2</w:t>
            </w:r>
          </w:p>
          <w:p w14:paraId="20DCBF0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3</w:t>
            </w:r>
          </w:p>
          <w:p w14:paraId="4F9899E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4</w:t>
            </w:r>
          </w:p>
          <w:p w14:paraId="2C543D3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5</w:t>
            </w:r>
          </w:p>
          <w:p w14:paraId="36BCE66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6</w:t>
            </w:r>
          </w:p>
          <w:p w14:paraId="07DF061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7</w:t>
            </w:r>
          </w:p>
          <w:p w14:paraId="11F839B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8</w:t>
            </w:r>
          </w:p>
          <w:p w14:paraId="7ACB6AF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19</w:t>
            </w:r>
          </w:p>
          <w:p w14:paraId="68D349C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0</w:t>
            </w:r>
          </w:p>
          <w:p w14:paraId="0CC1BB59"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1</w:t>
            </w:r>
          </w:p>
          <w:p w14:paraId="7F3D025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2</w:t>
            </w:r>
          </w:p>
          <w:p w14:paraId="628EFE7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3</w:t>
            </w:r>
          </w:p>
          <w:p w14:paraId="22C4429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4</w:t>
            </w:r>
          </w:p>
          <w:p w14:paraId="5E3B794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5</w:t>
            </w:r>
          </w:p>
          <w:p w14:paraId="2AA7FA7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6</w:t>
            </w:r>
          </w:p>
          <w:p w14:paraId="093FD1F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7</w:t>
            </w:r>
          </w:p>
          <w:p w14:paraId="7066AF7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8</w:t>
            </w:r>
          </w:p>
          <w:p w14:paraId="2E65838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29</w:t>
            </w:r>
          </w:p>
          <w:p w14:paraId="0773A71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0</w:t>
            </w:r>
          </w:p>
          <w:p w14:paraId="7ADDD70C"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1</w:t>
            </w:r>
          </w:p>
          <w:p w14:paraId="2B8FE25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2</w:t>
            </w:r>
          </w:p>
          <w:p w14:paraId="49EA1A1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3</w:t>
            </w:r>
          </w:p>
          <w:p w14:paraId="34F8987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4</w:t>
            </w:r>
          </w:p>
          <w:p w14:paraId="3FFDBD1C"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5</w:t>
            </w:r>
          </w:p>
          <w:p w14:paraId="044CB7A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6</w:t>
            </w:r>
          </w:p>
          <w:p w14:paraId="0E2DA13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7</w:t>
            </w:r>
          </w:p>
          <w:p w14:paraId="078F5D6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8</w:t>
            </w:r>
          </w:p>
          <w:p w14:paraId="21FF13C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39</w:t>
            </w:r>
          </w:p>
          <w:p w14:paraId="51A5BD1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0</w:t>
            </w:r>
          </w:p>
          <w:p w14:paraId="5E52E28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1</w:t>
            </w:r>
          </w:p>
          <w:p w14:paraId="2CC86AF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2</w:t>
            </w:r>
          </w:p>
          <w:p w14:paraId="1FBB97F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3</w:t>
            </w:r>
          </w:p>
          <w:p w14:paraId="7AC18E3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4</w:t>
            </w:r>
          </w:p>
          <w:p w14:paraId="6E7A73C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5</w:t>
            </w:r>
          </w:p>
          <w:p w14:paraId="6AB88D5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146</w:t>
            </w:r>
          </w:p>
          <w:p w14:paraId="6CD69F45" w14:textId="14DC7B6B" w:rsidR="00826AFE" w:rsidRDefault="008026EF"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7</w:t>
            </w:r>
          </w:p>
        </w:tc>
        <w:tc>
          <w:tcPr>
            <w:tcW w:w="7493" w:type="dxa"/>
          </w:tcPr>
          <w:p w14:paraId="00A91C39"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lastRenderedPageBreak/>
              <w:t>&lt;?php</w:t>
            </w:r>
          </w:p>
          <w:p w14:paraId="72AC5773"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7F1AF23" w14:textId="14F460B5" w:rsidR="00826AFE" w:rsidRPr="00934894" w:rsidRDefault="008026EF"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use Illuminate\Http\</w:t>
            </w:r>
            <w:r w:rsidR="003740F4" w:rsidRPr="003740F4">
              <w:rPr>
                <w:rFonts w:ascii="Courier New" w:eastAsia="Courier New" w:hAnsi="Courier New" w:cs="Courier New"/>
                <w:i/>
                <w:color w:val="000000"/>
                <w:sz w:val="18"/>
                <w:szCs w:val="18"/>
              </w:rPr>
              <w:t>Request</w:t>
            </w:r>
            <w:r>
              <w:rPr>
                <w:rFonts w:ascii="Courier New" w:eastAsia="Courier New" w:hAnsi="Courier New" w:cs="Courier New"/>
                <w:color w:val="000000"/>
                <w:sz w:val="18"/>
                <w:szCs w:val="18"/>
              </w:rPr>
              <w:t>;</w:t>
            </w:r>
          </w:p>
          <w:p w14:paraId="5DD87F0C"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58EC514"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ADMIN PUSAT</w:t>
            </w:r>
          </w:p>
          <w:p w14:paraId="612B624F"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login</w:t>
            </w:r>
          </w:p>
          <w:p w14:paraId="58676CEE"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login', 'AuthController@login');</w:t>
            </w:r>
          </w:p>
          <w:p w14:paraId="12CAC672"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signin', 'AuthController@signin');</w:t>
            </w:r>
          </w:p>
          <w:p w14:paraId="082BD10B"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hash', 'AuthController@hash');</w:t>
            </w:r>
          </w:p>
          <w:p w14:paraId="13FF4D5E"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447D5BB"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change password</w:t>
            </w:r>
          </w:p>
          <w:p w14:paraId="12DF44D2"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change_password', 'AuthController@change_password');</w:t>
            </w:r>
          </w:p>
          <w:p w14:paraId="1A5FF69F"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E84EC6E" w14:textId="62C1BFB6"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w:t>
            </w:r>
            <w:r w:rsidR="003740F4" w:rsidRPr="003740F4">
              <w:rPr>
                <w:rFonts w:ascii="Courier New" w:eastAsia="Courier New" w:hAnsi="Courier New" w:cs="Courier New"/>
                <w:i/>
                <w:color w:val="000000"/>
                <w:sz w:val="18"/>
                <w:szCs w:val="18"/>
              </w:rPr>
              <w:t>user</w:t>
            </w:r>
          </w:p>
          <w:p w14:paraId="7C6F1A6A" w14:textId="036C7813"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view', 'AdminPusatController@view');</w:t>
            </w:r>
          </w:p>
          <w:p w14:paraId="4D55486C" w14:textId="62624BE4"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create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 'AdminPusatController@create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w:t>
            </w:r>
          </w:p>
          <w:p w14:paraId="5BC83112" w14:textId="207C85A0"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ut('update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id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 'AdminPusatController@update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w:t>
            </w:r>
          </w:p>
          <w:p w14:paraId="2A0F7793" w14:textId="5DF5A99F"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delete('delete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id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 'AdminPusatController@delete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w:t>
            </w:r>
          </w:p>
          <w:p w14:paraId="2E6B1BCB" w14:textId="02568F95"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constraint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 'AdminPusatController@constraint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w:t>
            </w:r>
          </w:p>
          <w:p w14:paraId="5E1608F8"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E630436"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kecamatan</w:t>
            </w:r>
          </w:p>
          <w:p w14:paraId="07A55799" w14:textId="1E7D1D6D"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kecamatan/constraint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 'AdminPusatController@constraint_</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_kecamatan');</w:t>
            </w:r>
          </w:p>
          <w:p w14:paraId="6D1E4319"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kecamatan/view', 'AdminKecamatan@view_kecamatan');</w:t>
            </w:r>
          </w:p>
          <w:p w14:paraId="3D0110F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kecamatan/viewall', 'AdminKecamatan@view_all_kecamatan');</w:t>
            </w:r>
          </w:p>
          <w:p w14:paraId="6CF4A95F"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kecamatan/create_role', 'AdminPusatController@create_role_kecamatan');</w:t>
            </w:r>
          </w:p>
          <w:p w14:paraId="011292F5"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lastRenderedPageBreak/>
              <w:t>Route::middleware('cors')-&gt;put('kecamatan/update_role/{id_role}', 'AdminPusatController@update_role_kecamatan');</w:t>
            </w:r>
          </w:p>
          <w:p w14:paraId="409C74C8"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delete('kecamatan/delete_role/{id_role}', 'AdminPusatController@delete_role_kecamatan');</w:t>
            </w:r>
          </w:p>
          <w:p w14:paraId="4D38E3D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A89837A"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885A70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tpu</w:t>
            </w:r>
          </w:p>
          <w:p w14:paraId="2A658ADD" w14:textId="14D53AEF"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tpu/view_by</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 'AdminTPUController@view_tpu_by</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w:t>
            </w:r>
          </w:p>
          <w:p w14:paraId="148D198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tpu/view', 'AdminPusatController@view_tpu');</w:t>
            </w:r>
          </w:p>
          <w:p w14:paraId="04191056"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tpu/create', 'AdminPusatController@create_tpu');</w:t>
            </w:r>
          </w:p>
          <w:p w14:paraId="509460DF"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ut('tpu/edit/{id}', 'AdminPusatController@edit_tpu');</w:t>
            </w:r>
          </w:p>
          <w:p w14:paraId="67553C9A"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delete('tpu/delete/{id}', 'AdminPusatController@delete_tpu');</w:t>
            </w:r>
          </w:p>
          <w:p w14:paraId="4C02C7DF"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1BA8D61"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le_tpu</w:t>
            </w:r>
          </w:p>
          <w:p w14:paraId="0CCE9423" w14:textId="0D273453"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role_tpu/view_by</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 'AdminPusatController@view_role_by</w:t>
            </w:r>
            <w:r w:rsidR="003740F4" w:rsidRPr="003740F4">
              <w:rPr>
                <w:rFonts w:ascii="Courier New" w:eastAsia="Courier New" w:hAnsi="Courier New" w:cs="Courier New"/>
                <w:i/>
                <w:color w:val="000000"/>
                <w:sz w:val="18"/>
                <w:szCs w:val="18"/>
              </w:rPr>
              <w:t>user</w:t>
            </w:r>
            <w:r w:rsidRPr="00934894">
              <w:rPr>
                <w:rFonts w:ascii="Courier New" w:eastAsia="Courier New" w:hAnsi="Courier New" w:cs="Courier New"/>
                <w:color w:val="000000"/>
                <w:sz w:val="18"/>
                <w:szCs w:val="18"/>
              </w:rPr>
              <w:t>');</w:t>
            </w:r>
          </w:p>
          <w:p w14:paraId="6C15CAA5"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role_tpu/view', 'AdminPusatController@view_role_tpu');</w:t>
            </w:r>
          </w:p>
          <w:p w14:paraId="1B0C042B"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create_role_tpu', 'AdminPusatController@create_role_tpu');</w:t>
            </w:r>
          </w:p>
          <w:p w14:paraId="3708B293"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ut('update_role_tpu/{id_role_tpu}', 'AdminPusatController@update_role_tpu');</w:t>
            </w:r>
          </w:p>
          <w:p w14:paraId="63B779C8"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delete('delete_role_tpu/{id_role_tpu}', 'AdminPusatController@delete_role_tpu');</w:t>
            </w:r>
          </w:p>
          <w:p w14:paraId="10C7D955"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DE9460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9306491"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ADMIN TPU</w:t>
            </w:r>
          </w:p>
          <w:p w14:paraId="308EE95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penghuni makam</w:t>
            </w:r>
          </w:p>
          <w:p w14:paraId="759A8033"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penghuni_makam/view', 'AdminTPUController@view_penghunimakam');</w:t>
            </w:r>
          </w:p>
          <w:p w14:paraId="43351D50"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penghuni_makam/create', 'AdminTPUController@create_penghunimakam');</w:t>
            </w:r>
          </w:p>
          <w:p w14:paraId="67B25868"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ut('penghuni_makam/update/{id}', 'AdminTPUController@update_penghunimakam');</w:t>
            </w:r>
          </w:p>
          <w:p w14:paraId="3FF67F86"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delete('penghuni_makam/delete/{id}', 'AdminTPUController@delete_penghunimakam');</w:t>
            </w:r>
          </w:p>
          <w:p w14:paraId="6E87072D"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D2B3ED6"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makam</w:t>
            </w:r>
          </w:p>
          <w:p w14:paraId="0F166A64"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makam/view', 'AdminTPUController@view_makam');</w:t>
            </w:r>
          </w:p>
          <w:p w14:paraId="69FC3F3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makam/create', 'AdminTPUController@create_makam');</w:t>
            </w:r>
          </w:p>
          <w:p w14:paraId="0D12065D"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ut('makam/edit/{id}', 'AdminTPUController@edit_makam');</w:t>
            </w:r>
          </w:p>
          <w:p w14:paraId="078AC80C"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delete('makam/delete/{id}', 'AdminTPUController@delete_makam');</w:t>
            </w:r>
          </w:p>
          <w:p w14:paraId="722938EB"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delete('makam/delete_ex', 'AdminTPUController@delete_expire_makam');</w:t>
            </w:r>
          </w:p>
          <w:p w14:paraId="327970EE"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77EE211D"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blok makam</w:t>
            </w:r>
          </w:p>
          <w:p w14:paraId="057960C1"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blok/view', 'AdminTPUController@view_blok');</w:t>
            </w:r>
          </w:p>
          <w:p w14:paraId="1C819279"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blok/create', 'AdminTPUController@create_blok');</w:t>
            </w:r>
          </w:p>
          <w:p w14:paraId="31DCF4F0"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lastRenderedPageBreak/>
              <w:t>Route::middleware('cors')-&gt;put('blok/edit/{id}', 'AdminTPUController@edit_blok');</w:t>
            </w:r>
          </w:p>
          <w:p w14:paraId="04AD71E2"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delete('blok/delete/{id}', 'AdminTPUController@delete_blok');</w:t>
            </w:r>
          </w:p>
          <w:p w14:paraId="0CF6A4A6"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D173AF6"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polygon</w:t>
            </w:r>
          </w:p>
          <w:p w14:paraId="2F3DD439"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polygon/view', 'AdminTPUController@view_polygon');</w:t>
            </w:r>
          </w:p>
          <w:p w14:paraId="72035510"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polygon/create', 'AdminTPUController@create_polygon');</w:t>
            </w:r>
          </w:p>
          <w:p w14:paraId="04E33629"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delete('polygon/delete/{id}', 'AdminTPUController@delete_polygon');</w:t>
            </w:r>
          </w:p>
          <w:p w14:paraId="1BA17360"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BD3F15C"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egistrasi</w:t>
            </w:r>
          </w:p>
          <w:p w14:paraId="2CDF14D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dokumen/upload', 'AdminTPUController@upload');</w:t>
            </w:r>
          </w:p>
          <w:p w14:paraId="052F3B59"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0048480"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PENGGUNA</w:t>
            </w:r>
          </w:p>
          <w:p w14:paraId="485BDAB2"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Search</w:t>
            </w:r>
          </w:p>
          <w:p w14:paraId="06E1C15A"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blok/view_search', 'PenggunaController@view_search_blok');</w:t>
            </w:r>
          </w:p>
          <w:p w14:paraId="1DC33D24"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penghuni_makam/view_search', 'PenggunaController@view_search_penghunimakam');</w:t>
            </w:r>
          </w:p>
          <w:p w14:paraId="660D3E54"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51D1BD2"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8C11211"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mailing</w:t>
            </w:r>
          </w:p>
          <w:p w14:paraId="51DEFAA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send', 'MailController@send');</w:t>
            </w:r>
          </w:p>
          <w:p w14:paraId="7242C8C2"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71CB07E"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Dokumen</w:t>
            </w:r>
          </w:p>
          <w:p w14:paraId="72AB888B"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dokumen/view', 'KepalaTPUController@view_dokumen');</w:t>
            </w:r>
          </w:p>
          <w:p w14:paraId="39A2343B"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dokumen/update', 'KepalaTPUController@update_dokumen');</w:t>
            </w:r>
          </w:p>
          <w:p w14:paraId="1EBA9F7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ost('dokumen/create', 'KepalaTPUController@create_dokumen');</w:t>
            </w:r>
          </w:p>
          <w:p w14:paraId="78845E83"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dokumen/view_picture', 'KepalaTPUController@view_picture');</w:t>
            </w:r>
          </w:p>
          <w:p w14:paraId="092AAFF8"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5AD719E"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dokumen/view_siap_cetak', 'AdminKecamatan@view_dokumen_siap_cetak');</w:t>
            </w:r>
          </w:p>
          <w:p w14:paraId="29ECA0E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dokumen/cetak', 'AdminKecamatan@cetak_dokumen');</w:t>
            </w:r>
          </w:p>
          <w:p w14:paraId="75E583F9"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dokumen/cetak_surat_permohonan', 'AdminKecamatan@cetak_surat_permohonan');</w:t>
            </w:r>
          </w:p>
          <w:p w14:paraId="0104E14B"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dokumen/cetak_surat_perizinan', 'AdminKecamatan@cetak_surat_perizinan');</w:t>
            </w:r>
          </w:p>
          <w:p w14:paraId="3343BB36"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871CC9A"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Notifikasi</w:t>
            </w:r>
          </w:p>
          <w:p w14:paraId="50C307F3"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get('notifikasi/view', 'NotifikasiController@view_notifikasi');</w:t>
            </w:r>
          </w:p>
          <w:p w14:paraId="6514C8E5" w14:textId="77777777" w:rsidR="00826AFE" w:rsidRPr="00934894" w:rsidRDefault="00826AFE" w:rsidP="00C608DF">
            <w:pPr>
              <w:keepNext/>
              <w:pBdr>
                <w:top w:val="nil"/>
                <w:left w:val="nil"/>
                <w:bottom w:val="nil"/>
                <w:right w:val="nil"/>
                <w:between w:val="nil"/>
              </w:pBdr>
              <w:spacing w:after="0"/>
              <w:rPr>
                <w:rFonts w:ascii="Courier New" w:eastAsia="Courier New" w:hAnsi="Courier New" w:cs="Courier New"/>
                <w:color w:val="000000"/>
                <w:sz w:val="18"/>
                <w:szCs w:val="18"/>
              </w:rPr>
            </w:pPr>
            <w:r w:rsidRPr="00934894">
              <w:rPr>
                <w:rFonts w:ascii="Courier New" w:eastAsia="Courier New" w:hAnsi="Courier New" w:cs="Courier New"/>
                <w:color w:val="000000"/>
                <w:sz w:val="18"/>
                <w:szCs w:val="18"/>
              </w:rPr>
              <w:t>Route::middleware('cors')-&gt;put('notifikasi/update', 'Notifikasi</w:t>
            </w:r>
            <w:r>
              <w:rPr>
                <w:rFonts w:ascii="Courier New" w:eastAsia="Courier New" w:hAnsi="Courier New" w:cs="Courier New"/>
                <w:color w:val="000000"/>
                <w:sz w:val="18"/>
                <w:szCs w:val="18"/>
              </w:rPr>
              <w:t>Controller@update_notifikasi');</w:t>
            </w:r>
          </w:p>
        </w:tc>
      </w:tr>
    </w:tbl>
    <w:p w14:paraId="6CA1FC80" w14:textId="77777777" w:rsidR="00C608DF" w:rsidRDefault="00C608DF" w:rsidP="00826AFE">
      <w:pPr>
        <w:pBdr>
          <w:top w:val="nil"/>
          <w:left w:val="nil"/>
          <w:bottom w:val="nil"/>
          <w:right w:val="nil"/>
          <w:between w:val="nil"/>
        </w:pBdr>
        <w:ind w:left="900" w:firstLine="540"/>
        <w:jc w:val="both"/>
        <w:rPr>
          <w:rFonts w:ascii="Calibri" w:eastAsia="Calibri" w:hAnsi="Calibri" w:cs="Calibri"/>
          <w:color w:val="000000"/>
          <w:szCs w:val="24"/>
        </w:rPr>
      </w:pPr>
    </w:p>
    <w:p w14:paraId="1D60B65C" w14:textId="0DE10FBD" w:rsidR="00826AFE" w:rsidRDefault="00826AFE" w:rsidP="00826AFE">
      <w:pPr>
        <w:pBdr>
          <w:top w:val="nil"/>
          <w:left w:val="nil"/>
          <w:bottom w:val="nil"/>
          <w:right w:val="nil"/>
          <w:between w:val="nil"/>
        </w:pBdr>
        <w:ind w:left="900" w:firstLine="540"/>
        <w:jc w:val="both"/>
        <w:rPr>
          <w:rFonts w:ascii="Calibri" w:eastAsia="Calibri" w:hAnsi="Calibri" w:cs="Calibri"/>
          <w:color w:val="000000"/>
          <w:szCs w:val="24"/>
        </w:rPr>
      </w:pPr>
      <w:r>
        <w:rPr>
          <w:rFonts w:ascii="Calibri" w:eastAsia="Calibri" w:hAnsi="Calibri" w:cs="Calibri"/>
          <w:color w:val="000000"/>
          <w:szCs w:val="24"/>
        </w:rPr>
        <w:t xml:space="preserve">Kami menggunakan fungsi dari laravel dan memanggil </w:t>
      </w:r>
      <w:r w:rsidR="009D1D0C">
        <w:rPr>
          <w:rFonts w:ascii="Calibri" w:eastAsia="Calibri" w:hAnsi="Calibri" w:cs="Calibri"/>
          <w:color w:val="000000"/>
          <w:szCs w:val="24"/>
        </w:rPr>
        <w:t>file cors sebagai middlewarenya</w:t>
      </w:r>
      <w:r>
        <w:rPr>
          <w:rFonts w:ascii="Calibri" w:eastAsia="Calibri" w:hAnsi="Calibri" w:cs="Calibri"/>
          <w:color w:val="000000"/>
          <w:szCs w:val="24"/>
        </w:rPr>
        <w:t xml:space="preserve">. </w:t>
      </w:r>
      <w:proofErr w:type="gramStart"/>
      <w:r>
        <w:rPr>
          <w:rFonts w:ascii="Calibri" w:eastAsia="Calibri" w:hAnsi="Calibri" w:cs="Calibri"/>
          <w:color w:val="000000"/>
          <w:szCs w:val="24"/>
        </w:rPr>
        <w:t>file</w:t>
      </w:r>
      <w:proofErr w:type="gramEnd"/>
      <w:r>
        <w:rPr>
          <w:rFonts w:ascii="Calibri" w:eastAsia="Calibri" w:hAnsi="Calibri" w:cs="Calibri"/>
          <w:color w:val="000000"/>
          <w:szCs w:val="24"/>
        </w:rPr>
        <w:t xml:space="preserve"> cors ini berisi handler </w:t>
      </w:r>
      <w:r w:rsidR="003740F4" w:rsidRPr="003740F4">
        <w:rPr>
          <w:rFonts w:ascii="Calibri" w:eastAsia="Calibri" w:hAnsi="Calibri" w:cs="Calibri"/>
          <w:i/>
          <w:color w:val="000000"/>
          <w:szCs w:val="24"/>
        </w:rPr>
        <w:t>request</w:t>
      </w:r>
      <w:r>
        <w:rPr>
          <w:rFonts w:ascii="Calibri" w:eastAsia="Calibri" w:hAnsi="Calibri" w:cs="Calibri"/>
          <w:color w:val="000000"/>
          <w:szCs w:val="24"/>
        </w:rPr>
        <w:t xml:space="preserve"> agar </w:t>
      </w:r>
      <w:r w:rsidR="003740F4" w:rsidRPr="003740F4">
        <w:rPr>
          <w:rFonts w:ascii="Calibri" w:eastAsia="Calibri" w:hAnsi="Calibri" w:cs="Calibri"/>
          <w:i/>
          <w:color w:val="000000"/>
          <w:szCs w:val="24"/>
        </w:rPr>
        <w:t>request</w:t>
      </w:r>
      <w:r>
        <w:rPr>
          <w:rFonts w:ascii="Calibri" w:eastAsia="Calibri" w:hAnsi="Calibri" w:cs="Calibri"/>
          <w:color w:val="000000"/>
          <w:szCs w:val="24"/>
        </w:rPr>
        <w:t xml:space="preserve"> dapat berjalan seusai dengan yang diinginkan, dan pada fungsi laravel kita akan mendefinisikan fungsi mana dan pada controller apa fun</w:t>
      </w:r>
      <w:r w:rsidR="008026EF">
        <w:rPr>
          <w:rFonts w:ascii="Calibri" w:eastAsia="Calibri" w:hAnsi="Calibri" w:cs="Calibri"/>
          <w:color w:val="000000"/>
          <w:szCs w:val="24"/>
        </w:rPr>
        <w:t xml:space="preserve">gsi </w:t>
      </w:r>
      <w:r w:rsidR="008026EF">
        <w:rPr>
          <w:rFonts w:ascii="Calibri" w:eastAsia="Calibri" w:hAnsi="Calibri" w:cs="Calibri"/>
          <w:color w:val="000000"/>
          <w:szCs w:val="24"/>
        </w:rPr>
        <w:lastRenderedPageBreak/>
        <w:t xml:space="preserve">dibuat seperti pada </w:t>
      </w:r>
      <w:r>
        <w:rPr>
          <w:rFonts w:ascii="Calibri" w:eastAsia="Calibri" w:hAnsi="Calibri" w:cs="Calibri"/>
          <w:color w:val="000000"/>
          <w:szCs w:val="24"/>
        </w:rPr>
        <w:t>baris</w:t>
      </w:r>
      <w:r w:rsidR="008026EF">
        <w:rPr>
          <w:rFonts w:ascii="Calibri" w:eastAsia="Calibri" w:hAnsi="Calibri" w:cs="Calibri"/>
          <w:color w:val="000000"/>
          <w:szCs w:val="24"/>
        </w:rPr>
        <w:t xml:space="preserve"> 7</w:t>
      </w:r>
      <w:r w:rsidR="00EB25D9">
        <w:rPr>
          <w:rFonts w:ascii="Calibri" w:eastAsia="Calibri" w:hAnsi="Calibri" w:cs="Calibri"/>
          <w:color w:val="000000"/>
          <w:szCs w:val="24"/>
        </w:rPr>
        <w:t>.</w:t>
      </w:r>
      <w:r w:rsidR="001F0648">
        <w:rPr>
          <w:rFonts w:ascii="Calibri" w:eastAsia="Calibri" w:hAnsi="Calibri" w:cs="Calibri"/>
          <w:color w:val="000000"/>
          <w:szCs w:val="24"/>
        </w:rPr>
        <w:t xml:space="preserve"> Pada baris tersebut login</w:t>
      </w:r>
      <w:r w:rsidR="001F0648" w:rsidRPr="001F0648">
        <w:rPr>
          <w:rFonts w:ascii="Calibri" w:eastAsia="Calibri" w:hAnsi="Calibri" w:cs="Calibri"/>
          <w:color w:val="000000"/>
          <w:szCs w:val="24"/>
        </w:rPr>
        <w:t xml:space="preserve"> adalah </w:t>
      </w:r>
      <w:r w:rsidR="001F0648">
        <w:rPr>
          <w:rFonts w:ascii="Calibri" w:eastAsia="Calibri" w:hAnsi="Calibri" w:cs="Calibri"/>
          <w:color w:val="000000"/>
          <w:szCs w:val="24"/>
        </w:rPr>
        <w:t>path url</w:t>
      </w:r>
      <w:r w:rsidR="001F0648" w:rsidRPr="001F0648">
        <w:rPr>
          <w:rFonts w:ascii="Calibri" w:eastAsia="Calibri" w:hAnsi="Calibri" w:cs="Calibri"/>
          <w:color w:val="000000"/>
          <w:szCs w:val="24"/>
        </w:rPr>
        <w:t xml:space="preserve"> untuk api ter</w:t>
      </w:r>
      <w:r w:rsidR="001F0648">
        <w:rPr>
          <w:rFonts w:ascii="Calibri" w:eastAsia="Calibri" w:hAnsi="Calibri" w:cs="Calibri"/>
          <w:color w:val="000000"/>
          <w:szCs w:val="24"/>
        </w:rPr>
        <w:t xml:space="preserve">sebut dan AuthController </w:t>
      </w:r>
      <w:r w:rsidR="001F0648" w:rsidRPr="001F0648">
        <w:rPr>
          <w:rFonts w:ascii="Calibri" w:eastAsia="Calibri" w:hAnsi="Calibri" w:cs="Calibri"/>
          <w:color w:val="000000"/>
          <w:szCs w:val="24"/>
        </w:rPr>
        <w:t xml:space="preserve">adalah nama controller dan nama </w:t>
      </w:r>
      <w:proofErr w:type="gramStart"/>
      <w:r w:rsidR="001F0648" w:rsidRPr="001F0648">
        <w:rPr>
          <w:rFonts w:ascii="Calibri" w:eastAsia="Calibri" w:hAnsi="Calibri" w:cs="Calibri"/>
          <w:color w:val="000000"/>
          <w:szCs w:val="24"/>
        </w:rPr>
        <w:t>fungsinya  adalah</w:t>
      </w:r>
      <w:proofErr w:type="gramEnd"/>
      <w:r w:rsidR="001F0648" w:rsidRPr="001F0648">
        <w:rPr>
          <w:rFonts w:ascii="Calibri" w:eastAsia="Calibri" w:hAnsi="Calibri" w:cs="Calibri"/>
          <w:color w:val="000000"/>
          <w:szCs w:val="24"/>
        </w:rPr>
        <w:t xml:space="preserve"> login.</w:t>
      </w:r>
    </w:p>
    <w:p w14:paraId="5FA4A9F4" w14:textId="78A65242" w:rsidR="008B6BA4" w:rsidRDefault="008026EF" w:rsidP="008B6BA4">
      <w:pPr>
        <w:pBdr>
          <w:top w:val="nil"/>
          <w:left w:val="nil"/>
          <w:bottom w:val="nil"/>
          <w:right w:val="nil"/>
          <w:between w:val="nil"/>
        </w:pBdr>
        <w:ind w:left="900" w:firstLine="540"/>
        <w:jc w:val="both"/>
        <w:rPr>
          <w:rFonts w:ascii="Calibri" w:eastAsia="Calibri" w:hAnsi="Calibri" w:cs="Calibri"/>
          <w:color w:val="000000"/>
          <w:szCs w:val="24"/>
        </w:rPr>
      </w:pPr>
      <w:r>
        <w:rPr>
          <w:rFonts w:ascii="Calibri" w:eastAsia="Calibri" w:hAnsi="Calibri" w:cs="Calibri"/>
          <w:color w:val="000000"/>
          <w:szCs w:val="24"/>
        </w:rPr>
        <w:t>Pada baris 7-9</w:t>
      </w:r>
      <w:r w:rsidR="00522C73">
        <w:rPr>
          <w:rFonts w:ascii="Calibri" w:eastAsia="Calibri" w:hAnsi="Calibri" w:cs="Calibri"/>
          <w:color w:val="000000"/>
          <w:szCs w:val="24"/>
        </w:rPr>
        <w:t xml:space="preserve"> berisi route fungsional dari fitur </w:t>
      </w:r>
      <w:r w:rsidR="003740F4" w:rsidRPr="003740F4">
        <w:rPr>
          <w:rFonts w:ascii="Calibri" w:eastAsia="Calibri" w:hAnsi="Calibri" w:cs="Calibri"/>
          <w:i/>
          <w:color w:val="000000"/>
          <w:szCs w:val="24"/>
        </w:rPr>
        <w:t>authentication</w:t>
      </w:r>
      <w:r w:rsidR="00522C73">
        <w:rPr>
          <w:rFonts w:ascii="Calibri" w:eastAsia="Calibri" w:hAnsi="Calibri" w:cs="Calibri"/>
          <w:color w:val="000000"/>
          <w:szCs w:val="24"/>
        </w:rPr>
        <w:t xml:space="preserve"> beberapa fungsional tresebut adalah fungsi login yang di route ke auth controller</w:t>
      </w:r>
      <w:r w:rsidR="000B17CD">
        <w:rPr>
          <w:rFonts w:ascii="Calibri" w:eastAsia="Calibri" w:hAnsi="Calibri" w:cs="Calibri"/>
          <w:color w:val="000000"/>
          <w:szCs w:val="24"/>
        </w:rPr>
        <w:t xml:space="preserve">, lalu fungsi </w:t>
      </w:r>
      <w:proofErr w:type="gramStart"/>
      <w:r w:rsidR="000B17CD">
        <w:rPr>
          <w:rFonts w:ascii="Calibri" w:eastAsia="Calibri" w:hAnsi="Calibri" w:cs="Calibri"/>
          <w:color w:val="000000"/>
          <w:szCs w:val="24"/>
        </w:rPr>
        <w:t>signin  pada</w:t>
      </w:r>
      <w:proofErr w:type="gramEnd"/>
      <w:r w:rsidR="000B17CD">
        <w:rPr>
          <w:rFonts w:ascii="Calibri" w:eastAsia="Calibri" w:hAnsi="Calibri" w:cs="Calibri"/>
          <w:color w:val="000000"/>
          <w:szCs w:val="24"/>
        </w:rPr>
        <w:t xml:space="preserve"> controller auth contronnler dan </w:t>
      </w:r>
      <w:r w:rsidR="00E550F4">
        <w:rPr>
          <w:rFonts w:ascii="Calibri" w:eastAsia="Calibri" w:hAnsi="Calibri" w:cs="Calibri"/>
          <w:color w:val="000000"/>
          <w:szCs w:val="24"/>
        </w:rPr>
        <w:t>juga fungsi hash pada authcontr</w:t>
      </w:r>
      <w:r w:rsidR="000B17CD">
        <w:rPr>
          <w:rFonts w:ascii="Calibri" w:eastAsia="Calibri" w:hAnsi="Calibri" w:cs="Calibri"/>
          <w:color w:val="000000"/>
          <w:szCs w:val="24"/>
        </w:rPr>
        <w:t>ol</w:t>
      </w:r>
      <w:r w:rsidR="00E550F4">
        <w:rPr>
          <w:rFonts w:ascii="Calibri" w:eastAsia="Calibri" w:hAnsi="Calibri" w:cs="Calibri"/>
          <w:color w:val="000000"/>
          <w:szCs w:val="24"/>
        </w:rPr>
        <w:t>l</w:t>
      </w:r>
      <w:r>
        <w:rPr>
          <w:rFonts w:ascii="Calibri" w:eastAsia="Calibri" w:hAnsi="Calibri" w:cs="Calibri"/>
          <w:color w:val="000000"/>
          <w:szCs w:val="24"/>
        </w:rPr>
        <w:t>er</w:t>
      </w:r>
      <w:r w:rsidR="00F7569B">
        <w:rPr>
          <w:rFonts w:ascii="Calibri" w:eastAsia="Calibri" w:hAnsi="Calibri" w:cs="Calibri"/>
          <w:color w:val="000000"/>
          <w:szCs w:val="24"/>
        </w:rPr>
        <w:t>. Pada</w:t>
      </w:r>
      <w:r>
        <w:rPr>
          <w:rFonts w:ascii="Calibri" w:eastAsia="Calibri" w:hAnsi="Calibri" w:cs="Calibri"/>
          <w:color w:val="000000"/>
          <w:szCs w:val="24"/>
        </w:rPr>
        <w:t xml:space="preserve"> baris 12-13</w:t>
      </w:r>
      <w:r w:rsidR="00F7569B">
        <w:rPr>
          <w:rFonts w:ascii="Calibri" w:eastAsia="Calibri" w:hAnsi="Calibri" w:cs="Calibri"/>
          <w:color w:val="000000"/>
          <w:szCs w:val="24"/>
        </w:rPr>
        <w:t xml:space="preserve"> adalah route fitur untuk perubahan password yang fitur yang bisa digunakan semua aktor</w:t>
      </w:r>
      <w:r>
        <w:rPr>
          <w:rFonts w:ascii="Calibri" w:eastAsia="Calibri" w:hAnsi="Calibri" w:cs="Calibri"/>
          <w:color w:val="000000"/>
          <w:szCs w:val="24"/>
        </w:rPr>
        <w:t>. Pada baris 16-25</w:t>
      </w:r>
      <w:r w:rsidR="008B6BA4">
        <w:rPr>
          <w:rFonts w:ascii="Calibri" w:eastAsia="Calibri" w:hAnsi="Calibri" w:cs="Calibri"/>
          <w:color w:val="000000"/>
          <w:szCs w:val="24"/>
        </w:rPr>
        <w:t xml:space="preserve"> berisi route fungsional fitur </w:t>
      </w:r>
      <w:r w:rsidR="003740F4" w:rsidRPr="003740F4">
        <w:rPr>
          <w:rFonts w:ascii="Calibri" w:eastAsia="Calibri" w:hAnsi="Calibri" w:cs="Calibri"/>
          <w:i/>
          <w:color w:val="000000"/>
          <w:szCs w:val="24"/>
        </w:rPr>
        <w:t>user</w:t>
      </w:r>
      <w:r w:rsidR="008B6BA4">
        <w:rPr>
          <w:rFonts w:ascii="Calibri" w:eastAsia="Calibri" w:hAnsi="Calibri" w:cs="Calibri"/>
          <w:color w:val="000000"/>
          <w:szCs w:val="24"/>
        </w:rPr>
        <w:t xml:space="preserve"> secara umum fungsional dari fitur </w:t>
      </w:r>
      <w:r w:rsidR="003740F4" w:rsidRPr="003740F4">
        <w:rPr>
          <w:rFonts w:ascii="Calibri" w:eastAsia="Calibri" w:hAnsi="Calibri" w:cs="Calibri"/>
          <w:i/>
          <w:color w:val="000000"/>
          <w:szCs w:val="24"/>
        </w:rPr>
        <w:t>user</w:t>
      </w:r>
      <w:r w:rsidR="008B6BA4">
        <w:rPr>
          <w:rFonts w:ascii="Calibri" w:eastAsia="Calibri" w:hAnsi="Calibri" w:cs="Calibri"/>
          <w:color w:val="000000"/>
          <w:szCs w:val="24"/>
        </w:rPr>
        <w:t xml:space="preserve"> </w:t>
      </w:r>
      <w:proofErr w:type="gramStart"/>
      <w:r w:rsidR="008B6BA4">
        <w:rPr>
          <w:rFonts w:ascii="Calibri" w:eastAsia="Calibri" w:hAnsi="Calibri" w:cs="Calibri"/>
          <w:color w:val="000000"/>
          <w:szCs w:val="24"/>
        </w:rPr>
        <w:t>akan</w:t>
      </w:r>
      <w:proofErr w:type="gramEnd"/>
      <w:r w:rsidR="008B6BA4">
        <w:rPr>
          <w:rFonts w:ascii="Calibri" w:eastAsia="Calibri" w:hAnsi="Calibri" w:cs="Calibri"/>
          <w:color w:val="000000"/>
          <w:szCs w:val="24"/>
        </w:rPr>
        <w:t xml:space="preserve"> di route ke adminpusatcontroller dan disesuaikan dengan setiap fungs</w:t>
      </w:r>
      <w:r>
        <w:rPr>
          <w:rFonts w:ascii="Calibri" w:eastAsia="Calibri" w:hAnsi="Calibri" w:cs="Calibri"/>
          <w:color w:val="000000"/>
          <w:szCs w:val="24"/>
        </w:rPr>
        <w:t>inya</w:t>
      </w:r>
      <w:r w:rsidR="000A0BA9">
        <w:rPr>
          <w:rFonts w:ascii="Calibri" w:eastAsia="Calibri" w:hAnsi="Calibri" w:cs="Calibri"/>
          <w:color w:val="000000"/>
          <w:szCs w:val="24"/>
        </w:rPr>
        <w:t>masing-masing</w:t>
      </w:r>
      <w:r>
        <w:rPr>
          <w:rFonts w:ascii="Calibri" w:eastAsia="Calibri" w:hAnsi="Calibri" w:cs="Calibri"/>
          <w:color w:val="000000"/>
          <w:szCs w:val="24"/>
        </w:rPr>
        <w:t>. Pada baris 28-40</w:t>
      </w:r>
      <w:r w:rsidR="008B6BA4">
        <w:rPr>
          <w:rFonts w:ascii="Calibri" w:eastAsia="Calibri" w:hAnsi="Calibri" w:cs="Calibri"/>
          <w:color w:val="000000"/>
          <w:szCs w:val="24"/>
        </w:rPr>
        <w:t xml:space="preserve"> adalah fungsional dari fitur kecamatan dan hak akses kecamatan yang </w:t>
      </w:r>
      <w:proofErr w:type="gramStart"/>
      <w:r w:rsidR="008B6BA4">
        <w:rPr>
          <w:rFonts w:ascii="Calibri" w:eastAsia="Calibri" w:hAnsi="Calibri" w:cs="Calibri"/>
          <w:color w:val="000000"/>
          <w:szCs w:val="24"/>
        </w:rPr>
        <w:t>akan</w:t>
      </w:r>
      <w:proofErr w:type="gramEnd"/>
      <w:r w:rsidR="008B6BA4">
        <w:rPr>
          <w:rFonts w:ascii="Calibri" w:eastAsia="Calibri" w:hAnsi="Calibri" w:cs="Calibri"/>
          <w:color w:val="000000"/>
          <w:szCs w:val="24"/>
        </w:rPr>
        <w:t xml:space="preserve"> melakukan route ke controller dan fungs</w:t>
      </w:r>
      <w:r>
        <w:rPr>
          <w:rFonts w:ascii="Calibri" w:eastAsia="Calibri" w:hAnsi="Calibri" w:cs="Calibri"/>
          <w:color w:val="000000"/>
          <w:szCs w:val="24"/>
        </w:rPr>
        <w:t xml:space="preserve">inya </w:t>
      </w:r>
      <w:r w:rsidR="000A0BA9">
        <w:rPr>
          <w:rFonts w:ascii="Calibri" w:eastAsia="Calibri" w:hAnsi="Calibri" w:cs="Calibri"/>
          <w:color w:val="000000"/>
          <w:szCs w:val="24"/>
        </w:rPr>
        <w:t>masing-masing</w:t>
      </w:r>
      <w:r>
        <w:rPr>
          <w:rFonts w:ascii="Calibri" w:eastAsia="Calibri" w:hAnsi="Calibri" w:cs="Calibri"/>
          <w:color w:val="000000"/>
          <w:szCs w:val="24"/>
        </w:rPr>
        <w:t xml:space="preserve">. Pada </w:t>
      </w:r>
      <w:proofErr w:type="gramStart"/>
      <w:r>
        <w:rPr>
          <w:rFonts w:ascii="Calibri" w:eastAsia="Calibri" w:hAnsi="Calibri" w:cs="Calibri"/>
          <w:color w:val="000000"/>
          <w:szCs w:val="24"/>
        </w:rPr>
        <w:t>bari</w:t>
      </w:r>
      <w:proofErr w:type="gramEnd"/>
      <w:r>
        <w:rPr>
          <w:rFonts w:ascii="Calibri" w:eastAsia="Calibri" w:hAnsi="Calibri" w:cs="Calibri"/>
          <w:color w:val="000000"/>
          <w:szCs w:val="24"/>
        </w:rPr>
        <w:t xml:space="preserve"> 44-53</w:t>
      </w:r>
      <w:r w:rsidR="008B6BA4">
        <w:rPr>
          <w:rFonts w:ascii="Calibri" w:eastAsia="Calibri" w:hAnsi="Calibri" w:cs="Calibri"/>
          <w:color w:val="000000"/>
          <w:szCs w:val="24"/>
        </w:rPr>
        <w:t xml:space="preserve"> berisi fungsional </w:t>
      </w:r>
      <w:r w:rsidR="001F0648">
        <w:rPr>
          <w:rFonts w:ascii="Calibri" w:eastAsia="Calibri" w:hAnsi="Calibri" w:cs="Calibri"/>
          <w:color w:val="000000"/>
          <w:szCs w:val="24"/>
        </w:rPr>
        <w:t>Fitur Manajemen TPU</w:t>
      </w:r>
      <w:r w:rsidR="008B6BA4">
        <w:rPr>
          <w:rFonts w:ascii="Calibri" w:eastAsia="Calibri" w:hAnsi="Calibri" w:cs="Calibri"/>
          <w:color w:val="000000"/>
          <w:szCs w:val="24"/>
        </w:rPr>
        <w:t xml:space="preserve"> yang pada umumnya melakukan route ke adm</w:t>
      </w:r>
      <w:r>
        <w:rPr>
          <w:rFonts w:ascii="Calibri" w:eastAsia="Calibri" w:hAnsi="Calibri" w:cs="Calibri"/>
          <w:color w:val="000000"/>
          <w:szCs w:val="24"/>
        </w:rPr>
        <w:t>inpusatcontroller. Pada baris 56-65</w:t>
      </w:r>
      <w:r w:rsidR="008B6BA4">
        <w:rPr>
          <w:rFonts w:ascii="Calibri" w:eastAsia="Calibri" w:hAnsi="Calibri" w:cs="Calibri"/>
          <w:color w:val="000000"/>
          <w:szCs w:val="24"/>
        </w:rPr>
        <w:t xml:space="preserve"> merupakan fungsio</w:t>
      </w:r>
      <w:r>
        <w:rPr>
          <w:rFonts w:ascii="Calibri" w:eastAsia="Calibri" w:hAnsi="Calibri" w:cs="Calibri"/>
          <w:color w:val="000000"/>
          <w:szCs w:val="24"/>
        </w:rPr>
        <w:t>nal untuk role TPU. Pada baris 69-77</w:t>
      </w:r>
      <w:r w:rsidR="00DF7BF2">
        <w:rPr>
          <w:rFonts w:ascii="Calibri" w:eastAsia="Calibri" w:hAnsi="Calibri" w:cs="Calibri"/>
          <w:color w:val="000000"/>
          <w:szCs w:val="24"/>
        </w:rPr>
        <w:t xml:space="preserve"> adalah route untuk fungsi fit</w:t>
      </w:r>
      <w:r>
        <w:rPr>
          <w:rFonts w:ascii="Calibri" w:eastAsia="Calibri" w:hAnsi="Calibri" w:cs="Calibri"/>
          <w:color w:val="000000"/>
          <w:szCs w:val="24"/>
        </w:rPr>
        <w:t>ur penghuni makam. Pada baris 80-91</w:t>
      </w:r>
      <w:r w:rsidR="00DF7BF2">
        <w:rPr>
          <w:rFonts w:ascii="Calibri" w:eastAsia="Calibri" w:hAnsi="Calibri" w:cs="Calibri"/>
          <w:color w:val="000000"/>
          <w:szCs w:val="24"/>
        </w:rPr>
        <w:t xml:space="preserve"> merupakan route untuk f</w:t>
      </w:r>
      <w:r>
        <w:rPr>
          <w:rFonts w:ascii="Calibri" w:eastAsia="Calibri" w:hAnsi="Calibri" w:cs="Calibri"/>
          <w:color w:val="000000"/>
          <w:szCs w:val="24"/>
        </w:rPr>
        <w:t>ungsi fitur makam. Pada baris 93-100</w:t>
      </w:r>
      <w:r w:rsidR="00DF7BF2">
        <w:rPr>
          <w:rFonts w:ascii="Calibri" w:eastAsia="Calibri" w:hAnsi="Calibri" w:cs="Calibri"/>
          <w:color w:val="000000"/>
          <w:szCs w:val="24"/>
        </w:rPr>
        <w:t xml:space="preserve"> adalah route untuk fungsi fitur </w:t>
      </w:r>
      <w:proofErr w:type="gramStart"/>
      <w:r w:rsidR="00DF7BF2">
        <w:rPr>
          <w:rFonts w:ascii="Calibri" w:eastAsia="Calibri" w:hAnsi="Calibri" w:cs="Calibri"/>
          <w:color w:val="000000"/>
          <w:szCs w:val="24"/>
        </w:rPr>
        <w:t>blok</w:t>
      </w:r>
      <w:proofErr w:type="gramEnd"/>
      <w:r>
        <w:rPr>
          <w:rFonts w:ascii="Calibri" w:eastAsia="Calibri" w:hAnsi="Calibri" w:cs="Calibri"/>
          <w:color w:val="000000"/>
          <w:szCs w:val="24"/>
        </w:rPr>
        <w:t xml:space="preserve"> makam, pada baris 103-108</w:t>
      </w:r>
      <w:r w:rsidR="00DF7BF2">
        <w:rPr>
          <w:rFonts w:ascii="Calibri" w:eastAsia="Calibri" w:hAnsi="Calibri" w:cs="Calibri"/>
          <w:color w:val="000000"/>
          <w:szCs w:val="24"/>
        </w:rPr>
        <w:t xml:space="preserve"> adalah route untuk fungsi polygon yang akan digunakan pada</w:t>
      </w:r>
      <w:r>
        <w:rPr>
          <w:rFonts w:ascii="Calibri" w:eastAsia="Calibri" w:hAnsi="Calibri" w:cs="Calibri"/>
          <w:color w:val="000000"/>
          <w:szCs w:val="24"/>
        </w:rPr>
        <w:t xml:space="preserve"> fitur blokmakam. Pada baris 110-112</w:t>
      </w:r>
      <w:r w:rsidR="00DF7BF2">
        <w:rPr>
          <w:rFonts w:ascii="Calibri" w:eastAsia="Calibri" w:hAnsi="Calibri" w:cs="Calibri"/>
          <w:color w:val="000000"/>
          <w:szCs w:val="24"/>
        </w:rPr>
        <w:t xml:space="preserve"> adalah route untuk fungsi registrasi perizinan pada </w:t>
      </w:r>
      <w:r>
        <w:rPr>
          <w:rFonts w:ascii="Calibri" w:eastAsia="Calibri" w:hAnsi="Calibri" w:cs="Calibri"/>
          <w:color w:val="000000"/>
          <w:szCs w:val="24"/>
        </w:rPr>
        <w:t>fitur registrasi. Pada baris 116-119</w:t>
      </w:r>
      <w:r w:rsidR="00DF7BF2">
        <w:rPr>
          <w:rFonts w:ascii="Calibri" w:eastAsia="Calibri" w:hAnsi="Calibri" w:cs="Calibri"/>
          <w:color w:val="000000"/>
          <w:szCs w:val="24"/>
        </w:rPr>
        <w:t xml:space="preserve"> adalah route untuk fungsi search yang </w:t>
      </w:r>
      <w:proofErr w:type="gramStart"/>
      <w:r w:rsidR="00DF7BF2">
        <w:rPr>
          <w:rFonts w:ascii="Calibri" w:eastAsia="Calibri" w:hAnsi="Calibri" w:cs="Calibri"/>
          <w:color w:val="000000"/>
          <w:szCs w:val="24"/>
        </w:rPr>
        <w:t>akan</w:t>
      </w:r>
      <w:proofErr w:type="gramEnd"/>
      <w:r w:rsidR="00DF7BF2">
        <w:rPr>
          <w:rFonts w:ascii="Calibri" w:eastAsia="Calibri" w:hAnsi="Calibri" w:cs="Calibri"/>
          <w:color w:val="000000"/>
          <w:szCs w:val="24"/>
        </w:rPr>
        <w:t xml:space="preserve"> digunakan ol</w:t>
      </w:r>
      <w:r>
        <w:rPr>
          <w:rFonts w:ascii="Calibri" w:eastAsia="Calibri" w:hAnsi="Calibri" w:cs="Calibri"/>
          <w:color w:val="000000"/>
          <w:szCs w:val="24"/>
        </w:rPr>
        <w:t>eh beragam fitur. Pada baris 123</w:t>
      </w:r>
      <w:r w:rsidR="00DF7BF2">
        <w:rPr>
          <w:rFonts w:ascii="Calibri" w:eastAsia="Calibri" w:hAnsi="Calibri" w:cs="Calibri"/>
          <w:color w:val="000000"/>
          <w:szCs w:val="24"/>
        </w:rPr>
        <w:t xml:space="preserve"> adalah route untuk fungsi mailing</w:t>
      </w:r>
      <w:r>
        <w:rPr>
          <w:rFonts w:ascii="Calibri" w:eastAsia="Calibri" w:hAnsi="Calibri" w:cs="Calibri"/>
          <w:color w:val="000000"/>
          <w:szCs w:val="24"/>
        </w:rPr>
        <w:t xml:space="preserve"> pada fitur mail. Pada baris 126-138</w:t>
      </w:r>
      <w:r w:rsidR="00DF7BF2">
        <w:rPr>
          <w:rFonts w:ascii="Calibri" w:eastAsia="Calibri" w:hAnsi="Calibri" w:cs="Calibri"/>
          <w:color w:val="000000"/>
          <w:szCs w:val="24"/>
        </w:rPr>
        <w:t xml:space="preserve"> adalah route untuk fungsi fitur dokumen.</w:t>
      </w:r>
      <w:r w:rsidR="00F623A5">
        <w:rPr>
          <w:rFonts w:ascii="Calibri" w:eastAsia="Calibri" w:hAnsi="Calibri" w:cs="Calibri"/>
          <w:color w:val="000000"/>
          <w:szCs w:val="24"/>
        </w:rPr>
        <w:t xml:space="preserve"> </w:t>
      </w:r>
    </w:p>
    <w:p w14:paraId="1AC6AC74" w14:textId="3C3093BA" w:rsidR="00826AFE" w:rsidRDefault="00826AFE" w:rsidP="00826AFE">
      <w:pPr>
        <w:pStyle w:val="Heading3"/>
        <w:ind w:left="1260" w:hanging="720"/>
        <w:rPr>
          <w:sz w:val="26"/>
          <w:szCs w:val="26"/>
        </w:rPr>
      </w:pPr>
      <w:bookmarkStart w:id="133" w:name="_Toc531864971"/>
      <w:r>
        <w:rPr>
          <w:sz w:val="26"/>
          <w:szCs w:val="26"/>
        </w:rPr>
        <w:t xml:space="preserve">Implementasi </w:t>
      </w:r>
      <w:r w:rsidR="001F0648">
        <w:rPr>
          <w:sz w:val="26"/>
          <w:szCs w:val="26"/>
        </w:rPr>
        <w:t>Fitur Manajemen TPU</w:t>
      </w:r>
      <w:bookmarkEnd w:id="133"/>
      <w:r>
        <w:rPr>
          <w:sz w:val="26"/>
          <w:szCs w:val="26"/>
        </w:rPr>
        <w:t xml:space="preserve"> </w:t>
      </w:r>
    </w:p>
    <w:p w14:paraId="52D2AC97" w14:textId="2F99DA17" w:rsidR="00826AFE" w:rsidRDefault="001F0648" w:rsidP="00C608DF">
      <w:pPr>
        <w:ind w:left="900" w:firstLine="540"/>
        <w:jc w:val="both"/>
      </w:pPr>
      <w:r>
        <w:t>Fitur Manajemen TPU</w:t>
      </w:r>
      <w:r w:rsidR="00826AFE">
        <w:t xml:space="preserve"> </w:t>
      </w:r>
      <w:proofErr w:type="gramStart"/>
      <w:r w:rsidR="00826AFE">
        <w:t>akan</w:t>
      </w:r>
      <w:proofErr w:type="gramEnd"/>
      <w:r w:rsidR="00826AFE">
        <w:t xml:space="preserve"> berisi fungsi </w:t>
      </w:r>
      <w:r w:rsidR="005E238F">
        <w:rPr>
          <w:i/>
        </w:rPr>
        <w:t>create,</w:t>
      </w:r>
      <w:r>
        <w:rPr>
          <w:i/>
        </w:rPr>
        <w:t xml:space="preserve"> </w:t>
      </w:r>
      <w:r w:rsidR="005E238F">
        <w:rPr>
          <w:i/>
        </w:rPr>
        <w:t>read,</w:t>
      </w:r>
      <w:r>
        <w:rPr>
          <w:i/>
        </w:rPr>
        <w:t xml:space="preserve"> </w:t>
      </w:r>
      <w:r w:rsidR="005E238F">
        <w:rPr>
          <w:i/>
        </w:rPr>
        <w:t>update,</w:t>
      </w:r>
      <w:r>
        <w:rPr>
          <w:i/>
        </w:rPr>
        <w:t xml:space="preserve"> </w:t>
      </w:r>
      <w:r w:rsidR="005E238F">
        <w:rPr>
          <w:i/>
        </w:rPr>
        <w:t>delete</w:t>
      </w:r>
      <w:r w:rsidR="00826AFE">
        <w:t xml:space="preserve"> data tpu. </w:t>
      </w:r>
      <w:r w:rsidR="001C6A9E">
        <w:t>Fitur</w:t>
      </w:r>
      <w:r w:rsidR="00826AFE">
        <w:t xml:space="preserve"> </w:t>
      </w:r>
      <w:proofErr w:type="gramStart"/>
      <w:r w:rsidR="00826AFE">
        <w:t>akan</w:t>
      </w:r>
      <w:proofErr w:type="gramEnd"/>
      <w:r>
        <w:t xml:space="preserve"> melakukan query ke database </w:t>
      </w:r>
      <w:r w:rsidR="001C6A9E">
        <w:t>MySQL</w:t>
      </w:r>
      <w:r w:rsidR="00826AFE">
        <w:t xml:space="preserve"> untuk menjalankan fungsi. Berikut adalah source code untuk </w:t>
      </w:r>
      <w:r>
        <w:t>Fitur Manajemen TPU</w:t>
      </w:r>
      <w:r w:rsidR="00C608DF">
        <w:t>.</w:t>
      </w:r>
    </w:p>
    <w:p w14:paraId="7733FD83" w14:textId="75392DC2" w:rsidR="00C608DF" w:rsidRDefault="00C608DF" w:rsidP="00B357AD">
      <w:pPr>
        <w:pStyle w:val="Caption"/>
        <w:keepNext/>
        <w:ind w:left="720" w:firstLine="720"/>
        <w:jc w:val="center"/>
      </w:pPr>
      <w:bookmarkStart w:id="134" w:name="_Toc531865139"/>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6D03A9">
        <w:rPr>
          <w:noProof/>
        </w:rPr>
        <w:t>11</w:t>
      </w:r>
      <w:r w:rsidR="0031634D">
        <w:rPr>
          <w:noProof/>
        </w:rPr>
        <w:fldChar w:fldCharType="end"/>
      </w:r>
      <w:r w:rsidR="00E06935">
        <w:t xml:space="preserve"> Implementasi</w:t>
      </w:r>
      <w:r>
        <w:rPr>
          <w:noProof/>
        </w:rPr>
        <w:t xml:space="preserve"> </w:t>
      </w:r>
      <w:r w:rsidR="001F0648">
        <w:rPr>
          <w:noProof/>
        </w:rPr>
        <w:t>Fitur Manajemen TPU</w:t>
      </w:r>
      <w:bookmarkEnd w:id="134"/>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5175FB62" w14:textId="77777777" w:rsidTr="009D1D0C">
        <w:tc>
          <w:tcPr>
            <w:tcW w:w="433" w:type="dxa"/>
          </w:tcPr>
          <w:p w14:paraId="2091709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06984CC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1BC57F6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02B54C7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0044287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51D1E50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7C4D29E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374DCBC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3E90509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416F7D0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6D1C51C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727A302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5495777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05151ED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164C2B2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0320D20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lastRenderedPageBreak/>
              <w:t>16</w:t>
            </w:r>
          </w:p>
          <w:p w14:paraId="1D266CB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6624E92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3111F4C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18E9690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4D6F752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47EF49A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41E9E47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44ED62D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61F4ECB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0C2A7EA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6</w:t>
            </w:r>
          </w:p>
          <w:p w14:paraId="55489EE9"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7</w:t>
            </w:r>
          </w:p>
          <w:p w14:paraId="5E0521D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8</w:t>
            </w:r>
          </w:p>
          <w:p w14:paraId="05F1179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9</w:t>
            </w:r>
          </w:p>
          <w:p w14:paraId="0D22E2C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0</w:t>
            </w:r>
          </w:p>
          <w:p w14:paraId="0E63E8B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1</w:t>
            </w:r>
          </w:p>
          <w:p w14:paraId="29E3228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2</w:t>
            </w:r>
          </w:p>
          <w:p w14:paraId="09AF4B9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3</w:t>
            </w:r>
          </w:p>
          <w:p w14:paraId="24F29C9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4</w:t>
            </w:r>
          </w:p>
          <w:p w14:paraId="0A6E3F6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5</w:t>
            </w:r>
          </w:p>
          <w:p w14:paraId="4283E1A9"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6</w:t>
            </w:r>
          </w:p>
          <w:p w14:paraId="5874D88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7</w:t>
            </w:r>
          </w:p>
          <w:p w14:paraId="15A46FF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8</w:t>
            </w:r>
          </w:p>
          <w:p w14:paraId="606923C9"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9</w:t>
            </w:r>
          </w:p>
          <w:p w14:paraId="3C8EBEE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0</w:t>
            </w:r>
          </w:p>
          <w:p w14:paraId="4B3F2299"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1</w:t>
            </w:r>
          </w:p>
          <w:p w14:paraId="501F30A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2</w:t>
            </w:r>
          </w:p>
          <w:p w14:paraId="579983A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3</w:t>
            </w:r>
          </w:p>
          <w:p w14:paraId="375C7E7A"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4</w:t>
            </w:r>
          </w:p>
          <w:p w14:paraId="726CDBD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5</w:t>
            </w:r>
          </w:p>
          <w:p w14:paraId="553BD3C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6</w:t>
            </w:r>
          </w:p>
          <w:p w14:paraId="7338442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7</w:t>
            </w:r>
          </w:p>
          <w:p w14:paraId="509B2AE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8</w:t>
            </w:r>
          </w:p>
          <w:p w14:paraId="6BC9329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9</w:t>
            </w:r>
          </w:p>
          <w:p w14:paraId="20A6827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0</w:t>
            </w:r>
          </w:p>
          <w:p w14:paraId="2EE76D9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1</w:t>
            </w:r>
          </w:p>
          <w:p w14:paraId="7F63FE5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2</w:t>
            </w:r>
          </w:p>
          <w:p w14:paraId="3A212A3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3</w:t>
            </w:r>
          </w:p>
          <w:p w14:paraId="255C8AD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4</w:t>
            </w:r>
          </w:p>
          <w:p w14:paraId="6A48442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5</w:t>
            </w:r>
          </w:p>
          <w:p w14:paraId="716BA6B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6</w:t>
            </w:r>
          </w:p>
        </w:tc>
        <w:tc>
          <w:tcPr>
            <w:tcW w:w="7493" w:type="dxa"/>
          </w:tcPr>
          <w:p w14:paraId="49E8BCA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lastRenderedPageBreak/>
              <w:t>function view_tpu(){</w:t>
            </w:r>
          </w:p>
          <w:p w14:paraId="009A8022" w14:textId="3F20EA1E"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view = DB::</w:t>
            </w:r>
            <w:r w:rsidR="00504319">
              <w:rPr>
                <w:rFonts w:ascii="Courier New" w:eastAsia="Courier New" w:hAnsi="Courier New" w:cs="Courier New"/>
                <w:color w:val="000000"/>
                <w:sz w:val="18"/>
                <w:szCs w:val="18"/>
              </w:rPr>
              <w:t>tabel</w:t>
            </w:r>
            <w:r w:rsidRPr="000C42B3">
              <w:rPr>
                <w:rFonts w:ascii="Courier New" w:eastAsia="Courier New" w:hAnsi="Courier New" w:cs="Courier New"/>
                <w:color w:val="000000"/>
                <w:sz w:val="18"/>
                <w:szCs w:val="18"/>
              </w:rPr>
              <w:t>('tpu')</w:t>
            </w:r>
          </w:p>
          <w:p w14:paraId="4232389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join('kecamatan', 'kecamatan.id_kecamatan', '=', 'tpu.id_kecamatan')</w:t>
            </w:r>
          </w:p>
          <w:p w14:paraId="1BB116EE"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ab/>
            </w:r>
            <w:r w:rsidRPr="000C42B3">
              <w:rPr>
                <w:rFonts w:ascii="Courier New" w:eastAsia="Courier New" w:hAnsi="Courier New" w:cs="Courier New"/>
                <w:color w:val="000000"/>
                <w:sz w:val="18"/>
                <w:szCs w:val="18"/>
              </w:rPr>
              <w:tab/>
              <w:t>-&gt;select('*')</w:t>
            </w:r>
          </w:p>
          <w:p w14:paraId="73C957E3"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ab/>
            </w:r>
            <w:r w:rsidRPr="000C42B3">
              <w:rPr>
                <w:rFonts w:ascii="Courier New" w:eastAsia="Courier New" w:hAnsi="Courier New" w:cs="Courier New"/>
                <w:color w:val="000000"/>
                <w:sz w:val="18"/>
                <w:szCs w:val="18"/>
              </w:rPr>
              <w:tab/>
              <w:t>-&gt;get();</w:t>
            </w:r>
          </w:p>
          <w:p w14:paraId="0E3D9ED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D039637"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ab/>
            </w:r>
            <w:r w:rsidRPr="000C42B3">
              <w:rPr>
                <w:rFonts w:ascii="Courier New" w:eastAsia="Courier New" w:hAnsi="Courier New" w:cs="Courier New"/>
                <w:color w:val="000000"/>
                <w:sz w:val="18"/>
                <w:szCs w:val="18"/>
              </w:rPr>
              <w:tab/>
              <w:t>return $view;</w:t>
            </w:r>
          </w:p>
          <w:p w14:paraId="3DA69C57"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3BC87FDC"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15DDF4FD"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7F0C4E1F" w14:textId="24074DA3"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function create_tpu(</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w:t>
            </w:r>
          </w:p>
          <w:p w14:paraId="161DEEA7" w14:textId="1CA1D9D6"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eturn Tpu::create($</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all());</w:t>
            </w:r>
          </w:p>
          <w:p w14:paraId="15594C05"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DC61D0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54538A40"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3EB9FC1" w14:textId="3B706819"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function edit_tpu(</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id){</w:t>
            </w:r>
          </w:p>
          <w:p w14:paraId="215C752C"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7307EC74"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tpu = Tpu::findOrFail($id);</w:t>
            </w:r>
          </w:p>
          <w:p w14:paraId="12070552" w14:textId="24784A70"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tpu-&gt;update($</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all());</w:t>
            </w:r>
          </w:p>
          <w:p w14:paraId="3263D2E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A9F105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eturn response()-&gt;json($tpu);</w:t>
            </w:r>
          </w:p>
          <w:p w14:paraId="0343597D"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9CCCF80"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5141391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E382529" w14:textId="076C6032"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public function delete_tpu(</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id)</w:t>
            </w:r>
          </w:p>
          <w:p w14:paraId="5AF66EC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3B03F2A7" w14:textId="78986563"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penghuni_makam = DB::</w:t>
            </w:r>
            <w:r w:rsidR="00504319">
              <w:rPr>
                <w:rFonts w:ascii="Courier New" w:eastAsia="Courier New" w:hAnsi="Courier New" w:cs="Courier New"/>
                <w:color w:val="000000"/>
                <w:sz w:val="18"/>
                <w:szCs w:val="18"/>
              </w:rPr>
              <w:t>tabel</w:t>
            </w:r>
            <w:r w:rsidRPr="000C42B3">
              <w:rPr>
                <w:rFonts w:ascii="Courier New" w:eastAsia="Courier New" w:hAnsi="Courier New" w:cs="Courier New"/>
                <w:color w:val="000000"/>
                <w:sz w:val="18"/>
                <w:szCs w:val="18"/>
              </w:rPr>
              <w:t>('penghuni_makam')</w:t>
            </w:r>
          </w:p>
          <w:p w14:paraId="2180B2E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join('makam', 'penghuni_makam.id_makam', '=', 'makam.id_makam')</w:t>
            </w:r>
          </w:p>
          <w:p w14:paraId="615C37A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join('blok_makam', 'makam.id_blok', '=', 'blok_makam.id_blok')</w:t>
            </w:r>
          </w:p>
          <w:p w14:paraId="29CF3B63"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join('tpu', 'blok_makam.id_tpu', '=', 'tpu.id_tpu')</w:t>
            </w:r>
          </w:p>
          <w:p w14:paraId="0E261045"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 -&gt;</w:t>
            </w:r>
            <w:proofErr w:type="gramStart"/>
            <w:r w:rsidRPr="000C42B3">
              <w:rPr>
                <w:rFonts w:ascii="Courier New" w:eastAsia="Courier New" w:hAnsi="Courier New" w:cs="Courier New"/>
                <w:color w:val="000000"/>
                <w:sz w:val="18"/>
                <w:szCs w:val="18"/>
              </w:rPr>
              <w:t>select(</w:t>
            </w:r>
            <w:proofErr w:type="gramEnd"/>
            <w:r w:rsidRPr="000C42B3">
              <w:rPr>
                <w:rFonts w:ascii="Courier New" w:eastAsia="Courier New" w:hAnsi="Courier New" w:cs="Courier New"/>
                <w:color w:val="000000"/>
                <w:sz w:val="18"/>
                <w:szCs w:val="18"/>
              </w:rPr>
              <w:t>'penghunimakam.*','blok_makam.*', 'tpu.*')</w:t>
            </w:r>
          </w:p>
          <w:p w14:paraId="654AEF9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where('tpu.id_tpu','=',$id)</w:t>
            </w:r>
          </w:p>
          <w:p w14:paraId="06D693D5"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delete();</w:t>
            </w:r>
          </w:p>
          <w:p w14:paraId="70F1FE4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EB5214C" w14:textId="22B393CD"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makam = DB::</w:t>
            </w:r>
            <w:r w:rsidR="00504319">
              <w:rPr>
                <w:rFonts w:ascii="Courier New" w:eastAsia="Courier New" w:hAnsi="Courier New" w:cs="Courier New"/>
                <w:color w:val="000000"/>
                <w:sz w:val="18"/>
                <w:szCs w:val="18"/>
              </w:rPr>
              <w:t>tabel</w:t>
            </w:r>
            <w:r w:rsidRPr="000C42B3">
              <w:rPr>
                <w:rFonts w:ascii="Courier New" w:eastAsia="Courier New" w:hAnsi="Courier New" w:cs="Courier New"/>
                <w:color w:val="000000"/>
                <w:sz w:val="18"/>
                <w:szCs w:val="18"/>
              </w:rPr>
              <w:t>('makam')</w:t>
            </w:r>
          </w:p>
          <w:p w14:paraId="55CB0DF1"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join('blok_makam', 'makam.id_blok', '=', 'blok_makam.id_blok')</w:t>
            </w:r>
          </w:p>
          <w:p w14:paraId="69E2AC44"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join('tpu', 'blok_makam.id_tpu', '=', 'tpu.id_tpu')</w:t>
            </w:r>
          </w:p>
          <w:p w14:paraId="37F7A51D"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 -&gt;</w:t>
            </w:r>
            <w:proofErr w:type="gramStart"/>
            <w:r w:rsidRPr="000C42B3">
              <w:rPr>
                <w:rFonts w:ascii="Courier New" w:eastAsia="Courier New" w:hAnsi="Courier New" w:cs="Courier New"/>
                <w:color w:val="000000"/>
                <w:sz w:val="18"/>
                <w:szCs w:val="18"/>
              </w:rPr>
              <w:t>select(</w:t>
            </w:r>
            <w:proofErr w:type="gramEnd"/>
            <w:r w:rsidRPr="000C42B3">
              <w:rPr>
                <w:rFonts w:ascii="Courier New" w:eastAsia="Courier New" w:hAnsi="Courier New" w:cs="Courier New"/>
                <w:color w:val="000000"/>
                <w:sz w:val="18"/>
                <w:szCs w:val="18"/>
              </w:rPr>
              <w:t>'penghunimakam.*','blok_makam.*', 'tpu.*')</w:t>
            </w:r>
          </w:p>
          <w:p w14:paraId="32861F67"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where('tpu.id_tpu','=',$id)</w:t>
            </w:r>
          </w:p>
          <w:p w14:paraId="5E6F9266"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delete();</w:t>
            </w:r>
          </w:p>
          <w:p w14:paraId="7950470A"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7C251BB" w14:textId="6F49B8D0"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blokmakam = DB::</w:t>
            </w:r>
            <w:r w:rsidR="00504319">
              <w:rPr>
                <w:rFonts w:ascii="Courier New" w:eastAsia="Courier New" w:hAnsi="Courier New" w:cs="Courier New"/>
                <w:color w:val="000000"/>
                <w:sz w:val="18"/>
                <w:szCs w:val="18"/>
              </w:rPr>
              <w:t>tabel</w:t>
            </w:r>
            <w:r w:rsidRPr="000C42B3">
              <w:rPr>
                <w:rFonts w:ascii="Courier New" w:eastAsia="Courier New" w:hAnsi="Courier New" w:cs="Courier New"/>
                <w:color w:val="000000"/>
                <w:sz w:val="18"/>
                <w:szCs w:val="18"/>
              </w:rPr>
              <w:t>('blok_makam')</w:t>
            </w:r>
          </w:p>
          <w:p w14:paraId="14C6399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join('tpu', 'blok_makam.id_tpu', '=', 'tpu.id_tpu')</w:t>
            </w:r>
          </w:p>
          <w:p w14:paraId="139C3AB6"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 -&gt;</w:t>
            </w:r>
            <w:proofErr w:type="gramStart"/>
            <w:r w:rsidRPr="000C42B3">
              <w:rPr>
                <w:rFonts w:ascii="Courier New" w:eastAsia="Courier New" w:hAnsi="Courier New" w:cs="Courier New"/>
                <w:color w:val="000000"/>
                <w:sz w:val="18"/>
                <w:szCs w:val="18"/>
              </w:rPr>
              <w:t>select(</w:t>
            </w:r>
            <w:proofErr w:type="gramEnd"/>
            <w:r w:rsidRPr="000C42B3">
              <w:rPr>
                <w:rFonts w:ascii="Courier New" w:eastAsia="Courier New" w:hAnsi="Courier New" w:cs="Courier New"/>
                <w:color w:val="000000"/>
                <w:sz w:val="18"/>
                <w:szCs w:val="18"/>
              </w:rPr>
              <w:t>'penghunimakam.*','blok_makam.*', 'tpu.*')</w:t>
            </w:r>
          </w:p>
          <w:p w14:paraId="6B851E53"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where('tpu.id_tpu','=',$id)</w:t>
            </w:r>
          </w:p>
          <w:p w14:paraId="6CE9378F"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gt;delete();</w:t>
            </w:r>
          </w:p>
          <w:p w14:paraId="4A0547E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47A38856"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tpu = Tpu::findOrFail($id);</w:t>
            </w:r>
          </w:p>
          <w:p w14:paraId="67B21FE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tpu-&gt;delete();</w:t>
            </w:r>
          </w:p>
          <w:p w14:paraId="377F113A"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0C4A0E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eturn response()-&gt;json($tpu);</w:t>
            </w:r>
          </w:p>
          <w:p w14:paraId="325DBF05"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tc>
      </w:tr>
    </w:tbl>
    <w:p w14:paraId="3639ACE7" w14:textId="4C04B6F4" w:rsidR="00826AFE" w:rsidRDefault="00826AFE" w:rsidP="00826AFE"/>
    <w:p w14:paraId="6BEB8F4C" w14:textId="2D17D77E" w:rsidR="008D27F8" w:rsidRPr="00934894" w:rsidRDefault="000A0BA9" w:rsidP="000A0BA9">
      <w:pPr>
        <w:ind w:left="900" w:firstLine="360"/>
        <w:jc w:val="both"/>
      </w:pPr>
      <w:r>
        <w:t>Fitur Manajemen TPU</w:t>
      </w:r>
      <w:r w:rsidR="00FA1C03">
        <w:t xml:space="preserve"> memiliki beberapa fungsi. F</w:t>
      </w:r>
      <w:r w:rsidR="008D27F8">
        <w:t>ungsi pertama adalah fungsi view TPU</w:t>
      </w:r>
      <w:r w:rsidR="00265638">
        <w:t xml:space="preserve"> pada baris 1-10</w:t>
      </w:r>
      <w:r w:rsidR="008D27F8">
        <w:t>,</w:t>
      </w:r>
      <w:r>
        <w:t xml:space="preserve"> </w:t>
      </w:r>
      <w:r w:rsidR="008D27F8">
        <w:t xml:space="preserve">dimana fungsi ini </w:t>
      </w:r>
      <w:proofErr w:type="gramStart"/>
      <w:r w:rsidR="008D27F8">
        <w:t>akan</w:t>
      </w:r>
      <w:proofErr w:type="gramEnd"/>
      <w:r w:rsidR="008D27F8">
        <w:t xml:space="preserve"> mengembalikan data TPU sekaligus lokasi kecamatannya</w:t>
      </w:r>
      <w:r w:rsidR="00265638">
        <w:t xml:space="preserve"> dengan melakukan query sele</w:t>
      </w:r>
      <w:r>
        <w:t>ct pada tabel tpu dengan join</w:t>
      </w:r>
      <w:r w:rsidR="00265638">
        <w:t xml:space="preserve"> dengan kecamatan dengan tpu_id sebagai referensinya</w:t>
      </w:r>
      <w:r w:rsidR="008D27F8">
        <w:t>. Kemudian fungsi create TPU yaitu fungsi untuk membuat TPU</w:t>
      </w:r>
      <w:r w:rsidR="00CB15D0">
        <w:t xml:space="preserve"> </w:t>
      </w:r>
      <w:r w:rsidR="008D27F8">
        <w:t>baru pada database</w:t>
      </w:r>
      <w:r w:rsidR="002D0F85">
        <w:t xml:space="preserve"> pada baris 12-15</w:t>
      </w:r>
      <w:r w:rsidR="008D27F8">
        <w:t>.</w:t>
      </w:r>
      <w:r w:rsidR="00F623A5">
        <w:t xml:space="preserve"> Fungsi ini </w:t>
      </w:r>
      <w:proofErr w:type="gramStart"/>
      <w:r w:rsidR="00F623A5">
        <w:t>akan</w:t>
      </w:r>
      <w:proofErr w:type="gramEnd"/>
      <w:r w:rsidR="00F623A5">
        <w:t xml:space="preserve"> mengambil seluruh </w:t>
      </w:r>
      <w:r w:rsidR="003740F4" w:rsidRPr="003740F4">
        <w:rPr>
          <w:i/>
        </w:rPr>
        <w:t>request</w:t>
      </w:r>
      <w:r w:rsidR="00F623A5">
        <w:t xml:space="preserve"> dan </w:t>
      </w:r>
      <w:r>
        <w:t>memasukkannya</w:t>
      </w:r>
      <w:r w:rsidR="00F623A5">
        <w:t xml:space="preserve"> pada database.</w:t>
      </w:r>
      <w:r w:rsidR="008D27F8">
        <w:t xml:space="preserve"> Fungsi edit TPU</w:t>
      </w:r>
      <w:r w:rsidR="00F623A5">
        <w:t xml:space="preserve"> berada pada baris 17-24. Fungsi ini</w:t>
      </w:r>
      <w:r w:rsidR="008D27F8">
        <w:t xml:space="preserve"> </w:t>
      </w:r>
      <w:proofErr w:type="gramStart"/>
      <w:r w:rsidR="008D27F8">
        <w:t>akan</w:t>
      </w:r>
      <w:proofErr w:type="gramEnd"/>
      <w:r w:rsidR="008D27F8">
        <w:t xml:space="preserve"> </w:t>
      </w:r>
      <w:r>
        <w:t>menyunting</w:t>
      </w:r>
      <w:r w:rsidR="008D27F8">
        <w:t xml:space="preserve"> data TPU berdasarkan IDnya</w:t>
      </w:r>
      <w:r w:rsidR="00F623A5">
        <w:t xml:space="preserve"> dengan mengambil seluruh </w:t>
      </w:r>
      <w:r w:rsidR="003740F4" w:rsidRPr="003740F4">
        <w:rPr>
          <w:i/>
        </w:rPr>
        <w:t>request</w:t>
      </w:r>
      <w:r w:rsidR="00F623A5">
        <w:t xml:space="preserve"> dan melakukan update pada datab</w:t>
      </w:r>
      <w:r>
        <w:t>a</w:t>
      </w:r>
      <w:r w:rsidR="00F623A5">
        <w:t>se</w:t>
      </w:r>
      <w:r w:rsidR="008D27F8">
        <w:t>. Dan fungsi delete TPU</w:t>
      </w:r>
      <w:r>
        <w:t xml:space="preserve"> berada pada baris 26-56. F</w:t>
      </w:r>
      <w:r w:rsidR="00F623A5">
        <w:t>ungsi</w:t>
      </w:r>
      <w:r w:rsidR="008D27F8">
        <w:t xml:space="preserve"> </w:t>
      </w:r>
      <w:proofErr w:type="gramStart"/>
      <w:r w:rsidR="008D27F8">
        <w:t>akan</w:t>
      </w:r>
      <w:proofErr w:type="gramEnd"/>
      <w:r w:rsidR="008D27F8">
        <w:t xml:space="preserve"> </w:t>
      </w:r>
      <w:r w:rsidR="00B357AD">
        <w:t>menghapus</w:t>
      </w:r>
      <w:r w:rsidR="008D27F8">
        <w:t xml:space="preserve"> TPU berdasarkan IDnya sekaligus seluruh data yang mereferensikan data tpu tersebut</w:t>
      </w:r>
      <w:r w:rsidR="00F623A5">
        <w:t xml:space="preserve"> dengan melaukan </w:t>
      </w:r>
      <w:r w:rsidR="00F623A5">
        <w:lastRenderedPageBreak/>
        <w:t>query pa</w:t>
      </w:r>
      <w:r>
        <w:t>da tabel tpu dan dilakukan join dengan tab</w:t>
      </w:r>
      <w:r w:rsidR="00F623A5">
        <w:t>el blok makam dan makam dengan me</w:t>
      </w:r>
      <w:r>
        <w:t>referensikan id dari masing-</w:t>
      </w:r>
      <w:r w:rsidR="00F623A5">
        <w:t>masing</w:t>
      </w:r>
      <w:r w:rsidR="00914DD1">
        <w:t>. Dan di hapus sesuai dengan idnya</w:t>
      </w:r>
      <w:r>
        <w:t>.</w:t>
      </w:r>
    </w:p>
    <w:p w14:paraId="5DAAECA3" w14:textId="0A153B34" w:rsidR="00826AFE" w:rsidRDefault="00826AFE" w:rsidP="00826AFE">
      <w:pPr>
        <w:pStyle w:val="Heading3"/>
        <w:ind w:left="1260" w:hanging="720"/>
        <w:rPr>
          <w:sz w:val="26"/>
          <w:szCs w:val="26"/>
        </w:rPr>
      </w:pPr>
      <w:bookmarkStart w:id="135" w:name="_Toc531864972"/>
      <w:r>
        <w:rPr>
          <w:sz w:val="26"/>
          <w:szCs w:val="26"/>
        </w:rPr>
        <w:t xml:space="preserve">Implementasi </w:t>
      </w:r>
      <w:r w:rsidR="001C6A9E">
        <w:rPr>
          <w:sz w:val="26"/>
          <w:szCs w:val="26"/>
        </w:rPr>
        <w:t xml:space="preserve">Fitur Manajemen </w:t>
      </w:r>
      <w:r w:rsidR="003740F4" w:rsidRPr="003740F4">
        <w:rPr>
          <w:i/>
          <w:sz w:val="26"/>
          <w:szCs w:val="26"/>
        </w:rPr>
        <w:t>User</w:t>
      </w:r>
      <w:bookmarkEnd w:id="135"/>
    </w:p>
    <w:p w14:paraId="01451770" w14:textId="33156069" w:rsidR="00826AFE" w:rsidRPr="00C608DF" w:rsidRDefault="001C6A9E" w:rsidP="00C608DF">
      <w:pPr>
        <w:ind w:left="900" w:firstLine="540"/>
        <w:jc w:val="both"/>
      </w:pPr>
      <w:r>
        <w:t xml:space="preserve">Fitur Manajemen </w:t>
      </w:r>
      <w:r w:rsidR="003740F4" w:rsidRPr="003740F4">
        <w:rPr>
          <w:i/>
        </w:rPr>
        <w:t>User</w:t>
      </w:r>
      <w:r>
        <w:t xml:space="preserve"> </w:t>
      </w:r>
      <w:proofErr w:type="gramStart"/>
      <w:r w:rsidR="00826AFE">
        <w:t>akan</w:t>
      </w:r>
      <w:proofErr w:type="gramEnd"/>
      <w:r w:rsidR="00826AFE">
        <w:t xml:space="preserve"> berisi fungsi </w:t>
      </w:r>
      <w:r w:rsidR="000A0BA9" w:rsidRPr="000A0BA9">
        <w:rPr>
          <w:i/>
        </w:rPr>
        <w:t>create, read, update, delete</w:t>
      </w:r>
      <w:r w:rsidR="00826AFE">
        <w:rPr>
          <w:i/>
        </w:rPr>
        <w:t xml:space="preserve"> </w:t>
      </w:r>
      <w:r w:rsidR="00826AFE">
        <w:t xml:space="preserve">data </w:t>
      </w:r>
      <w:r w:rsidR="003740F4" w:rsidRPr="003740F4">
        <w:rPr>
          <w:i/>
        </w:rPr>
        <w:t>user</w:t>
      </w:r>
      <w:r w:rsidR="00826AFE">
        <w:t xml:space="preserve">. </w:t>
      </w:r>
      <w:r>
        <w:t xml:space="preserve">Fitur </w:t>
      </w:r>
      <w:proofErr w:type="gramStart"/>
      <w:r>
        <w:t>akan</w:t>
      </w:r>
      <w:proofErr w:type="gramEnd"/>
      <w:r>
        <w:t xml:space="preserve"> melakukan query</w:t>
      </w:r>
      <w:r w:rsidR="00826AFE">
        <w:t xml:space="preserve"> ke database </w:t>
      </w:r>
      <w:r>
        <w:t>MySQL</w:t>
      </w:r>
      <w:r w:rsidR="00826AFE">
        <w:t xml:space="preserve"> untuk menjalankan fungsi. Berikut adalah source code untuk </w:t>
      </w:r>
      <w:r>
        <w:t xml:space="preserve">Fitur Manajemen </w:t>
      </w:r>
      <w:r w:rsidR="003740F4" w:rsidRPr="003740F4">
        <w:rPr>
          <w:i/>
        </w:rPr>
        <w:t>User</w:t>
      </w:r>
    </w:p>
    <w:p w14:paraId="52A0DE95" w14:textId="23C24C45" w:rsidR="00C608DF" w:rsidRDefault="00C608DF" w:rsidP="00B357AD">
      <w:pPr>
        <w:pStyle w:val="Caption"/>
        <w:keepNext/>
        <w:ind w:left="720" w:firstLine="720"/>
        <w:jc w:val="center"/>
      </w:pPr>
      <w:bookmarkStart w:id="136" w:name="_Toc531865140"/>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6D03A9">
        <w:rPr>
          <w:noProof/>
        </w:rPr>
        <w:t>12</w:t>
      </w:r>
      <w:r w:rsidR="0031634D">
        <w:rPr>
          <w:noProof/>
        </w:rPr>
        <w:fldChar w:fldCharType="end"/>
      </w:r>
      <w:r>
        <w:t xml:space="preserve"> Implementasi </w:t>
      </w:r>
      <w:r w:rsidR="001C6A9E">
        <w:t xml:space="preserve">Fitur Manajemen </w:t>
      </w:r>
      <w:r w:rsidR="003740F4" w:rsidRPr="003740F4">
        <w:t>User</w:t>
      </w:r>
      <w:bookmarkEnd w:id="136"/>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3F56AE43" w14:textId="77777777" w:rsidTr="009D1D0C">
        <w:tc>
          <w:tcPr>
            <w:tcW w:w="433" w:type="dxa"/>
          </w:tcPr>
          <w:p w14:paraId="0087CB2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74887D7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33430FB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2EBE7C5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5CB479B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12AEE54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5A9DE52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766CCA4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4699001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76A4C38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29EDD7B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2479D1B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706F167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70BDF44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4250226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17458E1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6268975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6182CB0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71B3D75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1B59BC0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5C8EA5F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6781DDA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7C204EB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7E78AB8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76594D5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5AF98AE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6</w:t>
            </w:r>
          </w:p>
          <w:p w14:paraId="3251A61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7</w:t>
            </w:r>
          </w:p>
          <w:p w14:paraId="015D9DB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8</w:t>
            </w:r>
          </w:p>
          <w:p w14:paraId="7F785BC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29</w:t>
            </w:r>
          </w:p>
          <w:p w14:paraId="4764F8F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0</w:t>
            </w:r>
          </w:p>
          <w:p w14:paraId="07B113A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1</w:t>
            </w:r>
          </w:p>
          <w:p w14:paraId="2F4B85F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2</w:t>
            </w:r>
          </w:p>
          <w:p w14:paraId="7F5E690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3</w:t>
            </w:r>
          </w:p>
          <w:p w14:paraId="63F13D9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4</w:t>
            </w:r>
          </w:p>
          <w:p w14:paraId="38D58FD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5</w:t>
            </w:r>
          </w:p>
          <w:p w14:paraId="73FD1DB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6</w:t>
            </w:r>
          </w:p>
          <w:p w14:paraId="5069450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7</w:t>
            </w:r>
          </w:p>
          <w:p w14:paraId="7188FD4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8</w:t>
            </w:r>
          </w:p>
          <w:p w14:paraId="2F692BF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39</w:t>
            </w:r>
          </w:p>
          <w:p w14:paraId="70C86BC8"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0</w:t>
            </w:r>
          </w:p>
          <w:p w14:paraId="53DBDBA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1</w:t>
            </w:r>
          </w:p>
          <w:p w14:paraId="34877E2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2</w:t>
            </w:r>
          </w:p>
          <w:p w14:paraId="4CFF4CC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3</w:t>
            </w:r>
          </w:p>
          <w:p w14:paraId="7931210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4</w:t>
            </w:r>
          </w:p>
          <w:p w14:paraId="6CCC958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5</w:t>
            </w:r>
          </w:p>
          <w:p w14:paraId="7F915EA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lastRenderedPageBreak/>
              <w:t>46</w:t>
            </w:r>
          </w:p>
          <w:p w14:paraId="06E8AA8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7</w:t>
            </w:r>
          </w:p>
          <w:p w14:paraId="26E199CA"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8</w:t>
            </w:r>
          </w:p>
          <w:p w14:paraId="37D5911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49</w:t>
            </w:r>
          </w:p>
          <w:p w14:paraId="172B9D09"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0</w:t>
            </w:r>
          </w:p>
          <w:p w14:paraId="7F3423E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1</w:t>
            </w:r>
          </w:p>
          <w:p w14:paraId="0E52599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2</w:t>
            </w:r>
          </w:p>
          <w:p w14:paraId="0844D04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3</w:t>
            </w:r>
          </w:p>
          <w:p w14:paraId="52F5F68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4</w:t>
            </w:r>
          </w:p>
          <w:p w14:paraId="40FF534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5</w:t>
            </w:r>
          </w:p>
          <w:p w14:paraId="1E2A105A"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6</w:t>
            </w:r>
          </w:p>
          <w:p w14:paraId="4EC20C7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7</w:t>
            </w:r>
          </w:p>
          <w:p w14:paraId="0564D47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8</w:t>
            </w:r>
          </w:p>
          <w:p w14:paraId="0837017E"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59</w:t>
            </w:r>
          </w:p>
          <w:p w14:paraId="4140FDB7"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0</w:t>
            </w:r>
          </w:p>
          <w:p w14:paraId="75521F2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1</w:t>
            </w:r>
          </w:p>
          <w:p w14:paraId="6A814A6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2</w:t>
            </w:r>
          </w:p>
          <w:p w14:paraId="7D0FE60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3</w:t>
            </w:r>
          </w:p>
          <w:p w14:paraId="65F84C2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4</w:t>
            </w:r>
          </w:p>
          <w:p w14:paraId="018E0AE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5</w:t>
            </w:r>
          </w:p>
          <w:p w14:paraId="4143E84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6</w:t>
            </w:r>
          </w:p>
          <w:p w14:paraId="6532A869"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7</w:t>
            </w:r>
          </w:p>
          <w:p w14:paraId="6373A76C"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8</w:t>
            </w:r>
          </w:p>
          <w:p w14:paraId="66EACDEC"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69</w:t>
            </w:r>
          </w:p>
          <w:p w14:paraId="58EAC1F5"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0</w:t>
            </w:r>
          </w:p>
          <w:p w14:paraId="411FAB1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1</w:t>
            </w:r>
          </w:p>
          <w:p w14:paraId="76F2ADE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2</w:t>
            </w:r>
          </w:p>
          <w:p w14:paraId="5707358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3</w:t>
            </w:r>
          </w:p>
          <w:p w14:paraId="4A9CC951"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4</w:t>
            </w:r>
          </w:p>
          <w:p w14:paraId="7BE4036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5</w:t>
            </w:r>
          </w:p>
          <w:p w14:paraId="7562DA6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6</w:t>
            </w:r>
          </w:p>
          <w:p w14:paraId="6C62BCB2"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7</w:t>
            </w:r>
          </w:p>
          <w:p w14:paraId="22EDF9E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8</w:t>
            </w:r>
          </w:p>
          <w:p w14:paraId="1E996C96"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79</w:t>
            </w:r>
          </w:p>
          <w:p w14:paraId="7EE7838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0</w:t>
            </w:r>
          </w:p>
          <w:p w14:paraId="12AD54AB"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1</w:t>
            </w:r>
          </w:p>
          <w:p w14:paraId="1E95E56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2</w:t>
            </w:r>
          </w:p>
          <w:p w14:paraId="778DC27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3</w:t>
            </w:r>
          </w:p>
          <w:p w14:paraId="1469E4E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4</w:t>
            </w:r>
          </w:p>
          <w:p w14:paraId="3D7E9EF9"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5</w:t>
            </w:r>
          </w:p>
          <w:p w14:paraId="3DA58D60"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6</w:t>
            </w:r>
          </w:p>
          <w:p w14:paraId="132D6A5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7</w:t>
            </w:r>
          </w:p>
          <w:p w14:paraId="5054D2C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8</w:t>
            </w:r>
          </w:p>
          <w:p w14:paraId="6128352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89</w:t>
            </w:r>
          </w:p>
          <w:p w14:paraId="5E8CE15A"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0</w:t>
            </w:r>
          </w:p>
          <w:p w14:paraId="5DAE2A0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1</w:t>
            </w:r>
          </w:p>
          <w:p w14:paraId="7D8E99A4"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2</w:t>
            </w:r>
          </w:p>
          <w:p w14:paraId="62A91FA3"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3</w:t>
            </w:r>
          </w:p>
          <w:p w14:paraId="0D2FA22F"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4</w:t>
            </w:r>
          </w:p>
          <w:p w14:paraId="776DA31D" w14:textId="77777777" w:rsidR="00826AFE" w:rsidRPr="00FD53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5</w:t>
            </w:r>
          </w:p>
          <w:p w14:paraId="441778A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FD5394">
              <w:rPr>
                <w:rFonts w:ascii="Courier New" w:eastAsia="Courier New" w:hAnsi="Courier New" w:cs="Courier New"/>
                <w:color w:val="000000"/>
                <w:sz w:val="18"/>
                <w:szCs w:val="18"/>
              </w:rPr>
              <w:t>96</w:t>
            </w:r>
          </w:p>
        </w:tc>
        <w:tc>
          <w:tcPr>
            <w:tcW w:w="7493" w:type="dxa"/>
          </w:tcPr>
          <w:p w14:paraId="537CBF3D"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lastRenderedPageBreak/>
              <w:t>function view(){</w:t>
            </w:r>
          </w:p>
          <w:p w14:paraId="73C16AD0" w14:textId="46B0C98F"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all();</w:t>
            </w:r>
          </w:p>
          <w:p w14:paraId="5E2B9DB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A4EE5A0" w14:textId="0B35FDB8"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eturn response()-&gt;json($</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4FCC0B0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61D01EED"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83F4EF4" w14:textId="60CF3D00"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function create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w:t>
            </w:r>
          </w:p>
          <w:p w14:paraId="7FC4ACD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3727E23D" w14:textId="47C8444A"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name =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name');</w:t>
            </w:r>
          </w:p>
          <w:p w14:paraId="101F1D19" w14:textId="64367DA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password = Hash::make($</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password'));</w:t>
            </w:r>
          </w:p>
          <w:p w14:paraId="14AC00E1" w14:textId="46306F7F"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 =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role');</w:t>
            </w:r>
          </w:p>
          <w:p w14:paraId="25AA8571" w14:textId="62889113"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id_tpu =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id_tpu');</w:t>
            </w:r>
          </w:p>
          <w:p w14:paraId="19CE0164" w14:textId="71A18DC0"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 "";</w:t>
            </w:r>
          </w:p>
          <w:p w14:paraId="0F181BC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AEEF2A5" w14:textId="027715D2"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 new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2BDF6AC0" w14:textId="7E4B0924"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name' =&gt;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name,</w:t>
            </w:r>
          </w:p>
          <w:p w14:paraId="350F142E"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password' =&gt; $password,</w:t>
            </w:r>
          </w:p>
          <w:p w14:paraId="1E85E6AE"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 =&gt; $role</w:t>
            </w:r>
          </w:p>
          <w:p w14:paraId="11EF5D0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26CFC74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C1BE4EE" w14:textId="70EEC25A"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save();</w:t>
            </w:r>
          </w:p>
          <w:p w14:paraId="252A298C"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5D88A45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E159E8E" w14:textId="7EEA27B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function update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7E709E93"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41806A4F" w14:textId="2AF54532"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findOrFail($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767B2ABE"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E23B741"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B3A18BE" w14:textId="24B3A0BB"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name =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name');</w:t>
            </w:r>
          </w:p>
          <w:p w14:paraId="2ED43307" w14:textId="1359F789"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password =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password');</w:t>
            </w:r>
          </w:p>
          <w:p w14:paraId="1DB64CB7" w14:textId="4DB1807C"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 =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role');</w:t>
            </w:r>
          </w:p>
          <w:p w14:paraId="75A9D2A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F03707E" w14:textId="5720EDCB"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update([</w:t>
            </w:r>
          </w:p>
          <w:p w14:paraId="11FF5630" w14:textId="33E87EEE"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name' =&gt;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name'),</w:t>
            </w:r>
          </w:p>
          <w:p w14:paraId="0B9A1CB3" w14:textId="1F96A289"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password' =&gt;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password'),</w:t>
            </w:r>
          </w:p>
          <w:p w14:paraId="324BA76A" w14:textId="466ADC51"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 =&gt;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role')</w:t>
            </w:r>
          </w:p>
          <w:p w14:paraId="1B6263AE"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2896B95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_tpu-&gt;save();</w:t>
            </w:r>
          </w:p>
          <w:p w14:paraId="3951221C"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78966E66" w14:textId="1457C663"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eturn response()-&gt;json($</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name);</w:t>
            </w:r>
          </w:p>
          <w:p w14:paraId="3E164447"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77463021"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AB1681C" w14:textId="7F5146F6"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function delete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62F3D967"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3FE83F73" w14:textId="3E5F1FF9"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 =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role');</w:t>
            </w:r>
          </w:p>
          <w:p w14:paraId="4BD7025B" w14:textId="3BD18225"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lastRenderedPageBreak/>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 DB::</w:t>
            </w:r>
            <w:r w:rsidR="00504319">
              <w:rPr>
                <w:rFonts w:ascii="Courier New" w:eastAsia="Courier New" w:hAnsi="Courier New" w:cs="Courier New"/>
                <w:color w:val="000000"/>
                <w:sz w:val="18"/>
                <w:szCs w:val="18"/>
              </w:rPr>
              <w:t>tabel</w:t>
            </w:r>
            <w:r w:rsidRPr="000C42B3">
              <w:rPr>
                <w:rFonts w:ascii="Courier New" w:eastAsia="Courier New" w:hAnsi="Courier New" w:cs="Courier New"/>
                <w:color w:val="000000"/>
                <w:sz w:val="18"/>
                <w:szCs w:val="18"/>
              </w:rPr>
              <w:t>('</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select('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where('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 $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value('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12824643" w14:textId="4ED897D8"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if(empty($</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2ACE2CB7"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msg = ([</w:t>
            </w:r>
          </w:p>
          <w:p w14:paraId="4296410C" w14:textId="2A7382F5"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roofErr w:type="gramStart"/>
            <w:r w:rsidRPr="000C42B3">
              <w:rPr>
                <w:rFonts w:ascii="Courier New" w:eastAsia="Courier New" w:hAnsi="Courier New" w:cs="Courier New"/>
                <w:color w:val="000000"/>
                <w:sz w:val="18"/>
                <w:szCs w:val="18"/>
              </w:rPr>
              <w:t>msg</w:t>
            </w:r>
            <w:proofErr w:type="gramEnd"/>
            <w:r w:rsidRPr="000C42B3">
              <w:rPr>
                <w:rFonts w:ascii="Courier New" w:eastAsia="Courier New" w:hAnsi="Courier New" w:cs="Courier New"/>
                <w:color w:val="000000"/>
                <w:sz w:val="18"/>
                <w:szCs w:val="18"/>
              </w:rPr>
              <w:t xml:space="preserve">' =&gt; "Data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tidak ditemukan !"</w:t>
            </w:r>
          </w:p>
          <w:p w14:paraId="194A37AA"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4F46211D"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 else {</w:t>
            </w:r>
          </w:p>
          <w:p w14:paraId="507143C1"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if($role==1||$role==2){</w:t>
            </w:r>
          </w:p>
          <w:p w14:paraId="2441245F" w14:textId="197F2F43"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_tpu = DB::</w:t>
            </w:r>
            <w:r w:rsidR="00504319">
              <w:rPr>
                <w:rFonts w:ascii="Courier New" w:eastAsia="Courier New" w:hAnsi="Courier New" w:cs="Courier New"/>
                <w:color w:val="000000"/>
                <w:sz w:val="18"/>
                <w:szCs w:val="18"/>
              </w:rPr>
              <w:t>tabel</w:t>
            </w:r>
            <w:r w:rsidRPr="000C42B3">
              <w:rPr>
                <w:rFonts w:ascii="Courier New" w:eastAsia="Courier New" w:hAnsi="Courier New" w:cs="Courier New"/>
                <w:color w:val="000000"/>
                <w:sz w:val="18"/>
                <w:szCs w:val="18"/>
              </w:rPr>
              <w:t>('role_tpu')-&gt;select('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where('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 $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value('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721D218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if(empty($role_tpu)){</w:t>
            </w:r>
          </w:p>
          <w:p w14:paraId="629B5FA0" w14:textId="5007681A"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findOrFail($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7DB07070" w14:textId="525C2A7A"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delete();</w:t>
            </w:r>
          </w:p>
          <w:p w14:paraId="74D6676E"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msg = ([</w:t>
            </w:r>
          </w:p>
          <w:p w14:paraId="604AD2C8" w14:textId="1E437C49"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msg' =&gt;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berhasil dihapus"</w:t>
            </w:r>
          </w:p>
          <w:p w14:paraId="31852B2F"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5CD66C76"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 else {</w:t>
            </w:r>
          </w:p>
          <w:p w14:paraId="290BC22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msg = ([</w:t>
            </w:r>
          </w:p>
          <w:p w14:paraId="432469D3" w14:textId="12914CA0"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roofErr w:type="gramStart"/>
            <w:r w:rsidRPr="000C42B3">
              <w:rPr>
                <w:rFonts w:ascii="Courier New" w:eastAsia="Courier New" w:hAnsi="Courier New" w:cs="Courier New"/>
                <w:color w:val="000000"/>
                <w:sz w:val="18"/>
                <w:szCs w:val="18"/>
              </w:rPr>
              <w:t>msg</w:t>
            </w:r>
            <w:proofErr w:type="gramEnd"/>
            <w:r w:rsidRPr="000C42B3">
              <w:rPr>
                <w:rFonts w:ascii="Courier New" w:eastAsia="Courier New" w:hAnsi="Courier New" w:cs="Courier New"/>
                <w:color w:val="000000"/>
                <w:sz w:val="18"/>
                <w:szCs w:val="18"/>
              </w:rPr>
              <w:t xml:space="preserve">' =&gt; "Anda harus menghapus hak akses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terlebih dahulu !"</w:t>
            </w:r>
          </w:p>
          <w:p w14:paraId="66FC8FB4"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0221D43F"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66D81EE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else if($role==5||$role==4){</w:t>
            </w:r>
          </w:p>
          <w:p w14:paraId="0C2719C2" w14:textId="3C9A1E16"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_kecamatan = DB::</w:t>
            </w:r>
            <w:r w:rsidR="00504319">
              <w:rPr>
                <w:rFonts w:ascii="Courier New" w:eastAsia="Courier New" w:hAnsi="Courier New" w:cs="Courier New"/>
                <w:color w:val="000000"/>
                <w:sz w:val="18"/>
                <w:szCs w:val="18"/>
              </w:rPr>
              <w:t>tabel</w:t>
            </w:r>
            <w:r w:rsidRPr="000C42B3">
              <w:rPr>
                <w:rFonts w:ascii="Courier New" w:eastAsia="Courier New" w:hAnsi="Courier New" w:cs="Courier New"/>
                <w:color w:val="000000"/>
                <w:sz w:val="18"/>
                <w:szCs w:val="18"/>
              </w:rPr>
              <w:t>('role_kecamatan')-&gt;select('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where('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 $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value('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5313DFAC"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if(empty($role_kecamatan)){</w:t>
            </w:r>
          </w:p>
          <w:p w14:paraId="3C78AC2A" w14:textId="6198EDCD"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findOrFail($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7C71A98F" w14:textId="4D33A744"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delete();</w:t>
            </w:r>
          </w:p>
          <w:p w14:paraId="2F82DF24"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msg = ([</w:t>
            </w:r>
          </w:p>
          <w:p w14:paraId="4AB73C39" w14:textId="3A61BE4D"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msg' =&gt;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berhasil dihapus"</w:t>
            </w:r>
          </w:p>
          <w:p w14:paraId="728E2FDE"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53CF5DB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 else {</w:t>
            </w:r>
          </w:p>
          <w:p w14:paraId="554A4DD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msg = ([</w:t>
            </w:r>
          </w:p>
          <w:p w14:paraId="1E999C62" w14:textId="53FD5F63"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roofErr w:type="gramStart"/>
            <w:r w:rsidRPr="000C42B3">
              <w:rPr>
                <w:rFonts w:ascii="Courier New" w:eastAsia="Courier New" w:hAnsi="Courier New" w:cs="Courier New"/>
                <w:color w:val="000000"/>
                <w:sz w:val="18"/>
                <w:szCs w:val="18"/>
              </w:rPr>
              <w:t>msg</w:t>
            </w:r>
            <w:proofErr w:type="gramEnd"/>
            <w:r w:rsidRPr="000C42B3">
              <w:rPr>
                <w:rFonts w:ascii="Courier New" w:eastAsia="Courier New" w:hAnsi="Courier New" w:cs="Courier New"/>
                <w:color w:val="000000"/>
                <w:sz w:val="18"/>
                <w:szCs w:val="18"/>
              </w:rPr>
              <w:t xml:space="preserve">' =&gt; "Anda harus menghapus hak akses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terlebih dahulu !"</w:t>
            </w:r>
          </w:p>
          <w:p w14:paraId="06111C91"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5981ACA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5EC99BE5"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else{</w:t>
            </w:r>
          </w:p>
          <w:p w14:paraId="776E8B7C" w14:textId="71283189"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findOrFail($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66EA1871" w14:textId="027C3959"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gt;delete();</w:t>
            </w:r>
          </w:p>
          <w:p w14:paraId="3DB8A5C1"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msg = ([</w:t>
            </w:r>
          </w:p>
          <w:p w14:paraId="6FBBBCDE" w14:textId="01F9785A"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msg' =&gt; "</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berhasil dihapus"</w:t>
            </w:r>
          </w:p>
          <w:p w14:paraId="1049961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721003E3"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6B720E41"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199B7F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51327AC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189D2985"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eturn response()-&gt;json($msg);</w:t>
            </w:r>
          </w:p>
          <w:p w14:paraId="604E8524"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tc>
      </w:tr>
    </w:tbl>
    <w:p w14:paraId="3091F636" w14:textId="77777777" w:rsidR="00692E9A" w:rsidRDefault="00692E9A" w:rsidP="004218F0">
      <w:pPr>
        <w:ind w:left="900" w:firstLine="540"/>
        <w:jc w:val="both"/>
      </w:pPr>
    </w:p>
    <w:p w14:paraId="7B6827AA" w14:textId="4DBE2275" w:rsidR="00826AFE" w:rsidRPr="00934894" w:rsidRDefault="004218F0" w:rsidP="00504319">
      <w:pPr>
        <w:ind w:left="900" w:firstLine="540"/>
        <w:jc w:val="both"/>
      </w:pPr>
      <w:r>
        <w:t xml:space="preserve">Dalam </w:t>
      </w:r>
      <w:r w:rsidR="001C6A9E">
        <w:t xml:space="preserve">fitur manajemen </w:t>
      </w:r>
      <w:r w:rsidR="003740F4" w:rsidRPr="003740F4">
        <w:rPr>
          <w:i/>
        </w:rPr>
        <w:t>user</w:t>
      </w:r>
      <w:r>
        <w:t xml:space="preserve"> </w:t>
      </w:r>
      <w:proofErr w:type="gramStart"/>
      <w:r>
        <w:t>akan</w:t>
      </w:r>
      <w:proofErr w:type="gramEnd"/>
      <w:r>
        <w:t xml:space="preserve"> terdapat beberapa fungsi. Fungsi pertama dalah fungsi view</w:t>
      </w:r>
      <w:r w:rsidR="00FA41C2">
        <w:t xml:space="preserve"> pada baris 1-5</w:t>
      </w:r>
      <w:r>
        <w:t xml:space="preserve"> yang </w:t>
      </w:r>
      <w:proofErr w:type="gramStart"/>
      <w:r>
        <w:t>akan</w:t>
      </w:r>
      <w:proofErr w:type="gramEnd"/>
      <w:r>
        <w:t xml:space="preserve"> mengembalikan </w:t>
      </w:r>
      <w:r w:rsidR="00FA41C2">
        <w:t xml:space="preserve">hasil query </w:t>
      </w:r>
      <w:r w:rsidR="00504319">
        <w:t>tabel</w:t>
      </w:r>
      <w:r w:rsidR="00FA41C2">
        <w:t xml:space="preserve"> </w:t>
      </w:r>
      <w:r w:rsidR="003740F4" w:rsidRPr="003740F4">
        <w:rPr>
          <w:i/>
        </w:rPr>
        <w:t>user</w:t>
      </w:r>
      <w:r>
        <w:t xml:space="preserve"> </w:t>
      </w:r>
      <w:r w:rsidR="003740F4" w:rsidRPr="003740F4">
        <w:rPr>
          <w:i/>
        </w:rPr>
        <w:t>user</w:t>
      </w:r>
      <w:r>
        <w:t xml:space="preserve"> dalam bentuk json</w:t>
      </w:r>
      <w:r w:rsidR="00145A09">
        <w:t xml:space="preserve">. Fungsi berikutnya adalah fungsi create </w:t>
      </w:r>
      <w:r w:rsidR="003740F4" w:rsidRPr="003740F4">
        <w:rPr>
          <w:i/>
        </w:rPr>
        <w:t>user</w:t>
      </w:r>
      <w:r w:rsidR="00FA41C2">
        <w:t xml:space="preserve"> pada baris 7-</w:t>
      </w:r>
      <w:r w:rsidR="003557D9">
        <w:t>22</w:t>
      </w:r>
      <w:r w:rsidR="00145A09">
        <w:t xml:space="preserve">, fungsi create </w:t>
      </w:r>
      <w:r w:rsidR="003740F4" w:rsidRPr="003740F4">
        <w:rPr>
          <w:i/>
        </w:rPr>
        <w:t>user</w:t>
      </w:r>
      <w:r w:rsidR="00145A09">
        <w:t xml:space="preserve"> membuat entri </w:t>
      </w:r>
      <w:r w:rsidR="003740F4" w:rsidRPr="003740F4">
        <w:rPr>
          <w:i/>
        </w:rPr>
        <w:t>user</w:t>
      </w:r>
      <w:r w:rsidR="00145A09">
        <w:t xml:space="preserve"> baru sekaligus dengan</w:t>
      </w:r>
      <w:r w:rsidR="00EB4B32">
        <w:t xml:space="preserve"> </w:t>
      </w:r>
      <w:r w:rsidR="003740F4" w:rsidRPr="003740F4">
        <w:rPr>
          <w:i/>
        </w:rPr>
        <w:t>user</w:t>
      </w:r>
      <w:r w:rsidR="00EB4B32">
        <w:t>name,</w:t>
      </w:r>
      <w:r w:rsidR="001C6A9E">
        <w:t xml:space="preserve"> </w:t>
      </w:r>
      <w:r w:rsidR="00EB4B32">
        <w:t>password</w:t>
      </w:r>
      <w:r w:rsidR="00F56DA6">
        <w:t xml:space="preserve">. Entri data baru dilakukan dengan </w:t>
      </w:r>
      <w:r w:rsidR="00F56DA6">
        <w:lastRenderedPageBreak/>
        <w:t xml:space="preserve">melakukan query insert dan memasukan seluruh data </w:t>
      </w:r>
      <w:r w:rsidR="003740F4" w:rsidRPr="003740F4">
        <w:rPr>
          <w:i/>
        </w:rPr>
        <w:t>request</w:t>
      </w:r>
      <w:r w:rsidR="00F56DA6">
        <w:t xml:space="preserve">, </w:t>
      </w:r>
      <w:proofErr w:type="gramStart"/>
      <w:r w:rsidR="00F56DA6">
        <w:t>akan</w:t>
      </w:r>
      <w:proofErr w:type="gramEnd"/>
      <w:r w:rsidR="00F56DA6">
        <w:t xml:space="preserve"> tetapi khusus untuk password akan melakukan proses</w:t>
      </w:r>
      <w:r w:rsidR="00504319">
        <w:t xml:space="preserve"> </w:t>
      </w:r>
      <w:r w:rsidR="00F56DA6" w:rsidRPr="00504319">
        <w:rPr>
          <w:i/>
        </w:rPr>
        <w:t>hashing</w:t>
      </w:r>
      <w:r w:rsidR="00F56DA6">
        <w:t xml:space="preserve"> terlebih dahulu</w:t>
      </w:r>
      <w:r w:rsidR="00EB4B32">
        <w:t xml:space="preserve">. Fungsi edit adalah fungsi untuk </w:t>
      </w:r>
      <w:r w:rsidR="000A0BA9">
        <w:t>menyunting</w:t>
      </w:r>
      <w:r w:rsidR="00AE7231">
        <w:t xml:space="preserve"> </w:t>
      </w:r>
      <w:r w:rsidR="003740F4" w:rsidRPr="003740F4">
        <w:rPr>
          <w:i/>
        </w:rPr>
        <w:t>user</w:t>
      </w:r>
      <w:r w:rsidR="00AE7231">
        <w:t xml:space="preserve"> berdasarkan idnya</w:t>
      </w:r>
      <w:r w:rsidR="00504319">
        <w:t>. F</w:t>
      </w:r>
      <w:r w:rsidR="00AE7231">
        <w:t>ungsi tersebut dapat ditemukan pada baris</w:t>
      </w:r>
      <w:r w:rsidR="00504319">
        <w:t xml:space="preserve"> 24-41. P</w:t>
      </w:r>
      <w:r w:rsidR="00547DF0">
        <w:t xml:space="preserve">ada baris 43-96 adalah fungsi delete </w:t>
      </w:r>
      <w:r w:rsidR="003740F4" w:rsidRPr="003740F4">
        <w:rPr>
          <w:i/>
        </w:rPr>
        <w:t>user</w:t>
      </w:r>
      <w:r w:rsidR="00547DF0">
        <w:t xml:space="preserve"> dengan melakukan q</w:t>
      </w:r>
      <w:r w:rsidR="00504319">
        <w:t>uery delete pada tabel database. S</w:t>
      </w:r>
      <w:r w:rsidR="00547DF0">
        <w:t xml:space="preserve">ebelum query delete dijalankan </w:t>
      </w:r>
      <w:proofErr w:type="gramStart"/>
      <w:r w:rsidR="00547DF0">
        <w:t>akan</w:t>
      </w:r>
      <w:proofErr w:type="gramEnd"/>
      <w:r w:rsidR="00547DF0">
        <w:t xml:space="preserve"> memasuki proses pemeriksaan terlebih dahulu apakah memiliki hak akses atau tidak jika memiliki hak akses delete </w:t>
      </w:r>
      <w:r w:rsidR="00504319">
        <w:t xml:space="preserve">maka query </w:t>
      </w:r>
      <w:r w:rsidR="00547DF0">
        <w:t>tidak akan dijalankan</w:t>
      </w:r>
      <w:r w:rsidR="00692E9A">
        <w:t>.</w:t>
      </w:r>
    </w:p>
    <w:p w14:paraId="65C6911A" w14:textId="3F3D6BB3" w:rsidR="00826AFE" w:rsidRDefault="00826AFE" w:rsidP="00826AFE">
      <w:pPr>
        <w:pStyle w:val="Heading3"/>
        <w:ind w:left="1260" w:hanging="720"/>
        <w:rPr>
          <w:sz w:val="26"/>
          <w:szCs w:val="26"/>
        </w:rPr>
      </w:pPr>
      <w:bookmarkStart w:id="137" w:name="_Toc531864973"/>
      <w:r>
        <w:rPr>
          <w:sz w:val="26"/>
          <w:szCs w:val="26"/>
        </w:rPr>
        <w:t xml:space="preserve">Implementasi </w:t>
      </w:r>
      <w:r w:rsidR="00504319">
        <w:rPr>
          <w:sz w:val="26"/>
          <w:szCs w:val="26"/>
        </w:rPr>
        <w:t xml:space="preserve">Fitur Manajemen </w:t>
      </w:r>
      <w:r w:rsidR="003740F4" w:rsidRPr="003740F4">
        <w:rPr>
          <w:i/>
          <w:sz w:val="26"/>
          <w:szCs w:val="26"/>
        </w:rPr>
        <w:t>User</w:t>
      </w:r>
      <w:r w:rsidR="00504319">
        <w:rPr>
          <w:sz w:val="26"/>
          <w:szCs w:val="26"/>
        </w:rPr>
        <w:t xml:space="preserve"> Access</w:t>
      </w:r>
      <w:bookmarkEnd w:id="137"/>
    </w:p>
    <w:p w14:paraId="0DB98577" w14:textId="52DC7593" w:rsidR="00826AFE" w:rsidRPr="00C608DF" w:rsidRDefault="001C6A9E" w:rsidP="00C608DF">
      <w:pPr>
        <w:ind w:left="900" w:firstLine="540"/>
        <w:jc w:val="both"/>
      </w:pPr>
      <w:r>
        <w:t xml:space="preserve">Fitur Manajemen </w:t>
      </w:r>
      <w:r w:rsidR="003740F4" w:rsidRPr="003740F4">
        <w:rPr>
          <w:i/>
        </w:rPr>
        <w:t>User</w:t>
      </w:r>
      <w:r w:rsidR="00504319">
        <w:t xml:space="preserve"> access </w:t>
      </w:r>
      <w:proofErr w:type="gramStart"/>
      <w:r w:rsidR="00826AFE">
        <w:t>akan</w:t>
      </w:r>
      <w:proofErr w:type="gramEnd"/>
      <w:r w:rsidR="00826AFE">
        <w:t xml:space="preserve"> berisi fungsi </w:t>
      </w:r>
      <w:r w:rsidR="000A0BA9" w:rsidRPr="000A0BA9">
        <w:rPr>
          <w:i/>
        </w:rPr>
        <w:t>create, read, update, delete</w:t>
      </w:r>
      <w:r w:rsidR="00826AFE">
        <w:rPr>
          <w:i/>
        </w:rPr>
        <w:t xml:space="preserve"> </w:t>
      </w:r>
      <w:r w:rsidR="00826AFE">
        <w:t xml:space="preserve">data role TPU. </w:t>
      </w:r>
      <w:r>
        <w:t xml:space="preserve">Fitur </w:t>
      </w:r>
      <w:proofErr w:type="gramStart"/>
      <w:r>
        <w:t>akan</w:t>
      </w:r>
      <w:proofErr w:type="gramEnd"/>
      <w:r>
        <w:t xml:space="preserve"> melakukan query</w:t>
      </w:r>
      <w:r w:rsidR="00826AFE">
        <w:t xml:space="preserve"> ke database </w:t>
      </w:r>
      <w:r>
        <w:t>MySQL</w:t>
      </w:r>
      <w:r w:rsidR="00826AFE">
        <w:t xml:space="preserve"> dan </w:t>
      </w:r>
      <w:r w:rsidR="00504319">
        <w:t>melayani</w:t>
      </w:r>
      <w:r w:rsidR="00826AFE">
        <w:t xml:space="preserve"> hak akses </w:t>
      </w:r>
      <w:r w:rsidR="003740F4" w:rsidRPr="003740F4">
        <w:rPr>
          <w:i/>
        </w:rPr>
        <w:t>user</w:t>
      </w:r>
      <w:r w:rsidR="00826AFE">
        <w:t xml:space="preserve"> yang memiliki role sebagai adminTPU atau kepada</w:t>
      </w:r>
      <w:r w:rsidR="00504319">
        <w:t xml:space="preserve"> Kepala </w:t>
      </w:r>
      <w:r w:rsidR="00826AFE">
        <w:t xml:space="preserve">UPT </w:t>
      </w:r>
      <w:r w:rsidR="00504319">
        <w:t xml:space="preserve">Pemakaman </w:t>
      </w:r>
      <w:r w:rsidR="00826AFE">
        <w:t xml:space="preserve">berdasarkan hak akses TPUnya </w:t>
      </w:r>
      <w:r w:rsidR="000A0BA9">
        <w:t>masing-masing</w:t>
      </w:r>
      <w:r w:rsidR="00826AFE">
        <w:t xml:space="preserve">. Berikut adalah source code untuk </w:t>
      </w:r>
      <w:r>
        <w:t xml:space="preserve">Fitur Manajemen </w:t>
      </w:r>
      <w:r w:rsidR="003740F4" w:rsidRPr="003740F4">
        <w:rPr>
          <w:i/>
        </w:rPr>
        <w:t>User</w:t>
      </w:r>
      <w:r w:rsidR="00826AFE">
        <w:t xml:space="preserve"> access</w:t>
      </w:r>
      <w:r w:rsidR="00504319">
        <w:t>.</w:t>
      </w:r>
    </w:p>
    <w:p w14:paraId="2141D2BD" w14:textId="4307DA85" w:rsidR="00C608DF" w:rsidRDefault="00C608DF" w:rsidP="00B357AD">
      <w:pPr>
        <w:pStyle w:val="Caption"/>
        <w:keepNext/>
        <w:ind w:left="720" w:firstLine="720"/>
        <w:jc w:val="center"/>
      </w:pPr>
      <w:bookmarkStart w:id="138" w:name="_Toc531865141"/>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12</w:t>
      </w:r>
      <w:r w:rsidR="0031634D">
        <w:rPr>
          <w:noProof/>
        </w:rPr>
        <w:fldChar w:fldCharType="end"/>
      </w:r>
      <w:r>
        <w:t xml:space="preserve"> Implementasi </w:t>
      </w:r>
      <w:r w:rsidR="00504319">
        <w:t xml:space="preserve">Fitur Manajemen </w:t>
      </w:r>
      <w:r w:rsidR="003740F4" w:rsidRPr="003740F4">
        <w:t>User</w:t>
      </w:r>
      <w:r w:rsidR="00504319">
        <w:t xml:space="preserve"> Access</w:t>
      </w:r>
      <w:bookmarkEnd w:id="138"/>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53E94DD9" w14:textId="77777777" w:rsidTr="009D1D0C">
        <w:tc>
          <w:tcPr>
            <w:tcW w:w="433" w:type="dxa"/>
          </w:tcPr>
          <w:p w14:paraId="753E727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77B9A52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2801C14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6660A13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2415FF2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7AE9F67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7CA0629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2FF3C36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359D14D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6634AF8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0E3EB5D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16D202B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11BF26F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6D4758B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6523C6D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288FF5E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35D989E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758CBE8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3376502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5CEDE5F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2D9C5A5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6241E5F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151FF6F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0652517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1F0B7BF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169EE49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6</w:t>
            </w:r>
          </w:p>
          <w:p w14:paraId="68B3F0A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7</w:t>
            </w:r>
          </w:p>
          <w:p w14:paraId="5A2456A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8</w:t>
            </w:r>
          </w:p>
          <w:p w14:paraId="3F1CA3D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9</w:t>
            </w:r>
          </w:p>
          <w:p w14:paraId="48C6A69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0</w:t>
            </w:r>
          </w:p>
          <w:p w14:paraId="07F25BE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1</w:t>
            </w:r>
          </w:p>
          <w:p w14:paraId="77BD883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2</w:t>
            </w:r>
          </w:p>
          <w:p w14:paraId="3D1F55C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3</w:t>
            </w:r>
          </w:p>
          <w:p w14:paraId="762AD5A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4</w:t>
            </w:r>
          </w:p>
          <w:p w14:paraId="6453A5D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5</w:t>
            </w:r>
          </w:p>
          <w:p w14:paraId="780DDCE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lastRenderedPageBreak/>
              <w:t>36</w:t>
            </w:r>
          </w:p>
          <w:p w14:paraId="46DF914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7</w:t>
            </w:r>
          </w:p>
          <w:p w14:paraId="09D5669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8</w:t>
            </w:r>
          </w:p>
          <w:p w14:paraId="5ACCF31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9</w:t>
            </w:r>
          </w:p>
        </w:tc>
        <w:tc>
          <w:tcPr>
            <w:tcW w:w="7493" w:type="dxa"/>
          </w:tcPr>
          <w:p w14:paraId="0395889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lastRenderedPageBreak/>
              <w:t>function view_role_tpu(){</w:t>
            </w:r>
          </w:p>
          <w:p w14:paraId="1AA642F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_tpu = Role_tpu::all();</w:t>
            </w:r>
          </w:p>
          <w:p w14:paraId="77645226"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eturn response()-&gt;json($role_tpu);</w:t>
            </w:r>
          </w:p>
          <w:p w14:paraId="5EB07A2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334A4DC8"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496CCEB" w14:textId="10B46C53"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function create_role_tpu(</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w:t>
            </w:r>
          </w:p>
          <w:p w14:paraId="6840365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0271F284" w14:textId="1253A6E2"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id_tpu =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id_tpu');</w:t>
            </w:r>
          </w:p>
          <w:p w14:paraId="687160EE" w14:textId="4903E55B"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xml:space="preserve"> =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input('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w:t>
            </w:r>
          </w:p>
          <w:p w14:paraId="60A08665"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950ABCF"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_tpu = new Role_tpu([</w:t>
            </w:r>
          </w:p>
          <w:p w14:paraId="76DBD2E0"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id_tpu' =&gt; $id_tpu,</w:t>
            </w:r>
          </w:p>
          <w:p w14:paraId="6A35E1CB" w14:textId="4B6253BB"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id_</w:t>
            </w:r>
            <w:r w:rsidR="003740F4" w:rsidRPr="003740F4">
              <w:rPr>
                <w:rFonts w:ascii="Courier New" w:eastAsia="Courier New" w:hAnsi="Courier New" w:cs="Courier New"/>
                <w:i/>
                <w:color w:val="000000"/>
                <w:sz w:val="18"/>
                <w:szCs w:val="18"/>
              </w:rPr>
              <w:t>user</w:t>
            </w:r>
            <w:r w:rsidRPr="000C42B3">
              <w:rPr>
                <w:rFonts w:ascii="Courier New" w:eastAsia="Courier New" w:hAnsi="Courier New" w:cs="Courier New"/>
                <w:color w:val="000000"/>
                <w:sz w:val="18"/>
                <w:szCs w:val="18"/>
              </w:rPr>
              <w:t>' =&gt; $id_</w:t>
            </w:r>
            <w:r w:rsidR="003740F4" w:rsidRPr="003740F4">
              <w:rPr>
                <w:rFonts w:ascii="Courier New" w:eastAsia="Courier New" w:hAnsi="Courier New" w:cs="Courier New"/>
                <w:i/>
                <w:color w:val="000000"/>
                <w:sz w:val="18"/>
                <w:szCs w:val="18"/>
              </w:rPr>
              <w:t>user</w:t>
            </w:r>
          </w:p>
          <w:p w14:paraId="302423D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75804CBE"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60CFA1A"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_tpu-&gt;save();</w:t>
            </w:r>
          </w:p>
          <w:p w14:paraId="4AE392A2"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77D2CDE"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roofErr w:type="gramStart"/>
            <w:r w:rsidRPr="000C42B3">
              <w:rPr>
                <w:rFonts w:ascii="Courier New" w:eastAsia="Courier New" w:hAnsi="Courier New" w:cs="Courier New"/>
                <w:color w:val="000000"/>
                <w:sz w:val="18"/>
                <w:szCs w:val="18"/>
              </w:rPr>
              <w:t>return</w:t>
            </w:r>
            <w:proofErr w:type="gramEnd"/>
            <w:r w:rsidRPr="000C42B3">
              <w:rPr>
                <w:rFonts w:ascii="Courier New" w:eastAsia="Courier New" w:hAnsi="Courier New" w:cs="Courier New"/>
                <w:color w:val="000000"/>
                <w:sz w:val="18"/>
                <w:szCs w:val="18"/>
              </w:rPr>
              <w:t xml:space="preserve"> response()-&gt;json(['msg' =&gt; "Hak Akses Berhasil dibuat!"]);</w:t>
            </w:r>
          </w:p>
          <w:p w14:paraId="382EF63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 xml:space="preserve">    }</w:t>
            </w:r>
          </w:p>
          <w:p w14:paraId="7CA8BDAC"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70816EEF" w14:textId="541F2CCB"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function update_role_tpu(</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id_role_tpu)</w:t>
            </w:r>
          </w:p>
          <w:p w14:paraId="3089C5F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307CEB1A"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_tpu = Role_tpu::findOrFail($id_role_tpu);</w:t>
            </w:r>
          </w:p>
          <w:p w14:paraId="435411C5"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0B3A9DCB" w14:textId="4DC37E7C"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_tpu-&gt;update($</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gt;all());</w:t>
            </w:r>
          </w:p>
          <w:p w14:paraId="62C42573"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9DD892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roofErr w:type="gramStart"/>
            <w:r w:rsidRPr="000C42B3">
              <w:rPr>
                <w:rFonts w:ascii="Courier New" w:eastAsia="Courier New" w:hAnsi="Courier New" w:cs="Courier New"/>
                <w:color w:val="000000"/>
                <w:sz w:val="18"/>
                <w:szCs w:val="18"/>
              </w:rPr>
              <w:t>return</w:t>
            </w:r>
            <w:proofErr w:type="gramEnd"/>
            <w:r w:rsidRPr="000C42B3">
              <w:rPr>
                <w:rFonts w:ascii="Courier New" w:eastAsia="Courier New" w:hAnsi="Courier New" w:cs="Courier New"/>
                <w:color w:val="000000"/>
                <w:sz w:val="18"/>
                <w:szCs w:val="18"/>
              </w:rPr>
              <w:t xml:space="preserve"> response()-&gt;json(['msg' =&gt; "Hak Akses Berhasil di update!"]);</w:t>
            </w:r>
          </w:p>
          <w:p w14:paraId="62E3E8AC"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5C61F536"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508F395" w14:textId="681713FF"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function delete_role_tpu(</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0C42B3">
              <w:rPr>
                <w:rFonts w:ascii="Courier New" w:eastAsia="Courier New" w:hAnsi="Courier New" w:cs="Courier New"/>
                <w:color w:val="000000"/>
                <w:sz w:val="18"/>
                <w:szCs w:val="18"/>
              </w:rPr>
              <w:t>, $id_role_tpu)</w:t>
            </w:r>
          </w:p>
          <w:p w14:paraId="3375623D"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p w14:paraId="39468019"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_tpu = Role_tpu::findOrFail($id_role_tpu);</w:t>
            </w:r>
          </w:p>
          <w:p w14:paraId="60AD12ED"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role_tpu-&gt;delete();</w:t>
            </w:r>
          </w:p>
          <w:p w14:paraId="6ABBF1C0"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73642EB" w14:textId="77777777" w:rsidR="00826AFE" w:rsidRPr="000C42B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roofErr w:type="gramStart"/>
            <w:r w:rsidRPr="000C42B3">
              <w:rPr>
                <w:rFonts w:ascii="Courier New" w:eastAsia="Courier New" w:hAnsi="Courier New" w:cs="Courier New"/>
                <w:color w:val="000000"/>
                <w:sz w:val="18"/>
                <w:szCs w:val="18"/>
              </w:rPr>
              <w:t>return</w:t>
            </w:r>
            <w:proofErr w:type="gramEnd"/>
            <w:r w:rsidRPr="000C42B3">
              <w:rPr>
                <w:rFonts w:ascii="Courier New" w:eastAsia="Courier New" w:hAnsi="Courier New" w:cs="Courier New"/>
                <w:color w:val="000000"/>
                <w:sz w:val="18"/>
                <w:szCs w:val="18"/>
              </w:rPr>
              <w:t xml:space="preserve"> response()-&gt;json(['msg' =&gt; "Hak Akses Berhasil dihapus!"]);</w:t>
            </w:r>
          </w:p>
          <w:p w14:paraId="07B207FE"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0C42B3">
              <w:rPr>
                <w:rFonts w:ascii="Courier New" w:eastAsia="Courier New" w:hAnsi="Courier New" w:cs="Courier New"/>
                <w:color w:val="000000"/>
                <w:sz w:val="18"/>
                <w:szCs w:val="18"/>
              </w:rPr>
              <w:t xml:space="preserve">    }</w:t>
            </w:r>
          </w:p>
        </w:tc>
      </w:tr>
    </w:tbl>
    <w:p w14:paraId="385C6EF9" w14:textId="0DD040A7" w:rsidR="00826AFE" w:rsidRDefault="00826AFE" w:rsidP="00826AFE"/>
    <w:p w14:paraId="094D10ED" w14:textId="69D34BDD" w:rsidR="006A11C0" w:rsidRPr="00934894" w:rsidRDefault="00504319" w:rsidP="00951AA9">
      <w:pPr>
        <w:ind w:left="990" w:firstLine="540"/>
        <w:jc w:val="both"/>
      </w:pPr>
      <w:r>
        <w:t xml:space="preserve">Fitur Manajemen </w:t>
      </w:r>
      <w:r w:rsidR="003740F4" w:rsidRPr="003740F4">
        <w:rPr>
          <w:i/>
        </w:rPr>
        <w:t>User</w:t>
      </w:r>
      <w:r>
        <w:t xml:space="preserve"> Access</w:t>
      </w:r>
      <w:r w:rsidR="006A11C0">
        <w:t xml:space="preserve"> </w:t>
      </w:r>
      <w:r>
        <w:t>memiliki beberapa fungsi</w:t>
      </w:r>
      <w:r w:rsidR="001C1F8E">
        <w:t>.</w:t>
      </w:r>
      <w:r>
        <w:t xml:space="preserve"> F</w:t>
      </w:r>
      <w:r w:rsidR="001C1F8E">
        <w:t>ungsi view_role</w:t>
      </w:r>
      <w:r w:rsidR="00772968">
        <w:t xml:space="preserve"> pada baris 1-4</w:t>
      </w:r>
      <w:r w:rsidR="001C1F8E">
        <w:t xml:space="preserve"> </w:t>
      </w:r>
      <w:proofErr w:type="gramStart"/>
      <w:r w:rsidR="001C1F8E">
        <w:t>akan</w:t>
      </w:r>
      <w:proofErr w:type="gramEnd"/>
      <w:r w:rsidR="001C1F8E">
        <w:t xml:space="preserve"> mengembalikan seluruh data pada role untuk menampilkan seluruh datapada role</w:t>
      </w:r>
      <w:r w:rsidR="00772968">
        <w:t xml:space="preserve"> dengan melakukan query pada </w:t>
      </w:r>
      <w:r>
        <w:t>tabel</w:t>
      </w:r>
      <w:r w:rsidR="00772968">
        <w:t xml:space="preserve"> role_tpu</w:t>
      </w:r>
      <w:r w:rsidR="001C1F8E">
        <w:t>.</w:t>
      </w:r>
      <w:r w:rsidR="00B357AD">
        <w:t xml:space="preserve"> F</w:t>
      </w:r>
      <w:r w:rsidR="006A11C0">
        <w:t>ungsi create role</w:t>
      </w:r>
      <w:r w:rsidR="00772968">
        <w:t xml:space="preserve"> pada baris 6-20 digunakan</w:t>
      </w:r>
      <w:r w:rsidR="006A11C0">
        <w:t xml:space="preserve"> untuk membuat role baru berdasarkan id_</w:t>
      </w:r>
      <w:r w:rsidR="003740F4" w:rsidRPr="003740F4">
        <w:rPr>
          <w:i/>
        </w:rPr>
        <w:t>user</w:t>
      </w:r>
      <w:r w:rsidR="006A11C0">
        <w:t xml:space="preserve"> dan id_tpu</w:t>
      </w:r>
      <w:r w:rsidR="00772968">
        <w:t xml:space="preserve"> dengan melakukan query insert pada </w:t>
      </w:r>
      <w:r>
        <w:t>tabel</w:t>
      </w:r>
      <w:r w:rsidR="00772968">
        <w:t xml:space="preserve"> role_tpu</w:t>
      </w:r>
      <w:r w:rsidR="006A11C0">
        <w:t xml:space="preserve">. </w:t>
      </w:r>
      <w:r w:rsidR="00B357AD">
        <w:t>Pada baris 22-30 terdapat f</w:t>
      </w:r>
      <w:r w:rsidR="006A11C0">
        <w:t>ungsi update role</w:t>
      </w:r>
      <w:r w:rsidR="00070911">
        <w:t xml:space="preserve"> yang</w:t>
      </w:r>
      <w:r w:rsidR="006A11C0">
        <w:t xml:space="preserve"> </w:t>
      </w:r>
      <w:proofErr w:type="gramStart"/>
      <w:r w:rsidR="006A11C0">
        <w:t>akan</w:t>
      </w:r>
      <w:proofErr w:type="gramEnd"/>
      <w:r w:rsidR="006A11C0">
        <w:t xml:space="preserve"> </w:t>
      </w:r>
      <w:r w:rsidR="000A0BA9">
        <w:t>menyunting</w:t>
      </w:r>
      <w:r w:rsidR="006A11C0">
        <w:t xml:space="preserve"> data role berdasarkan id_role</w:t>
      </w:r>
      <w:r w:rsidR="00B357AD">
        <w:t>. Penyuntingan</w:t>
      </w:r>
      <w:r w:rsidR="006F2D61">
        <w:t xml:space="preserve"> dilakukan dengan melakukan query update pada tabel role_tpu</w:t>
      </w:r>
      <w:r w:rsidR="006A11C0">
        <w:t xml:space="preserve">. </w:t>
      </w:r>
      <w:r w:rsidR="006F2D61">
        <w:t xml:space="preserve">Pada baris 32-39 </w:t>
      </w:r>
      <w:r w:rsidR="006A11C0">
        <w:t xml:space="preserve">Delete role </w:t>
      </w:r>
      <w:proofErr w:type="gramStart"/>
      <w:r w:rsidR="006A11C0">
        <w:t>akan</w:t>
      </w:r>
      <w:proofErr w:type="gramEnd"/>
      <w:r w:rsidR="006A11C0">
        <w:t xml:space="preserve"> </w:t>
      </w:r>
      <w:r w:rsidR="00B357AD">
        <w:t>menghapus</w:t>
      </w:r>
      <w:r w:rsidR="006A11C0">
        <w:t xml:space="preserve"> data berdasarkan id rolenya</w:t>
      </w:r>
      <w:r w:rsidR="00070911">
        <w:t>.</w:t>
      </w:r>
      <w:r w:rsidR="006F2D61">
        <w:t xml:space="preserve"> </w:t>
      </w:r>
    </w:p>
    <w:p w14:paraId="4D1A2AEF" w14:textId="6FD612E8" w:rsidR="00826AFE" w:rsidRDefault="00826AFE" w:rsidP="00826AFE">
      <w:pPr>
        <w:pStyle w:val="Heading3"/>
        <w:ind w:left="1260" w:hanging="720"/>
        <w:rPr>
          <w:sz w:val="26"/>
          <w:szCs w:val="26"/>
        </w:rPr>
      </w:pPr>
      <w:bookmarkStart w:id="139" w:name="_Toc531864974"/>
      <w:r>
        <w:rPr>
          <w:sz w:val="26"/>
          <w:szCs w:val="26"/>
        </w:rPr>
        <w:t xml:space="preserve">Implementasi </w:t>
      </w:r>
      <w:r w:rsidR="00B357AD">
        <w:rPr>
          <w:sz w:val="26"/>
          <w:szCs w:val="26"/>
        </w:rPr>
        <w:t>Fitur Manajemen Kecamatan Access</w:t>
      </w:r>
      <w:bookmarkEnd w:id="139"/>
    </w:p>
    <w:p w14:paraId="7FEE02EA" w14:textId="58861089" w:rsidR="00826AFE" w:rsidRPr="00C608DF" w:rsidRDefault="00B357AD" w:rsidP="00C608DF">
      <w:pPr>
        <w:ind w:left="900" w:firstLine="540"/>
        <w:jc w:val="both"/>
      </w:pPr>
      <w:r>
        <w:t xml:space="preserve">Fitur manajemen kecamatan </w:t>
      </w:r>
      <w:proofErr w:type="gramStart"/>
      <w:r>
        <w:t>access</w:t>
      </w:r>
      <w:r w:rsidR="00826AFE">
        <w:t xml:space="preserve">  akan</w:t>
      </w:r>
      <w:proofErr w:type="gramEnd"/>
      <w:r w:rsidR="00826AFE">
        <w:t xml:space="preserve"> berisi fungsi </w:t>
      </w:r>
      <w:r w:rsidR="000A0BA9" w:rsidRPr="000A0BA9">
        <w:rPr>
          <w:i/>
        </w:rPr>
        <w:t>create, read, update, delete</w:t>
      </w:r>
      <w:r w:rsidR="00826AFE">
        <w:rPr>
          <w:i/>
        </w:rPr>
        <w:t xml:space="preserve"> </w:t>
      </w:r>
      <w:r w:rsidR="00826AFE">
        <w:t xml:space="preserve">data role kecamatan. </w:t>
      </w:r>
      <w:r w:rsidR="001C6A9E">
        <w:t xml:space="preserve">Fitur </w:t>
      </w:r>
      <w:proofErr w:type="gramStart"/>
      <w:r w:rsidR="001C6A9E">
        <w:t>akan</w:t>
      </w:r>
      <w:proofErr w:type="gramEnd"/>
      <w:r w:rsidR="001C6A9E">
        <w:t xml:space="preserve"> melakukan query</w:t>
      </w:r>
      <w:r w:rsidR="00826AFE">
        <w:t xml:space="preserve"> ke database </w:t>
      </w:r>
      <w:r w:rsidR="001C6A9E">
        <w:t>MySQL</w:t>
      </w:r>
      <w:r w:rsidR="00826AFE">
        <w:t xml:space="preserve"> dan </w:t>
      </w:r>
      <w:r w:rsidR="00504319">
        <w:t>melayani</w:t>
      </w:r>
      <w:r w:rsidR="00826AFE">
        <w:t xml:space="preserve"> hak akses </w:t>
      </w:r>
      <w:r w:rsidR="003740F4" w:rsidRPr="003740F4">
        <w:rPr>
          <w:i/>
        </w:rPr>
        <w:t>user</w:t>
      </w:r>
      <w:r w:rsidR="00826AFE">
        <w:t xml:space="preserve"> yang memiliki role sebag</w:t>
      </w:r>
      <w:r>
        <w:t>ai admin Kecamatan atau kepala k</w:t>
      </w:r>
      <w:r w:rsidR="00826AFE">
        <w:t xml:space="preserve">ecamatan berdasarkan hak akses kecamatannya nya </w:t>
      </w:r>
      <w:r w:rsidR="000A0BA9">
        <w:t>masing-masing</w:t>
      </w:r>
      <w:r w:rsidR="00826AFE">
        <w:t xml:space="preserve">. Berikut adalah source code untuk </w:t>
      </w:r>
      <w:r>
        <w:t>Fitur manajemen kecamatan access</w:t>
      </w:r>
      <w:r w:rsidR="00951AA9">
        <w:t>.</w:t>
      </w:r>
    </w:p>
    <w:p w14:paraId="68F2C105" w14:textId="41012A10" w:rsidR="00C608DF" w:rsidRDefault="00C608DF" w:rsidP="00B357AD">
      <w:pPr>
        <w:pStyle w:val="Caption"/>
        <w:keepNext/>
        <w:ind w:left="720" w:firstLine="720"/>
        <w:jc w:val="center"/>
      </w:pPr>
      <w:bookmarkStart w:id="140" w:name="_Toc531865142"/>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13</w:t>
      </w:r>
      <w:r w:rsidR="0031634D">
        <w:rPr>
          <w:noProof/>
        </w:rPr>
        <w:fldChar w:fldCharType="end"/>
      </w:r>
      <w:r>
        <w:t xml:space="preserve"> Implementasi </w:t>
      </w:r>
      <w:r w:rsidR="00B357AD">
        <w:t>Fitur Manajemen Kecamatan Access</w:t>
      </w:r>
      <w:bookmarkEnd w:id="140"/>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7DBC4588" w14:textId="77777777" w:rsidTr="009D1D0C">
        <w:tc>
          <w:tcPr>
            <w:tcW w:w="433" w:type="dxa"/>
          </w:tcPr>
          <w:p w14:paraId="43E3B9F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1261970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44EB31F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0DE8D5C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385F0A1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3112EE6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3E51657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53ADB9C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4ABDE32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71C1699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23FDFA0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616D2BA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34310C2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58ABDD2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545008B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1D6B55B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39C4CD7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4E0A07B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71D7FDD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0632A1B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5F7387C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6E2CDF5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4A81FF9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78368FE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603C7C0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0B6EAEA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6</w:t>
            </w:r>
          </w:p>
          <w:p w14:paraId="302EE02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lastRenderedPageBreak/>
              <w:t>27</w:t>
            </w:r>
          </w:p>
          <w:p w14:paraId="115B48A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8</w:t>
            </w:r>
          </w:p>
          <w:p w14:paraId="75FF503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9</w:t>
            </w:r>
          </w:p>
        </w:tc>
        <w:tc>
          <w:tcPr>
            <w:tcW w:w="7493" w:type="dxa"/>
          </w:tcPr>
          <w:p w14:paraId="5EB51922" w14:textId="2864FFCF"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function create_role_kecamatan(</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w:t>
            </w:r>
          </w:p>
          <w:p w14:paraId="64920E6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w:t>
            </w:r>
          </w:p>
          <w:p w14:paraId="523EA80E" w14:textId="0182DB08"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id_tpu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id_tpu');</w:t>
            </w:r>
          </w:p>
          <w:p w14:paraId="48C214DA" w14:textId="006C2C05"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id_</w:t>
            </w:r>
            <w:r w:rsidR="003740F4" w:rsidRPr="003740F4">
              <w:rPr>
                <w:rFonts w:ascii="Courier New" w:eastAsia="Courier New" w:hAnsi="Courier New" w:cs="Courier New"/>
                <w:i/>
                <w:color w:val="000000"/>
                <w:sz w:val="18"/>
                <w:szCs w:val="18"/>
              </w:rPr>
              <w:t>user</w:t>
            </w:r>
            <w:r w:rsidRPr="00AF672A">
              <w:rPr>
                <w:rFonts w:ascii="Courier New" w:eastAsia="Courier New" w:hAnsi="Courier New" w:cs="Courier New"/>
                <w:color w:val="000000"/>
                <w:sz w:val="18"/>
                <w:szCs w:val="18"/>
              </w:rPr>
              <w:t xml:space="preserve">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id_</w:t>
            </w:r>
            <w:r w:rsidR="003740F4" w:rsidRPr="003740F4">
              <w:rPr>
                <w:rFonts w:ascii="Courier New" w:eastAsia="Courier New" w:hAnsi="Courier New" w:cs="Courier New"/>
                <w:i/>
                <w:color w:val="000000"/>
                <w:sz w:val="18"/>
                <w:szCs w:val="18"/>
              </w:rPr>
              <w:t>user</w:t>
            </w:r>
            <w:r w:rsidRPr="00AF672A">
              <w:rPr>
                <w:rFonts w:ascii="Courier New" w:eastAsia="Courier New" w:hAnsi="Courier New" w:cs="Courier New"/>
                <w:color w:val="000000"/>
                <w:sz w:val="18"/>
                <w:szCs w:val="18"/>
              </w:rPr>
              <w:t>');</w:t>
            </w:r>
          </w:p>
          <w:p w14:paraId="58A6BB0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F61A821" w14:textId="01F07BF0"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role = Role_kecamatan::create($</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all());</w:t>
            </w:r>
          </w:p>
          <w:p w14:paraId="307BB06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42A9AD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w:t>
            </w:r>
            <w:proofErr w:type="gramStart"/>
            <w:r w:rsidRPr="00AF672A">
              <w:rPr>
                <w:rFonts w:ascii="Courier New" w:eastAsia="Courier New" w:hAnsi="Courier New" w:cs="Courier New"/>
                <w:color w:val="000000"/>
                <w:sz w:val="18"/>
                <w:szCs w:val="18"/>
              </w:rPr>
              <w:t>return</w:t>
            </w:r>
            <w:proofErr w:type="gramEnd"/>
            <w:r w:rsidRPr="00AF672A">
              <w:rPr>
                <w:rFonts w:ascii="Courier New" w:eastAsia="Courier New" w:hAnsi="Courier New" w:cs="Courier New"/>
                <w:color w:val="000000"/>
                <w:sz w:val="18"/>
                <w:szCs w:val="18"/>
              </w:rPr>
              <w:t xml:space="preserve"> response()-&gt;json(['msg' =&gt; "Hak Akses Berhasil dibuat!"]);</w:t>
            </w:r>
          </w:p>
          <w:p w14:paraId="4183BC0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w:t>
            </w:r>
          </w:p>
          <w:p w14:paraId="75D1CED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CF89D3F" w14:textId="2A517095"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function update_role_kecamatan(</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id_role)</w:t>
            </w:r>
          </w:p>
          <w:p w14:paraId="38B521A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w:t>
            </w:r>
          </w:p>
          <w:p w14:paraId="17D9AEA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role = Role_kecamatan::findOrFail($id_role);</w:t>
            </w:r>
          </w:p>
          <w:p w14:paraId="150D4CF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w:t>
            </w:r>
          </w:p>
          <w:p w14:paraId="3A4DE6C9" w14:textId="1711464C"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role-&gt;update($</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all());</w:t>
            </w:r>
          </w:p>
          <w:p w14:paraId="599B850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E4C7AB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w:t>
            </w:r>
            <w:proofErr w:type="gramStart"/>
            <w:r w:rsidRPr="00AF672A">
              <w:rPr>
                <w:rFonts w:ascii="Courier New" w:eastAsia="Courier New" w:hAnsi="Courier New" w:cs="Courier New"/>
                <w:color w:val="000000"/>
                <w:sz w:val="18"/>
                <w:szCs w:val="18"/>
              </w:rPr>
              <w:t>return</w:t>
            </w:r>
            <w:proofErr w:type="gramEnd"/>
            <w:r w:rsidRPr="00AF672A">
              <w:rPr>
                <w:rFonts w:ascii="Courier New" w:eastAsia="Courier New" w:hAnsi="Courier New" w:cs="Courier New"/>
                <w:color w:val="000000"/>
                <w:sz w:val="18"/>
                <w:szCs w:val="18"/>
              </w:rPr>
              <w:t xml:space="preserve"> response()-&gt;json(['msg' =&gt; "Hak Akses Berhasil di update!"]);</w:t>
            </w:r>
          </w:p>
          <w:p w14:paraId="170BEE3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w:t>
            </w:r>
          </w:p>
          <w:p w14:paraId="3FBF390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5FBBB74" w14:textId="3F10BC25"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function delete_role_kecamatan(</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id_role)</w:t>
            </w:r>
          </w:p>
          <w:p w14:paraId="455318E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w:t>
            </w:r>
          </w:p>
          <w:p w14:paraId="1FEFF00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role = Role_kecamatan::findOrFail($id_role);</w:t>
            </w:r>
          </w:p>
          <w:p w14:paraId="52D7EB4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role -&gt;delete();</w:t>
            </w:r>
          </w:p>
          <w:p w14:paraId="406AA9A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6FAA2B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 xml:space="preserve">        </w:t>
            </w:r>
            <w:proofErr w:type="gramStart"/>
            <w:r w:rsidRPr="00AF672A">
              <w:rPr>
                <w:rFonts w:ascii="Courier New" w:eastAsia="Courier New" w:hAnsi="Courier New" w:cs="Courier New"/>
                <w:color w:val="000000"/>
                <w:sz w:val="18"/>
                <w:szCs w:val="18"/>
              </w:rPr>
              <w:t>return</w:t>
            </w:r>
            <w:proofErr w:type="gramEnd"/>
            <w:r w:rsidRPr="00AF672A">
              <w:rPr>
                <w:rFonts w:ascii="Courier New" w:eastAsia="Courier New" w:hAnsi="Courier New" w:cs="Courier New"/>
                <w:color w:val="000000"/>
                <w:sz w:val="18"/>
                <w:szCs w:val="18"/>
              </w:rPr>
              <w:t xml:space="preserve"> response()-&gt;json(['msg' =&gt; "Hak Akses Berhasil dihapus!"]);</w:t>
            </w:r>
          </w:p>
          <w:p w14:paraId="684016EC"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w:t>
            </w:r>
          </w:p>
        </w:tc>
      </w:tr>
    </w:tbl>
    <w:p w14:paraId="5D144844" w14:textId="4E871878" w:rsidR="00C7328C" w:rsidRDefault="00C7328C" w:rsidP="00826AFE"/>
    <w:p w14:paraId="649BA1F1" w14:textId="741E1A6A" w:rsidR="00C7328C" w:rsidRPr="00951AA9" w:rsidRDefault="00951AA9" w:rsidP="00951AA9">
      <w:pPr>
        <w:ind w:left="990" w:firstLine="540"/>
        <w:jc w:val="both"/>
      </w:pPr>
      <w:r>
        <w:t>Fitur Manajemen Kecamatan Access</w:t>
      </w:r>
      <w:r w:rsidR="00C7328C">
        <w:t xml:space="preserve"> </w:t>
      </w:r>
      <w:r>
        <w:t>memiliki beberapa fungsi. P</w:t>
      </w:r>
      <w:r w:rsidR="00A55E7E">
        <w:t>ada baris 1-10 terdapat</w:t>
      </w:r>
      <w:r w:rsidR="005E3FD3">
        <w:t xml:space="preserve"> fungsi create role untuk membuat role b</w:t>
      </w:r>
      <w:r w:rsidR="006A11C0">
        <w:t>aru berdasarkan id_</w:t>
      </w:r>
      <w:r w:rsidR="003740F4" w:rsidRPr="003740F4">
        <w:rPr>
          <w:i/>
        </w:rPr>
        <w:t>user</w:t>
      </w:r>
      <w:r w:rsidR="006A11C0">
        <w:t xml:space="preserve"> dan id_kecamatan</w:t>
      </w:r>
      <w:r w:rsidR="00A55E7E">
        <w:t xml:space="preserve"> dengan query insert</w:t>
      </w:r>
      <w:r w:rsidR="005E3FD3">
        <w:t>.</w:t>
      </w:r>
      <w:r>
        <w:t xml:space="preserve"> Pada baris 12-20 </w:t>
      </w:r>
      <w:r w:rsidR="00A55E7E">
        <w:t>te</w:t>
      </w:r>
      <w:r>
        <w:t>r</w:t>
      </w:r>
      <w:r w:rsidR="00A55E7E">
        <w:t>dapat</w:t>
      </w:r>
      <w:r>
        <w:t xml:space="preserve"> f</w:t>
      </w:r>
      <w:r w:rsidR="005E3FD3">
        <w:t xml:space="preserve">ungsi update role </w:t>
      </w:r>
      <w:proofErr w:type="gramStart"/>
      <w:r w:rsidR="005E3FD3">
        <w:t>akan</w:t>
      </w:r>
      <w:proofErr w:type="gramEnd"/>
      <w:r w:rsidR="005E3FD3">
        <w:t xml:space="preserve"> </w:t>
      </w:r>
      <w:r w:rsidR="000A0BA9">
        <w:t>menyunting</w:t>
      </w:r>
      <w:r w:rsidR="005E3FD3">
        <w:t xml:space="preserve"> data role berdasarkan id_role</w:t>
      </w:r>
      <w:r w:rsidR="00A55E7E">
        <w:t xml:space="preserve"> dengan query update pada tabel</w:t>
      </w:r>
      <w:r w:rsidR="005E3FD3">
        <w:t>.</w:t>
      </w:r>
      <w:r>
        <w:t xml:space="preserve"> P</w:t>
      </w:r>
      <w:r w:rsidR="00A55E7E">
        <w:t>ada baris 22-29</w:t>
      </w:r>
      <w:r w:rsidR="005E3FD3">
        <w:t xml:space="preserve"> Delete role </w:t>
      </w:r>
      <w:proofErr w:type="gramStart"/>
      <w:r w:rsidR="005E3FD3">
        <w:t>akan</w:t>
      </w:r>
      <w:proofErr w:type="gramEnd"/>
      <w:r w:rsidR="005E3FD3">
        <w:t xml:space="preserve"> </w:t>
      </w:r>
      <w:r w:rsidR="00B357AD">
        <w:t>menghapus</w:t>
      </w:r>
      <w:r w:rsidR="00463D1A">
        <w:t xml:space="preserve"> data berdasarkan id rolenya</w:t>
      </w:r>
      <w:r w:rsidR="00B71672">
        <w:t xml:space="preserve"> dengan query delete pada </w:t>
      </w:r>
      <w:r>
        <w:t>tabel.</w:t>
      </w:r>
    </w:p>
    <w:p w14:paraId="1A6B3F15" w14:textId="7A5CCC02" w:rsidR="00826AFE" w:rsidRDefault="00826AFE" w:rsidP="00826AFE">
      <w:pPr>
        <w:pStyle w:val="Heading3"/>
        <w:ind w:left="1260" w:hanging="720"/>
        <w:rPr>
          <w:sz w:val="26"/>
          <w:szCs w:val="26"/>
        </w:rPr>
      </w:pPr>
      <w:bookmarkStart w:id="141" w:name="_Toc531864975"/>
      <w:r>
        <w:rPr>
          <w:sz w:val="26"/>
          <w:szCs w:val="26"/>
        </w:rPr>
        <w:t xml:space="preserve">Implementasi </w:t>
      </w:r>
      <w:r w:rsidR="00951AA9">
        <w:rPr>
          <w:sz w:val="26"/>
          <w:szCs w:val="26"/>
        </w:rPr>
        <w:t>FItur Registrasi Perijinan</w:t>
      </w:r>
      <w:bookmarkEnd w:id="141"/>
    </w:p>
    <w:p w14:paraId="1F5FBA89" w14:textId="2925CA4B" w:rsidR="00826AFE" w:rsidRPr="00C608DF" w:rsidRDefault="00951AA9" w:rsidP="00C608DF">
      <w:pPr>
        <w:ind w:left="900" w:firstLine="540"/>
        <w:jc w:val="both"/>
      </w:pPr>
      <w:r>
        <w:t>FItur Registrasi Perijinan</w:t>
      </w:r>
      <w:r w:rsidR="00826AFE">
        <w:t xml:space="preserve"> akan berisi fungsi </w:t>
      </w:r>
      <w:r w:rsidR="000A0BA9" w:rsidRPr="000A0BA9">
        <w:rPr>
          <w:i/>
        </w:rPr>
        <w:t xml:space="preserve">create, read, update, </w:t>
      </w:r>
      <w:proofErr w:type="gramStart"/>
      <w:r w:rsidR="000A0BA9" w:rsidRPr="000A0BA9">
        <w:rPr>
          <w:i/>
        </w:rPr>
        <w:t>delete</w:t>
      </w:r>
      <w:r w:rsidR="00826AFE">
        <w:rPr>
          <w:i/>
        </w:rPr>
        <w:t xml:space="preserve"> </w:t>
      </w:r>
      <w:r w:rsidR="00C608DF">
        <w:t xml:space="preserve"> data</w:t>
      </w:r>
      <w:proofErr w:type="gramEnd"/>
      <w:r w:rsidR="00C608DF">
        <w:t xml:space="preserve"> Dokumen.</w:t>
      </w:r>
      <w:r w:rsidR="00826AFE">
        <w:t xml:space="preserve"> </w:t>
      </w:r>
      <w:r w:rsidR="001C6A9E">
        <w:t xml:space="preserve">Fitur </w:t>
      </w:r>
      <w:proofErr w:type="gramStart"/>
      <w:r w:rsidR="001C6A9E">
        <w:t>akan</w:t>
      </w:r>
      <w:proofErr w:type="gramEnd"/>
      <w:r w:rsidR="001C6A9E">
        <w:t xml:space="preserve"> melakukan query</w:t>
      </w:r>
      <w:r w:rsidR="00826AFE">
        <w:t xml:space="preserve"> ke database </w:t>
      </w:r>
      <w:r w:rsidR="001C6A9E">
        <w:t>MySQL</w:t>
      </w:r>
      <w:r w:rsidR="00826AFE">
        <w:t xml:space="preserve"> dan </w:t>
      </w:r>
      <w:r w:rsidR="00504319">
        <w:t>melayani</w:t>
      </w:r>
      <w:r w:rsidR="00826AFE">
        <w:t xml:space="preserve"> bagaimana dan dimana </w:t>
      </w:r>
      <w:r w:rsidR="00FA12F9" w:rsidRPr="00FA12F9">
        <w:rPr>
          <w:i/>
        </w:rPr>
        <w:t>resource</w:t>
      </w:r>
      <w:r w:rsidR="00826AFE">
        <w:t xml:space="preserve"> file yang di upload disimpan. </w:t>
      </w:r>
      <w:r w:rsidR="009A309E">
        <w:t>Registrasi perizinan memiliki fungsi upload yang digunakan untuk upload file registrasi perizinan dan penambahan data baru untuk entri database dokumen.</w:t>
      </w:r>
      <w:r>
        <w:t xml:space="preserve"> </w:t>
      </w:r>
      <w:r w:rsidR="00826AFE">
        <w:t xml:space="preserve">Berikut adalah source code untuk </w:t>
      </w:r>
      <w:r>
        <w:t>Fitur Registrasi Perijinan</w:t>
      </w:r>
      <w:r w:rsidR="00C608DF">
        <w:t>.</w:t>
      </w:r>
    </w:p>
    <w:p w14:paraId="3683CC32" w14:textId="37F8081C" w:rsidR="00C608DF" w:rsidRDefault="00C608DF" w:rsidP="001A4562">
      <w:pPr>
        <w:pStyle w:val="Caption"/>
        <w:keepNext/>
        <w:ind w:left="720" w:firstLine="720"/>
        <w:jc w:val="center"/>
      </w:pPr>
      <w:bookmarkStart w:id="142" w:name="_Toc531865143"/>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14</w:t>
      </w:r>
      <w:r w:rsidR="0031634D">
        <w:rPr>
          <w:noProof/>
        </w:rPr>
        <w:fldChar w:fldCharType="end"/>
      </w:r>
      <w:r>
        <w:t xml:space="preserve"> Implementasi </w:t>
      </w:r>
      <w:r w:rsidR="00951AA9">
        <w:t>FItur Registrasi Perijinan</w:t>
      </w:r>
      <w:bookmarkEnd w:id="142"/>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59A08852" w14:textId="77777777" w:rsidTr="009D1D0C">
        <w:tc>
          <w:tcPr>
            <w:tcW w:w="433" w:type="dxa"/>
          </w:tcPr>
          <w:p w14:paraId="793D7D5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46FF6BD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4FDA131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7C1A50D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189BFD8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335A118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215EB6E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499B1CA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5EA7D62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67CEECE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086270B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438B1BC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4AB5B8C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387F4E9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06F6C09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43470A2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175CE42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61A9037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2BF76DB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4E37B0E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498AA86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676BFF8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353735D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2219316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3B88198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6F4807D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w:t>
            </w:r>
          </w:p>
          <w:p w14:paraId="39628F7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w:t>
            </w:r>
          </w:p>
          <w:p w14:paraId="15277EF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w:t>
            </w:r>
          </w:p>
          <w:p w14:paraId="273E60F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w:t>
            </w:r>
          </w:p>
          <w:p w14:paraId="1F1A7CA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w:t>
            </w:r>
          </w:p>
          <w:p w14:paraId="562E0BB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lastRenderedPageBreak/>
              <w:t>31</w:t>
            </w:r>
          </w:p>
          <w:p w14:paraId="3F83F93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w:t>
            </w:r>
          </w:p>
          <w:p w14:paraId="44FBAFD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w:t>
            </w:r>
          </w:p>
          <w:p w14:paraId="0696435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w:t>
            </w:r>
          </w:p>
          <w:p w14:paraId="4DA2583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w:t>
            </w:r>
          </w:p>
          <w:p w14:paraId="681E25B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w:t>
            </w:r>
          </w:p>
          <w:p w14:paraId="679AD0F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w:t>
            </w:r>
          </w:p>
          <w:p w14:paraId="394FD05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w:t>
            </w:r>
          </w:p>
          <w:p w14:paraId="45F7E14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w:t>
            </w:r>
          </w:p>
          <w:p w14:paraId="51898A6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w:t>
            </w:r>
          </w:p>
          <w:p w14:paraId="248F5AB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1</w:t>
            </w:r>
          </w:p>
          <w:p w14:paraId="2A97513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2</w:t>
            </w:r>
          </w:p>
          <w:p w14:paraId="0A1413D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3</w:t>
            </w:r>
          </w:p>
          <w:p w14:paraId="3F4AA71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4</w:t>
            </w:r>
          </w:p>
          <w:p w14:paraId="2DF8810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5</w:t>
            </w:r>
          </w:p>
          <w:p w14:paraId="317AF6C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6</w:t>
            </w:r>
          </w:p>
          <w:p w14:paraId="555A3F8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7</w:t>
            </w:r>
          </w:p>
          <w:p w14:paraId="02450FD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8</w:t>
            </w:r>
          </w:p>
          <w:p w14:paraId="2E7C879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9</w:t>
            </w:r>
          </w:p>
          <w:p w14:paraId="7A6B5ED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0</w:t>
            </w:r>
          </w:p>
          <w:p w14:paraId="04222F8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1</w:t>
            </w:r>
          </w:p>
          <w:p w14:paraId="2E871F2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2</w:t>
            </w:r>
          </w:p>
          <w:p w14:paraId="10C2B00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3</w:t>
            </w:r>
          </w:p>
          <w:p w14:paraId="17E6B68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4</w:t>
            </w:r>
          </w:p>
          <w:p w14:paraId="08F4702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5</w:t>
            </w:r>
          </w:p>
          <w:p w14:paraId="247F09E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6</w:t>
            </w:r>
          </w:p>
          <w:p w14:paraId="38AB507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7</w:t>
            </w:r>
          </w:p>
          <w:p w14:paraId="1F3B8B0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8</w:t>
            </w:r>
          </w:p>
          <w:p w14:paraId="4A51473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9</w:t>
            </w:r>
          </w:p>
          <w:p w14:paraId="2B24C66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0</w:t>
            </w:r>
          </w:p>
          <w:p w14:paraId="3CDBCEE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1</w:t>
            </w:r>
          </w:p>
          <w:p w14:paraId="579C84C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2</w:t>
            </w:r>
          </w:p>
          <w:p w14:paraId="2A9F780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3</w:t>
            </w:r>
          </w:p>
          <w:p w14:paraId="42CB757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4</w:t>
            </w:r>
          </w:p>
          <w:p w14:paraId="1265109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5</w:t>
            </w:r>
          </w:p>
          <w:p w14:paraId="4A39846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6</w:t>
            </w:r>
          </w:p>
          <w:p w14:paraId="1B9A768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7</w:t>
            </w:r>
          </w:p>
          <w:p w14:paraId="0FC221F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8</w:t>
            </w:r>
          </w:p>
          <w:p w14:paraId="259CC88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9</w:t>
            </w:r>
          </w:p>
          <w:p w14:paraId="0AC6DDA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0</w:t>
            </w:r>
          </w:p>
          <w:p w14:paraId="0A32495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1</w:t>
            </w:r>
          </w:p>
        </w:tc>
        <w:tc>
          <w:tcPr>
            <w:tcW w:w="7493" w:type="dxa"/>
          </w:tcPr>
          <w:p w14:paraId="4634DAEF" w14:textId="6AF1F114"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function upload(</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w:t>
            </w:r>
          </w:p>
          <w:p w14:paraId="74BFE979" w14:textId="3480B6CB"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ktp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file('file_ktp');</w:t>
            </w:r>
          </w:p>
          <w:p w14:paraId="016CC152" w14:textId="6BBD8EBF"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kk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file('file_kk');</w:t>
            </w:r>
          </w:p>
          <w:p w14:paraId="44410BBB" w14:textId="1DDDC933"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sk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file('file_sk');</w:t>
            </w:r>
          </w:p>
          <w:p w14:paraId="0E6BCD78" w14:textId="214D3B6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sk_lama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file('file_sk_lama');</w:t>
            </w:r>
          </w:p>
          <w:p w14:paraId="58B62CF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FE6E3CE" w14:textId="54D5FFA0"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surat_izin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file('file_surat_izin');</w:t>
            </w:r>
          </w:p>
          <w:p w14:paraId="37BE2FE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progress= 'Menunggu Persetujuan Kepala UPT';</w:t>
            </w:r>
          </w:p>
          <w:p w14:paraId="1640712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dokumen= 'Dokumen Kurang';</w:t>
            </w:r>
          </w:p>
          <w:p w14:paraId="4140F26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status1 = false; $status2 = false; $status3 = false; $status4 = false;</w:t>
            </w:r>
          </w:p>
          <w:p w14:paraId="739F429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FCA5C0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p>
          <w:p w14:paraId="5139ED0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647405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if(!empty($ktp)) {</w:t>
            </w:r>
          </w:p>
          <w:p w14:paraId="667C542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status1= true;</w:t>
            </w:r>
          </w:p>
          <w:p w14:paraId="4AB50A0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w:t>
            </w:r>
          </w:p>
          <w:p w14:paraId="1E4E685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if(!empty($kk)) {</w:t>
            </w:r>
          </w:p>
          <w:p w14:paraId="4104A0A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status2 = true;</w:t>
            </w:r>
          </w:p>
          <w:p w14:paraId="6992F29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w:t>
            </w:r>
          </w:p>
          <w:p w14:paraId="45725EB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if(!empty($surat_izin)) {</w:t>
            </w:r>
          </w:p>
          <w:p w14:paraId="4FA902C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status3 = true;</w:t>
            </w:r>
          </w:p>
          <w:p w14:paraId="21DC53C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w:t>
            </w:r>
          </w:p>
          <w:p w14:paraId="1C86B7B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if(!empty($sk)) {</w:t>
            </w:r>
          </w:p>
          <w:p w14:paraId="7742805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status4 = true;</w:t>
            </w:r>
          </w:p>
          <w:p w14:paraId="4D43089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w:t>
            </w:r>
          </w:p>
          <w:p w14:paraId="1FAD412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if($status1 &amp;&amp; $status2 &amp;&amp; $status3 &amp;&amp; $status3){</w:t>
            </w:r>
          </w:p>
          <w:p w14:paraId="54A8524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path_ktp = $ktp-&gt;store('public/files');</w:t>
            </w:r>
          </w:p>
          <w:p w14:paraId="5869259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path_kk = $kk-&gt;store('public/files');</w:t>
            </w:r>
          </w:p>
          <w:p w14:paraId="54D4DE3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path_surat_izin = $surat_izin-&gt;store('public/files');</w:t>
            </w:r>
          </w:p>
          <w:p w14:paraId="055E9AB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path_sk = $surat_izin-&gt;store('public/files');</w:t>
            </w:r>
          </w:p>
          <w:p w14:paraId="1961F5B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path_sk_lama;</w:t>
            </w:r>
          </w:p>
          <w:p w14:paraId="5E1C066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p>
          <w:p w14:paraId="742F967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if(!empty($sk_lama)){</w:t>
            </w:r>
          </w:p>
          <w:p w14:paraId="60ABE0F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path_sk_lama = $surat_izin-&gt;store('public/files');</w:t>
            </w:r>
          </w:p>
          <w:p w14:paraId="3CE160A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else{</w:t>
            </w:r>
          </w:p>
          <w:p w14:paraId="2D46D8F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path_sk_lama="Kosong";</w:t>
            </w:r>
          </w:p>
          <w:p w14:paraId="11FE48D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ab/>
            </w:r>
            <w:r>
              <w:rPr>
                <w:rFonts w:ascii="Courier New" w:eastAsia="Courier New" w:hAnsi="Courier New" w:cs="Courier New"/>
                <w:color w:val="000000"/>
                <w:sz w:val="18"/>
                <w:szCs w:val="18"/>
              </w:rPr>
              <w:tab/>
            </w:r>
            <w:r>
              <w:rPr>
                <w:rFonts w:ascii="Courier New" w:eastAsia="Courier New" w:hAnsi="Courier New" w:cs="Courier New"/>
                <w:color w:val="000000"/>
                <w:sz w:val="18"/>
                <w:szCs w:val="18"/>
              </w:rPr>
              <w:tab/>
              <w:t>}</w:t>
            </w:r>
          </w:p>
          <w:p w14:paraId="633CE9B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2DE351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Dokumen::create(array(</w:t>
            </w:r>
          </w:p>
          <w:p w14:paraId="11A7B4F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p>
          <w:p w14:paraId="69D6E429" w14:textId="48B6D8B4"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nama_almarhum' =&gt;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nama_almarhum'),</w:t>
            </w:r>
          </w:p>
          <w:p w14:paraId="73FBF712" w14:textId="2128AE1D"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nama_pewaris' =&gt;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nama_pewaris'),</w:t>
            </w:r>
          </w:p>
          <w:p w14:paraId="2442693F" w14:textId="5DB4C482"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email' =&gt;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email'),</w:t>
            </w:r>
          </w:p>
          <w:p w14:paraId="22CC6B88" w14:textId="071976D3"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pekerjaan_ahli_waris' =&gt;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pekerjaan_ahli_waris'),</w:t>
            </w:r>
          </w:p>
          <w:p w14:paraId="17460B7D" w14:textId="777333A8"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id_penghuni_makam' =&gt;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id_penghuni_makam'),</w:t>
            </w:r>
          </w:p>
          <w:p w14:paraId="75336E08" w14:textId="05B0B411"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id_tpu' =&gt;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id_tpu'),</w:t>
            </w:r>
          </w:p>
          <w:p w14:paraId="51112EE1" w14:textId="695DC9D9"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id_kecamatan' =&gt;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id_kecamatan'),</w:t>
            </w:r>
          </w:p>
          <w:p w14:paraId="1B403EE3" w14:textId="2B6BAC4C"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gllhr_ahli_waris' =&gt;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tgllhr_ahli_waris'),</w:t>
            </w:r>
          </w:p>
          <w:p w14:paraId="0AB9597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ile_ktp' =&gt; $path_ktp,</w:t>
            </w:r>
          </w:p>
          <w:p w14:paraId="03A908C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ile_kk' =&gt; $path_kk,</w:t>
            </w:r>
          </w:p>
          <w:p w14:paraId="06C1E9F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ile_surat_izin' =&gt; $path_surat_izin,</w:t>
            </w:r>
          </w:p>
          <w:p w14:paraId="5839B3B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ile_sk' =&gt; $path_sk,</w:t>
            </w:r>
          </w:p>
          <w:p w14:paraId="38B097E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ile_sk_lama' =&gt; $path_sk_lama,</w:t>
            </w:r>
          </w:p>
          <w:p w14:paraId="69BF33C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status' =&gt; $progress ,</w:t>
            </w:r>
          </w:p>
          <w:p w14:paraId="67325D7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kelengkapan_dokumen' =&gt; $dokumen,</w:t>
            </w:r>
          </w:p>
          <w:p w14:paraId="123887F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w:t>
            </w:r>
          </w:p>
          <w:p w14:paraId="1DC480C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proofErr w:type="gramStart"/>
            <w:r w:rsidRPr="00AF672A">
              <w:rPr>
                <w:rFonts w:ascii="Courier New" w:eastAsia="Courier New" w:hAnsi="Courier New" w:cs="Courier New"/>
                <w:color w:val="000000"/>
                <w:sz w:val="18"/>
                <w:szCs w:val="18"/>
              </w:rPr>
              <w:t>return</w:t>
            </w:r>
            <w:proofErr w:type="gramEnd"/>
            <w:r w:rsidRPr="00AF672A">
              <w:rPr>
                <w:rFonts w:ascii="Courier New" w:eastAsia="Courier New" w:hAnsi="Courier New" w:cs="Courier New"/>
                <w:color w:val="000000"/>
                <w:sz w:val="18"/>
                <w:szCs w:val="18"/>
              </w:rPr>
              <w:t xml:space="preserve"> response()-&gt;json('upload sukses!');</w:t>
            </w:r>
          </w:p>
          <w:p w14:paraId="168DCDD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else{</w:t>
            </w:r>
          </w:p>
          <w:p w14:paraId="591E0EF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proofErr w:type="gramStart"/>
            <w:r w:rsidRPr="00AF672A">
              <w:rPr>
                <w:rFonts w:ascii="Courier New" w:eastAsia="Courier New" w:hAnsi="Courier New" w:cs="Courier New"/>
                <w:color w:val="000000"/>
                <w:sz w:val="18"/>
                <w:szCs w:val="18"/>
              </w:rPr>
              <w:t>return</w:t>
            </w:r>
            <w:proofErr w:type="gramEnd"/>
            <w:r w:rsidRPr="00AF672A">
              <w:rPr>
                <w:rFonts w:ascii="Courier New" w:eastAsia="Courier New" w:hAnsi="Courier New" w:cs="Courier New"/>
                <w:color w:val="000000"/>
                <w:sz w:val="18"/>
                <w:szCs w:val="18"/>
              </w:rPr>
              <w:t xml:space="preserve"> response()-&gt;json('upload gagal!');</w:t>
            </w:r>
          </w:p>
          <w:p w14:paraId="712FED9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w:t>
            </w:r>
          </w:p>
          <w:p w14:paraId="56BBBDD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7B6E82E5"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t>}</w:t>
            </w:r>
          </w:p>
        </w:tc>
      </w:tr>
    </w:tbl>
    <w:p w14:paraId="7E9A98D0" w14:textId="26E628A6" w:rsidR="00826AFE" w:rsidRDefault="00826AFE" w:rsidP="00826AFE"/>
    <w:p w14:paraId="66B22691" w14:textId="725886C9" w:rsidR="00F567C2" w:rsidRPr="00934894" w:rsidRDefault="00F567C2" w:rsidP="00951AA9">
      <w:pPr>
        <w:ind w:left="990" w:firstLine="450"/>
        <w:jc w:val="both"/>
      </w:pPr>
      <w:r>
        <w:t xml:space="preserve">Pada baris 1-11 adalah </w:t>
      </w:r>
      <w:r w:rsidR="001A4562">
        <w:t>deklarasi variable baru yang berisi</w:t>
      </w:r>
      <w:r>
        <w:t xml:space="preserve"> </w:t>
      </w:r>
      <w:r w:rsidR="001A4562">
        <w:t xml:space="preserve">semua data </w:t>
      </w:r>
      <w:r w:rsidR="003740F4" w:rsidRPr="003740F4">
        <w:rPr>
          <w:i/>
        </w:rPr>
        <w:t>request</w:t>
      </w:r>
      <w:r w:rsidR="001A4562">
        <w:t xml:space="preserve"> dan </w:t>
      </w:r>
      <w:r>
        <w:t>variabel untuk mend</w:t>
      </w:r>
      <w:r w:rsidR="00951AA9">
        <w:t>e</w:t>
      </w:r>
      <w:r>
        <w:t xml:space="preserve">finisikan </w:t>
      </w:r>
      <w:r w:rsidR="001A4562">
        <w:t>status</w:t>
      </w:r>
      <w:r>
        <w:t xml:space="preserve"> salah satu kolom dokumen dan juga </w:t>
      </w:r>
      <w:r w:rsidR="001A4562">
        <w:t>status</w:t>
      </w:r>
      <w:r>
        <w:t xml:space="preserve"> ada atau tidaknya lampiran suatu file. Bari</w:t>
      </w:r>
      <w:r w:rsidR="00951AA9">
        <w:t xml:space="preserve">s 15-26 </w:t>
      </w:r>
      <w:proofErr w:type="gramStart"/>
      <w:r w:rsidR="00951AA9">
        <w:t>akan</w:t>
      </w:r>
      <w:proofErr w:type="gramEnd"/>
      <w:r w:rsidR="00951AA9">
        <w:t xml:space="preserve"> memeriksa lampiran. Sedangkan b</w:t>
      </w:r>
      <w:r>
        <w:t xml:space="preserve">aris 27-71 </w:t>
      </w:r>
      <w:proofErr w:type="gramStart"/>
      <w:r>
        <w:t>akan</w:t>
      </w:r>
      <w:proofErr w:type="gramEnd"/>
      <w:r>
        <w:t xml:space="preserve"> berisi action ketika seluruh status dokumen lengkap. Ketika dokumen lengkap maka </w:t>
      </w:r>
      <w:proofErr w:type="gramStart"/>
      <w:r>
        <w:t>akan</w:t>
      </w:r>
      <w:proofErr w:type="gramEnd"/>
      <w:r>
        <w:t xml:space="preserve"> dilakukan query create untuk membuat entri baru dan untuk dokumen file akan di </w:t>
      </w:r>
      <w:r w:rsidR="001A4562">
        <w:t>simpan</w:t>
      </w:r>
      <w:r>
        <w:t xml:space="preserve"> kedalam </w:t>
      </w:r>
      <w:r w:rsidR="001A4562">
        <w:t xml:space="preserve">direktori </w:t>
      </w:r>
      <w:r>
        <w:t>storage dan pathnya akan disimpan pada database</w:t>
      </w:r>
    </w:p>
    <w:p w14:paraId="0BE55A67" w14:textId="672B1C38" w:rsidR="00826AFE" w:rsidRDefault="00826AFE" w:rsidP="00826AFE">
      <w:pPr>
        <w:pStyle w:val="Heading3"/>
        <w:ind w:left="1260" w:hanging="720"/>
        <w:rPr>
          <w:sz w:val="26"/>
          <w:szCs w:val="26"/>
        </w:rPr>
      </w:pPr>
      <w:bookmarkStart w:id="143" w:name="_Toc531864976"/>
      <w:r>
        <w:rPr>
          <w:sz w:val="26"/>
          <w:szCs w:val="26"/>
        </w:rPr>
        <w:t xml:space="preserve">Implementasi </w:t>
      </w:r>
      <w:r w:rsidR="001A4562">
        <w:rPr>
          <w:sz w:val="26"/>
          <w:szCs w:val="26"/>
        </w:rPr>
        <w:t>Fitur Dokumen</w:t>
      </w:r>
      <w:bookmarkEnd w:id="143"/>
    </w:p>
    <w:p w14:paraId="78C9D830" w14:textId="55E58FDE" w:rsidR="00826AFE" w:rsidRPr="00C608DF" w:rsidRDefault="001A4562" w:rsidP="00C608DF">
      <w:pPr>
        <w:ind w:left="900" w:firstLine="540"/>
        <w:jc w:val="both"/>
      </w:pPr>
      <w:r>
        <w:t>Fitur Dokumen berisi fungsi untuk mencetak sebuah dokumen dengan tipe data pdf</w:t>
      </w:r>
      <w:r w:rsidR="00826AFE">
        <w:t xml:space="preserve">. </w:t>
      </w:r>
      <w:r w:rsidR="001C6A9E">
        <w:t xml:space="preserve">Fitur </w:t>
      </w:r>
      <w:proofErr w:type="gramStart"/>
      <w:r w:rsidR="001C6A9E">
        <w:t>akan</w:t>
      </w:r>
      <w:proofErr w:type="gramEnd"/>
      <w:r w:rsidR="001C6A9E">
        <w:t xml:space="preserve"> melakukan query</w:t>
      </w:r>
      <w:r w:rsidR="00826AFE">
        <w:t xml:space="preserve"> ke database </w:t>
      </w:r>
      <w:r w:rsidR="001C6A9E">
        <w:t>MySQL</w:t>
      </w:r>
      <w:r w:rsidR="00826AFE" w:rsidRPr="002E37B7">
        <w:t xml:space="preserve"> </w:t>
      </w:r>
      <w:r w:rsidR="00826AFE">
        <w:lastRenderedPageBreak/>
        <w:t>untuk menjalankan fungsi. Berikut adalah source code un</w:t>
      </w:r>
      <w:r w:rsidR="00C608DF">
        <w:t xml:space="preserve">tuk </w:t>
      </w:r>
      <w:r>
        <w:t>Fitur Dokumen</w:t>
      </w:r>
      <w:r w:rsidR="00C608DF">
        <w:t>.</w:t>
      </w:r>
    </w:p>
    <w:p w14:paraId="7277A12C" w14:textId="7F5F42E2" w:rsidR="00C608DF" w:rsidRDefault="00C608DF" w:rsidP="001A4562">
      <w:pPr>
        <w:pStyle w:val="Caption"/>
        <w:keepNext/>
        <w:ind w:left="720" w:firstLine="720"/>
        <w:jc w:val="center"/>
      </w:pPr>
      <w:bookmarkStart w:id="144" w:name="_Toc531865144"/>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15</w:t>
      </w:r>
      <w:r w:rsidR="0031634D">
        <w:rPr>
          <w:noProof/>
        </w:rPr>
        <w:fldChar w:fldCharType="end"/>
      </w:r>
      <w:r>
        <w:t xml:space="preserve"> Implementasi </w:t>
      </w:r>
      <w:r w:rsidR="001A4562">
        <w:rPr>
          <w:noProof/>
        </w:rPr>
        <w:t>Fitur Dokumen</w:t>
      </w:r>
      <w:bookmarkEnd w:id="144"/>
    </w:p>
    <w:tbl>
      <w:tblPr>
        <w:tblW w:w="8142"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9"/>
        <w:gridCol w:w="7493"/>
      </w:tblGrid>
      <w:tr w:rsidR="00826AFE" w14:paraId="6955E422" w14:textId="77777777" w:rsidTr="009D1D0C">
        <w:tc>
          <w:tcPr>
            <w:tcW w:w="649" w:type="dxa"/>
          </w:tcPr>
          <w:p w14:paraId="726EF90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2653D4D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7917F89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27A9A31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31E1526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2C2274E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40ECCDE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57A462B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586C2F7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4964F2E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40C703C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2DE9835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725FD54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6186D61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0CD1338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50B1F0A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556AC64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7C45A32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1690F7B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527B2A2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5A0BEBE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16652A4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42138BD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02E934E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479ECA9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31D00DA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w:t>
            </w:r>
          </w:p>
          <w:p w14:paraId="15A8B2F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w:t>
            </w:r>
          </w:p>
          <w:p w14:paraId="03E735E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w:t>
            </w:r>
          </w:p>
          <w:p w14:paraId="580CB0C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w:t>
            </w:r>
          </w:p>
          <w:p w14:paraId="79E6501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w:t>
            </w:r>
          </w:p>
          <w:p w14:paraId="139AF94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w:t>
            </w:r>
          </w:p>
          <w:p w14:paraId="3B5A669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w:t>
            </w:r>
          </w:p>
          <w:p w14:paraId="161FBA5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w:t>
            </w:r>
          </w:p>
          <w:p w14:paraId="5A3BF6D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w:t>
            </w:r>
          </w:p>
          <w:p w14:paraId="497882A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w:t>
            </w:r>
          </w:p>
          <w:p w14:paraId="2F38E22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w:t>
            </w:r>
          </w:p>
          <w:p w14:paraId="3449202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w:t>
            </w:r>
          </w:p>
          <w:p w14:paraId="7463492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w:t>
            </w:r>
          </w:p>
          <w:p w14:paraId="1FFAB7A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w:t>
            </w:r>
          </w:p>
          <w:p w14:paraId="70649B5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w:t>
            </w:r>
          </w:p>
          <w:p w14:paraId="5EA86DB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1</w:t>
            </w:r>
          </w:p>
          <w:p w14:paraId="7E85CAE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2</w:t>
            </w:r>
          </w:p>
          <w:p w14:paraId="6DC741A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3</w:t>
            </w:r>
          </w:p>
          <w:p w14:paraId="102DEC2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4</w:t>
            </w:r>
          </w:p>
          <w:p w14:paraId="4CC930D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5</w:t>
            </w:r>
          </w:p>
          <w:p w14:paraId="5D647DE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6</w:t>
            </w:r>
          </w:p>
          <w:p w14:paraId="733FDFA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7</w:t>
            </w:r>
          </w:p>
          <w:p w14:paraId="74744C2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8</w:t>
            </w:r>
          </w:p>
          <w:p w14:paraId="2C9B6F3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9</w:t>
            </w:r>
          </w:p>
          <w:p w14:paraId="6207014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0</w:t>
            </w:r>
          </w:p>
          <w:p w14:paraId="41C8C84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1</w:t>
            </w:r>
          </w:p>
          <w:p w14:paraId="4EB80A3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2</w:t>
            </w:r>
          </w:p>
          <w:p w14:paraId="056C78D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3</w:t>
            </w:r>
          </w:p>
          <w:p w14:paraId="2D654F1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4</w:t>
            </w:r>
          </w:p>
          <w:p w14:paraId="2297DD8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5</w:t>
            </w:r>
          </w:p>
          <w:p w14:paraId="371B4CE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lastRenderedPageBreak/>
              <w:t>56</w:t>
            </w:r>
          </w:p>
          <w:p w14:paraId="2D621C3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7</w:t>
            </w:r>
          </w:p>
          <w:p w14:paraId="27E19C8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8</w:t>
            </w:r>
          </w:p>
          <w:p w14:paraId="153F07D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9</w:t>
            </w:r>
          </w:p>
          <w:p w14:paraId="2E1C954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0</w:t>
            </w:r>
          </w:p>
          <w:p w14:paraId="19988EC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1</w:t>
            </w:r>
          </w:p>
          <w:p w14:paraId="0CAA400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2</w:t>
            </w:r>
          </w:p>
          <w:p w14:paraId="7A6767A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3</w:t>
            </w:r>
          </w:p>
          <w:p w14:paraId="6BFFFEA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4</w:t>
            </w:r>
          </w:p>
          <w:p w14:paraId="56D850A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5</w:t>
            </w:r>
          </w:p>
          <w:p w14:paraId="439B4C1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6</w:t>
            </w:r>
          </w:p>
          <w:p w14:paraId="37C21ED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7</w:t>
            </w:r>
          </w:p>
          <w:p w14:paraId="2D26D35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8</w:t>
            </w:r>
          </w:p>
          <w:p w14:paraId="458655E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9</w:t>
            </w:r>
          </w:p>
          <w:p w14:paraId="4D9B03B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0</w:t>
            </w:r>
          </w:p>
          <w:p w14:paraId="4EEB750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1</w:t>
            </w:r>
          </w:p>
          <w:p w14:paraId="39F561B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2</w:t>
            </w:r>
          </w:p>
          <w:p w14:paraId="15B1761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3</w:t>
            </w:r>
          </w:p>
          <w:p w14:paraId="540CA32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4</w:t>
            </w:r>
          </w:p>
          <w:p w14:paraId="03DB011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5</w:t>
            </w:r>
          </w:p>
          <w:p w14:paraId="03C633A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6</w:t>
            </w:r>
          </w:p>
          <w:p w14:paraId="65B8C5D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7</w:t>
            </w:r>
          </w:p>
          <w:p w14:paraId="7C8AB51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8</w:t>
            </w:r>
          </w:p>
          <w:p w14:paraId="7051904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79</w:t>
            </w:r>
          </w:p>
          <w:p w14:paraId="0419406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80</w:t>
            </w:r>
          </w:p>
          <w:p w14:paraId="57C94B7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81</w:t>
            </w:r>
          </w:p>
          <w:p w14:paraId="60612B6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82</w:t>
            </w:r>
          </w:p>
          <w:p w14:paraId="0ACC304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83</w:t>
            </w:r>
          </w:p>
          <w:p w14:paraId="5665877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84</w:t>
            </w:r>
          </w:p>
          <w:p w14:paraId="100A880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85</w:t>
            </w:r>
          </w:p>
          <w:p w14:paraId="7F10EC9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86</w:t>
            </w:r>
          </w:p>
          <w:p w14:paraId="4751A00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87</w:t>
            </w:r>
          </w:p>
          <w:p w14:paraId="2175A69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88</w:t>
            </w:r>
          </w:p>
          <w:p w14:paraId="39845AC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89</w:t>
            </w:r>
          </w:p>
          <w:p w14:paraId="259B440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90</w:t>
            </w:r>
          </w:p>
          <w:p w14:paraId="508EBD0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91</w:t>
            </w:r>
          </w:p>
          <w:p w14:paraId="0EF69D9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92</w:t>
            </w:r>
          </w:p>
          <w:p w14:paraId="26099BB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93</w:t>
            </w:r>
          </w:p>
          <w:p w14:paraId="59A7120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94</w:t>
            </w:r>
          </w:p>
          <w:p w14:paraId="796C1F0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95</w:t>
            </w:r>
          </w:p>
          <w:p w14:paraId="43EFA3D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96</w:t>
            </w:r>
          </w:p>
          <w:p w14:paraId="5B6C530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97</w:t>
            </w:r>
          </w:p>
          <w:p w14:paraId="65BA260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98</w:t>
            </w:r>
          </w:p>
          <w:p w14:paraId="3151EFB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99</w:t>
            </w:r>
          </w:p>
          <w:p w14:paraId="2F667ED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00</w:t>
            </w:r>
          </w:p>
          <w:p w14:paraId="0A1D213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01</w:t>
            </w:r>
          </w:p>
          <w:p w14:paraId="1A90721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02</w:t>
            </w:r>
          </w:p>
          <w:p w14:paraId="32764CF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03</w:t>
            </w:r>
          </w:p>
          <w:p w14:paraId="7F72E9A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04</w:t>
            </w:r>
          </w:p>
          <w:p w14:paraId="7679C02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05</w:t>
            </w:r>
          </w:p>
          <w:p w14:paraId="37CD329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06</w:t>
            </w:r>
          </w:p>
          <w:p w14:paraId="561BB5E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07</w:t>
            </w:r>
          </w:p>
          <w:p w14:paraId="001D7AD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08</w:t>
            </w:r>
          </w:p>
          <w:p w14:paraId="05FD63F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09</w:t>
            </w:r>
          </w:p>
          <w:p w14:paraId="64F1C65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10</w:t>
            </w:r>
          </w:p>
          <w:p w14:paraId="2A53C3C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11</w:t>
            </w:r>
          </w:p>
          <w:p w14:paraId="6A8967E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12</w:t>
            </w:r>
          </w:p>
          <w:p w14:paraId="3463E9E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13</w:t>
            </w:r>
          </w:p>
          <w:p w14:paraId="781011D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14</w:t>
            </w:r>
          </w:p>
          <w:p w14:paraId="1B8A1CC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15</w:t>
            </w:r>
          </w:p>
          <w:p w14:paraId="1C7FFCA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lastRenderedPageBreak/>
              <w:t>116</w:t>
            </w:r>
          </w:p>
          <w:p w14:paraId="750C692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17</w:t>
            </w:r>
          </w:p>
          <w:p w14:paraId="782A2EB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18</w:t>
            </w:r>
          </w:p>
          <w:p w14:paraId="054F1BF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19</w:t>
            </w:r>
          </w:p>
          <w:p w14:paraId="46EFB0F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20</w:t>
            </w:r>
          </w:p>
          <w:p w14:paraId="7464A0F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21</w:t>
            </w:r>
          </w:p>
          <w:p w14:paraId="5380D8A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22</w:t>
            </w:r>
          </w:p>
          <w:p w14:paraId="1104A1A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23</w:t>
            </w:r>
          </w:p>
          <w:p w14:paraId="79B9C6A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24</w:t>
            </w:r>
          </w:p>
          <w:p w14:paraId="6707BA3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25</w:t>
            </w:r>
          </w:p>
          <w:p w14:paraId="2E804C1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26</w:t>
            </w:r>
          </w:p>
          <w:p w14:paraId="0AF4D6D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27</w:t>
            </w:r>
          </w:p>
          <w:p w14:paraId="6DE2DBE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28</w:t>
            </w:r>
          </w:p>
          <w:p w14:paraId="331C33E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29</w:t>
            </w:r>
          </w:p>
          <w:p w14:paraId="5BFFAA8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30</w:t>
            </w:r>
          </w:p>
          <w:p w14:paraId="7A3E3B8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31</w:t>
            </w:r>
          </w:p>
          <w:p w14:paraId="407DE01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32</w:t>
            </w:r>
          </w:p>
          <w:p w14:paraId="380AA18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33</w:t>
            </w:r>
          </w:p>
          <w:p w14:paraId="0AE49E3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34</w:t>
            </w:r>
          </w:p>
          <w:p w14:paraId="7F95EDA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35</w:t>
            </w:r>
          </w:p>
          <w:p w14:paraId="35CB2BC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36</w:t>
            </w:r>
          </w:p>
          <w:p w14:paraId="4E5B8B4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37</w:t>
            </w:r>
          </w:p>
          <w:p w14:paraId="28FABA5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38</w:t>
            </w:r>
          </w:p>
          <w:p w14:paraId="35CAB6F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39</w:t>
            </w:r>
          </w:p>
          <w:p w14:paraId="3CDA70D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40</w:t>
            </w:r>
          </w:p>
          <w:p w14:paraId="2327775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41</w:t>
            </w:r>
          </w:p>
          <w:p w14:paraId="3C19336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42</w:t>
            </w:r>
          </w:p>
          <w:p w14:paraId="2DD582C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43</w:t>
            </w:r>
          </w:p>
          <w:p w14:paraId="73070B5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44</w:t>
            </w:r>
          </w:p>
          <w:p w14:paraId="704C17B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45</w:t>
            </w:r>
          </w:p>
          <w:p w14:paraId="3237EB4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46</w:t>
            </w:r>
          </w:p>
          <w:p w14:paraId="264ADEF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47</w:t>
            </w:r>
          </w:p>
          <w:p w14:paraId="2159469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48</w:t>
            </w:r>
          </w:p>
          <w:p w14:paraId="78F6991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49</w:t>
            </w:r>
          </w:p>
          <w:p w14:paraId="275B55E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50</w:t>
            </w:r>
          </w:p>
          <w:p w14:paraId="75FB5D4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51</w:t>
            </w:r>
          </w:p>
          <w:p w14:paraId="4735546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52</w:t>
            </w:r>
          </w:p>
          <w:p w14:paraId="63F348C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53</w:t>
            </w:r>
          </w:p>
          <w:p w14:paraId="073C134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54</w:t>
            </w:r>
          </w:p>
          <w:p w14:paraId="26BD210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55</w:t>
            </w:r>
          </w:p>
          <w:p w14:paraId="40A7E76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56</w:t>
            </w:r>
          </w:p>
          <w:p w14:paraId="04650B3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57</w:t>
            </w:r>
          </w:p>
          <w:p w14:paraId="336B608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58</w:t>
            </w:r>
          </w:p>
          <w:p w14:paraId="3962A29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59</w:t>
            </w:r>
          </w:p>
          <w:p w14:paraId="180521C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60</w:t>
            </w:r>
          </w:p>
          <w:p w14:paraId="17ED806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61</w:t>
            </w:r>
          </w:p>
          <w:p w14:paraId="0D62956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62</w:t>
            </w:r>
          </w:p>
          <w:p w14:paraId="1A096E0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63</w:t>
            </w:r>
          </w:p>
          <w:p w14:paraId="76CFAAF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64</w:t>
            </w:r>
          </w:p>
          <w:p w14:paraId="17DE68B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65</w:t>
            </w:r>
          </w:p>
          <w:p w14:paraId="4A64547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66</w:t>
            </w:r>
          </w:p>
          <w:p w14:paraId="0608B86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67</w:t>
            </w:r>
          </w:p>
          <w:p w14:paraId="17977EE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68</w:t>
            </w:r>
          </w:p>
          <w:p w14:paraId="29ECD0F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69</w:t>
            </w:r>
          </w:p>
          <w:p w14:paraId="7D1A6F0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70</w:t>
            </w:r>
          </w:p>
          <w:p w14:paraId="7A220F5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71</w:t>
            </w:r>
          </w:p>
          <w:p w14:paraId="07B39EF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72</w:t>
            </w:r>
          </w:p>
          <w:p w14:paraId="10E6A7F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73</w:t>
            </w:r>
          </w:p>
          <w:p w14:paraId="7BC6DC6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74</w:t>
            </w:r>
          </w:p>
          <w:p w14:paraId="1702AA0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75</w:t>
            </w:r>
          </w:p>
          <w:p w14:paraId="5C406D3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lastRenderedPageBreak/>
              <w:t>176</w:t>
            </w:r>
          </w:p>
          <w:p w14:paraId="2EAB693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77</w:t>
            </w:r>
          </w:p>
          <w:p w14:paraId="00F05BB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78</w:t>
            </w:r>
          </w:p>
          <w:p w14:paraId="1FFA60A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79</w:t>
            </w:r>
          </w:p>
          <w:p w14:paraId="635BC2B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80</w:t>
            </w:r>
          </w:p>
          <w:p w14:paraId="52499AB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81</w:t>
            </w:r>
          </w:p>
          <w:p w14:paraId="6CC24C4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82</w:t>
            </w:r>
          </w:p>
          <w:p w14:paraId="74F5372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83</w:t>
            </w:r>
          </w:p>
          <w:p w14:paraId="7E51BAA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84</w:t>
            </w:r>
          </w:p>
          <w:p w14:paraId="20721FF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85</w:t>
            </w:r>
          </w:p>
          <w:p w14:paraId="5540057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86</w:t>
            </w:r>
          </w:p>
          <w:p w14:paraId="141F7B4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87</w:t>
            </w:r>
          </w:p>
          <w:p w14:paraId="16CA329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88</w:t>
            </w:r>
          </w:p>
          <w:p w14:paraId="6603506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89</w:t>
            </w:r>
          </w:p>
          <w:p w14:paraId="283043D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90</w:t>
            </w:r>
          </w:p>
          <w:p w14:paraId="5EA6EFA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91</w:t>
            </w:r>
          </w:p>
          <w:p w14:paraId="45440EF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92</w:t>
            </w:r>
          </w:p>
          <w:p w14:paraId="5EFEEFE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93</w:t>
            </w:r>
          </w:p>
          <w:p w14:paraId="7546200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94</w:t>
            </w:r>
          </w:p>
          <w:p w14:paraId="1E484FD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95</w:t>
            </w:r>
          </w:p>
          <w:p w14:paraId="572CB38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96</w:t>
            </w:r>
          </w:p>
          <w:p w14:paraId="68EFADC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97</w:t>
            </w:r>
          </w:p>
          <w:p w14:paraId="4DEBDCC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98</w:t>
            </w:r>
          </w:p>
          <w:p w14:paraId="6C80A9E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199</w:t>
            </w:r>
          </w:p>
          <w:p w14:paraId="1F041D2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00</w:t>
            </w:r>
          </w:p>
          <w:p w14:paraId="7BDF273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01</w:t>
            </w:r>
          </w:p>
          <w:p w14:paraId="3AF0AF8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02</w:t>
            </w:r>
          </w:p>
          <w:p w14:paraId="3E8B287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03</w:t>
            </w:r>
          </w:p>
          <w:p w14:paraId="7B9BFCD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04</w:t>
            </w:r>
          </w:p>
          <w:p w14:paraId="2A4003B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05</w:t>
            </w:r>
          </w:p>
          <w:p w14:paraId="74DAAF0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06</w:t>
            </w:r>
          </w:p>
          <w:p w14:paraId="0479D14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07</w:t>
            </w:r>
          </w:p>
          <w:p w14:paraId="505E3E9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08</w:t>
            </w:r>
          </w:p>
          <w:p w14:paraId="4A93669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09</w:t>
            </w:r>
          </w:p>
          <w:p w14:paraId="13D2A85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10</w:t>
            </w:r>
          </w:p>
          <w:p w14:paraId="1391A98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11</w:t>
            </w:r>
          </w:p>
          <w:p w14:paraId="5621DDF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12</w:t>
            </w:r>
          </w:p>
          <w:p w14:paraId="6C4DF7F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13</w:t>
            </w:r>
          </w:p>
          <w:p w14:paraId="062FB74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14</w:t>
            </w:r>
          </w:p>
          <w:p w14:paraId="6F95BBF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15</w:t>
            </w:r>
          </w:p>
          <w:p w14:paraId="5E59930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16</w:t>
            </w:r>
          </w:p>
          <w:p w14:paraId="2D6B582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17</w:t>
            </w:r>
          </w:p>
          <w:p w14:paraId="0A20ADE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18</w:t>
            </w:r>
          </w:p>
          <w:p w14:paraId="22BB339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19</w:t>
            </w:r>
          </w:p>
          <w:p w14:paraId="02B6A05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20</w:t>
            </w:r>
          </w:p>
          <w:p w14:paraId="3332E35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21</w:t>
            </w:r>
          </w:p>
          <w:p w14:paraId="4247FBA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22</w:t>
            </w:r>
          </w:p>
          <w:p w14:paraId="5E8E73A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23</w:t>
            </w:r>
          </w:p>
          <w:p w14:paraId="19F8F2F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24</w:t>
            </w:r>
          </w:p>
          <w:p w14:paraId="7E8EBBC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25</w:t>
            </w:r>
          </w:p>
          <w:p w14:paraId="44C5F83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26</w:t>
            </w:r>
          </w:p>
          <w:p w14:paraId="79D1124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27</w:t>
            </w:r>
          </w:p>
          <w:p w14:paraId="64B6162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28</w:t>
            </w:r>
          </w:p>
          <w:p w14:paraId="387C245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29</w:t>
            </w:r>
          </w:p>
          <w:p w14:paraId="0D8AFF7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30</w:t>
            </w:r>
          </w:p>
          <w:p w14:paraId="2877344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31</w:t>
            </w:r>
          </w:p>
          <w:p w14:paraId="001C41B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32</w:t>
            </w:r>
          </w:p>
          <w:p w14:paraId="5710A68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33</w:t>
            </w:r>
          </w:p>
          <w:p w14:paraId="34D1354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34</w:t>
            </w:r>
          </w:p>
          <w:p w14:paraId="58F4C6E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35</w:t>
            </w:r>
          </w:p>
          <w:p w14:paraId="41800A1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lastRenderedPageBreak/>
              <w:t>236</w:t>
            </w:r>
          </w:p>
          <w:p w14:paraId="680F598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37</w:t>
            </w:r>
          </w:p>
          <w:p w14:paraId="2FEAC66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38</w:t>
            </w:r>
          </w:p>
          <w:p w14:paraId="5CCAD50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39</w:t>
            </w:r>
          </w:p>
          <w:p w14:paraId="6C5C604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40</w:t>
            </w:r>
          </w:p>
          <w:p w14:paraId="2EE6C76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41</w:t>
            </w:r>
          </w:p>
          <w:p w14:paraId="667DAAF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42</w:t>
            </w:r>
          </w:p>
          <w:p w14:paraId="7E15988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43</w:t>
            </w:r>
          </w:p>
          <w:p w14:paraId="1D8A67F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44</w:t>
            </w:r>
          </w:p>
          <w:p w14:paraId="61C3234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45</w:t>
            </w:r>
          </w:p>
          <w:p w14:paraId="162C5B1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46</w:t>
            </w:r>
          </w:p>
          <w:p w14:paraId="3EB053F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47</w:t>
            </w:r>
          </w:p>
          <w:p w14:paraId="0D91B17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48</w:t>
            </w:r>
          </w:p>
          <w:p w14:paraId="2952562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49</w:t>
            </w:r>
          </w:p>
          <w:p w14:paraId="56BF34C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50</w:t>
            </w:r>
          </w:p>
          <w:p w14:paraId="0057F19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51</w:t>
            </w:r>
          </w:p>
          <w:p w14:paraId="48DBCBA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52</w:t>
            </w:r>
          </w:p>
          <w:p w14:paraId="332190E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53</w:t>
            </w:r>
          </w:p>
          <w:p w14:paraId="29C1BD9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54</w:t>
            </w:r>
          </w:p>
          <w:p w14:paraId="089366D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55</w:t>
            </w:r>
          </w:p>
          <w:p w14:paraId="19DCC17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56</w:t>
            </w:r>
          </w:p>
          <w:p w14:paraId="44F69BA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57</w:t>
            </w:r>
          </w:p>
          <w:p w14:paraId="43BEB3C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58</w:t>
            </w:r>
          </w:p>
          <w:p w14:paraId="0602DBA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59</w:t>
            </w:r>
          </w:p>
          <w:p w14:paraId="36B0E4F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0</w:t>
            </w:r>
          </w:p>
          <w:p w14:paraId="3B4CAF0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1</w:t>
            </w:r>
          </w:p>
          <w:p w14:paraId="07E3441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2</w:t>
            </w:r>
          </w:p>
          <w:p w14:paraId="34B8B23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3</w:t>
            </w:r>
          </w:p>
          <w:p w14:paraId="2C9A1C8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4</w:t>
            </w:r>
          </w:p>
          <w:p w14:paraId="2F466A5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5</w:t>
            </w:r>
          </w:p>
          <w:p w14:paraId="3B6AAE5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6</w:t>
            </w:r>
          </w:p>
          <w:p w14:paraId="06AF7A4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7</w:t>
            </w:r>
          </w:p>
          <w:p w14:paraId="14F1D50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8</w:t>
            </w:r>
          </w:p>
          <w:p w14:paraId="1C851C1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9</w:t>
            </w:r>
          </w:p>
          <w:p w14:paraId="399490C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0</w:t>
            </w:r>
          </w:p>
          <w:p w14:paraId="1383E38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1</w:t>
            </w:r>
          </w:p>
          <w:p w14:paraId="45BBE6A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2</w:t>
            </w:r>
          </w:p>
          <w:p w14:paraId="548CEBF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3</w:t>
            </w:r>
          </w:p>
          <w:p w14:paraId="3D442A6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4</w:t>
            </w:r>
          </w:p>
          <w:p w14:paraId="7B1BB7E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5</w:t>
            </w:r>
          </w:p>
          <w:p w14:paraId="716B679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6</w:t>
            </w:r>
          </w:p>
          <w:p w14:paraId="407124A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7</w:t>
            </w:r>
          </w:p>
          <w:p w14:paraId="4F98FC8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8</w:t>
            </w:r>
          </w:p>
          <w:p w14:paraId="3B1DA92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9</w:t>
            </w:r>
          </w:p>
          <w:p w14:paraId="7BEF27A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0</w:t>
            </w:r>
          </w:p>
          <w:p w14:paraId="20D09CB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1</w:t>
            </w:r>
          </w:p>
          <w:p w14:paraId="7E17EB2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2</w:t>
            </w:r>
          </w:p>
          <w:p w14:paraId="76A5CBA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3</w:t>
            </w:r>
          </w:p>
          <w:p w14:paraId="5182A96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4</w:t>
            </w:r>
          </w:p>
          <w:p w14:paraId="1CA97EE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5</w:t>
            </w:r>
          </w:p>
          <w:p w14:paraId="2D763D6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6</w:t>
            </w:r>
          </w:p>
          <w:p w14:paraId="2C1DADC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7</w:t>
            </w:r>
          </w:p>
          <w:p w14:paraId="09A132B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8</w:t>
            </w:r>
          </w:p>
          <w:p w14:paraId="08246F6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9</w:t>
            </w:r>
          </w:p>
          <w:p w14:paraId="78D1933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0</w:t>
            </w:r>
          </w:p>
          <w:p w14:paraId="1B0A4B1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1</w:t>
            </w:r>
          </w:p>
          <w:p w14:paraId="74EEEF7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2</w:t>
            </w:r>
          </w:p>
          <w:p w14:paraId="0D669B9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3</w:t>
            </w:r>
          </w:p>
          <w:p w14:paraId="346B385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4</w:t>
            </w:r>
          </w:p>
          <w:p w14:paraId="105CFE3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5</w:t>
            </w:r>
          </w:p>
          <w:p w14:paraId="5A91DFB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lastRenderedPageBreak/>
              <w:t>296</w:t>
            </w:r>
          </w:p>
          <w:p w14:paraId="294172B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7</w:t>
            </w:r>
          </w:p>
          <w:p w14:paraId="4EDA7F2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8</w:t>
            </w:r>
          </w:p>
          <w:p w14:paraId="2F4D604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9</w:t>
            </w:r>
          </w:p>
          <w:p w14:paraId="46742EF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0</w:t>
            </w:r>
          </w:p>
          <w:p w14:paraId="723B382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1</w:t>
            </w:r>
          </w:p>
          <w:p w14:paraId="64E75D9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2</w:t>
            </w:r>
          </w:p>
          <w:p w14:paraId="1AFDF65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3</w:t>
            </w:r>
          </w:p>
          <w:p w14:paraId="1BE15AC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4</w:t>
            </w:r>
          </w:p>
          <w:p w14:paraId="2F653E7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5</w:t>
            </w:r>
          </w:p>
          <w:p w14:paraId="5A1A4CD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6</w:t>
            </w:r>
          </w:p>
          <w:p w14:paraId="3E01FC3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7</w:t>
            </w:r>
          </w:p>
          <w:p w14:paraId="6D35A15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8</w:t>
            </w:r>
          </w:p>
          <w:p w14:paraId="3D7BA53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9</w:t>
            </w:r>
          </w:p>
          <w:p w14:paraId="4B7E907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0</w:t>
            </w:r>
          </w:p>
          <w:p w14:paraId="517807E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1</w:t>
            </w:r>
          </w:p>
          <w:p w14:paraId="04D331D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2</w:t>
            </w:r>
          </w:p>
          <w:p w14:paraId="352C86B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3</w:t>
            </w:r>
          </w:p>
          <w:p w14:paraId="0838BA0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4</w:t>
            </w:r>
          </w:p>
          <w:p w14:paraId="0345641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5</w:t>
            </w:r>
          </w:p>
          <w:p w14:paraId="181D1C5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6</w:t>
            </w:r>
          </w:p>
          <w:p w14:paraId="2FD4537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7</w:t>
            </w:r>
          </w:p>
          <w:p w14:paraId="7F92559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8</w:t>
            </w:r>
          </w:p>
          <w:p w14:paraId="2BE9800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9</w:t>
            </w:r>
          </w:p>
          <w:p w14:paraId="37E0889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0</w:t>
            </w:r>
          </w:p>
          <w:p w14:paraId="3BE50E1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1</w:t>
            </w:r>
          </w:p>
          <w:p w14:paraId="5D59ED7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2</w:t>
            </w:r>
          </w:p>
          <w:p w14:paraId="5DF7735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3</w:t>
            </w:r>
          </w:p>
          <w:p w14:paraId="79101E7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4</w:t>
            </w:r>
          </w:p>
          <w:p w14:paraId="7A6E1AA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5</w:t>
            </w:r>
          </w:p>
          <w:p w14:paraId="6D01DEC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6</w:t>
            </w:r>
          </w:p>
          <w:p w14:paraId="7BCC24D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7</w:t>
            </w:r>
          </w:p>
          <w:p w14:paraId="61AF823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8</w:t>
            </w:r>
          </w:p>
          <w:p w14:paraId="25232D8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9</w:t>
            </w:r>
          </w:p>
          <w:p w14:paraId="5197758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0</w:t>
            </w:r>
          </w:p>
          <w:p w14:paraId="3A85A1A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1</w:t>
            </w:r>
          </w:p>
          <w:p w14:paraId="3398429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2</w:t>
            </w:r>
          </w:p>
          <w:p w14:paraId="733E6A8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3</w:t>
            </w:r>
          </w:p>
          <w:p w14:paraId="3C8A6DB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4</w:t>
            </w:r>
          </w:p>
          <w:p w14:paraId="259F5B2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5</w:t>
            </w:r>
          </w:p>
          <w:p w14:paraId="6D78829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6</w:t>
            </w:r>
          </w:p>
          <w:p w14:paraId="4336C72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7</w:t>
            </w:r>
          </w:p>
          <w:p w14:paraId="2782029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8</w:t>
            </w:r>
          </w:p>
          <w:p w14:paraId="41AA779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9</w:t>
            </w:r>
          </w:p>
          <w:p w14:paraId="43BB4ED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0</w:t>
            </w:r>
          </w:p>
          <w:p w14:paraId="03CCB6F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1</w:t>
            </w:r>
          </w:p>
          <w:p w14:paraId="5F95182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2</w:t>
            </w:r>
          </w:p>
          <w:p w14:paraId="75CC368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3</w:t>
            </w:r>
          </w:p>
          <w:p w14:paraId="3654D93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4</w:t>
            </w:r>
          </w:p>
          <w:p w14:paraId="701F17A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5</w:t>
            </w:r>
          </w:p>
          <w:p w14:paraId="73DA823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6</w:t>
            </w:r>
          </w:p>
          <w:p w14:paraId="20C21BE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7</w:t>
            </w:r>
          </w:p>
          <w:p w14:paraId="51B4142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8</w:t>
            </w:r>
          </w:p>
          <w:p w14:paraId="0475E35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9</w:t>
            </w:r>
          </w:p>
          <w:p w14:paraId="399FBC9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0</w:t>
            </w:r>
          </w:p>
          <w:p w14:paraId="40132FA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1</w:t>
            </w:r>
          </w:p>
          <w:p w14:paraId="3B18972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2</w:t>
            </w:r>
          </w:p>
          <w:p w14:paraId="396B797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3</w:t>
            </w:r>
          </w:p>
          <w:p w14:paraId="6B1F192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4</w:t>
            </w:r>
          </w:p>
          <w:p w14:paraId="2314C7F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5</w:t>
            </w:r>
          </w:p>
          <w:p w14:paraId="6F48C7B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lastRenderedPageBreak/>
              <w:t>356</w:t>
            </w:r>
          </w:p>
          <w:p w14:paraId="5622A80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7</w:t>
            </w:r>
          </w:p>
          <w:p w14:paraId="0A94C16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8</w:t>
            </w:r>
          </w:p>
          <w:p w14:paraId="07CD44D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9</w:t>
            </w:r>
          </w:p>
          <w:p w14:paraId="68D7E36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0</w:t>
            </w:r>
          </w:p>
          <w:p w14:paraId="3D3C79D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1</w:t>
            </w:r>
          </w:p>
          <w:p w14:paraId="541B954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2</w:t>
            </w:r>
          </w:p>
          <w:p w14:paraId="413BCDD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3</w:t>
            </w:r>
          </w:p>
          <w:p w14:paraId="2E55932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4</w:t>
            </w:r>
          </w:p>
          <w:p w14:paraId="23FAAF9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5</w:t>
            </w:r>
          </w:p>
          <w:p w14:paraId="632EC95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6</w:t>
            </w:r>
          </w:p>
          <w:p w14:paraId="14EFAD4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7</w:t>
            </w:r>
          </w:p>
          <w:p w14:paraId="49D77B5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8</w:t>
            </w:r>
          </w:p>
          <w:p w14:paraId="6AA3D72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9</w:t>
            </w:r>
          </w:p>
          <w:p w14:paraId="2A81DA7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0</w:t>
            </w:r>
          </w:p>
          <w:p w14:paraId="52A8001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1</w:t>
            </w:r>
          </w:p>
          <w:p w14:paraId="121971C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2</w:t>
            </w:r>
          </w:p>
          <w:p w14:paraId="752E312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3</w:t>
            </w:r>
          </w:p>
          <w:p w14:paraId="081FE9C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4</w:t>
            </w:r>
          </w:p>
          <w:p w14:paraId="4B57431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5</w:t>
            </w:r>
          </w:p>
          <w:p w14:paraId="6DB5A91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6</w:t>
            </w:r>
          </w:p>
          <w:p w14:paraId="6D259C9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7</w:t>
            </w:r>
          </w:p>
          <w:p w14:paraId="56F6469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8</w:t>
            </w:r>
          </w:p>
          <w:p w14:paraId="40FE1B8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9</w:t>
            </w:r>
          </w:p>
          <w:p w14:paraId="6F73686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0</w:t>
            </w:r>
          </w:p>
          <w:p w14:paraId="397A21F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1</w:t>
            </w:r>
          </w:p>
          <w:p w14:paraId="1D770BF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2</w:t>
            </w:r>
          </w:p>
          <w:p w14:paraId="7B13559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3</w:t>
            </w:r>
          </w:p>
          <w:p w14:paraId="2FC6EDD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4</w:t>
            </w:r>
          </w:p>
          <w:p w14:paraId="7D9F8B0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5</w:t>
            </w:r>
          </w:p>
          <w:p w14:paraId="6CA471C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6</w:t>
            </w:r>
          </w:p>
          <w:p w14:paraId="7BAE36B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7</w:t>
            </w:r>
          </w:p>
          <w:p w14:paraId="6575C65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8</w:t>
            </w:r>
          </w:p>
          <w:p w14:paraId="7247234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9</w:t>
            </w:r>
          </w:p>
          <w:p w14:paraId="2E20C6D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0</w:t>
            </w:r>
          </w:p>
          <w:p w14:paraId="3A79DA2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1</w:t>
            </w:r>
          </w:p>
          <w:p w14:paraId="6FB23FF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2</w:t>
            </w:r>
          </w:p>
          <w:p w14:paraId="244DAD7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3</w:t>
            </w:r>
          </w:p>
          <w:p w14:paraId="530599D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4</w:t>
            </w:r>
          </w:p>
          <w:p w14:paraId="18EC53A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5</w:t>
            </w:r>
          </w:p>
          <w:p w14:paraId="3D52197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6</w:t>
            </w:r>
          </w:p>
          <w:p w14:paraId="11A8B8D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7</w:t>
            </w:r>
          </w:p>
          <w:p w14:paraId="10C8B1B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8</w:t>
            </w:r>
          </w:p>
          <w:p w14:paraId="7E5621C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9</w:t>
            </w:r>
          </w:p>
          <w:p w14:paraId="495BA66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0</w:t>
            </w:r>
          </w:p>
          <w:p w14:paraId="5C0B19F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1</w:t>
            </w:r>
          </w:p>
          <w:p w14:paraId="30F068E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2</w:t>
            </w:r>
          </w:p>
          <w:p w14:paraId="11F4708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3</w:t>
            </w:r>
          </w:p>
          <w:p w14:paraId="698CECD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4</w:t>
            </w:r>
          </w:p>
          <w:p w14:paraId="5E67B89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5</w:t>
            </w:r>
          </w:p>
          <w:p w14:paraId="4C22798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6</w:t>
            </w:r>
          </w:p>
          <w:p w14:paraId="619D6B7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07</w:t>
            </w:r>
          </w:p>
        </w:tc>
        <w:tc>
          <w:tcPr>
            <w:tcW w:w="7493" w:type="dxa"/>
          </w:tcPr>
          <w:p w14:paraId="6F2F8C63" w14:textId="541BA7E9"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function cetak_surat_permohonan(</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w:t>
            </w:r>
          </w:p>
          <w:p w14:paraId="0E29B6F7" w14:textId="1E92E53B"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no_surat_permohonan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no_surat_permohonan");</w:t>
            </w:r>
          </w:p>
          <w:p w14:paraId="715CE517" w14:textId="770D66F9"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anggal_sekarang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tanggal_sekarang");</w:t>
            </w:r>
          </w:p>
          <w:p w14:paraId="13CD8883" w14:textId="6AFDF84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nama_ahli_waris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nama_ahli_waris");</w:t>
            </w:r>
          </w:p>
          <w:p w14:paraId="4EFAC575" w14:textId="79E34C59"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alamat_ahli_waris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alamat_ahli_waris");</w:t>
            </w:r>
          </w:p>
          <w:p w14:paraId="0575F85E" w14:textId="14AFD095"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tl_ahli_waris = $this-&gt;tgl_indo($</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gt;input("ttl_ahli_waris")); </w:t>
            </w:r>
          </w:p>
          <w:p w14:paraId="19C5DFF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72E4BA4" w14:textId="67BAE1DD"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anggal_wafat = $this-&gt;tgl_indo($</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gt;input("tanggal_wafat")); </w:t>
            </w:r>
          </w:p>
          <w:p w14:paraId="2618B9E8" w14:textId="175533D3"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nama_almarhum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nama_almarhum");</w:t>
            </w:r>
          </w:p>
          <w:p w14:paraId="1DA0BF44" w14:textId="558A25A6"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tl_almarhum = $this-&gt;tgl_indo($</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gt;input("ttl_almarhum"));  </w:t>
            </w:r>
          </w:p>
          <w:p w14:paraId="3AD66035" w14:textId="544D4F0D"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umur_almarhum = $this-&gt;get_age($</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ttl_almarhum"));</w:t>
            </w:r>
          </w:p>
          <w:p w14:paraId="4D359630" w14:textId="579C9FCD"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jenis_kelamin_almarhum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jenis_kelamin_almarhum");</w:t>
            </w:r>
          </w:p>
          <w:p w14:paraId="1BCF8D7A" w14:textId="000877D0"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pu_almarhum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tpu_almarhum");</w:t>
            </w:r>
          </w:p>
          <w:p w14:paraId="0473333A" w14:textId="0D425BAE"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alamat_almarhum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alamat_almarhum");</w:t>
            </w:r>
          </w:p>
          <w:p w14:paraId="5280EA7F" w14:textId="04F2323A"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anggal_pemakaman = $this-&gt;tgl_indo($</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gt;input("tanggal_pemakaman")); </w:t>
            </w:r>
          </w:p>
          <w:p w14:paraId="36B0ED58" w14:textId="1BE6D8A6"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blok_almarhum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blok_almarhum");</w:t>
            </w:r>
          </w:p>
          <w:p w14:paraId="3C8E0F5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0EED27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AddPage();</w:t>
            </w:r>
          </w:p>
          <w:p w14:paraId="550E28D4" w14:textId="37D772C1"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Image( storage_path("app/logo_kota_</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png"),30,8,20,25);</w:t>
            </w:r>
          </w:p>
          <w:p w14:paraId="1B412CE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5);</w:t>
            </w:r>
          </w:p>
          <w:p w14:paraId="2E6546C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B","14");</w:t>
            </w:r>
          </w:p>
          <w:p w14:paraId="7E583EF7" w14:textId="1EF4B796"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Cell(133,5,"PEMERINTAH 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0,1,"C");</w:t>
            </w:r>
          </w:p>
          <w:p w14:paraId="1A74764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5);</w:t>
            </w:r>
          </w:p>
          <w:p w14:paraId="00EB497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33,5,"DINAS PERUMAHAN DAN KAWASAN PERMUKIMAN",0,1,"C");</w:t>
            </w:r>
          </w:p>
          <w:p w14:paraId="5D6DCD0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5);</w:t>
            </w:r>
          </w:p>
          <w:p w14:paraId="585FFA0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10");</w:t>
            </w:r>
          </w:p>
          <w:p w14:paraId="750804C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33,5,"Jl. Bingkil No. 1 Telp (0341) 369377 Fax (0341) 344872",0,1,"C");</w:t>
            </w:r>
          </w:p>
          <w:p w14:paraId="4FAD555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5);</w:t>
            </w:r>
          </w:p>
          <w:p w14:paraId="47B09472" w14:textId="790E47AF"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33,5,"www.dpkp.</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kota.go.id, email:dpkp@</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kota.go.id/dpkp.2017@gmail.com",0,1,"C");</w:t>
            </w:r>
          </w:p>
          <w:p w14:paraId="5C3BB41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5);</w:t>
            </w:r>
          </w:p>
          <w:p w14:paraId="797834DC" w14:textId="5BE867CC"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20,5,"</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0,0,"C");</w:t>
            </w:r>
          </w:p>
          <w:p w14:paraId="1390D4B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3,5,"Kode Pos 65148",0,1,"R");</w:t>
            </w:r>
          </w:p>
          <w:p w14:paraId="363CF61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BBA0ED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LineWidth(1);</w:t>
            </w:r>
          </w:p>
          <w:p w14:paraId="0BD7842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Line(20,36,190,37);</w:t>
            </w:r>
          </w:p>
          <w:p w14:paraId="65F59B4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LineWidth(0);</w:t>
            </w:r>
          </w:p>
          <w:p w14:paraId="1A535EE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Line(20,37,190,37);</w:t>
            </w:r>
          </w:p>
          <w:p w14:paraId="0B6C381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1B03CA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7113569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10");</w:t>
            </w:r>
          </w:p>
          <w:p w14:paraId="0DECBD3D" w14:textId="0595F4D6"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50,12,"</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 $tanggal_sekarang",0,1,"R");</w:t>
            </w:r>
          </w:p>
          <w:p w14:paraId="4E24886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ab/>
            </w:r>
            <w:r w:rsidRPr="00AF672A">
              <w:rPr>
                <w:rFonts w:ascii="Courier New" w:eastAsia="Courier New" w:hAnsi="Courier New" w:cs="Courier New"/>
                <w:color w:val="000000"/>
                <w:sz w:val="18"/>
                <w:szCs w:val="18"/>
              </w:rPr>
              <w:tab/>
              <w:t>Fpdf::Cell(10);</w:t>
            </w:r>
          </w:p>
          <w:p w14:paraId="6A92B16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5,5,"Nomor",0,0,"L");</w:t>
            </w:r>
          </w:p>
          <w:p w14:paraId="18ADE87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0,0,"L");</w:t>
            </w:r>
          </w:p>
          <w:p w14:paraId="62BCABD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no_surat_permohonan",0,1,"L");</w:t>
            </w:r>
          </w:p>
          <w:p w14:paraId="7B1A672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3EF3EE2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5,5,"Sifat",0,0,"L");</w:t>
            </w:r>
          </w:p>
          <w:p w14:paraId="2F05186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0,0,"L");</w:t>
            </w:r>
          </w:p>
          <w:p w14:paraId="7185078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Biasa",0,1,"L");</w:t>
            </w:r>
          </w:p>
          <w:p w14:paraId="177E61B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66769E3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5,5,"Lampiran",0,0,"L");</w:t>
            </w:r>
          </w:p>
          <w:p w14:paraId="6F9F7DF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0,0,"L");</w:t>
            </w:r>
          </w:p>
          <w:p w14:paraId="54AF4C9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0,1,"L");</w:t>
            </w:r>
          </w:p>
          <w:p w14:paraId="641AD03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73B2BC1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5,5,"Hal",0,0,"L");</w:t>
            </w:r>
          </w:p>
          <w:p w14:paraId="2AE7F1E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0,0,"L");</w:t>
            </w:r>
          </w:p>
          <w:p w14:paraId="1F38733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MultiCell(60,5,"Rekomendasi Perpanjangan Ijin Penggunaan Tanah Makam",0,"L",false);</w:t>
            </w:r>
          </w:p>
          <w:p w14:paraId="53A8598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35);</w:t>
            </w:r>
          </w:p>
          <w:p w14:paraId="7C7F360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5,8,"Berkaitan dengan surat permohonan Ahli Waris :",0,1,"L");</w:t>
            </w:r>
          </w:p>
          <w:p w14:paraId="3748AE4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7A524D2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1.",0,0,"L");</w:t>
            </w:r>
          </w:p>
          <w:p w14:paraId="4265D07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Tanggal",0,0,"L");</w:t>
            </w:r>
          </w:p>
          <w:p w14:paraId="56FA56C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0,5,": $ttl_ahli_waris",0,1,"L");</w:t>
            </w:r>
          </w:p>
          <w:p w14:paraId="5CE0781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2A6D16F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2.",0,0,"L");</w:t>
            </w:r>
          </w:p>
          <w:p w14:paraId="3616526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Nama",0,0,"L");</w:t>
            </w:r>
          </w:p>
          <w:p w14:paraId="11630E8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0,5,": $nama_ahli_waris",0,1,"L");</w:t>
            </w:r>
          </w:p>
          <w:p w14:paraId="20305EB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7AADF22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3.",0,0,"L");</w:t>
            </w:r>
          </w:p>
          <w:p w14:paraId="7E30EA4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Alamat",0,0,"L");</w:t>
            </w:r>
          </w:p>
          <w:p w14:paraId="3597E97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5,": $alamat_ahli_waris",0,1,"L");</w:t>
            </w:r>
          </w:p>
          <w:p w14:paraId="1FE4BEC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2577500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4.",0,0,"L");</w:t>
            </w:r>
          </w:p>
          <w:p w14:paraId="6D46DD4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Perihal",0,0,"L");</w:t>
            </w:r>
          </w:p>
          <w:p w14:paraId="52A510B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5,": Rekomendasi Perpanjangan Ijin Penggunaan Tanah Makam",0,1,"L");</w:t>
            </w:r>
          </w:p>
          <w:p w14:paraId="217E2CD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3,"",0,1,"L");</w:t>
            </w:r>
          </w:p>
          <w:p w14:paraId="008B2C7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7634B9F3" w14:textId="7852BA51"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MultiCell(150,5,"Berdasarkan Peraturan Daerah 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 xml:space="preserve"> Nomor 3 Tahun 2006 tentang Penyelenggaraan Pemakaman, Peraturan Wali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 xml:space="preserve"> Nomor 28 Tahun 2016 tentang Kedudukan, Susunan, Organisasi, Tugas dan Fungsi Serta Tata Kerja Dinas Perumahan dan Kawasan Permukiman serta Peraturan Walikota Malanmg Nomor 12 Tahun 2015 tentang Tata Cara Pelayanan Perijinan di Kecamatan, telah dilakukan pemeriksaan dan pengecekan terhadap permohonan Ahli Waris, permohonan tersebut telah memenuhi persyaratan yang diatur dalam peraturan perundangan yang berlaku, sehingga dapat diberikan rekomendasi Perpanjangan Ijin Penggunaan Tanah Makam kepada Pemohon dengan data sebagai berikut :",0,"J",false);</w:t>
            </w:r>
          </w:p>
          <w:p w14:paraId="5FCE836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3,"",0,1,"L");</w:t>
            </w:r>
          </w:p>
          <w:p w14:paraId="10931F6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7728228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1.",0,0,"L");</w:t>
            </w:r>
          </w:p>
          <w:p w14:paraId="59C1A82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Nama",0,0,"L");</w:t>
            </w:r>
          </w:p>
          <w:p w14:paraId="755BC30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0,5,": $nama_almarhum",0,1,"L");</w:t>
            </w:r>
          </w:p>
          <w:p w14:paraId="5C565AA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77E0BAF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2.",0,0,"L");</w:t>
            </w:r>
          </w:p>
          <w:p w14:paraId="0371911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Tanggal Lahir",0,0,"L");</w:t>
            </w:r>
          </w:p>
          <w:p w14:paraId="36D6EC0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0,5,": $ttl_almarhum",0,1,"L");</w:t>
            </w:r>
          </w:p>
          <w:p w14:paraId="6E2A955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ab/>
            </w:r>
            <w:r w:rsidRPr="00AF672A">
              <w:rPr>
                <w:rFonts w:ascii="Courier New" w:eastAsia="Courier New" w:hAnsi="Courier New" w:cs="Courier New"/>
                <w:color w:val="000000"/>
                <w:sz w:val="18"/>
                <w:szCs w:val="18"/>
              </w:rPr>
              <w:tab/>
              <w:t>Fpdf::Cell(27);</w:t>
            </w:r>
          </w:p>
          <w:p w14:paraId="72B157D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3.",0,0,"L");</w:t>
            </w:r>
          </w:p>
          <w:p w14:paraId="1884D15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Umur",0,0,"L");</w:t>
            </w:r>
          </w:p>
          <w:p w14:paraId="3A5ED90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5,": $umur_almarhum Tahun",0,1,"L");</w:t>
            </w:r>
          </w:p>
          <w:p w14:paraId="63B8E21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46C78D6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4.",0,0,"L");</w:t>
            </w:r>
          </w:p>
          <w:p w14:paraId="7088E04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Jenis Kelamin",0,0,"L");</w:t>
            </w:r>
          </w:p>
          <w:p w14:paraId="4E116D5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5,": $jenis_kelamin_almarhum",0,1,"L");</w:t>
            </w:r>
          </w:p>
          <w:p w14:paraId="0D9CA98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4E21653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5.",0,0,"L");</w:t>
            </w:r>
          </w:p>
          <w:p w14:paraId="72356E8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Alamat",0,0,"L");</w:t>
            </w:r>
          </w:p>
          <w:p w14:paraId="06DF53E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5,": $alamat_almarhum",0,1,"L");</w:t>
            </w:r>
          </w:p>
          <w:p w14:paraId="40A23A0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2A99F7F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6.",0,0,"L");</w:t>
            </w:r>
          </w:p>
          <w:p w14:paraId="6FCA802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Tanggal Pemakaman",0,0,"L");</w:t>
            </w:r>
          </w:p>
          <w:p w14:paraId="46A2D4D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5,": $tanggal_pemakaman",0,1,"L");</w:t>
            </w:r>
          </w:p>
          <w:p w14:paraId="6FCD492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317C245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7.",0,0,"L");</w:t>
            </w:r>
          </w:p>
          <w:p w14:paraId="028B59C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Lokasi Pemakaman",0,0,"L");</w:t>
            </w:r>
          </w:p>
          <w:p w14:paraId="36FEF86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5,": $tpu_almarhum",0,1,"L");</w:t>
            </w:r>
          </w:p>
          <w:p w14:paraId="6E8CAFE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264641D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5,"8.",0,0,"L");</w:t>
            </w:r>
          </w:p>
          <w:p w14:paraId="70596D4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5,"Blok",0,0,"L");</w:t>
            </w:r>
          </w:p>
          <w:p w14:paraId="31C1831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5,": $blok_almarhum",0,1,"L");</w:t>
            </w:r>
          </w:p>
          <w:p w14:paraId="67CF355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4,"",0,1,"L");</w:t>
            </w:r>
          </w:p>
          <w:p w14:paraId="133D391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6,"",0,1,"L");</w:t>
            </w:r>
          </w:p>
          <w:p w14:paraId="2EC4314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7);</w:t>
            </w:r>
          </w:p>
          <w:p w14:paraId="37A419C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50,5,"Demikian rekomendasi ini dibuat untuk dapatnya diproses lebih lanjut.",0,1,"R");</w:t>
            </w:r>
          </w:p>
          <w:p w14:paraId="2D7EF4F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6,"",0,1,"L");</w:t>
            </w:r>
          </w:p>
          <w:p w14:paraId="7A8773C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7);</w:t>
            </w:r>
          </w:p>
          <w:p w14:paraId="3970816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w:t>
            </w:r>
            <w:proofErr w:type="gramStart"/>
            <w:r w:rsidRPr="00AF672A">
              <w:rPr>
                <w:rFonts w:ascii="Courier New" w:eastAsia="Courier New" w:hAnsi="Courier New" w:cs="Courier New"/>
                <w:color w:val="000000"/>
                <w:sz w:val="18"/>
                <w:szCs w:val="18"/>
              </w:rPr>
              <w:t>MultiCell(</w:t>
            </w:r>
            <w:proofErr w:type="gramEnd"/>
            <w:r w:rsidRPr="00AF672A">
              <w:rPr>
                <w:rFonts w:ascii="Courier New" w:eastAsia="Courier New" w:hAnsi="Courier New" w:cs="Courier New"/>
                <w:color w:val="000000"/>
                <w:sz w:val="18"/>
                <w:szCs w:val="18"/>
              </w:rPr>
              <w:t>70,5,"a.n.Plt. KEPALA DINAS PERUMAHAN DAN KAWASAN PERMUKIMAN, SEKRETARIS",0,"C",false);</w:t>
            </w:r>
          </w:p>
          <w:p w14:paraId="2C21924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7);</w:t>
            </w:r>
          </w:p>
          <w:p w14:paraId="1EF6892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70,30,"",0,1,"L");</w:t>
            </w:r>
          </w:p>
          <w:p w14:paraId="72F8C70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7);</w:t>
            </w:r>
          </w:p>
          <w:p w14:paraId="4CF84F4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Image( storage_path("app/ttd.png"),143,223,20,25);</w:t>
            </w:r>
          </w:p>
          <w:p w14:paraId="6D063AD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7);</w:t>
            </w:r>
          </w:p>
          <w:p w14:paraId="230B76F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U","10");</w:t>
            </w:r>
          </w:p>
          <w:p w14:paraId="09DE975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w:t>
            </w:r>
            <w:proofErr w:type="gramStart"/>
            <w:r w:rsidRPr="00AF672A">
              <w:rPr>
                <w:rFonts w:ascii="Courier New" w:eastAsia="Courier New" w:hAnsi="Courier New" w:cs="Courier New"/>
                <w:color w:val="000000"/>
                <w:sz w:val="18"/>
                <w:szCs w:val="18"/>
              </w:rPr>
              <w:t>Cell(</w:t>
            </w:r>
            <w:proofErr w:type="gramEnd"/>
            <w:r w:rsidRPr="00AF672A">
              <w:rPr>
                <w:rFonts w:ascii="Courier New" w:eastAsia="Courier New" w:hAnsi="Courier New" w:cs="Courier New"/>
                <w:color w:val="000000"/>
                <w:sz w:val="18"/>
                <w:szCs w:val="18"/>
              </w:rPr>
              <w:t>70,5,"Dra. NUNUK SRI RUSGIYANTI",0,1,"C");</w:t>
            </w:r>
          </w:p>
          <w:p w14:paraId="3B611A1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7);</w:t>
            </w:r>
          </w:p>
          <w:p w14:paraId="17326EE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10");</w:t>
            </w:r>
          </w:p>
          <w:p w14:paraId="04D61EA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70,5,"Pembina Tingkat I",0,1,"C");</w:t>
            </w:r>
          </w:p>
          <w:p w14:paraId="25632BD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7);</w:t>
            </w:r>
          </w:p>
          <w:p w14:paraId="68948C0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70,5,"NIP.19640919 199003 2 005",0,1,"C");</w:t>
            </w:r>
          </w:p>
          <w:p w14:paraId="25CD9F1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Output("D","Surat_Permohonan_$nama_almarhum.pdf");</w:t>
            </w:r>
          </w:p>
          <w:p w14:paraId="5C5E3E4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t>}</w:t>
            </w:r>
          </w:p>
          <w:p w14:paraId="268817B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E028CDD" w14:textId="6B21229B"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function cetak_surat_perizinan(</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w:t>
            </w:r>
          </w:p>
          <w:p w14:paraId="52E2DBC4" w14:textId="4468AC5C"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id_kecamatan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id_kecamatan");</w:t>
            </w:r>
          </w:p>
          <w:p w14:paraId="6415D41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476EAD9" w14:textId="2D780A59"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view = DB::</w:t>
            </w:r>
            <w:r w:rsidR="00504319">
              <w:rPr>
                <w:rFonts w:ascii="Courier New" w:eastAsia="Courier New" w:hAnsi="Courier New" w:cs="Courier New"/>
                <w:color w:val="000000"/>
                <w:sz w:val="18"/>
                <w:szCs w:val="18"/>
              </w:rPr>
              <w:t>tabel</w:t>
            </w:r>
            <w:r w:rsidRPr="00AF672A">
              <w:rPr>
                <w:rFonts w:ascii="Courier New" w:eastAsia="Courier New" w:hAnsi="Courier New" w:cs="Courier New"/>
                <w:color w:val="000000"/>
                <w:sz w:val="18"/>
                <w:szCs w:val="18"/>
              </w:rPr>
              <w:t>("kecamatan")</w:t>
            </w:r>
          </w:p>
          <w:p w14:paraId="511C54E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gt;where("id_kecamatan","=",$id_kecamatan)</w:t>
            </w:r>
          </w:p>
          <w:p w14:paraId="46F22C7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gt;select("*")</w:t>
            </w:r>
          </w:p>
          <w:p w14:paraId="53A07F1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gt;get();</w:t>
            </w:r>
          </w:p>
          <w:p w14:paraId="4F384F2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E405A3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nama_kecamatan = strtoupper($view[0]-&gt;nama);</w:t>
            </w:r>
          </w:p>
          <w:p w14:paraId="45D0BBE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nama_kecamatan_normal = $view[0]-&gt;nama;</w:t>
            </w:r>
          </w:p>
          <w:p w14:paraId="73C660C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 xml:space="preserve">        $alamat_kecamatan = $view[0]-&gt;alamat_kecamatan;</w:t>
            </w:r>
          </w:p>
          <w:p w14:paraId="1C7C229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no_telp_kecamatan = $view[0]-&gt;no_telp_kecamatan;</w:t>
            </w:r>
          </w:p>
          <w:p w14:paraId="6147C26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kode_pos_kecamatan = $view[0]-&gt;kode_pos_kecamatan;</w:t>
            </w:r>
          </w:p>
          <w:p w14:paraId="18FA21E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 xml:space="preserve">        $website_kecamatan = $view[0]-&gt;website_kecamatan;</w:t>
            </w:r>
          </w:p>
          <w:p w14:paraId="4EF3094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CB9019A" w14:textId="3A5D50C9"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no_surat_perizinan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no_surat_perizinan");</w:t>
            </w:r>
          </w:p>
          <w:p w14:paraId="407F4BFC" w14:textId="42EAA63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no_surat_permohonan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no_surat_permohonan");</w:t>
            </w:r>
          </w:p>
          <w:p w14:paraId="6E92D09F" w14:textId="315DD9BE"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anggal_surat_permohonan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tanggal_surat_permohonan");</w:t>
            </w:r>
          </w:p>
          <w:p w14:paraId="115A47F2" w14:textId="0BB1B872"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anggal_sekarang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tanggal_sekarang");</w:t>
            </w:r>
          </w:p>
          <w:p w14:paraId="4F86BCD8" w14:textId="0EDAFC6E"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nama_ahli_waris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nama_ahli_waris");</w:t>
            </w:r>
          </w:p>
          <w:p w14:paraId="7F079191" w14:textId="25AD325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alamat_ahli_waris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alamat_ahli_waris");</w:t>
            </w:r>
          </w:p>
          <w:p w14:paraId="6068657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009F8A0" w14:textId="0B5A3FE3"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nama_almarhum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nama_almarhum");</w:t>
            </w:r>
          </w:p>
          <w:p w14:paraId="3993DCE7" w14:textId="760548F8"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tl_almarhum = $this-&gt;tgl_indo($</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gt;input("ttl_almarhum"));  </w:t>
            </w:r>
          </w:p>
          <w:p w14:paraId="788E6E65" w14:textId="38521E71"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jenis_kelamin_almarhum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jenis_kelamin_almarhum");</w:t>
            </w:r>
          </w:p>
          <w:p w14:paraId="0B2E08CA" w14:textId="1BA94E7E"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pu_almarhum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tpu_almarhum");</w:t>
            </w:r>
          </w:p>
          <w:p w14:paraId="0013D6AC" w14:textId="11FA7C58"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tanggal_pemakaman = $this-&gt;tgl_indo($</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 xml:space="preserve">-&gt;input("tanggal_pemakaman")); </w:t>
            </w:r>
          </w:p>
          <w:p w14:paraId="141F3B2F" w14:textId="5935682E"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blok_almarhum = $</w:t>
            </w:r>
            <w:r w:rsidR="003740F4" w:rsidRPr="003740F4">
              <w:rPr>
                <w:rFonts w:ascii="Courier New" w:eastAsia="Courier New" w:hAnsi="Courier New" w:cs="Courier New"/>
                <w:i/>
                <w:color w:val="000000"/>
                <w:sz w:val="18"/>
                <w:szCs w:val="18"/>
              </w:rPr>
              <w:t>request</w:t>
            </w:r>
            <w:r w:rsidRPr="00AF672A">
              <w:rPr>
                <w:rFonts w:ascii="Courier New" w:eastAsia="Courier New" w:hAnsi="Courier New" w:cs="Courier New"/>
                <w:color w:val="000000"/>
                <w:sz w:val="18"/>
                <w:szCs w:val="18"/>
              </w:rPr>
              <w:t>-&gt;input("blok_almarhum");</w:t>
            </w:r>
          </w:p>
          <w:p w14:paraId="0D2E447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305F1F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AddPage();</w:t>
            </w:r>
          </w:p>
          <w:p w14:paraId="5620DC8E" w14:textId="0159EC41"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Image(storage_path("app/logo_kota_</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png"),30,4.5,20,25);</w:t>
            </w:r>
          </w:p>
          <w:p w14:paraId="45BA07F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5);</w:t>
            </w:r>
          </w:p>
          <w:p w14:paraId="0CD009B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B","10");</w:t>
            </w:r>
          </w:p>
          <w:p w14:paraId="24115E71" w14:textId="4FF2E496"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Cell(133,4.5,"PEMERINTAH 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0,1,"C");</w:t>
            </w:r>
          </w:p>
          <w:p w14:paraId="4960C7E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5);</w:t>
            </w:r>
          </w:p>
          <w:p w14:paraId="20E2B5C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B","14");</w:t>
            </w:r>
          </w:p>
          <w:p w14:paraId="34635AB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33,4.5,"KECAMATAN $nama_kecamatan",0,1,"C");</w:t>
            </w:r>
          </w:p>
          <w:p w14:paraId="629D1C9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5);</w:t>
            </w:r>
          </w:p>
          <w:p w14:paraId="405F9AF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B","10");</w:t>
            </w:r>
          </w:p>
          <w:p w14:paraId="2EC8A6B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33,4.5,"$alamat_kecamatan Telepon $no_telp_kecamatan",0,1,"C");</w:t>
            </w:r>
          </w:p>
          <w:p w14:paraId="62B14C3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5);</w:t>
            </w:r>
          </w:p>
          <w:p w14:paraId="46C4E21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10");</w:t>
            </w:r>
          </w:p>
          <w:p w14:paraId="0A229AF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33,4.5,"$website_kecamatan",0,1,"C");</w:t>
            </w:r>
          </w:p>
          <w:p w14:paraId="6C9F02C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5);</w:t>
            </w:r>
          </w:p>
          <w:p w14:paraId="2B3AE72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20,4.5,"",0,0,"C");</w:t>
            </w:r>
          </w:p>
          <w:p w14:paraId="0DC2D96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3,4.5,"Kode Pos $kode_pos_kecamatan",0,1,"R");</w:t>
            </w:r>
          </w:p>
          <w:p w14:paraId="071AFF2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1BBB15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LineWidth(1);</w:t>
            </w:r>
          </w:p>
          <w:p w14:paraId="088E601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Line(21,33,190,33);</w:t>
            </w:r>
          </w:p>
          <w:p w14:paraId="59085EB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LineWidth(0);</w:t>
            </w:r>
          </w:p>
          <w:p w14:paraId="31276E7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Line(21,34,190,34);</w:t>
            </w:r>
          </w:p>
          <w:p w14:paraId="50C4F9E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7,"",0,1,"R");</w:t>
            </w:r>
          </w:p>
          <w:p w14:paraId="2FB51C9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B","10");</w:t>
            </w:r>
          </w:p>
          <w:p w14:paraId="5216B3BB" w14:textId="695ED753"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Cell(0,4.5,"KEPUTUSAN CAMAT $nama_kecamatan 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0,1,"C");</w:t>
            </w:r>
          </w:p>
          <w:p w14:paraId="4BF9F5D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4.5,"NOMOR : $no_surat_perizinan",0,1,"C");</w:t>
            </w:r>
          </w:p>
          <w:p w14:paraId="4F58D19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ab/>
            </w:r>
            <w:r w:rsidRPr="00AF672A">
              <w:rPr>
                <w:rFonts w:ascii="Courier New" w:eastAsia="Courier New" w:hAnsi="Courier New" w:cs="Courier New"/>
                <w:color w:val="000000"/>
                <w:sz w:val="18"/>
                <w:szCs w:val="18"/>
              </w:rPr>
              <w:tab/>
              <w:t>Fpdf::Cell(0,4.5,"TENTANG",0,1,"C");</w:t>
            </w:r>
          </w:p>
          <w:p w14:paraId="1D6E105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4.5,"IZIN PENGGUNAAN TANAH MAKAM/MAKAM TUMPANGAN",0,1,"C");</w:t>
            </w:r>
          </w:p>
          <w:p w14:paraId="2276663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4.5,"CAMAT $nama_kecamatan,",0,1,"C");</w:t>
            </w:r>
          </w:p>
          <w:p w14:paraId="333C798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3,"",0,1,"C");</w:t>
            </w:r>
          </w:p>
          <w:p w14:paraId="320E8A8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72E450A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10");</w:t>
            </w:r>
          </w:p>
          <w:p w14:paraId="3BF5FB3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4.5,"Menimbang",0,0,"L");</w:t>
            </w:r>
          </w:p>
          <w:p w14:paraId="66B2646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64C1FEC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a.",0,0,"L");</w:t>
            </w:r>
          </w:p>
          <w:p w14:paraId="0158302D" w14:textId="610D8C0B"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MultiCell(140,4.5,"Bahwa PERMOHONAN lain Penggunaan Tanah Makam/Makam Tumpangan dari Sdr. $nama_ahli_waris Tanggal 3 Juli 2017 Wali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 xml:space="preserve"> Nomor 12 Tahun 2015 tentang Tata Cara Pelayanan Perizinan di Kecamatan;",0,"J",false);</w:t>
            </w:r>
          </w:p>
          <w:p w14:paraId="2F3CE8F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4EC1410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4.5,"",0,0,"L");</w:t>
            </w:r>
          </w:p>
          <w:p w14:paraId="66E8F9A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12BE7C1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b.",0,0,"L");</w:t>
            </w:r>
          </w:p>
          <w:p w14:paraId="30AB8B4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w:t>
            </w:r>
            <w:proofErr w:type="gramStart"/>
            <w:r w:rsidRPr="00AF672A">
              <w:rPr>
                <w:rFonts w:ascii="Courier New" w:eastAsia="Courier New" w:hAnsi="Courier New" w:cs="Courier New"/>
                <w:color w:val="000000"/>
                <w:sz w:val="18"/>
                <w:szCs w:val="18"/>
              </w:rPr>
              <w:t>MultiCell(</w:t>
            </w:r>
            <w:proofErr w:type="gramEnd"/>
            <w:r w:rsidRPr="00AF672A">
              <w:rPr>
                <w:rFonts w:ascii="Courier New" w:eastAsia="Courier New" w:hAnsi="Courier New" w:cs="Courier New"/>
                <w:color w:val="000000"/>
                <w:sz w:val="18"/>
                <w:szCs w:val="18"/>
              </w:rPr>
              <w:t>140,4.5,"Bahwa sesuai rekomendasi Dinas Perumahan Dan Kawasan Permukiman No. $no_surat_permohonan Tanggal $tanggal_surat_permohonan perihal Perpanjangan Ijin Penggunaan Tanah Makam;",0,"J",false);</w:t>
            </w:r>
          </w:p>
          <w:p w14:paraId="400BAFA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1B5DCF9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4.5,"",0,0,"L");</w:t>
            </w:r>
          </w:p>
          <w:p w14:paraId="78F0AED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44712F2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c.",0,0,"L");</w:t>
            </w:r>
          </w:p>
          <w:p w14:paraId="452B919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MultiCell(140,4.5,"Bahwa berdasarkan pertimbangan sebagaimana dimaksud dalam huruf a dan b perlu menetapkan Keputusan Camat $nama_kecamatan_normal tentang Izin Penggunaan Tanah Makam/Makam Tumpangan",0,"J",false);</w:t>
            </w:r>
          </w:p>
          <w:p w14:paraId="337C0E5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93EEEF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3,"",0,1,"C");</w:t>
            </w:r>
          </w:p>
          <w:p w14:paraId="3E61EE3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4DFBA8B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10");</w:t>
            </w:r>
          </w:p>
          <w:p w14:paraId="4A834E7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4.5,"Mengingat",0,0,"L");</w:t>
            </w:r>
          </w:p>
          <w:p w14:paraId="2A650B1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016804A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1.",0,0,"L");</w:t>
            </w:r>
          </w:p>
          <w:p w14:paraId="0E86EEC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MultiCell(140,4.5,"Undang-Undang Nomor 23 Tahun 2014 tentang Pemerintahan Daerah sebagaimana telah diubah dengan Undang-Undang Nomor 2 Tahun 2015;",0,"J",false);</w:t>
            </w:r>
          </w:p>
          <w:p w14:paraId="6982408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44F234E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4.5,"",0,0,"L");</w:t>
            </w:r>
          </w:p>
          <w:p w14:paraId="1AE53AF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671411E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2.",0,0,"L");</w:t>
            </w:r>
          </w:p>
          <w:p w14:paraId="07FF0A7C" w14:textId="3F5DE600"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MultiCell(140,4.5,"Peraturan Daerah 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 xml:space="preserve"> Nomor 3 Tahun 2006 tentang Penyelenggaraan Pemakaman;",0,"J",false);</w:t>
            </w:r>
          </w:p>
          <w:p w14:paraId="5E41E26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2098765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4.5,"",0,0,"L");</w:t>
            </w:r>
          </w:p>
          <w:p w14:paraId="13FFF1E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5CEFAA5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3.",0,0,"L");</w:t>
            </w:r>
          </w:p>
          <w:p w14:paraId="7165D43E" w14:textId="02B84A40"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MultiCell(140,4.5,"Peraturan Daerah 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 xml:space="preserve"> Nomor 8 Tahun 2008 tentang Organisasi dan Tata Kerja Kecamatan dan Kelurahan;",0,"J",false);</w:t>
            </w:r>
          </w:p>
          <w:p w14:paraId="6A8C412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21ACBEC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4.5,"",0,0,"L");</w:t>
            </w:r>
          </w:p>
          <w:p w14:paraId="7B20907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2B52345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4.",0,0,"L");</w:t>
            </w:r>
          </w:p>
          <w:p w14:paraId="0BADC53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ab/>
            </w:r>
            <w:r w:rsidRPr="00AF672A">
              <w:rPr>
                <w:rFonts w:ascii="Courier New" w:eastAsia="Courier New" w:hAnsi="Courier New" w:cs="Courier New"/>
                <w:color w:val="000000"/>
                <w:sz w:val="18"/>
                <w:szCs w:val="18"/>
              </w:rPr>
              <w:tab/>
              <w:t>Fpdf::MultiCell(140,4.5,"Peraturan Walikota Nomor 03 Tahun 2012 tentang Pelimpahan Sebagian Kewenangan Walikota kepada Camat;",0,"J",false);</w:t>
            </w:r>
          </w:p>
          <w:p w14:paraId="2474AFB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2B86EC2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5,4.5,"",0,0,"L");</w:t>
            </w:r>
          </w:p>
          <w:p w14:paraId="721E961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1A70EF3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5.",0,0,"L");</w:t>
            </w:r>
          </w:p>
          <w:p w14:paraId="7995B205" w14:textId="27893925"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MultiCell(140,4.5,"Peraturan Wali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 xml:space="preserve"> Nomor 12 Tahun 2015 tentang Tata Cara Pelayanan Perizinan di Kecamatan;",0,"J",false);</w:t>
            </w:r>
          </w:p>
          <w:p w14:paraId="7EDB6DF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3176CA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3,"",0,1,"R");</w:t>
            </w:r>
          </w:p>
          <w:p w14:paraId="74AF681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B","10");</w:t>
            </w:r>
          </w:p>
          <w:p w14:paraId="0838B05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4.5,"Memutuskan : ",0,1,"C");</w:t>
            </w:r>
          </w:p>
          <w:p w14:paraId="01D0E06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53CB19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4476E61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10");</w:t>
            </w:r>
          </w:p>
          <w:p w14:paraId="2065320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0,4.5,"Menetapkan",0,0,"L");</w:t>
            </w:r>
          </w:p>
          <w:p w14:paraId="653E240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1BF9957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MultiCell(140,4.5,"KEPUTUSAN CAMAT $nama_kecamatan TENTANG IZIN PENGGUNAAN TANAH MAKAM/TANAH TUMPANGAN",0,"J",false);</w:t>
            </w:r>
          </w:p>
          <w:p w14:paraId="50E8879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03A5B77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0,4.5,"KESATU",0,0,"L");</w:t>
            </w:r>
          </w:p>
          <w:p w14:paraId="077D333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69239C8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MultiCell(140,4.5,"Memberikan Rekomendasi Perpanjang Ijin Penggunaan Tanah Makam kepada :",0,"J",false);</w:t>
            </w:r>
          </w:p>
          <w:p w14:paraId="1638BA1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35);</w:t>
            </w:r>
          </w:p>
          <w:p w14:paraId="1946DB8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4.5,"Nama",0,0,"L");</w:t>
            </w:r>
          </w:p>
          <w:p w14:paraId="4E61344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021F0D9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nama_ahli_waris",0,1,"L");</w:t>
            </w:r>
          </w:p>
          <w:p w14:paraId="7C5826A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35);</w:t>
            </w:r>
          </w:p>
          <w:p w14:paraId="5CCEB5B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4.5,"Alamat",0,0,"L");</w:t>
            </w:r>
          </w:p>
          <w:p w14:paraId="011F474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27FDBE3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alamat_ahli_waris",0,1,"L");</w:t>
            </w:r>
          </w:p>
          <w:p w14:paraId="4C780F6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35);</w:t>
            </w:r>
          </w:p>
          <w:p w14:paraId="34F33D8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4.5,"Untuk Makam Jenazah : ",0,1,"L");</w:t>
            </w:r>
          </w:p>
          <w:p w14:paraId="728BCC5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35);</w:t>
            </w:r>
          </w:p>
          <w:p w14:paraId="782BFCB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4.5,"Nama",0,0,"L");</w:t>
            </w:r>
          </w:p>
          <w:p w14:paraId="4A8A550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37ED3DC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nama_almarhum",0,1,"L");</w:t>
            </w:r>
          </w:p>
          <w:p w14:paraId="23677FF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35);</w:t>
            </w:r>
          </w:p>
          <w:p w14:paraId="54A3FE1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4.5,"Jenis Kelamin",0,0,"L");</w:t>
            </w:r>
          </w:p>
          <w:p w14:paraId="3256B0E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42CCBEB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jenis_kelamin_almarhum",0,1,"L");</w:t>
            </w:r>
          </w:p>
          <w:p w14:paraId="43BD72E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35);</w:t>
            </w:r>
          </w:p>
          <w:p w14:paraId="55EE14D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4.5,"Tanggal Lahir",0,0,"L");</w:t>
            </w:r>
          </w:p>
          <w:p w14:paraId="29A308F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6E9B21A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ttl_almarhum",0,1,"L");</w:t>
            </w:r>
          </w:p>
          <w:p w14:paraId="5065DEA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35);</w:t>
            </w:r>
          </w:p>
          <w:p w14:paraId="6F1C6DE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4.5,"Tanggal Pemakaman",0,0,"L");</w:t>
            </w:r>
          </w:p>
          <w:p w14:paraId="30B06B8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7B1A717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tanggal_pemakaman",0,1,"L");</w:t>
            </w:r>
          </w:p>
          <w:p w14:paraId="407F9E0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35);</w:t>
            </w:r>
          </w:p>
          <w:p w14:paraId="7ADE243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4.5,"Di Tempat Pemakaman",0,0,"L");</w:t>
            </w:r>
          </w:p>
          <w:p w14:paraId="3720629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70732A9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tpu_almarhum",0,1,"L");</w:t>
            </w:r>
          </w:p>
          <w:p w14:paraId="0D351C9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35);</w:t>
            </w:r>
          </w:p>
          <w:p w14:paraId="4995FED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40,4.5,"Blok",0,0,"L");</w:t>
            </w:r>
          </w:p>
          <w:p w14:paraId="1A5EEE0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46DE4D8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lastRenderedPageBreak/>
              <w:tab/>
            </w:r>
            <w:r w:rsidRPr="00AF672A">
              <w:rPr>
                <w:rFonts w:ascii="Courier New" w:eastAsia="Courier New" w:hAnsi="Courier New" w:cs="Courier New"/>
                <w:color w:val="000000"/>
                <w:sz w:val="18"/>
                <w:szCs w:val="18"/>
              </w:rPr>
              <w:tab/>
              <w:t>Fpdf::Cell(5,4.5,"$blok_almarhum",0,1,"L");</w:t>
            </w:r>
          </w:p>
          <w:p w14:paraId="5951C6E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31478978"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0,4.5,"KEDUA",0,0,"L");</w:t>
            </w:r>
          </w:p>
          <w:p w14:paraId="2071915E"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3FE295A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MultiCell(140,4.5,"Masa berlaku ijin 2 (DUA) tahun dan dapat dilaksanakan perpanjangan/daftar ulang.",0,"J",false);</w:t>
            </w:r>
          </w:p>
          <w:p w14:paraId="7293B44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27770F3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20,4.5,"KETIGA",0,0,"L");</w:t>
            </w:r>
          </w:p>
          <w:p w14:paraId="1D9040B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5,4.5,":",0,0,"L");</w:t>
            </w:r>
          </w:p>
          <w:p w14:paraId="4210B1F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MultiCell(140,4.5,"Keputusan Camat $nama_kecamatan_normal ini mulai berlaku pada tanggal ditetapkan.",0,"J",false);</w:t>
            </w:r>
          </w:p>
          <w:p w14:paraId="1587E44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r>
          </w:p>
          <w:p w14:paraId="194DAE05"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0,4.5,"",0,1,"L");</w:t>
            </w:r>
          </w:p>
          <w:p w14:paraId="5419C610"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15);</w:t>
            </w:r>
          </w:p>
          <w:p w14:paraId="7BD04241" w14:textId="098EF0C0"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Cell(70,4.5,"Ditetapkan di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0,1,"L");</w:t>
            </w:r>
          </w:p>
          <w:p w14:paraId="7F8AADC6"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15);</w:t>
            </w:r>
          </w:p>
          <w:p w14:paraId="06397002"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MultiCell(70,4.5,"Pada Tanggal, $tanggal_sekarang",0,"L",false);</w:t>
            </w:r>
          </w:p>
          <w:p w14:paraId="648A9F9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15);</w:t>
            </w:r>
          </w:p>
          <w:p w14:paraId="35186946" w14:textId="397B6843"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MultiCell(70,4.5,"CAMAT $nama_kecamatan 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0,"L",false);</w:t>
            </w:r>
          </w:p>
          <w:p w14:paraId="048B75F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15);</w:t>
            </w:r>
          </w:p>
          <w:p w14:paraId="7539BF9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70,25,"",0,1,"L");</w:t>
            </w:r>
          </w:p>
          <w:p w14:paraId="4378513C"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7);</w:t>
            </w:r>
          </w:p>
          <w:p w14:paraId="79D13FF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Image( storage_path("app/ttd.png"),133,235,20,20);</w:t>
            </w:r>
          </w:p>
          <w:p w14:paraId="6B90BAE7"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2A5F22A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5,4.5,"Tembusan : ",0,0,"L");</w:t>
            </w:r>
          </w:p>
          <w:p w14:paraId="1EC07E4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U","10");</w:t>
            </w:r>
          </w:p>
          <w:p w14:paraId="59B9A3C4"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w:t>
            </w:r>
            <w:proofErr w:type="gramStart"/>
            <w:r w:rsidRPr="00AF672A">
              <w:rPr>
                <w:rFonts w:ascii="Courier New" w:eastAsia="Courier New" w:hAnsi="Courier New" w:cs="Courier New"/>
                <w:color w:val="000000"/>
                <w:sz w:val="18"/>
                <w:szCs w:val="18"/>
              </w:rPr>
              <w:t>Cell(</w:t>
            </w:r>
            <w:proofErr w:type="gramEnd"/>
            <w:r w:rsidRPr="00AF672A">
              <w:rPr>
                <w:rFonts w:ascii="Courier New" w:eastAsia="Courier New" w:hAnsi="Courier New" w:cs="Courier New"/>
                <w:color w:val="000000"/>
                <w:sz w:val="18"/>
                <w:szCs w:val="18"/>
              </w:rPr>
              <w:t>70,4.5,"SINARNI, SIP. MM.",0,1,"L");</w:t>
            </w:r>
          </w:p>
          <w:p w14:paraId="41CC699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59FBF2C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SetFont("Times","","10");</w:t>
            </w:r>
          </w:p>
          <w:p w14:paraId="319E11E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w:t>
            </w:r>
            <w:proofErr w:type="gramStart"/>
            <w:r w:rsidRPr="00AF672A">
              <w:rPr>
                <w:rFonts w:ascii="Courier New" w:eastAsia="Courier New" w:hAnsi="Courier New" w:cs="Courier New"/>
                <w:color w:val="000000"/>
                <w:sz w:val="18"/>
                <w:szCs w:val="18"/>
              </w:rPr>
              <w:t>Cell(</w:t>
            </w:r>
            <w:proofErr w:type="gramEnd"/>
            <w:r w:rsidRPr="00AF672A">
              <w:rPr>
                <w:rFonts w:ascii="Courier New" w:eastAsia="Courier New" w:hAnsi="Courier New" w:cs="Courier New"/>
                <w:color w:val="000000"/>
                <w:sz w:val="18"/>
                <w:szCs w:val="18"/>
              </w:rPr>
              <w:t>17,4.5,"Yth. Bpk. :",0,0,"L");</w:t>
            </w:r>
          </w:p>
          <w:p w14:paraId="18221261"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w:t>
            </w:r>
            <w:proofErr w:type="gramStart"/>
            <w:r w:rsidRPr="00AF672A">
              <w:rPr>
                <w:rFonts w:ascii="Courier New" w:eastAsia="Courier New" w:hAnsi="Courier New" w:cs="Courier New"/>
                <w:color w:val="000000"/>
                <w:sz w:val="18"/>
                <w:szCs w:val="18"/>
              </w:rPr>
              <w:t>Cell(</w:t>
            </w:r>
            <w:proofErr w:type="gramEnd"/>
            <w:r w:rsidRPr="00AF672A">
              <w:rPr>
                <w:rFonts w:ascii="Courier New" w:eastAsia="Courier New" w:hAnsi="Courier New" w:cs="Courier New"/>
                <w:color w:val="000000"/>
                <w:sz w:val="18"/>
                <w:szCs w:val="18"/>
              </w:rPr>
              <w:t>4,4.5,"1. ",0,0,"L");</w:t>
            </w:r>
          </w:p>
          <w:p w14:paraId="6E27DAF1" w14:textId="2A9098EC"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Cell(84,4.5,"Wali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 xml:space="preserve"> (sebagai laporan);",0,0,"L");</w:t>
            </w:r>
          </w:p>
          <w:p w14:paraId="0A07493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70,4.5,"Pembina Tingkat I",0,1,"L");</w:t>
            </w:r>
          </w:p>
          <w:p w14:paraId="54915C09"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6784ABEB"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7,4.5,"",0,0,"L");</w:t>
            </w:r>
          </w:p>
          <w:p w14:paraId="67C450B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w:t>
            </w:r>
            <w:proofErr w:type="gramStart"/>
            <w:r w:rsidRPr="00AF672A">
              <w:rPr>
                <w:rFonts w:ascii="Courier New" w:eastAsia="Courier New" w:hAnsi="Courier New" w:cs="Courier New"/>
                <w:color w:val="000000"/>
                <w:sz w:val="18"/>
                <w:szCs w:val="18"/>
              </w:rPr>
              <w:t>Cell(</w:t>
            </w:r>
            <w:proofErr w:type="gramEnd"/>
            <w:r w:rsidRPr="00AF672A">
              <w:rPr>
                <w:rFonts w:ascii="Courier New" w:eastAsia="Courier New" w:hAnsi="Courier New" w:cs="Courier New"/>
                <w:color w:val="000000"/>
                <w:sz w:val="18"/>
                <w:szCs w:val="18"/>
              </w:rPr>
              <w:t>4,4.5,"2. ",0,0,"L");</w:t>
            </w:r>
          </w:p>
          <w:p w14:paraId="7159E129" w14:textId="37902C13"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Cell(84,4.5,"Kepala Dinas Dan Kawasan Pemukiman 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0,0,"L");</w:t>
            </w:r>
          </w:p>
          <w:p w14:paraId="201FC9D3"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70,4.5,"NIP.19640919 199003 2 005",0,1,"L");</w:t>
            </w:r>
          </w:p>
          <w:p w14:paraId="7E8E54BA"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0);</w:t>
            </w:r>
          </w:p>
          <w:p w14:paraId="355562C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Cell(17,4.5,"",0,0,"L");</w:t>
            </w:r>
          </w:p>
          <w:p w14:paraId="27BC166F"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w:t>
            </w:r>
            <w:proofErr w:type="gramStart"/>
            <w:r w:rsidRPr="00AF672A">
              <w:rPr>
                <w:rFonts w:ascii="Courier New" w:eastAsia="Courier New" w:hAnsi="Courier New" w:cs="Courier New"/>
                <w:color w:val="000000"/>
                <w:sz w:val="18"/>
                <w:szCs w:val="18"/>
              </w:rPr>
              <w:t>Cell(</w:t>
            </w:r>
            <w:proofErr w:type="gramEnd"/>
            <w:r w:rsidRPr="00AF672A">
              <w:rPr>
                <w:rFonts w:ascii="Courier New" w:eastAsia="Courier New" w:hAnsi="Courier New" w:cs="Courier New"/>
                <w:color w:val="000000"/>
                <w:sz w:val="18"/>
                <w:szCs w:val="18"/>
              </w:rPr>
              <w:t>4,4.5,"3. ",0,0,"L");</w:t>
            </w:r>
          </w:p>
          <w:p w14:paraId="75B5707F" w14:textId="28E64179"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 xml:space="preserve">Fpdf::Cell(84,4.5,"Kepala Satuan Polisi Pamong Praja Kota </w:t>
            </w:r>
            <w:r w:rsidR="00A37704">
              <w:rPr>
                <w:rFonts w:ascii="Courier New" w:eastAsia="Courier New" w:hAnsi="Courier New" w:cs="Courier New"/>
                <w:color w:val="000000"/>
                <w:sz w:val="18"/>
                <w:szCs w:val="18"/>
              </w:rPr>
              <w:t>Malang</w:t>
            </w:r>
            <w:r w:rsidRPr="00AF672A">
              <w:rPr>
                <w:rFonts w:ascii="Courier New" w:eastAsia="Courier New" w:hAnsi="Courier New" w:cs="Courier New"/>
                <w:color w:val="000000"/>
                <w:sz w:val="18"/>
                <w:szCs w:val="18"/>
              </w:rPr>
              <w:t>.",0,1,"L");</w:t>
            </w:r>
          </w:p>
          <w:p w14:paraId="4CA99F9D" w14:textId="77777777" w:rsidR="00826AFE" w:rsidRPr="00AF672A"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r>
            <w:r w:rsidRPr="00AF672A">
              <w:rPr>
                <w:rFonts w:ascii="Courier New" w:eastAsia="Courier New" w:hAnsi="Courier New" w:cs="Courier New"/>
                <w:color w:val="000000"/>
                <w:sz w:val="18"/>
                <w:szCs w:val="18"/>
              </w:rPr>
              <w:tab/>
              <w:t>Fpdf::Output("D","Surat_Izin_$nama_almarhum.pdf");</w:t>
            </w:r>
          </w:p>
          <w:p w14:paraId="225D1E08"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AF672A">
              <w:rPr>
                <w:rFonts w:ascii="Courier New" w:eastAsia="Courier New" w:hAnsi="Courier New" w:cs="Courier New"/>
                <w:color w:val="000000"/>
                <w:sz w:val="18"/>
                <w:szCs w:val="18"/>
              </w:rPr>
              <w:tab/>
              <w:t>}</w:t>
            </w:r>
          </w:p>
        </w:tc>
      </w:tr>
    </w:tbl>
    <w:p w14:paraId="1F1DD448" w14:textId="77777777" w:rsidR="00826AFE" w:rsidRDefault="00826AFE" w:rsidP="00826AFE"/>
    <w:p w14:paraId="56657F29" w14:textId="17E8EF64" w:rsidR="00826AFE" w:rsidRPr="00934894" w:rsidRDefault="00826AFE" w:rsidP="00826AFE">
      <w:pPr>
        <w:ind w:left="1080" w:firstLine="630"/>
        <w:jc w:val="both"/>
      </w:pPr>
      <w:r>
        <w:t xml:space="preserve">Dalam implementasi generate file digunakan </w:t>
      </w:r>
      <w:r w:rsidR="003740F4" w:rsidRPr="003740F4">
        <w:rPr>
          <w:i/>
        </w:rPr>
        <w:t>library</w:t>
      </w:r>
      <w:r>
        <w:t xml:space="preserve"> tambahan khusus untuk generate file yaitu </w:t>
      </w:r>
      <w:r w:rsidR="003740F4" w:rsidRPr="003740F4">
        <w:rPr>
          <w:i/>
        </w:rPr>
        <w:t>library</w:t>
      </w:r>
      <w:r>
        <w:t xml:space="preserve"> Fpdf.</w:t>
      </w:r>
      <w:r w:rsidR="00F42FAF">
        <w:t xml:space="preserve"> Fitur dokumen </w:t>
      </w:r>
      <w:r w:rsidR="00141984">
        <w:t>a</w:t>
      </w:r>
      <w:r w:rsidR="00F42FAF">
        <w:t>dalah fungsi cetak surat yang melakukan generate file berdasarkan data-</w:t>
      </w:r>
      <w:r w:rsidR="00141984">
        <w:t xml:space="preserve">data yang ada pada database. Generate file dibuat berdasarkan template </w:t>
      </w:r>
      <w:r w:rsidR="00141984">
        <w:lastRenderedPageBreak/>
        <w:t xml:space="preserve">yang sudah ada dimana beberapa parameter </w:t>
      </w:r>
      <w:proofErr w:type="gramStart"/>
      <w:r w:rsidR="00141984">
        <w:t>akan</w:t>
      </w:r>
      <w:proofErr w:type="gramEnd"/>
      <w:r w:rsidR="00141984">
        <w:t xml:space="preserve"> menjadi variabel yang dapat diubah ubah berdasarkan query database yang sesuai dengan dokumen yang ingin dicetak.</w:t>
      </w:r>
    </w:p>
    <w:p w14:paraId="0ECC19CB" w14:textId="0018261A" w:rsidR="00826AFE" w:rsidRDefault="00826AFE" w:rsidP="00826AFE">
      <w:pPr>
        <w:pStyle w:val="Heading3"/>
        <w:ind w:left="1260" w:hanging="720"/>
        <w:rPr>
          <w:sz w:val="26"/>
          <w:szCs w:val="26"/>
        </w:rPr>
      </w:pPr>
      <w:bookmarkStart w:id="145" w:name="_Toc531864977"/>
      <w:r>
        <w:rPr>
          <w:sz w:val="26"/>
          <w:szCs w:val="26"/>
        </w:rPr>
        <w:t xml:space="preserve">Implementasi </w:t>
      </w:r>
      <w:r w:rsidR="00F42FAF">
        <w:rPr>
          <w:sz w:val="26"/>
          <w:szCs w:val="26"/>
        </w:rPr>
        <w:t>Fitur Manajemen Makam</w:t>
      </w:r>
      <w:bookmarkEnd w:id="145"/>
    </w:p>
    <w:p w14:paraId="470648AD" w14:textId="0959F80B" w:rsidR="00826AFE" w:rsidRPr="00C608DF" w:rsidRDefault="00F42FAF" w:rsidP="000F742A">
      <w:pPr>
        <w:ind w:left="1080" w:firstLine="540"/>
        <w:jc w:val="both"/>
      </w:pPr>
      <w:r>
        <w:t>Fitur Manajemen Makam</w:t>
      </w:r>
      <w:r w:rsidR="00826AFE">
        <w:t xml:space="preserve"> berisi </w:t>
      </w:r>
      <w:r w:rsidR="000A0BA9" w:rsidRPr="000A0BA9">
        <w:rPr>
          <w:i/>
        </w:rPr>
        <w:t>create, read, update, delete</w:t>
      </w:r>
      <w:r w:rsidR="00826AFE">
        <w:t xml:space="preserve"> data Makam dan juga fungsi untuk menyesuaikan </w:t>
      </w:r>
      <w:r w:rsidR="003740F4" w:rsidRPr="003740F4">
        <w:rPr>
          <w:i/>
        </w:rPr>
        <w:t>request</w:t>
      </w:r>
      <w:r w:rsidR="00826AFE">
        <w:t xml:space="preserve"> data spesifik berdasarkan role login dan hak akses yang di lakukan </w:t>
      </w:r>
      <w:r w:rsidR="003740F4" w:rsidRPr="003740F4">
        <w:rPr>
          <w:i/>
        </w:rPr>
        <w:t>user</w:t>
      </w:r>
      <w:r w:rsidR="00826AFE">
        <w:t xml:space="preserve">. </w:t>
      </w:r>
      <w:r w:rsidR="001C6A9E">
        <w:t xml:space="preserve">Fitur </w:t>
      </w:r>
      <w:proofErr w:type="gramStart"/>
      <w:r w:rsidR="001C6A9E">
        <w:t>akan</w:t>
      </w:r>
      <w:proofErr w:type="gramEnd"/>
      <w:r w:rsidR="001C6A9E">
        <w:t xml:space="preserve"> melakukan query</w:t>
      </w:r>
      <w:r w:rsidR="00826AFE">
        <w:t xml:space="preserve"> ke database </w:t>
      </w:r>
      <w:r w:rsidR="001C6A9E">
        <w:t>MySQL</w:t>
      </w:r>
      <w:r w:rsidR="00826AFE" w:rsidRPr="002E37B7">
        <w:t xml:space="preserve"> </w:t>
      </w:r>
      <w:r w:rsidR="00826AFE">
        <w:t xml:space="preserve">untuk menjalankan fungsi. Berikut adalah source code untuk </w:t>
      </w:r>
      <w:r>
        <w:t>Fitur Manajemen Makam</w:t>
      </w:r>
      <w:r w:rsidR="00FA1C03">
        <w:t>.</w:t>
      </w:r>
    </w:p>
    <w:p w14:paraId="571EFD12" w14:textId="69E8BC58" w:rsidR="00C608DF" w:rsidRDefault="00C608DF" w:rsidP="007717BF">
      <w:pPr>
        <w:pStyle w:val="Caption"/>
        <w:keepNext/>
        <w:ind w:left="720" w:firstLine="720"/>
        <w:jc w:val="center"/>
      </w:pPr>
      <w:bookmarkStart w:id="146" w:name="_Toc531865145"/>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16</w:t>
      </w:r>
      <w:r w:rsidR="0031634D">
        <w:rPr>
          <w:noProof/>
        </w:rPr>
        <w:fldChar w:fldCharType="end"/>
      </w:r>
      <w:r>
        <w:t xml:space="preserve"> Implementasi </w:t>
      </w:r>
      <w:r w:rsidR="00F42FAF">
        <w:t>Fitur Manajemen Makam</w:t>
      </w:r>
      <w:bookmarkEnd w:id="146"/>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08B58EA8" w14:textId="77777777" w:rsidTr="009D1D0C">
        <w:tc>
          <w:tcPr>
            <w:tcW w:w="433" w:type="dxa"/>
          </w:tcPr>
          <w:p w14:paraId="5ADF8EC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4D75501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288D8BF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593F833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749A5BF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60C7751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5EE3C32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62C29A2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5EA125C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6733526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36ED371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45669ED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0CE81D6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3FBDECD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7432B7F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58C82E6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12A8538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5E99011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2ECAA44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2F0DB72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3C3807D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4C91B78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0D3B33A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333A481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5DEB944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31A5764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w:t>
            </w:r>
          </w:p>
          <w:p w14:paraId="33B6C0D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w:t>
            </w:r>
          </w:p>
          <w:p w14:paraId="051072B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w:t>
            </w:r>
          </w:p>
          <w:p w14:paraId="630D86F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w:t>
            </w:r>
          </w:p>
          <w:p w14:paraId="18FF52D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w:t>
            </w:r>
          </w:p>
          <w:p w14:paraId="161A339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w:t>
            </w:r>
          </w:p>
          <w:p w14:paraId="063ACD4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w:t>
            </w:r>
          </w:p>
          <w:p w14:paraId="18E1DBF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w:t>
            </w:r>
          </w:p>
          <w:p w14:paraId="2BC0249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w:t>
            </w:r>
          </w:p>
          <w:p w14:paraId="05478AF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w:t>
            </w:r>
          </w:p>
          <w:p w14:paraId="24AC149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w:t>
            </w:r>
          </w:p>
          <w:p w14:paraId="789E579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w:t>
            </w:r>
          </w:p>
          <w:p w14:paraId="6D93364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w:t>
            </w:r>
          </w:p>
          <w:p w14:paraId="4396873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w:t>
            </w:r>
          </w:p>
          <w:p w14:paraId="00CEADE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w:t>
            </w:r>
          </w:p>
          <w:p w14:paraId="13F1B3E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1</w:t>
            </w:r>
          </w:p>
          <w:p w14:paraId="3A90A2D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2</w:t>
            </w:r>
          </w:p>
          <w:p w14:paraId="59C37D8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3</w:t>
            </w:r>
          </w:p>
          <w:p w14:paraId="3BB3E31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4</w:t>
            </w:r>
          </w:p>
          <w:p w14:paraId="7F1C8A0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lastRenderedPageBreak/>
              <w:t>45</w:t>
            </w:r>
          </w:p>
          <w:p w14:paraId="04E90F9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6</w:t>
            </w:r>
          </w:p>
          <w:p w14:paraId="7C0882F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7</w:t>
            </w:r>
          </w:p>
          <w:p w14:paraId="6D9495B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8</w:t>
            </w:r>
          </w:p>
          <w:p w14:paraId="78408DF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9</w:t>
            </w:r>
          </w:p>
          <w:p w14:paraId="5F93C3C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0</w:t>
            </w:r>
          </w:p>
          <w:p w14:paraId="42CB85C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1</w:t>
            </w:r>
          </w:p>
          <w:p w14:paraId="14D8429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2</w:t>
            </w:r>
          </w:p>
          <w:p w14:paraId="477F7B2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3</w:t>
            </w:r>
          </w:p>
        </w:tc>
        <w:tc>
          <w:tcPr>
            <w:tcW w:w="7493" w:type="dxa"/>
          </w:tcPr>
          <w:p w14:paraId="00A3D738" w14:textId="4A4E193B"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lastRenderedPageBreak/>
              <w:t>function view_makam(</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w:t>
            </w:r>
          </w:p>
          <w:p w14:paraId="2884293B"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712E8483" w14:textId="7CF19DC8"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inpu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p>
          <w:p w14:paraId="209E9741" w14:textId="1CE0501C"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view = DB::</w:t>
            </w:r>
            <w:r w:rsidR="00504319">
              <w:rPr>
                <w:rFonts w:ascii="Courier New" w:eastAsia="Courier New" w:hAnsi="Courier New" w:cs="Courier New"/>
                <w:color w:val="000000"/>
                <w:sz w:val="18"/>
                <w:szCs w:val="18"/>
              </w:rPr>
              <w:t>tabel</w:t>
            </w:r>
            <w:r w:rsidRPr="00E44D0B">
              <w:rPr>
                <w:rFonts w:ascii="Courier New" w:eastAsia="Courier New" w:hAnsi="Courier New" w:cs="Courier New"/>
                <w:color w:val="000000"/>
                <w:sz w:val="18"/>
                <w:szCs w:val="18"/>
              </w:rPr>
              <w:t>('makam')</w:t>
            </w:r>
          </w:p>
          <w:p w14:paraId="7F1D6C01"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blok_makam', 'makam.id_blok', '=', 'blok_makam.id_blok')</w:t>
            </w:r>
          </w:p>
          <w:p w14:paraId="26C568F0"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tpu', 'tpu.id_tpu', '=', 'blok_makam.id_tpu')</w:t>
            </w:r>
          </w:p>
          <w:p w14:paraId="7E577B5A"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role_tpu','role_tpu.id_tpu','=', 'blok_makam.id_tpu')</w:t>
            </w:r>
          </w:p>
          <w:p w14:paraId="7D24266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t>
            </w:r>
            <w:proofErr w:type="gramStart"/>
            <w:r w:rsidRPr="00E44D0B">
              <w:rPr>
                <w:rFonts w:ascii="Courier New" w:eastAsia="Courier New" w:hAnsi="Courier New" w:cs="Courier New"/>
                <w:color w:val="000000"/>
                <w:sz w:val="18"/>
                <w:szCs w:val="18"/>
              </w:rPr>
              <w:t>select(</w:t>
            </w:r>
            <w:proofErr w:type="gramEnd"/>
            <w:r w:rsidRPr="00E44D0B">
              <w:rPr>
                <w:rFonts w:ascii="Courier New" w:eastAsia="Courier New" w:hAnsi="Courier New" w:cs="Courier New"/>
                <w:color w:val="000000"/>
                <w:sz w:val="18"/>
                <w:szCs w:val="18"/>
              </w:rPr>
              <w:t>'blok_makam.*', 'makam.*','tpu.*')</w:t>
            </w:r>
          </w:p>
          <w:p w14:paraId="6EE311D1" w14:textId="6DA0BF42"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here('role_tpu.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p>
          <w:p w14:paraId="182F6043"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get();</w:t>
            </w:r>
          </w:p>
          <w:p w14:paraId="6C8C9C0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response()-&gt;json($view);</w:t>
            </w:r>
          </w:p>
          <w:p w14:paraId="694A2FB3"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5E14D5BE"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058D38E" w14:textId="0A324545"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function create_makam(</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w:t>
            </w:r>
          </w:p>
          <w:p w14:paraId="4AB8E040"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17FE625" w14:textId="7A59732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Makam::create($</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all());</w:t>
            </w:r>
          </w:p>
          <w:p w14:paraId="12ACECB1"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F00EE36"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31BF520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3BAAA2A" w14:textId="63F04515"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function edit_makam(</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id){</w:t>
            </w:r>
          </w:p>
          <w:p w14:paraId="7B1EDC01"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9EB0EE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makam = Makam::findOrFail($id);</w:t>
            </w:r>
          </w:p>
          <w:p w14:paraId="79A73CD5" w14:textId="2584FB96"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makam-&gt;update($</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all());</w:t>
            </w:r>
          </w:p>
          <w:p w14:paraId="1FD5A8D3"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2BA5A6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response()-&gt;json($makam);</w:t>
            </w:r>
          </w:p>
          <w:p w14:paraId="222BF525"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B68555A"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3C9F070E"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BDE881E" w14:textId="471299C1"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function delete_makam(</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id){</w:t>
            </w:r>
          </w:p>
          <w:p w14:paraId="6318AD2E" w14:textId="6D0D899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penghuni_makam = DB::</w:t>
            </w:r>
            <w:r w:rsidR="00504319">
              <w:rPr>
                <w:rFonts w:ascii="Courier New" w:eastAsia="Courier New" w:hAnsi="Courier New" w:cs="Courier New"/>
                <w:color w:val="000000"/>
                <w:sz w:val="18"/>
                <w:szCs w:val="18"/>
              </w:rPr>
              <w:t>tabel</w:t>
            </w:r>
            <w:r w:rsidRPr="00E44D0B">
              <w:rPr>
                <w:rFonts w:ascii="Courier New" w:eastAsia="Courier New" w:hAnsi="Courier New" w:cs="Courier New"/>
                <w:color w:val="000000"/>
                <w:sz w:val="18"/>
                <w:szCs w:val="18"/>
              </w:rPr>
              <w:t>('penghuni_makam')</w:t>
            </w:r>
          </w:p>
          <w:p w14:paraId="44B8A616"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here('penghuni_makam.id_makam','=',$id)</w:t>
            </w:r>
          </w:p>
          <w:p w14:paraId="7AC874C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delete();</w:t>
            </w:r>
          </w:p>
          <w:p w14:paraId="7735E25E"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93A20C3"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makam = Makam::findOrFail($id);</w:t>
            </w:r>
          </w:p>
          <w:p w14:paraId="7607D95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makam-&gt;delete();</w:t>
            </w:r>
          </w:p>
          <w:p w14:paraId="2629CC2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C89BD3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response()-&gt;json($makam);</w:t>
            </w:r>
          </w:p>
          <w:p w14:paraId="3B2D115E"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B001EE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5EAFA438"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33BD9AE" w14:textId="5260445B"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function delete_expire_makam(</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w:t>
            </w:r>
          </w:p>
          <w:p w14:paraId="7A1A99CF" w14:textId="1372F8CE"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makam = DB::</w:t>
            </w:r>
            <w:r w:rsidR="00504319">
              <w:rPr>
                <w:rFonts w:ascii="Courier New" w:eastAsia="Courier New" w:hAnsi="Courier New" w:cs="Courier New"/>
                <w:color w:val="000000"/>
                <w:sz w:val="18"/>
                <w:szCs w:val="18"/>
              </w:rPr>
              <w:t>tabel</w:t>
            </w:r>
            <w:r w:rsidRPr="00E44D0B">
              <w:rPr>
                <w:rFonts w:ascii="Courier New" w:eastAsia="Courier New" w:hAnsi="Courier New" w:cs="Courier New"/>
                <w:color w:val="000000"/>
                <w:sz w:val="18"/>
                <w:szCs w:val="18"/>
              </w:rPr>
              <w:t>('makam')</w:t>
            </w:r>
          </w:p>
          <w:p w14:paraId="698BA3D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lastRenderedPageBreak/>
              <w:tab/>
            </w:r>
            <w:r w:rsidRPr="00E44D0B">
              <w:rPr>
                <w:rFonts w:ascii="Courier New" w:eastAsia="Courier New" w:hAnsi="Courier New" w:cs="Courier New"/>
                <w:color w:val="000000"/>
                <w:sz w:val="18"/>
                <w:szCs w:val="18"/>
              </w:rPr>
              <w:tab/>
              <w:t>-&gt;leftjoin('penghuni_makam', 'penghuni_makam.id_makam', '=', 'makam.id_makam')</w:t>
            </w:r>
          </w:p>
          <w:p w14:paraId="2D1962D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t>
            </w:r>
            <w:proofErr w:type="gramStart"/>
            <w:r w:rsidRPr="00E44D0B">
              <w:rPr>
                <w:rFonts w:ascii="Courier New" w:eastAsia="Courier New" w:hAnsi="Courier New" w:cs="Courier New"/>
                <w:color w:val="000000"/>
                <w:sz w:val="18"/>
                <w:szCs w:val="18"/>
              </w:rPr>
              <w:t>select(</w:t>
            </w:r>
            <w:proofErr w:type="gramEnd"/>
            <w:r w:rsidRPr="00E44D0B">
              <w:rPr>
                <w:rFonts w:ascii="Courier New" w:eastAsia="Courier New" w:hAnsi="Courier New" w:cs="Courier New"/>
                <w:color w:val="000000"/>
                <w:sz w:val="18"/>
                <w:szCs w:val="18"/>
              </w:rPr>
              <w:t>'makam.*','penghuni_makam.*')</w:t>
            </w:r>
          </w:p>
          <w:p w14:paraId="41F2D0D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here('created_at','&lt;=',NOW()-&gt;subYears(3))</w:t>
            </w:r>
          </w:p>
          <w:p w14:paraId="1B429B0E"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delete();</w:t>
            </w:r>
          </w:p>
          <w:p w14:paraId="65431E7B"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AF54FF0"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response()-&gt;json($makam);</w:t>
            </w:r>
          </w:p>
          <w:p w14:paraId="1008A2A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6557D52"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tc>
      </w:tr>
    </w:tbl>
    <w:p w14:paraId="6E1C2A0F" w14:textId="77777777" w:rsidR="00DC70E7" w:rsidRDefault="00DC70E7" w:rsidP="00F42FAF">
      <w:pPr>
        <w:jc w:val="both"/>
      </w:pPr>
    </w:p>
    <w:p w14:paraId="382E6AAB" w14:textId="5F41AABE" w:rsidR="00826AFE" w:rsidRPr="00934894" w:rsidRDefault="00F42FAF" w:rsidP="007717BF">
      <w:pPr>
        <w:ind w:left="900" w:firstLine="540"/>
        <w:jc w:val="both"/>
      </w:pPr>
      <w:r>
        <w:t>Fitur Manajemen Makam</w:t>
      </w:r>
      <w:r w:rsidR="00DC70E7">
        <w:t xml:space="preserve"> berisi beberapa fungsi. </w:t>
      </w:r>
      <w:r w:rsidR="00E36633">
        <w:t xml:space="preserve">Baris 1-14 adalah </w:t>
      </w:r>
      <w:r>
        <w:t>f</w:t>
      </w:r>
      <w:r w:rsidR="00DC70E7">
        <w:t xml:space="preserve">ungsi view makan </w:t>
      </w:r>
      <w:r>
        <w:t xml:space="preserve">yang </w:t>
      </w:r>
      <w:proofErr w:type="gramStart"/>
      <w:r w:rsidR="00DC70E7">
        <w:t>akan</w:t>
      </w:r>
      <w:proofErr w:type="gramEnd"/>
      <w:r w:rsidR="00DC70E7">
        <w:t xml:space="preserve"> mengembalikan seluruh data pada data makam dan juga sekaligus dengan informasi blok dan tpu yang bersesuaian dengan tiap datanya. </w:t>
      </w:r>
      <w:r w:rsidR="00E36633">
        <w:t xml:space="preserve">Baris 16-20 adalah </w:t>
      </w:r>
      <w:r>
        <w:t>f</w:t>
      </w:r>
      <w:r w:rsidR="00DC70E7">
        <w:t xml:space="preserve">ungsi create makam </w:t>
      </w:r>
      <w:r w:rsidR="007717BF">
        <w:t xml:space="preserve">yang </w:t>
      </w:r>
      <w:proofErr w:type="gramStart"/>
      <w:r w:rsidR="00DC70E7">
        <w:t>akan</w:t>
      </w:r>
      <w:proofErr w:type="gramEnd"/>
      <w:r w:rsidR="00DC70E7">
        <w:t xml:space="preserve"> membuat entri data baru untuk sebuah m</w:t>
      </w:r>
      <w:r w:rsidR="00243EE8">
        <w:t xml:space="preserve">akam baru sesuai dengan </w:t>
      </w:r>
      <w:r w:rsidR="003740F4" w:rsidRPr="003740F4">
        <w:rPr>
          <w:i/>
        </w:rPr>
        <w:t>request</w:t>
      </w:r>
      <w:r w:rsidR="00243EE8">
        <w:t xml:space="preserve"> yang diberikan. </w:t>
      </w:r>
      <w:r w:rsidR="00930E96">
        <w:t xml:space="preserve">Baris 22-29 adalah </w:t>
      </w:r>
      <w:r>
        <w:t>f</w:t>
      </w:r>
      <w:r w:rsidR="00243EE8">
        <w:t>ungsi edit mak</w:t>
      </w:r>
      <w:r w:rsidR="007717BF">
        <w:t xml:space="preserve">am yang </w:t>
      </w:r>
      <w:proofErr w:type="gramStart"/>
      <w:r w:rsidR="007717BF">
        <w:t>akan</w:t>
      </w:r>
      <w:proofErr w:type="gramEnd"/>
      <w:r w:rsidR="007717BF">
        <w:t xml:space="preserve"> mengupdate entri data s</w:t>
      </w:r>
      <w:r w:rsidR="00243EE8">
        <w:t>pesifik sesuai dengan id yang diminta.</w:t>
      </w:r>
      <w:r w:rsidR="006C5829">
        <w:t xml:space="preserve"> </w:t>
      </w:r>
      <w:r w:rsidR="001C06BA">
        <w:t xml:space="preserve">Baris 31-41 </w:t>
      </w:r>
      <w:r w:rsidR="006C5829">
        <w:t xml:space="preserve">Fungsi delete makam </w:t>
      </w:r>
      <w:proofErr w:type="gramStart"/>
      <w:r w:rsidR="006C5829">
        <w:t>akan</w:t>
      </w:r>
      <w:proofErr w:type="gramEnd"/>
      <w:r w:rsidR="006C5829">
        <w:t xml:space="preserve"> digun</w:t>
      </w:r>
      <w:r w:rsidR="007717BF">
        <w:t>akan</w:t>
      </w:r>
      <w:r w:rsidR="006C5829">
        <w:t xml:space="preserve"> untuk menghapus makam </w:t>
      </w:r>
      <w:r w:rsidR="007717BF">
        <w:t>be</w:t>
      </w:r>
      <w:r w:rsidR="00CA3435">
        <w:t xml:space="preserve">serta seluruh data yang mereferensikan data pada id tersebut. </w:t>
      </w:r>
      <w:r w:rsidR="001C7623">
        <w:t>Baris 43-53</w:t>
      </w:r>
      <w:r w:rsidR="007717BF">
        <w:t xml:space="preserve"> merupakan f</w:t>
      </w:r>
      <w:r w:rsidR="00CA3435">
        <w:t xml:space="preserve">ungsi delete expire </w:t>
      </w:r>
      <w:r w:rsidR="007717BF">
        <w:t xml:space="preserve">yang </w:t>
      </w:r>
      <w:proofErr w:type="gramStart"/>
      <w:r w:rsidR="00CA3435">
        <w:t>akan</w:t>
      </w:r>
      <w:proofErr w:type="gramEnd"/>
      <w:r w:rsidR="00CA3435">
        <w:t xml:space="preserve"> menghapus data makam yang memiliki umur lebih dari 3 tahun bersamaan dengan seluruh data yang mereferensikan data pada id tersebut</w:t>
      </w:r>
      <w:r w:rsidR="00FA1C03">
        <w:t>.</w:t>
      </w:r>
    </w:p>
    <w:p w14:paraId="231DC4A4" w14:textId="13A69D04" w:rsidR="000F742A" w:rsidRPr="007717BF" w:rsidRDefault="00826AFE" w:rsidP="007717BF">
      <w:pPr>
        <w:pStyle w:val="Heading3"/>
        <w:ind w:left="1260" w:hanging="720"/>
        <w:rPr>
          <w:sz w:val="26"/>
          <w:szCs w:val="26"/>
        </w:rPr>
      </w:pPr>
      <w:bookmarkStart w:id="147" w:name="_Toc531864978"/>
      <w:r>
        <w:rPr>
          <w:sz w:val="26"/>
          <w:szCs w:val="26"/>
        </w:rPr>
        <w:t xml:space="preserve">Implementasi </w:t>
      </w:r>
      <w:r w:rsidR="007717BF">
        <w:rPr>
          <w:sz w:val="26"/>
          <w:szCs w:val="26"/>
        </w:rPr>
        <w:t>Fitur Manajemen Blok Makam</w:t>
      </w:r>
      <w:bookmarkEnd w:id="147"/>
    </w:p>
    <w:p w14:paraId="77B79C19" w14:textId="18812C87" w:rsidR="00826AFE" w:rsidRPr="007717BF" w:rsidRDefault="007717BF" w:rsidP="007717BF">
      <w:pPr>
        <w:ind w:left="900" w:firstLine="540"/>
        <w:jc w:val="both"/>
      </w:pPr>
      <w:r>
        <w:t>Fitur Manajemen Blok Makam</w:t>
      </w:r>
      <w:r w:rsidR="00826AFE">
        <w:t xml:space="preserve"> berisi </w:t>
      </w:r>
      <w:r w:rsidR="000A0BA9" w:rsidRPr="000A0BA9">
        <w:rPr>
          <w:i/>
        </w:rPr>
        <w:t xml:space="preserve">create, read, update, </w:t>
      </w:r>
      <w:proofErr w:type="gramStart"/>
      <w:r w:rsidR="000A0BA9" w:rsidRPr="000A0BA9">
        <w:rPr>
          <w:i/>
        </w:rPr>
        <w:t>delete</w:t>
      </w:r>
      <w:proofErr w:type="gramEnd"/>
      <w:r w:rsidR="00826AFE">
        <w:t xml:space="preserve"> data Blok Makam dan juga fungsi untuk menyesuaikan </w:t>
      </w:r>
      <w:r w:rsidR="003740F4" w:rsidRPr="003740F4">
        <w:rPr>
          <w:i/>
        </w:rPr>
        <w:t>request</w:t>
      </w:r>
      <w:r w:rsidR="00826AFE">
        <w:t xml:space="preserve"> data spesifik berdasarkan role login dan hak akses yang di lakukan </w:t>
      </w:r>
      <w:r w:rsidR="003740F4" w:rsidRPr="003740F4">
        <w:rPr>
          <w:i/>
        </w:rPr>
        <w:t>user</w:t>
      </w:r>
      <w:r w:rsidR="00826AFE">
        <w:t xml:space="preserve">. </w:t>
      </w:r>
      <w:r w:rsidR="001C6A9E">
        <w:t xml:space="preserve">Fitur </w:t>
      </w:r>
      <w:proofErr w:type="gramStart"/>
      <w:r w:rsidR="001C6A9E">
        <w:t>akan</w:t>
      </w:r>
      <w:proofErr w:type="gramEnd"/>
      <w:r w:rsidR="001C6A9E">
        <w:t xml:space="preserve"> melakukan query</w:t>
      </w:r>
      <w:r w:rsidR="00826AFE">
        <w:t xml:space="preserve"> ke database </w:t>
      </w:r>
      <w:r w:rsidR="001C6A9E">
        <w:t>MySQL</w:t>
      </w:r>
      <w:r w:rsidR="00826AFE" w:rsidRPr="002E37B7">
        <w:t xml:space="preserve"> </w:t>
      </w:r>
      <w:r>
        <w:t xml:space="preserve">untuk menjalankan fungsi. </w:t>
      </w:r>
      <w:r w:rsidR="00826AFE">
        <w:t xml:space="preserve">Berikut adalah source code untuk </w:t>
      </w:r>
      <w:r>
        <w:t>Fitur Manajemen Blok Makam</w:t>
      </w:r>
      <w:r w:rsidR="00FA1C03">
        <w:t>.</w:t>
      </w:r>
    </w:p>
    <w:p w14:paraId="59EC7087" w14:textId="426BB1CB" w:rsidR="00C608DF" w:rsidRDefault="00C608DF" w:rsidP="007717BF">
      <w:pPr>
        <w:pStyle w:val="Caption"/>
        <w:keepNext/>
        <w:ind w:left="720" w:firstLine="720"/>
        <w:jc w:val="center"/>
      </w:pPr>
      <w:bookmarkStart w:id="148" w:name="_Toc531865146"/>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17</w:t>
      </w:r>
      <w:r w:rsidR="0031634D">
        <w:rPr>
          <w:noProof/>
        </w:rPr>
        <w:fldChar w:fldCharType="end"/>
      </w:r>
      <w:r>
        <w:t xml:space="preserve"> Implementasi </w:t>
      </w:r>
      <w:r w:rsidR="007717BF">
        <w:t>Fitur Manajemen Blok Makam</w:t>
      </w:r>
      <w:bookmarkEnd w:id="148"/>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76A52B91" w14:textId="77777777" w:rsidTr="009D1D0C">
        <w:tc>
          <w:tcPr>
            <w:tcW w:w="433" w:type="dxa"/>
          </w:tcPr>
          <w:p w14:paraId="5EA5D83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1B64826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79EBB41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6269785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033A068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641A5FD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62DB5DF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14B00F8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4150056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35ED3BE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6920F3A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3031020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63267EC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56DAB51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1F63206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38DF0DD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60221B8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1787465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3BA23CD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lastRenderedPageBreak/>
              <w:t>19</w:t>
            </w:r>
          </w:p>
          <w:p w14:paraId="5A04D7A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06D1E97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3DF5BB1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1716504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4E13344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51C931E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2E8C47E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w:t>
            </w:r>
          </w:p>
          <w:p w14:paraId="56AF52B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w:t>
            </w:r>
          </w:p>
          <w:p w14:paraId="1F05229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w:t>
            </w:r>
          </w:p>
          <w:p w14:paraId="230D4BE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w:t>
            </w:r>
          </w:p>
          <w:p w14:paraId="5025D49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w:t>
            </w:r>
          </w:p>
          <w:p w14:paraId="56590EA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w:t>
            </w:r>
          </w:p>
          <w:p w14:paraId="3194E5A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w:t>
            </w:r>
          </w:p>
          <w:p w14:paraId="383C0E1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w:t>
            </w:r>
          </w:p>
          <w:p w14:paraId="72F565F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w:t>
            </w:r>
          </w:p>
          <w:p w14:paraId="4B54A35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w:t>
            </w:r>
          </w:p>
          <w:p w14:paraId="090C3EA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w:t>
            </w:r>
          </w:p>
          <w:p w14:paraId="35CCE0B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w:t>
            </w:r>
          </w:p>
          <w:p w14:paraId="0FD5A7F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w:t>
            </w:r>
          </w:p>
          <w:p w14:paraId="1299A69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w:t>
            </w:r>
          </w:p>
          <w:p w14:paraId="2B99C6D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w:t>
            </w:r>
          </w:p>
          <w:p w14:paraId="456E6FA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1</w:t>
            </w:r>
          </w:p>
          <w:p w14:paraId="38BE97C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2</w:t>
            </w:r>
          </w:p>
          <w:p w14:paraId="02D0E6D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3</w:t>
            </w:r>
          </w:p>
          <w:p w14:paraId="233569A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4</w:t>
            </w:r>
          </w:p>
          <w:p w14:paraId="5322FC7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5</w:t>
            </w:r>
          </w:p>
          <w:p w14:paraId="003B648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6</w:t>
            </w:r>
          </w:p>
          <w:p w14:paraId="018D457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7</w:t>
            </w:r>
          </w:p>
          <w:p w14:paraId="23AEFB0B"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8</w:t>
            </w:r>
          </w:p>
          <w:p w14:paraId="0AE18CC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9</w:t>
            </w:r>
          </w:p>
          <w:p w14:paraId="09E395A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0</w:t>
            </w:r>
          </w:p>
          <w:p w14:paraId="7AF0E0D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1</w:t>
            </w:r>
          </w:p>
          <w:p w14:paraId="05EE624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2</w:t>
            </w:r>
          </w:p>
          <w:p w14:paraId="253D5DC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3</w:t>
            </w:r>
          </w:p>
          <w:p w14:paraId="3E42FA7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4</w:t>
            </w:r>
          </w:p>
        </w:tc>
        <w:tc>
          <w:tcPr>
            <w:tcW w:w="7493" w:type="dxa"/>
          </w:tcPr>
          <w:p w14:paraId="2A8FDEBB" w14:textId="0B6DD1BD"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lastRenderedPageBreak/>
              <w:t>function view_blok(</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w:t>
            </w:r>
          </w:p>
          <w:p w14:paraId="6C607F8D" w14:textId="14931A49"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 xml:space="preserve"> =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inpu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p>
          <w:p w14:paraId="4D0A3956" w14:textId="227C53A3"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view = DB::</w:t>
            </w:r>
            <w:r w:rsidR="00504319">
              <w:rPr>
                <w:rFonts w:ascii="Courier New" w:eastAsia="Courier New" w:hAnsi="Courier New" w:cs="Courier New"/>
                <w:color w:val="000000"/>
                <w:sz w:val="18"/>
                <w:szCs w:val="18"/>
              </w:rPr>
              <w:t>tabel</w:t>
            </w:r>
            <w:r w:rsidRPr="00E44D0B">
              <w:rPr>
                <w:rFonts w:ascii="Courier New" w:eastAsia="Courier New" w:hAnsi="Courier New" w:cs="Courier New"/>
                <w:color w:val="000000"/>
                <w:sz w:val="18"/>
                <w:szCs w:val="18"/>
              </w:rPr>
              <w:t>('blok_makam')</w:t>
            </w:r>
          </w:p>
          <w:p w14:paraId="1C466E7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tpu', 'blok_makam.id_tpu', '=', 'tpu.id_tpu')</w:t>
            </w:r>
          </w:p>
          <w:p w14:paraId="5509678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role_tpu','role_tpu.id_tpu','=', 'tpu.id_tpu')</w:t>
            </w:r>
          </w:p>
          <w:p w14:paraId="64D4C59C"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t>
            </w:r>
            <w:proofErr w:type="gramStart"/>
            <w:r w:rsidRPr="00E44D0B">
              <w:rPr>
                <w:rFonts w:ascii="Courier New" w:eastAsia="Courier New" w:hAnsi="Courier New" w:cs="Courier New"/>
                <w:color w:val="000000"/>
                <w:sz w:val="18"/>
                <w:szCs w:val="18"/>
              </w:rPr>
              <w:t>select(</w:t>
            </w:r>
            <w:proofErr w:type="gramEnd"/>
            <w:r w:rsidRPr="00E44D0B">
              <w:rPr>
                <w:rFonts w:ascii="Courier New" w:eastAsia="Courier New" w:hAnsi="Courier New" w:cs="Courier New"/>
                <w:color w:val="000000"/>
                <w:sz w:val="18"/>
                <w:szCs w:val="18"/>
              </w:rPr>
              <w:t>'blok_makam.*', 'tpu.*')</w:t>
            </w:r>
          </w:p>
          <w:p w14:paraId="51ADD447" w14:textId="6B3B4D52"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here('role_tpu.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p>
          <w:p w14:paraId="14B5832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get();</w:t>
            </w:r>
          </w:p>
          <w:p w14:paraId="127472F1"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86A34E3"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response()-&gt;json($view);</w:t>
            </w:r>
          </w:p>
          <w:p w14:paraId="3D7B97D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497C2556"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AB12A1C"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function view_search_blok(){</w:t>
            </w:r>
          </w:p>
          <w:p w14:paraId="39A95428" w14:textId="48FC8CC9"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view = DB::</w:t>
            </w:r>
            <w:r w:rsidR="00504319">
              <w:rPr>
                <w:rFonts w:ascii="Courier New" w:eastAsia="Courier New" w:hAnsi="Courier New" w:cs="Courier New"/>
                <w:color w:val="000000"/>
                <w:sz w:val="18"/>
                <w:szCs w:val="18"/>
              </w:rPr>
              <w:t>tabel</w:t>
            </w:r>
            <w:r w:rsidRPr="00E44D0B">
              <w:rPr>
                <w:rFonts w:ascii="Courier New" w:eastAsia="Courier New" w:hAnsi="Courier New" w:cs="Courier New"/>
                <w:color w:val="000000"/>
                <w:sz w:val="18"/>
                <w:szCs w:val="18"/>
              </w:rPr>
              <w:t>('blok_makam')</w:t>
            </w:r>
          </w:p>
          <w:p w14:paraId="300E502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tpu', 'blok_makam.id_tpu', '=', 'tpu.id_tpu')</w:t>
            </w:r>
          </w:p>
          <w:p w14:paraId="3025EF4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t>
            </w:r>
            <w:proofErr w:type="gramStart"/>
            <w:r w:rsidRPr="00E44D0B">
              <w:rPr>
                <w:rFonts w:ascii="Courier New" w:eastAsia="Courier New" w:hAnsi="Courier New" w:cs="Courier New"/>
                <w:color w:val="000000"/>
                <w:sz w:val="18"/>
                <w:szCs w:val="18"/>
              </w:rPr>
              <w:t>select(</w:t>
            </w:r>
            <w:proofErr w:type="gramEnd"/>
            <w:r w:rsidRPr="00E44D0B">
              <w:rPr>
                <w:rFonts w:ascii="Courier New" w:eastAsia="Courier New" w:hAnsi="Courier New" w:cs="Courier New"/>
                <w:color w:val="000000"/>
                <w:sz w:val="18"/>
                <w:szCs w:val="18"/>
              </w:rPr>
              <w:t>'blok_makam.*', 'tpu.*')</w:t>
            </w:r>
          </w:p>
          <w:p w14:paraId="3A58CA4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get();</w:t>
            </w:r>
          </w:p>
          <w:p w14:paraId="7B55306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response()-&gt;json($view);</w:t>
            </w:r>
          </w:p>
          <w:p w14:paraId="0E2ED01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lastRenderedPageBreak/>
              <w:tab/>
              <w:t>}</w:t>
            </w:r>
          </w:p>
          <w:p w14:paraId="34F2A33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B6BE458" w14:textId="41B0B178"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function create_blok(</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w:t>
            </w:r>
          </w:p>
          <w:p w14:paraId="5523F7BB"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FE3B31F" w14:textId="1B3A91D2"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Blok_Makam::create($</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all());</w:t>
            </w:r>
          </w:p>
          <w:p w14:paraId="3D5BA59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7FEBAECC"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0F9DC35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25CBF59" w14:textId="7681F4AE"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public function edit_blok(</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id)</w:t>
            </w:r>
          </w:p>
          <w:p w14:paraId="2B2576C6"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574A61AB"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blok = Blok_Makam::findOrFail($id);</w:t>
            </w:r>
          </w:p>
          <w:p w14:paraId="5B91D1DC" w14:textId="4C5625D0"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blok-&gt;update($</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all());</w:t>
            </w:r>
          </w:p>
          <w:p w14:paraId="042CBE9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blok;</w:t>
            </w:r>
          </w:p>
          <w:p w14:paraId="439950C5"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6BBC773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835AD01" w14:textId="412C2DB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public function delete_blok(</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id)</w:t>
            </w:r>
          </w:p>
          <w:p w14:paraId="7E3AD24E"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31A2FD76" w14:textId="10202F05"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penghuni_makam = DB::</w:t>
            </w:r>
            <w:r w:rsidR="00504319">
              <w:rPr>
                <w:rFonts w:ascii="Courier New" w:eastAsia="Courier New" w:hAnsi="Courier New" w:cs="Courier New"/>
                <w:color w:val="000000"/>
                <w:sz w:val="18"/>
                <w:szCs w:val="18"/>
              </w:rPr>
              <w:t>tabel</w:t>
            </w:r>
            <w:r w:rsidRPr="00E44D0B">
              <w:rPr>
                <w:rFonts w:ascii="Courier New" w:eastAsia="Courier New" w:hAnsi="Courier New" w:cs="Courier New"/>
                <w:color w:val="000000"/>
                <w:sz w:val="18"/>
                <w:szCs w:val="18"/>
              </w:rPr>
              <w:t>('penghuni_makam')</w:t>
            </w:r>
          </w:p>
          <w:p w14:paraId="54E26CE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makam', 'penghuni_makam.id_makam', '=', 'makam.id_makam')</w:t>
            </w:r>
          </w:p>
          <w:p w14:paraId="0D7906B5"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blok_makam', 'makam.id_blok', '=', 'blok_makam.id_blok')</w:t>
            </w:r>
          </w:p>
          <w:p w14:paraId="7702FBFB"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here('blok_makam.id_blok','=',$id)</w:t>
            </w:r>
          </w:p>
          <w:p w14:paraId="4889CF28"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delete();</w:t>
            </w:r>
          </w:p>
          <w:p w14:paraId="69DD1ED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2F56B8F" w14:textId="6BFED1AA"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makam = DB::</w:t>
            </w:r>
            <w:r w:rsidR="00504319">
              <w:rPr>
                <w:rFonts w:ascii="Courier New" w:eastAsia="Courier New" w:hAnsi="Courier New" w:cs="Courier New"/>
                <w:color w:val="000000"/>
                <w:sz w:val="18"/>
                <w:szCs w:val="18"/>
              </w:rPr>
              <w:t>tabel</w:t>
            </w:r>
            <w:r w:rsidRPr="00E44D0B">
              <w:rPr>
                <w:rFonts w:ascii="Courier New" w:eastAsia="Courier New" w:hAnsi="Courier New" w:cs="Courier New"/>
                <w:color w:val="000000"/>
                <w:sz w:val="18"/>
                <w:szCs w:val="18"/>
              </w:rPr>
              <w:t>('makam')</w:t>
            </w:r>
          </w:p>
          <w:p w14:paraId="7C2C2908"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blok_makam', 'makam.id_blok', '=', 'blok_makam.id_blok')</w:t>
            </w:r>
          </w:p>
          <w:p w14:paraId="452F212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here('blok_makam.id_blok','=',$id)</w:t>
            </w:r>
          </w:p>
          <w:p w14:paraId="3C188C3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delete();</w:t>
            </w:r>
          </w:p>
          <w:p w14:paraId="14C733A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9147CA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blok = Blok_Makam::findOrFail($id);</w:t>
            </w:r>
          </w:p>
          <w:p w14:paraId="62000D3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blok-&gt;delete();</w:t>
            </w:r>
          </w:p>
          <w:p w14:paraId="3707769B"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345DF5AC"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response()-&gt;json($blok);</w:t>
            </w:r>
          </w:p>
          <w:p w14:paraId="13A6876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tc>
      </w:tr>
    </w:tbl>
    <w:p w14:paraId="25E4F29E" w14:textId="77777777" w:rsidR="000F742A" w:rsidRDefault="000F742A" w:rsidP="000F742A">
      <w:pPr>
        <w:ind w:left="900" w:firstLine="540"/>
        <w:jc w:val="both"/>
      </w:pPr>
    </w:p>
    <w:p w14:paraId="26B59538" w14:textId="1E1A1932" w:rsidR="009C480A" w:rsidRPr="00934894" w:rsidRDefault="007717BF" w:rsidP="007717BF">
      <w:pPr>
        <w:ind w:left="900" w:firstLine="540"/>
        <w:jc w:val="both"/>
      </w:pPr>
      <w:r>
        <w:t>Fitur Manajemen Blok Makam</w:t>
      </w:r>
      <w:r w:rsidR="000F742A">
        <w:t xml:space="preserve"> berisi beberapa fungsi.</w:t>
      </w:r>
      <w:r>
        <w:t xml:space="preserve"> B</w:t>
      </w:r>
      <w:r w:rsidR="00226684">
        <w:t>aris 1-11 adalah</w:t>
      </w:r>
      <w:r>
        <w:t xml:space="preserve"> f</w:t>
      </w:r>
      <w:r w:rsidR="000F742A">
        <w:t>ungs</w:t>
      </w:r>
      <w:r>
        <w:t xml:space="preserve">i view </w:t>
      </w:r>
      <w:proofErr w:type="gramStart"/>
      <w:r>
        <w:t>blok</w:t>
      </w:r>
      <w:proofErr w:type="gramEnd"/>
      <w:r>
        <w:t xml:space="preserve"> yang akan mengembalikan </w:t>
      </w:r>
      <w:r w:rsidR="000F742A">
        <w:t xml:space="preserve">data yang sesuai dengan </w:t>
      </w:r>
      <w:r w:rsidR="003740F4" w:rsidRPr="003740F4">
        <w:rPr>
          <w:i/>
        </w:rPr>
        <w:t>request</w:t>
      </w:r>
      <w:r w:rsidR="000F742A">
        <w:t xml:space="preserve"> id </w:t>
      </w:r>
      <w:r w:rsidR="003740F4" w:rsidRPr="003740F4">
        <w:rPr>
          <w:i/>
        </w:rPr>
        <w:t>user</w:t>
      </w:r>
      <w:r w:rsidR="000F742A">
        <w:t xml:space="preserve"> dan rolenya pada blok makam dan informasi tpu berserta kecamatan yang bersesuaian dengan setiap data.</w:t>
      </w:r>
      <w:r w:rsidR="00226684">
        <w:t xml:space="preserve"> Pada baris 13-19</w:t>
      </w:r>
      <w:r w:rsidR="000F742A">
        <w:t xml:space="preserve"> </w:t>
      </w:r>
      <w:r>
        <w:t>adalah f</w:t>
      </w:r>
      <w:r w:rsidR="000F742A">
        <w:t xml:space="preserve">ungsi search </w:t>
      </w:r>
      <w:proofErr w:type="gramStart"/>
      <w:r w:rsidR="000F742A">
        <w:t>blok</w:t>
      </w:r>
      <w:proofErr w:type="gramEnd"/>
      <w:r w:rsidR="000F742A">
        <w:t xml:space="preserve"> </w:t>
      </w:r>
      <w:r>
        <w:t xml:space="preserve">yang </w:t>
      </w:r>
      <w:r w:rsidR="000F742A">
        <w:t>akan mengembalika</w:t>
      </w:r>
      <w:r>
        <w:t>n se</w:t>
      </w:r>
      <w:r w:rsidR="000F742A">
        <w:t>luruh data blok sekaligus informasi tpu yang bersesuaian</w:t>
      </w:r>
      <w:r w:rsidR="009C480A">
        <w:t xml:space="preserve">. </w:t>
      </w:r>
      <w:r w:rsidR="00B050DE">
        <w:t>Pada baris 21-25</w:t>
      </w:r>
      <w:r>
        <w:t xml:space="preserve"> adalah</w:t>
      </w:r>
      <w:r w:rsidR="00B050DE">
        <w:t xml:space="preserve"> </w:t>
      </w:r>
      <w:r>
        <w:t>f</w:t>
      </w:r>
      <w:r w:rsidR="009C480A">
        <w:t xml:space="preserve">ungsi create </w:t>
      </w:r>
      <w:proofErr w:type="gramStart"/>
      <w:r w:rsidR="009C480A">
        <w:t>blok</w:t>
      </w:r>
      <w:proofErr w:type="gramEnd"/>
      <w:r w:rsidR="009C480A">
        <w:t xml:space="preserve"> </w:t>
      </w:r>
      <w:r>
        <w:t xml:space="preserve">yang </w:t>
      </w:r>
      <w:r w:rsidR="009C480A">
        <w:t xml:space="preserve">akan membuat entri data baru untuk blok makam sesuai dengan </w:t>
      </w:r>
      <w:r w:rsidR="003740F4" w:rsidRPr="003740F4">
        <w:rPr>
          <w:i/>
        </w:rPr>
        <w:t>request</w:t>
      </w:r>
      <w:r w:rsidR="009C480A">
        <w:t xml:space="preserve"> yang diberikan.</w:t>
      </w:r>
      <w:r w:rsidR="008D788C">
        <w:t xml:space="preserve"> Pada baris 27-32</w:t>
      </w:r>
      <w:r>
        <w:t xml:space="preserve"> adalah f</w:t>
      </w:r>
      <w:r w:rsidR="009C480A">
        <w:t xml:space="preserve">ungsi edit </w:t>
      </w:r>
      <w:proofErr w:type="gramStart"/>
      <w:r w:rsidR="009C480A">
        <w:t>blok</w:t>
      </w:r>
      <w:proofErr w:type="gramEnd"/>
      <w:r w:rsidR="009C480A">
        <w:t xml:space="preserve"> akan mengupdate blok sesuai dengan id yang diminta. </w:t>
      </w:r>
      <w:r w:rsidR="00C3069D">
        <w:t>Baris 34-54</w:t>
      </w:r>
      <w:r>
        <w:t xml:space="preserve"> adalah f</w:t>
      </w:r>
      <w:r w:rsidR="009C480A">
        <w:t xml:space="preserve">ungsi delete makam </w:t>
      </w:r>
      <w:r>
        <w:t xml:space="preserve">yang </w:t>
      </w:r>
      <w:proofErr w:type="gramStart"/>
      <w:r w:rsidR="009C480A">
        <w:t>akan</w:t>
      </w:r>
      <w:proofErr w:type="gramEnd"/>
      <w:r w:rsidR="009C480A">
        <w:t xml:space="preserve"> menghapus entri data yang sesuai dengan </w:t>
      </w:r>
      <w:r w:rsidR="003740F4" w:rsidRPr="003740F4">
        <w:rPr>
          <w:i/>
        </w:rPr>
        <w:t>request</w:t>
      </w:r>
      <w:r w:rsidR="009C480A">
        <w:t xml:space="preserve"> id dan seluruh data yang mereferensikan data dengan id tersebut</w:t>
      </w:r>
      <w:r w:rsidR="00FA1C03">
        <w:t>.</w:t>
      </w:r>
    </w:p>
    <w:p w14:paraId="4CBBD423" w14:textId="73D28E5A" w:rsidR="00826AFE" w:rsidRPr="00826AFE" w:rsidRDefault="00826AFE" w:rsidP="00826AFE">
      <w:pPr>
        <w:pStyle w:val="Heading3"/>
        <w:ind w:left="1260" w:hanging="720"/>
        <w:rPr>
          <w:sz w:val="26"/>
          <w:szCs w:val="26"/>
        </w:rPr>
      </w:pPr>
      <w:bookmarkStart w:id="149" w:name="_Toc531864979"/>
      <w:r>
        <w:rPr>
          <w:sz w:val="26"/>
          <w:szCs w:val="26"/>
        </w:rPr>
        <w:t xml:space="preserve">Implementasi </w:t>
      </w:r>
      <w:r w:rsidR="00FC5B8B">
        <w:rPr>
          <w:sz w:val="26"/>
          <w:szCs w:val="26"/>
        </w:rPr>
        <w:t>Fitur Manajemen Penghuni Makam</w:t>
      </w:r>
      <w:bookmarkEnd w:id="149"/>
    </w:p>
    <w:p w14:paraId="5CC632A8" w14:textId="01B350B9" w:rsidR="00826AFE" w:rsidRPr="00C608DF" w:rsidRDefault="00FC5B8B" w:rsidP="00C608DF">
      <w:pPr>
        <w:ind w:left="900" w:firstLine="540"/>
        <w:jc w:val="both"/>
      </w:pPr>
      <w:r>
        <w:t>Fitur Manajemen Penghuni Makam</w:t>
      </w:r>
      <w:r w:rsidR="00826AFE">
        <w:t xml:space="preserve"> berisi </w:t>
      </w:r>
      <w:r w:rsidR="000A0BA9" w:rsidRPr="000A0BA9">
        <w:rPr>
          <w:i/>
        </w:rPr>
        <w:t>create, read, update, delete</w:t>
      </w:r>
      <w:r w:rsidR="00826AFE">
        <w:t xml:space="preserve"> (CRUD) data Penghuni makam dan juga fungsi untuk </w:t>
      </w:r>
      <w:r w:rsidR="00826AFE">
        <w:lastRenderedPageBreak/>
        <w:t xml:space="preserve">menyesuaikan </w:t>
      </w:r>
      <w:r w:rsidR="003740F4" w:rsidRPr="003740F4">
        <w:rPr>
          <w:i/>
        </w:rPr>
        <w:t>request</w:t>
      </w:r>
      <w:r w:rsidR="00826AFE">
        <w:t xml:space="preserve"> data spesifik berdasarkan role login dan hak akses yang di lakukan </w:t>
      </w:r>
      <w:r w:rsidR="003740F4" w:rsidRPr="003740F4">
        <w:rPr>
          <w:i/>
        </w:rPr>
        <w:t>user</w:t>
      </w:r>
      <w:r w:rsidR="00826AFE">
        <w:t xml:space="preserve">. </w:t>
      </w:r>
      <w:r w:rsidR="001C6A9E">
        <w:t xml:space="preserve">Fitur </w:t>
      </w:r>
      <w:proofErr w:type="gramStart"/>
      <w:r w:rsidR="001C6A9E">
        <w:t>akan</w:t>
      </w:r>
      <w:proofErr w:type="gramEnd"/>
      <w:r w:rsidR="001C6A9E">
        <w:t xml:space="preserve"> melakukan query</w:t>
      </w:r>
      <w:r w:rsidR="00826AFE">
        <w:t xml:space="preserve"> ke database </w:t>
      </w:r>
      <w:r w:rsidR="001C6A9E">
        <w:t>MySQL</w:t>
      </w:r>
      <w:r w:rsidR="00826AFE" w:rsidRPr="002E37B7">
        <w:t xml:space="preserve"> </w:t>
      </w:r>
      <w:r w:rsidR="00826AFE">
        <w:t xml:space="preserve">untuk menjalankan fungsi. Berikut adalah source code untuk </w:t>
      </w:r>
      <w:r>
        <w:t>Fitur Manajemen Penghuni Makam</w:t>
      </w:r>
      <w:r w:rsidR="00C608DF">
        <w:t>.</w:t>
      </w:r>
    </w:p>
    <w:p w14:paraId="3A923F1B" w14:textId="7464618F" w:rsidR="00C608DF" w:rsidRDefault="00C608DF" w:rsidP="00FC5B8B">
      <w:pPr>
        <w:pStyle w:val="Caption"/>
        <w:keepNext/>
        <w:ind w:left="1440"/>
        <w:jc w:val="center"/>
      </w:pPr>
      <w:bookmarkStart w:id="150" w:name="_Toc531865147"/>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18</w:t>
      </w:r>
      <w:r w:rsidR="0031634D">
        <w:rPr>
          <w:noProof/>
        </w:rPr>
        <w:fldChar w:fldCharType="end"/>
      </w:r>
      <w:r>
        <w:t xml:space="preserve"> Implementasi </w:t>
      </w:r>
      <w:r w:rsidR="00FC5B8B">
        <w:t>Fitur Manajemen Penghuni Makam</w:t>
      </w:r>
      <w:bookmarkEnd w:id="150"/>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65450092" w14:textId="77777777" w:rsidTr="009D1D0C">
        <w:tc>
          <w:tcPr>
            <w:tcW w:w="433" w:type="dxa"/>
          </w:tcPr>
          <w:p w14:paraId="178BD41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6A55263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5FA6EE7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2217C5D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050E9FA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1D109B5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2125581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30B1364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197B5BE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2C81127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6EAE5AD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31E09EE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113C32C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4D74944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0C68F9B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324031A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63BE980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21DB511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75C36FB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65A1C9C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0AC77CF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2210D74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7B1ED12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684B68C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2FFFE52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0705CB0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w:t>
            </w:r>
          </w:p>
          <w:p w14:paraId="044998B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w:t>
            </w:r>
          </w:p>
          <w:p w14:paraId="1673820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w:t>
            </w:r>
          </w:p>
          <w:p w14:paraId="685074E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w:t>
            </w:r>
          </w:p>
          <w:p w14:paraId="71A18F6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w:t>
            </w:r>
          </w:p>
          <w:p w14:paraId="5E06E87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w:t>
            </w:r>
          </w:p>
          <w:p w14:paraId="4A11D24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w:t>
            </w:r>
          </w:p>
          <w:p w14:paraId="28BE04C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w:t>
            </w:r>
          </w:p>
          <w:p w14:paraId="1CCB201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w:t>
            </w:r>
          </w:p>
          <w:p w14:paraId="379AD03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w:t>
            </w:r>
          </w:p>
          <w:p w14:paraId="4933DC1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w:t>
            </w:r>
          </w:p>
          <w:p w14:paraId="658EA0E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w:t>
            </w:r>
          </w:p>
          <w:p w14:paraId="2BC00CF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w:t>
            </w:r>
          </w:p>
          <w:p w14:paraId="01BD74E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w:t>
            </w:r>
          </w:p>
          <w:p w14:paraId="5C39DB3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w:t>
            </w:r>
          </w:p>
          <w:p w14:paraId="329ABF8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1</w:t>
            </w:r>
          </w:p>
          <w:p w14:paraId="75B21E3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2</w:t>
            </w:r>
          </w:p>
          <w:p w14:paraId="4D3D259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3</w:t>
            </w:r>
          </w:p>
          <w:p w14:paraId="3DD7684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4</w:t>
            </w:r>
          </w:p>
          <w:p w14:paraId="0BC8002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5</w:t>
            </w:r>
          </w:p>
          <w:p w14:paraId="12BB816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6</w:t>
            </w:r>
          </w:p>
          <w:p w14:paraId="3E60626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7</w:t>
            </w:r>
          </w:p>
          <w:p w14:paraId="12ACBBC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8</w:t>
            </w:r>
          </w:p>
        </w:tc>
        <w:tc>
          <w:tcPr>
            <w:tcW w:w="7493" w:type="dxa"/>
          </w:tcPr>
          <w:p w14:paraId="07AD76E7" w14:textId="111EA469"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function view_penghunimakam(</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w:t>
            </w:r>
          </w:p>
          <w:p w14:paraId="24B71DB6" w14:textId="4CF10B26"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inpu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p>
          <w:p w14:paraId="1FFBA5E3" w14:textId="0672B4B6"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view = DB::</w:t>
            </w:r>
            <w:r w:rsidR="00504319">
              <w:rPr>
                <w:rFonts w:ascii="Courier New" w:eastAsia="Courier New" w:hAnsi="Courier New" w:cs="Courier New"/>
                <w:color w:val="000000"/>
                <w:sz w:val="18"/>
                <w:szCs w:val="18"/>
              </w:rPr>
              <w:t>tabel</w:t>
            </w:r>
            <w:r w:rsidRPr="00E44D0B">
              <w:rPr>
                <w:rFonts w:ascii="Courier New" w:eastAsia="Courier New" w:hAnsi="Courier New" w:cs="Courier New"/>
                <w:color w:val="000000"/>
                <w:sz w:val="18"/>
                <w:szCs w:val="18"/>
              </w:rPr>
              <w:t>('penghuni_makam')</w:t>
            </w:r>
          </w:p>
          <w:p w14:paraId="1417B5FB"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makam', 'penghuni_makam.id_makam', '=', 'makam.id_makam')</w:t>
            </w:r>
          </w:p>
          <w:p w14:paraId="6CAD20B8"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blok_makam', 'makam.id_blok', '=', 'blok_makam.id_blok')</w:t>
            </w:r>
          </w:p>
          <w:p w14:paraId="48CD181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tpu', 'tpu.id_tpu', '=', 'blok_makam.id_tpu')</w:t>
            </w:r>
          </w:p>
          <w:p w14:paraId="7F2153A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role_tpu','role_tpu.id_tpu','=', 'blok_makam.id_tpu')</w:t>
            </w:r>
          </w:p>
          <w:p w14:paraId="3C93748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t>
            </w:r>
            <w:proofErr w:type="gramStart"/>
            <w:r w:rsidRPr="00E44D0B">
              <w:rPr>
                <w:rFonts w:ascii="Courier New" w:eastAsia="Courier New" w:hAnsi="Courier New" w:cs="Courier New"/>
                <w:color w:val="000000"/>
                <w:sz w:val="18"/>
                <w:szCs w:val="18"/>
              </w:rPr>
              <w:t>select(</w:t>
            </w:r>
            <w:proofErr w:type="gramEnd"/>
            <w:r w:rsidRPr="00E44D0B">
              <w:rPr>
                <w:rFonts w:ascii="Courier New" w:eastAsia="Courier New" w:hAnsi="Courier New" w:cs="Courier New"/>
                <w:color w:val="000000"/>
                <w:sz w:val="18"/>
                <w:szCs w:val="18"/>
              </w:rPr>
              <w:t>'penghuni_makam.*', 'makam.*','tpu.*')</w:t>
            </w:r>
          </w:p>
          <w:p w14:paraId="7FEA3BE0" w14:textId="74CFB1F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here('role_tpu.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p>
          <w:p w14:paraId="5808029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get();</w:t>
            </w:r>
          </w:p>
          <w:p w14:paraId="46589C18"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response()-&gt;json($view);</w:t>
            </w:r>
          </w:p>
          <w:p w14:paraId="50692FDE"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6E5E27B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D27AAE5"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function view_search_penghunimakam(){</w:t>
            </w:r>
          </w:p>
          <w:p w14:paraId="65D3EB3B" w14:textId="708A194C"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view = DB::</w:t>
            </w:r>
            <w:r w:rsidR="00504319">
              <w:rPr>
                <w:rFonts w:ascii="Courier New" w:eastAsia="Courier New" w:hAnsi="Courier New" w:cs="Courier New"/>
                <w:color w:val="000000"/>
                <w:sz w:val="18"/>
                <w:szCs w:val="18"/>
              </w:rPr>
              <w:t>tabel</w:t>
            </w:r>
            <w:r w:rsidRPr="00E44D0B">
              <w:rPr>
                <w:rFonts w:ascii="Courier New" w:eastAsia="Courier New" w:hAnsi="Courier New" w:cs="Courier New"/>
                <w:color w:val="000000"/>
                <w:sz w:val="18"/>
                <w:szCs w:val="18"/>
              </w:rPr>
              <w:t>('penghuni_makam')</w:t>
            </w:r>
          </w:p>
          <w:p w14:paraId="0DF420A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makam', 'penghuni_makam.id_makam', '=', 'makam.id_makam')</w:t>
            </w:r>
          </w:p>
          <w:p w14:paraId="6996A2C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join('blok_makam', 'makam.id_blok', '=', 'blok_makam.id_blok')</w:t>
            </w:r>
          </w:p>
          <w:p w14:paraId="52EF97E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w:t>
            </w:r>
            <w:proofErr w:type="gramStart"/>
            <w:r w:rsidRPr="00E44D0B">
              <w:rPr>
                <w:rFonts w:ascii="Courier New" w:eastAsia="Courier New" w:hAnsi="Courier New" w:cs="Courier New"/>
                <w:color w:val="000000"/>
                <w:sz w:val="18"/>
                <w:szCs w:val="18"/>
              </w:rPr>
              <w:t>select(</w:t>
            </w:r>
            <w:proofErr w:type="gramEnd"/>
            <w:r w:rsidRPr="00E44D0B">
              <w:rPr>
                <w:rFonts w:ascii="Courier New" w:eastAsia="Courier New" w:hAnsi="Courier New" w:cs="Courier New"/>
                <w:color w:val="000000"/>
                <w:sz w:val="18"/>
                <w:szCs w:val="18"/>
              </w:rPr>
              <w:t>'penghuni_makam.*', 'makam.*')</w:t>
            </w:r>
          </w:p>
          <w:p w14:paraId="4CA2D95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gt;get();</w:t>
            </w:r>
          </w:p>
          <w:p w14:paraId="1E79FFA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response()-&gt;json($view);</w:t>
            </w:r>
          </w:p>
          <w:p w14:paraId="4951AA5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5CFFE0E8"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F640B4E" w14:textId="13957536"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function create_penghunimakam(</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w:t>
            </w:r>
          </w:p>
          <w:p w14:paraId="1C12A62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27DC2F9" w14:textId="09CD8E2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penghuni_makam = Penghuni_makam::create($</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all());</w:t>
            </w:r>
          </w:p>
          <w:p w14:paraId="7DAD8DE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6294FF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79ECFB4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3720455" w14:textId="00C258D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public function update_penghunimakam(</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id)</w:t>
            </w:r>
          </w:p>
          <w:p w14:paraId="181CE375"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274ECA4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penghuni_makam = Penghuni_makam::findOrFail($id);</w:t>
            </w:r>
          </w:p>
          <w:p w14:paraId="14B310A3" w14:textId="625B4BFD"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penghuni_makam-&gt;update($</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all());</w:t>
            </w:r>
          </w:p>
          <w:p w14:paraId="349206F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penghuni_makam;</w:t>
            </w:r>
          </w:p>
          <w:p w14:paraId="61214190"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53DD0E5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27D4347" w14:textId="663DFACE"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public function delete_penghunimakam(</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id)</w:t>
            </w:r>
          </w:p>
          <w:p w14:paraId="7A8AE2CA"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p w14:paraId="3D2B6415"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penghuni_makam = Penghuni_makam::findOrFail($id);</w:t>
            </w:r>
          </w:p>
          <w:p w14:paraId="44AB477B"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penghuni_makam-&gt;delete();</w:t>
            </w:r>
          </w:p>
          <w:p w14:paraId="79E208F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F7E7F95"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r>
            <w:r w:rsidRPr="00E44D0B">
              <w:rPr>
                <w:rFonts w:ascii="Courier New" w:eastAsia="Courier New" w:hAnsi="Courier New" w:cs="Courier New"/>
                <w:color w:val="000000"/>
                <w:sz w:val="18"/>
                <w:szCs w:val="18"/>
              </w:rPr>
              <w:tab/>
              <w:t>return 204;</w:t>
            </w:r>
          </w:p>
          <w:p w14:paraId="62F17C93"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ab/>
              <w:t>}</w:t>
            </w:r>
          </w:p>
        </w:tc>
      </w:tr>
    </w:tbl>
    <w:p w14:paraId="70AAAED3" w14:textId="77777777" w:rsidR="00632D25" w:rsidRDefault="00632D25" w:rsidP="00632D25">
      <w:pPr>
        <w:ind w:left="900" w:firstLine="540"/>
        <w:jc w:val="both"/>
      </w:pPr>
    </w:p>
    <w:p w14:paraId="2333D3D5" w14:textId="003CE43D" w:rsidR="00826AFE" w:rsidRPr="00934894" w:rsidRDefault="00FC5B8B" w:rsidP="00FC5B8B">
      <w:pPr>
        <w:ind w:left="900" w:firstLine="540"/>
        <w:jc w:val="both"/>
      </w:pPr>
      <w:r>
        <w:lastRenderedPageBreak/>
        <w:t>Fitur Manajemen Penghuni Makam</w:t>
      </w:r>
      <w:r w:rsidR="004F0202">
        <w:t xml:space="preserve"> memiliki beberapa fungsi. </w:t>
      </w:r>
      <w:r w:rsidR="00C606FF">
        <w:t xml:space="preserve">Pada baris 1-15 </w:t>
      </w:r>
      <w:r>
        <w:t>terdapat f</w:t>
      </w:r>
      <w:r w:rsidR="004F0202">
        <w:t xml:space="preserve">ungsi view penghuni makam </w:t>
      </w:r>
      <w:r>
        <w:t xml:space="preserve">yang </w:t>
      </w:r>
      <w:proofErr w:type="gramStart"/>
      <w:r w:rsidR="004F0202">
        <w:t>akan</w:t>
      </w:r>
      <w:proofErr w:type="gramEnd"/>
      <w:r w:rsidR="004F0202">
        <w:t xml:space="preserve"> mengembalikan data penghuni makam sesuai </w:t>
      </w:r>
      <w:r>
        <w:t xml:space="preserve">dengan role </w:t>
      </w:r>
      <w:r w:rsidR="003740F4" w:rsidRPr="003740F4">
        <w:rPr>
          <w:i/>
        </w:rPr>
        <w:t>user</w:t>
      </w:r>
      <w:r>
        <w:t xml:space="preserve"> dan hak aksesnya</w:t>
      </w:r>
      <w:r w:rsidR="004F0202">
        <w:t>.</w:t>
      </w:r>
      <w:r>
        <w:t xml:space="preserve"> B</w:t>
      </w:r>
      <w:r w:rsidR="00472FA9">
        <w:t>aris 17-26</w:t>
      </w:r>
      <w:r w:rsidR="004F0202">
        <w:t xml:space="preserve"> </w:t>
      </w:r>
      <w:r>
        <w:t xml:space="preserve">terdapat </w:t>
      </w:r>
      <w:r w:rsidR="004F0202">
        <w:t xml:space="preserve">fungsi view search penghuni makam </w:t>
      </w:r>
      <w:r>
        <w:t xml:space="preserve">yang </w:t>
      </w:r>
      <w:proofErr w:type="gramStart"/>
      <w:r w:rsidR="004F0202">
        <w:t>akan</w:t>
      </w:r>
      <w:proofErr w:type="gramEnd"/>
      <w:r w:rsidR="004F0202">
        <w:t xml:space="preserve"> mengembalikan seluruh data penghuni</w:t>
      </w:r>
      <w:r>
        <w:t xml:space="preserve"> </w:t>
      </w:r>
      <w:r w:rsidR="004F0202">
        <w:t>makam tanpa kecuali.</w:t>
      </w:r>
      <w:r w:rsidR="00207481">
        <w:t xml:space="preserve"> Baris 28-33 </w:t>
      </w:r>
      <w:r>
        <w:t>terdapat f</w:t>
      </w:r>
      <w:r w:rsidR="00223AC8">
        <w:t xml:space="preserve">ungsi create penghuni makam </w:t>
      </w:r>
      <w:r>
        <w:t xml:space="preserve">yang </w:t>
      </w:r>
      <w:proofErr w:type="gramStart"/>
      <w:r w:rsidR="00223AC8">
        <w:t>akan</w:t>
      </w:r>
      <w:proofErr w:type="gramEnd"/>
      <w:r w:rsidR="00223AC8">
        <w:t xml:space="preserve"> membuat entri baru untuk tabel penghuni makam sesuai dengan </w:t>
      </w:r>
      <w:r w:rsidR="003740F4" w:rsidRPr="003740F4">
        <w:rPr>
          <w:i/>
        </w:rPr>
        <w:t>request</w:t>
      </w:r>
      <w:r w:rsidR="00223AC8">
        <w:t>.</w:t>
      </w:r>
      <w:r w:rsidR="00E57C81">
        <w:t xml:space="preserve"> Baris 35-40</w:t>
      </w:r>
      <w:r w:rsidR="003F1E95">
        <w:t xml:space="preserve"> </w:t>
      </w:r>
      <w:r>
        <w:t>terdapat f</w:t>
      </w:r>
      <w:r w:rsidR="00223AC8">
        <w:t xml:space="preserve">ungsi update penghuni makam </w:t>
      </w:r>
      <w:r>
        <w:t xml:space="preserve">yang </w:t>
      </w:r>
      <w:proofErr w:type="gramStart"/>
      <w:r w:rsidR="00223AC8">
        <w:t>akan</w:t>
      </w:r>
      <w:proofErr w:type="gramEnd"/>
      <w:r w:rsidR="00223AC8">
        <w:t xml:space="preserve"> mengupdate data sesuai dengan id yang di </w:t>
      </w:r>
      <w:r w:rsidR="003740F4" w:rsidRPr="003740F4">
        <w:rPr>
          <w:i/>
        </w:rPr>
        <w:t>request</w:t>
      </w:r>
      <w:r w:rsidR="00223AC8">
        <w:t xml:space="preserve">. </w:t>
      </w:r>
      <w:r w:rsidR="006338E2">
        <w:t>Baris 42-48</w:t>
      </w:r>
      <w:r w:rsidR="00BA2276">
        <w:t xml:space="preserve"> </w:t>
      </w:r>
      <w:r>
        <w:t xml:space="preserve">terdapat </w:t>
      </w:r>
      <w:r w:rsidR="00BA2276">
        <w:t>fungsi</w:t>
      </w:r>
      <w:r w:rsidR="00223AC8">
        <w:t xml:space="preserve"> delete penghuni</w:t>
      </w:r>
      <w:r w:rsidR="00955F6A">
        <w:t xml:space="preserve"> makam </w:t>
      </w:r>
      <w:r>
        <w:t xml:space="preserve">yang </w:t>
      </w:r>
      <w:proofErr w:type="gramStart"/>
      <w:r w:rsidR="00955F6A">
        <w:t>akan</w:t>
      </w:r>
      <w:proofErr w:type="gramEnd"/>
      <w:r w:rsidR="00955F6A">
        <w:t xml:space="preserve"> menghapus data penghuni makam yang bersesuaian dengan </w:t>
      </w:r>
      <w:r w:rsidR="003740F4" w:rsidRPr="003740F4">
        <w:rPr>
          <w:i/>
        </w:rPr>
        <w:t>request</w:t>
      </w:r>
    </w:p>
    <w:p w14:paraId="6EE1221F" w14:textId="57429788" w:rsidR="00826AFE" w:rsidRPr="00FA1C03" w:rsidRDefault="00826AFE" w:rsidP="00FA1C03">
      <w:pPr>
        <w:pStyle w:val="Heading3"/>
        <w:ind w:left="1260" w:hanging="720"/>
        <w:rPr>
          <w:sz w:val="26"/>
          <w:szCs w:val="26"/>
        </w:rPr>
      </w:pPr>
      <w:bookmarkStart w:id="151" w:name="_Toc531864980"/>
      <w:r>
        <w:rPr>
          <w:sz w:val="26"/>
          <w:szCs w:val="26"/>
        </w:rPr>
        <w:t xml:space="preserve">Implementasi </w:t>
      </w:r>
      <w:r w:rsidR="00FC5B8B">
        <w:rPr>
          <w:sz w:val="26"/>
          <w:szCs w:val="26"/>
        </w:rPr>
        <w:t xml:space="preserve">Fitur </w:t>
      </w:r>
      <w:r w:rsidR="003740F4" w:rsidRPr="003740F4">
        <w:rPr>
          <w:i/>
          <w:sz w:val="26"/>
          <w:szCs w:val="26"/>
        </w:rPr>
        <w:t>Authentication</w:t>
      </w:r>
      <w:bookmarkEnd w:id="151"/>
    </w:p>
    <w:p w14:paraId="4DE6FD84" w14:textId="73F75193" w:rsidR="00826AFE" w:rsidRPr="00C608DF" w:rsidRDefault="00FC5B8B" w:rsidP="00C608DF">
      <w:pPr>
        <w:ind w:left="900" w:firstLine="540"/>
        <w:jc w:val="both"/>
      </w:pPr>
      <w:r>
        <w:t xml:space="preserve">Fitur </w:t>
      </w:r>
      <w:r w:rsidR="003740F4" w:rsidRPr="003740F4">
        <w:rPr>
          <w:i/>
        </w:rPr>
        <w:t>Authentication</w:t>
      </w:r>
      <w:r w:rsidR="00826AFE">
        <w:t xml:space="preserve"> berisi fungsi yang </w:t>
      </w:r>
      <w:r w:rsidR="00504319">
        <w:t>melayani</w:t>
      </w:r>
      <w:r>
        <w:t xml:space="preserve"> login dan credential token</w:t>
      </w:r>
      <w:r w:rsidR="00826AFE">
        <w:t xml:space="preserve">. </w:t>
      </w:r>
      <w:r w:rsidR="001C6A9E">
        <w:t xml:space="preserve">Fitur </w:t>
      </w:r>
      <w:proofErr w:type="gramStart"/>
      <w:r w:rsidR="001C6A9E">
        <w:t>akan</w:t>
      </w:r>
      <w:proofErr w:type="gramEnd"/>
      <w:r w:rsidR="001C6A9E">
        <w:t xml:space="preserve"> melakukan query</w:t>
      </w:r>
      <w:r w:rsidR="00826AFE">
        <w:t xml:space="preserve"> ke database </w:t>
      </w:r>
      <w:r w:rsidR="001C6A9E">
        <w:t>MySQL</w:t>
      </w:r>
      <w:r w:rsidR="00826AFE" w:rsidRPr="002E37B7">
        <w:t xml:space="preserve"> </w:t>
      </w:r>
      <w:r w:rsidR="00826AFE">
        <w:t>untu</w:t>
      </w:r>
      <w:r>
        <w:t xml:space="preserve">k menjalankan fungsi. </w:t>
      </w:r>
      <w:r w:rsidR="00826AFE">
        <w:t xml:space="preserve">Berikut adalah source code untuk </w:t>
      </w:r>
      <w:r>
        <w:t xml:space="preserve">Fitur </w:t>
      </w:r>
      <w:r w:rsidR="003740F4" w:rsidRPr="003740F4">
        <w:rPr>
          <w:i/>
        </w:rPr>
        <w:t>Authentication</w:t>
      </w:r>
      <w:r>
        <w:t>.</w:t>
      </w:r>
    </w:p>
    <w:p w14:paraId="31988D57" w14:textId="3BFA5A9B" w:rsidR="00C608DF" w:rsidRDefault="00C608DF" w:rsidP="00FC5B8B">
      <w:pPr>
        <w:pStyle w:val="Caption"/>
        <w:keepNext/>
        <w:ind w:left="720" w:firstLine="720"/>
        <w:jc w:val="center"/>
      </w:pPr>
      <w:bookmarkStart w:id="152" w:name="_Toc531865148"/>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19</w:t>
      </w:r>
      <w:r w:rsidR="0031634D">
        <w:rPr>
          <w:noProof/>
        </w:rPr>
        <w:fldChar w:fldCharType="end"/>
      </w:r>
      <w:r>
        <w:t xml:space="preserve"> Implementasi </w:t>
      </w:r>
      <w:r w:rsidR="00FC5B8B">
        <w:t xml:space="preserve">Fitur </w:t>
      </w:r>
      <w:r w:rsidR="003740F4" w:rsidRPr="003740F4">
        <w:t>Authentication</w:t>
      </w:r>
      <w:bookmarkEnd w:id="152"/>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4FB2D875" w14:textId="77777777" w:rsidTr="009D1D0C">
        <w:tc>
          <w:tcPr>
            <w:tcW w:w="433" w:type="dxa"/>
          </w:tcPr>
          <w:p w14:paraId="44731B0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0EE0758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540A307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25F1E5F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4C1069C2"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2CB60B5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5EDD2C7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65FEDB3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7D2CC9F5"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3A4CBB4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2CBA908E"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0C485CAC"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4F17F81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3</w:t>
            </w:r>
          </w:p>
          <w:p w14:paraId="659580B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3378D290"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3D32BA7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5E289DD4"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573BC11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2A6C02A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0CAE6BFB"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1A712F3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032CF8D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6F53423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682050A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3AC4418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1612F732"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w:t>
            </w:r>
          </w:p>
          <w:p w14:paraId="70A1E52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w:t>
            </w:r>
          </w:p>
          <w:p w14:paraId="0DE0AE3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w:t>
            </w:r>
          </w:p>
          <w:p w14:paraId="7F8710B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w:t>
            </w:r>
          </w:p>
          <w:p w14:paraId="7B99664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w:t>
            </w:r>
          </w:p>
          <w:p w14:paraId="46F52F9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w:t>
            </w:r>
          </w:p>
          <w:p w14:paraId="4730B66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w:t>
            </w:r>
          </w:p>
          <w:p w14:paraId="32D2B73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w:t>
            </w:r>
          </w:p>
          <w:p w14:paraId="58CB36A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w:t>
            </w:r>
          </w:p>
          <w:p w14:paraId="06FCB30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lastRenderedPageBreak/>
              <w:t>35</w:t>
            </w:r>
          </w:p>
          <w:p w14:paraId="276D183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w:t>
            </w:r>
          </w:p>
          <w:p w14:paraId="1F47D04D"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w:t>
            </w:r>
          </w:p>
          <w:p w14:paraId="210EE24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w:t>
            </w:r>
          </w:p>
          <w:p w14:paraId="530BA27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w:t>
            </w:r>
          </w:p>
          <w:p w14:paraId="0065C0C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0</w:t>
            </w:r>
          </w:p>
          <w:p w14:paraId="5AA12F3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1</w:t>
            </w:r>
          </w:p>
          <w:p w14:paraId="749D2F2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2</w:t>
            </w:r>
          </w:p>
          <w:p w14:paraId="4D2752D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3</w:t>
            </w:r>
          </w:p>
          <w:p w14:paraId="78A21A9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4</w:t>
            </w:r>
          </w:p>
          <w:p w14:paraId="7DE2B87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5</w:t>
            </w:r>
          </w:p>
          <w:p w14:paraId="7DCBB49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6</w:t>
            </w:r>
          </w:p>
          <w:p w14:paraId="0ADD40A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7</w:t>
            </w:r>
          </w:p>
          <w:p w14:paraId="65064179"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8</w:t>
            </w:r>
          </w:p>
          <w:p w14:paraId="3C0AB3FF"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49</w:t>
            </w:r>
          </w:p>
          <w:p w14:paraId="01A80CD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0</w:t>
            </w:r>
          </w:p>
          <w:p w14:paraId="2701475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1</w:t>
            </w:r>
          </w:p>
          <w:p w14:paraId="771B513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2</w:t>
            </w:r>
          </w:p>
          <w:p w14:paraId="6E068FB0"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3</w:t>
            </w:r>
          </w:p>
          <w:p w14:paraId="0CC3551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4</w:t>
            </w:r>
          </w:p>
          <w:p w14:paraId="3CA41A77"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5</w:t>
            </w:r>
          </w:p>
          <w:p w14:paraId="7E98092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6</w:t>
            </w:r>
          </w:p>
          <w:p w14:paraId="29A48A7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7</w:t>
            </w:r>
          </w:p>
          <w:p w14:paraId="2860DAF6"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8</w:t>
            </w:r>
          </w:p>
          <w:p w14:paraId="26BCE024"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59</w:t>
            </w:r>
          </w:p>
          <w:p w14:paraId="36EF9793"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0</w:t>
            </w:r>
          </w:p>
          <w:p w14:paraId="2096BBB8"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1</w:t>
            </w:r>
          </w:p>
          <w:p w14:paraId="51AC491A"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2</w:t>
            </w:r>
          </w:p>
          <w:p w14:paraId="597D3A51"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3</w:t>
            </w:r>
          </w:p>
          <w:p w14:paraId="34332765"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4</w:t>
            </w:r>
          </w:p>
          <w:p w14:paraId="297B0BBC"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5</w:t>
            </w:r>
          </w:p>
          <w:p w14:paraId="707DEE0E" w14:textId="77777777" w:rsidR="00826AFE" w:rsidRPr="00B56141"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66</w:t>
            </w:r>
          </w:p>
          <w:p w14:paraId="2A22893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7</w:t>
            </w:r>
          </w:p>
        </w:tc>
        <w:tc>
          <w:tcPr>
            <w:tcW w:w="7493" w:type="dxa"/>
          </w:tcPr>
          <w:p w14:paraId="09F7062F" w14:textId="7C514EE1"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lastRenderedPageBreak/>
              <w:t>public function signin(</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w:t>
            </w:r>
          </w:p>
          <w:p w14:paraId="64B4EE9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0C314B68"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credentials = [</w:t>
            </w:r>
          </w:p>
          <w:p w14:paraId="5A268BA1" w14:textId="2D7BC8BC"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 =&gt;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input('</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w:t>
            </w:r>
          </w:p>
          <w:p w14:paraId="13C777D5" w14:textId="4D8E80B8"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password' =&gt;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input('password')</w:t>
            </w:r>
          </w:p>
          <w:p w14:paraId="664CDFC6"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2E318E0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3E21F630"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rules = [</w:t>
            </w:r>
          </w:p>
          <w:p w14:paraId="37EE54E6" w14:textId="5C8516A0"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 =&gt; 'required',</w:t>
            </w:r>
          </w:p>
          <w:p w14:paraId="4D3BBDA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password' =&gt; 'required',</w:t>
            </w:r>
          </w:p>
          <w:p w14:paraId="07E71E5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48848AD6"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FCEFE4C" w14:textId="137BB932"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 xml:space="preserve"> =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here('</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input('</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AND','password','=',Hash::make($</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input('password')))-&gt;selec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role','</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gt;get();</w:t>
            </w:r>
          </w:p>
          <w:p w14:paraId="62FE792E"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77BD62A"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validator = Validator::make($credentials, $rules);</w:t>
            </w:r>
          </w:p>
          <w:p w14:paraId="44D3FE25"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if($validator-&gt;fails()) {</w:t>
            </w:r>
          </w:p>
          <w:p w14:paraId="13C9B912" w14:textId="161A75E9"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return response()-&gt;json(['success'=&gt; false, 'error'=&gt; $validator-&gt;</w:t>
            </w:r>
            <w:r w:rsidR="00FA12F9" w:rsidRPr="00FA12F9">
              <w:rPr>
                <w:rFonts w:ascii="Courier New" w:eastAsia="Courier New" w:hAnsi="Courier New" w:cs="Courier New"/>
                <w:i/>
                <w:color w:val="000000"/>
                <w:sz w:val="18"/>
                <w:szCs w:val="18"/>
              </w:rPr>
              <w:t>message</w:t>
            </w:r>
            <w:r w:rsidRPr="00E44D0B">
              <w:rPr>
                <w:rFonts w:ascii="Courier New" w:eastAsia="Courier New" w:hAnsi="Courier New" w:cs="Courier New"/>
                <w:color w:val="000000"/>
                <w:sz w:val="18"/>
                <w:szCs w:val="18"/>
              </w:rPr>
              <w:t>s()]);</w:t>
            </w:r>
          </w:p>
          <w:p w14:paraId="3CCDA308"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37F44C4A" w14:textId="27A58102" w:rsidR="00826AFE" w:rsidRPr="00E44D0B" w:rsidRDefault="00826AFE" w:rsidP="00327E16">
            <w:pPr>
              <w:pBdr>
                <w:top w:val="nil"/>
                <w:left w:val="nil"/>
                <w:bottom w:val="nil"/>
                <w:right w:val="nil"/>
                <w:between w:val="nil"/>
              </w:pBdr>
              <w:tabs>
                <w:tab w:val="center" w:pos="3638"/>
              </w:tabs>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r w:rsidR="00327E16">
              <w:rPr>
                <w:rFonts w:ascii="Courier New" w:eastAsia="Courier New" w:hAnsi="Courier New" w:cs="Courier New"/>
                <w:color w:val="000000"/>
                <w:sz w:val="18"/>
                <w:szCs w:val="18"/>
              </w:rPr>
              <w:tab/>
            </w:r>
          </w:p>
          <w:p w14:paraId="321F7951"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token = null;</w:t>
            </w:r>
          </w:p>
          <w:p w14:paraId="7C7DE85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try {</w:t>
            </w:r>
          </w:p>
          <w:p w14:paraId="05487D73"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roofErr w:type="gramStart"/>
            <w:r w:rsidRPr="00E44D0B">
              <w:rPr>
                <w:rFonts w:ascii="Courier New" w:eastAsia="Courier New" w:hAnsi="Courier New" w:cs="Courier New"/>
                <w:color w:val="000000"/>
                <w:sz w:val="18"/>
                <w:szCs w:val="18"/>
              </w:rPr>
              <w:t>if</w:t>
            </w:r>
            <w:proofErr w:type="gramEnd"/>
            <w:r w:rsidRPr="00E44D0B">
              <w:rPr>
                <w:rFonts w:ascii="Courier New" w:eastAsia="Courier New" w:hAnsi="Courier New" w:cs="Courier New"/>
                <w:color w:val="000000"/>
                <w:sz w:val="18"/>
                <w:szCs w:val="18"/>
              </w:rPr>
              <w:t xml:space="preserve"> (! $token = JWTAuth::attempt($credentials)) {</w:t>
            </w:r>
          </w:p>
          <w:p w14:paraId="49015ED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roofErr w:type="gramStart"/>
            <w:r w:rsidRPr="00E44D0B">
              <w:rPr>
                <w:rFonts w:ascii="Courier New" w:eastAsia="Courier New" w:hAnsi="Courier New" w:cs="Courier New"/>
                <w:color w:val="000000"/>
                <w:sz w:val="18"/>
                <w:szCs w:val="18"/>
              </w:rPr>
              <w:t>return</w:t>
            </w:r>
            <w:proofErr w:type="gramEnd"/>
            <w:r w:rsidRPr="00E44D0B">
              <w:rPr>
                <w:rFonts w:ascii="Courier New" w:eastAsia="Courier New" w:hAnsi="Courier New" w:cs="Courier New"/>
                <w:color w:val="000000"/>
                <w:sz w:val="18"/>
                <w:szCs w:val="18"/>
              </w:rPr>
              <w:t xml:space="preserve"> response()-&gt;json(['success' =&gt; false, 'error' =&gt; 'Akun tidak ditemukan!', </w:t>
            </w:r>
          </w:p>
          <w:p w14:paraId="54A07BE7" w14:textId="4D6CC13A"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gt; $</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input('</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w:t>
            </w:r>
          </w:p>
          <w:p w14:paraId="2BBE3B4A" w14:textId="10CE9F28"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password'=&gt; Hash::make($</w:t>
            </w:r>
            <w:r w:rsidR="003740F4" w:rsidRPr="003740F4">
              <w:rPr>
                <w:rFonts w:ascii="Courier New" w:eastAsia="Courier New" w:hAnsi="Courier New" w:cs="Courier New"/>
                <w:i/>
                <w:color w:val="000000"/>
                <w:sz w:val="18"/>
                <w:szCs w:val="18"/>
              </w:rPr>
              <w:t>request</w:t>
            </w:r>
            <w:r w:rsidRPr="00E44D0B">
              <w:rPr>
                <w:rFonts w:ascii="Courier New" w:eastAsia="Courier New" w:hAnsi="Courier New" w:cs="Courier New"/>
                <w:color w:val="000000"/>
                <w:sz w:val="18"/>
                <w:szCs w:val="18"/>
              </w:rPr>
              <w:t>-&gt;input('password'))],401);</w:t>
            </w:r>
          </w:p>
          <w:p w14:paraId="3BF54EB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4CD98B3C"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 catch (JWTAuthException $e) {</w:t>
            </w:r>
          </w:p>
          <w:p w14:paraId="50BF64F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lastRenderedPageBreak/>
              <w:t xml:space="preserve">            return response()-&gt;json(['msg'=&gt;'Login Gagal !','success' =&gt; false, 'error' =&gt; 'Failed to login, please try again.'], 500);</w:t>
            </w:r>
          </w:p>
          <w:p w14:paraId="5990842F"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182BEAF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7E21B83" w14:textId="390BDF8F"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if($</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0]-&gt;role == 1){</w:t>
            </w:r>
          </w:p>
          <w:p w14:paraId="68464E40" w14:textId="196320FE"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role_tpu = Role_tpu::where('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0]-&g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gt;selec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gt;get();</w:t>
            </w:r>
          </w:p>
          <w:p w14:paraId="6C34C90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resp = [</w:t>
            </w:r>
          </w:p>
          <w:p w14:paraId="40114BAA"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72909A16"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roofErr w:type="gramStart"/>
            <w:r w:rsidRPr="00E44D0B">
              <w:rPr>
                <w:rFonts w:ascii="Courier New" w:eastAsia="Courier New" w:hAnsi="Courier New" w:cs="Courier New"/>
                <w:color w:val="000000"/>
                <w:sz w:val="18"/>
                <w:szCs w:val="18"/>
              </w:rPr>
              <w:t>msg</w:t>
            </w:r>
            <w:proofErr w:type="gramEnd"/>
            <w:r w:rsidRPr="00E44D0B">
              <w:rPr>
                <w:rFonts w:ascii="Courier New" w:eastAsia="Courier New" w:hAnsi="Courier New" w:cs="Courier New"/>
                <w:color w:val="000000"/>
                <w:sz w:val="18"/>
                <w:szCs w:val="18"/>
              </w:rPr>
              <w:t>'=&gt;'Login Berhasil !',</w:t>
            </w:r>
          </w:p>
          <w:p w14:paraId="30743C53"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success' =&gt; true, </w:t>
            </w:r>
          </w:p>
          <w:p w14:paraId="763AF93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token'=&gt; $token,</w:t>
            </w:r>
          </w:p>
          <w:p w14:paraId="4F77B49B" w14:textId="4019C716"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 =&gt;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0]-&gt;</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w:t>
            </w:r>
          </w:p>
          <w:p w14:paraId="3E588170" w14:textId="278E7122"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role' =&gt;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0]-&gt;role,</w:t>
            </w:r>
          </w:p>
          <w:p w14:paraId="646A8B70" w14:textId="429EEB4D"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 =&gt; $role_tpu[0]-&g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p>
          <w:p w14:paraId="66743B26"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140E1D7D"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7C8E017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6EDB8095"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 else {</w:t>
            </w:r>
          </w:p>
          <w:p w14:paraId="75E0B74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resp = [</w:t>
            </w:r>
          </w:p>
          <w:p w14:paraId="48E344CE"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51D366FB"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roofErr w:type="gramStart"/>
            <w:r w:rsidRPr="00E44D0B">
              <w:rPr>
                <w:rFonts w:ascii="Courier New" w:eastAsia="Courier New" w:hAnsi="Courier New" w:cs="Courier New"/>
                <w:color w:val="000000"/>
                <w:sz w:val="18"/>
                <w:szCs w:val="18"/>
              </w:rPr>
              <w:t>msg</w:t>
            </w:r>
            <w:proofErr w:type="gramEnd"/>
            <w:r w:rsidRPr="00E44D0B">
              <w:rPr>
                <w:rFonts w:ascii="Courier New" w:eastAsia="Courier New" w:hAnsi="Courier New" w:cs="Courier New"/>
                <w:color w:val="000000"/>
                <w:sz w:val="18"/>
                <w:szCs w:val="18"/>
              </w:rPr>
              <w:t>'=&gt;'Login Berhasil !',</w:t>
            </w:r>
          </w:p>
          <w:p w14:paraId="36228459"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success' =&gt; true, </w:t>
            </w:r>
          </w:p>
          <w:p w14:paraId="653C2A03"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token'=&gt; $token,</w:t>
            </w:r>
          </w:p>
          <w:p w14:paraId="5024B391" w14:textId="1931419F"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 =&gt;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0]-&gt;</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name,</w:t>
            </w:r>
          </w:p>
          <w:p w14:paraId="2B09B2E5" w14:textId="08305CC6"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role' =&gt;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0]-&gt;role,</w:t>
            </w:r>
          </w:p>
          <w:p w14:paraId="2E20C047" w14:textId="5A2C32A4"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 =&gt; $</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0]-&gt;id_</w:t>
            </w:r>
            <w:r w:rsidR="003740F4" w:rsidRPr="003740F4">
              <w:rPr>
                <w:rFonts w:ascii="Courier New" w:eastAsia="Courier New" w:hAnsi="Courier New" w:cs="Courier New"/>
                <w:i/>
                <w:color w:val="000000"/>
                <w:sz w:val="18"/>
                <w:szCs w:val="18"/>
              </w:rPr>
              <w:t>user</w:t>
            </w:r>
            <w:r w:rsidRPr="00E44D0B">
              <w:rPr>
                <w:rFonts w:ascii="Courier New" w:eastAsia="Courier New" w:hAnsi="Courier New" w:cs="Courier New"/>
                <w:color w:val="000000"/>
                <w:sz w:val="18"/>
                <w:szCs w:val="18"/>
              </w:rPr>
              <w:t>,</w:t>
            </w:r>
          </w:p>
          <w:p w14:paraId="397D296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11AA2472"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4744DC97"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37CF6905"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2AFCA854"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p w14:paraId="39D26B3E"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return response()-&gt;json($resp);</w:t>
            </w:r>
          </w:p>
          <w:p w14:paraId="5869035C"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tc>
      </w:tr>
    </w:tbl>
    <w:p w14:paraId="1B26D9E5" w14:textId="77777777" w:rsidR="00826AFE" w:rsidRPr="00934894" w:rsidRDefault="00826AFE" w:rsidP="00826AFE"/>
    <w:p w14:paraId="66AADB67" w14:textId="74C48903" w:rsidR="00576871" w:rsidRPr="00085A94" w:rsidRDefault="00826AFE" w:rsidP="00085A94">
      <w:pPr>
        <w:pBdr>
          <w:top w:val="nil"/>
          <w:left w:val="nil"/>
          <w:bottom w:val="nil"/>
          <w:right w:val="nil"/>
          <w:between w:val="nil"/>
        </w:pBdr>
        <w:ind w:left="900" w:firstLine="540"/>
        <w:jc w:val="both"/>
        <w:rPr>
          <w:rFonts w:ascii="Calibri" w:eastAsia="Calibri" w:hAnsi="Calibri" w:cs="Calibri"/>
          <w:color w:val="000000"/>
          <w:szCs w:val="24"/>
        </w:rPr>
      </w:pPr>
      <w:r>
        <w:rPr>
          <w:rFonts w:ascii="Calibri" w:eastAsia="Calibri" w:hAnsi="Calibri" w:cs="Calibri"/>
          <w:color w:val="000000"/>
          <w:szCs w:val="24"/>
        </w:rPr>
        <w:t xml:space="preserve">Dalam implementasi, digunakan </w:t>
      </w:r>
      <w:r w:rsidR="003740F4" w:rsidRPr="003740F4">
        <w:rPr>
          <w:rFonts w:ascii="Calibri" w:eastAsia="Calibri" w:hAnsi="Calibri" w:cs="Calibri"/>
          <w:i/>
          <w:color w:val="000000"/>
          <w:szCs w:val="24"/>
        </w:rPr>
        <w:t>library</w:t>
      </w:r>
      <w:r>
        <w:rPr>
          <w:rFonts w:ascii="Calibri" w:eastAsia="Calibri" w:hAnsi="Calibri" w:cs="Calibri"/>
          <w:color w:val="000000"/>
          <w:szCs w:val="24"/>
        </w:rPr>
        <w:t xml:space="preserve"> tambahan yaitu JWTAuth untuk melakukan generate token dan </w:t>
      </w:r>
      <w:proofErr w:type="gramStart"/>
      <w:r>
        <w:rPr>
          <w:rFonts w:ascii="Calibri" w:eastAsia="Calibri" w:hAnsi="Calibri" w:cs="Calibri"/>
          <w:color w:val="000000"/>
          <w:szCs w:val="24"/>
        </w:rPr>
        <w:t>akan</w:t>
      </w:r>
      <w:proofErr w:type="gramEnd"/>
      <w:r>
        <w:rPr>
          <w:rFonts w:ascii="Calibri" w:eastAsia="Calibri" w:hAnsi="Calibri" w:cs="Calibri"/>
          <w:color w:val="000000"/>
          <w:szCs w:val="24"/>
        </w:rPr>
        <w:t xml:space="preserve"> diminta pada setiap </w:t>
      </w:r>
      <w:r w:rsidR="003740F4" w:rsidRPr="003740F4">
        <w:rPr>
          <w:rFonts w:ascii="Calibri" w:eastAsia="Calibri" w:hAnsi="Calibri" w:cs="Calibri"/>
          <w:i/>
          <w:color w:val="000000"/>
          <w:szCs w:val="24"/>
        </w:rPr>
        <w:t>request</w:t>
      </w:r>
      <w:r>
        <w:rPr>
          <w:rFonts w:ascii="Calibri" w:eastAsia="Calibri" w:hAnsi="Calibri" w:cs="Calibri"/>
          <w:color w:val="000000"/>
          <w:szCs w:val="24"/>
        </w:rPr>
        <w:t xml:space="preserve"> pada api</w:t>
      </w:r>
      <w:r w:rsidR="00B01189">
        <w:rPr>
          <w:rFonts w:ascii="Calibri" w:eastAsia="Calibri" w:hAnsi="Calibri" w:cs="Calibri"/>
          <w:color w:val="000000"/>
          <w:szCs w:val="24"/>
        </w:rPr>
        <w:t xml:space="preserve">. Dalam </w:t>
      </w:r>
      <w:r w:rsidR="003A3AC6" w:rsidRPr="003A3AC6">
        <w:rPr>
          <w:rFonts w:ascii="Calibri" w:eastAsia="Calibri" w:hAnsi="Calibri" w:cs="Calibri"/>
          <w:i/>
          <w:color w:val="000000"/>
          <w:szCs w:val="24"/>
        </w:rPr>
        <w:t>service</w:t>
      </w:r>
      <w:r w:rsidR="00B01189">
        <w:rPr>
          <w:rFonts w:ascii="Calibri" w:eastAsia="Calibri" w:hAnsi="Calibri" w:cs="Calibri"/>
          <w:color w:val="000000"/>
          <w:szCs w:val="24"/>
        </w:rPr>
        <w:t xml:space="preserve"> terdapat fungsi signin yang </w:t>
      </w:r>
      <w:proofErr w:type="gramStart"/>
      <w:r w:rsidR="00B01189">
        <w:rPr>
          <w:rFonts w:ascii="Calibri" w:eastAsia="Calibri" w:hAnsi="Calibri" w:cs="Calibri"/>
          <w:color w:val="000000"/>
          <w:szCs w:val="24"/>
        </w:rPr>
        <w:t>akan</w:t>
      </w:r>
      <w:proofErr w:type="gramEnd"/>
      <w:r w:rsidR="00B01189">
        <w:rPr>
          <w:rFonts w:ascii="Calibri" w:eastAsia="Calibri" w:hAnsi="Calibri" w:cs="Calibri"/>
          <w:color w:val="000000"/>
          <w:szCs w:val="24"/>
        </w:rPr>
        <w:t xml:space="preserve"> </w:t>
      </w:r>
      <w:r w:rsidR="00504319">
        <w:rPr>
          <w:rFonts w:ascii="Calibri" w:eastAsia="Calibri" w:hAnsi="Calibri" w:cs="Calibri"/>
          <w:color w:val="000000"/>
          <w:szCs w:val="24"/>
        </w:rPr>
        <w:t>melayani</w:t>
      </w:r>
      <w:r w:rsidR="00B01189">
        <w:rPr>
          <w:rFonts w:ascii="Calibri" w:eastAsia="Calibri" w:hAnsi="Calibri" w:cs="Calibri"/>
          <w:color w:val="000000"/>
          <w:szCs w:val="24"/>
        </w:rPr>
        <w:t xml:space="preserve"> login dengan pencocokan data </w:t>
      </w:r>
      <w:r w:rsidR="00504319">
        <w:rPr>
          <w:rFonts w:ascii="Calibri" w:eastAsia="Calibri" w:hAnsi="Calibri" w:cs="Calibri"/>
          <w:color w:val="000000"/>
          <w:szCs w:val="24"/>
        </w:rPr>
        <w:t>tabel</w:t>
      </w:r>
      <w:r w:rsidR="00B01189">
        <w:rPr>
          <w:rFonts w:ascii="Calibri" w:eastAsia="Calibri" w:hAnsi="Calibri" w:cs="Calibri"/>
          <w:color w:val="000000"/>
          <w:szCs w:val="24"/>
        </w:rPr>
        <w:t xml:space="preserve"> </w:t>
      </w:r>
      <w:r w:rsidR="003740F4" w:rsidRPr="003740F4">
        <w:rPr>
          <w:rFonts w:ascii="Calibri" w:eastAsia="Calibri" w:hAnsi="Calibri" w:cs="Calibri"/>
          <w:i/>
          <w:color w:val="000000"/>
          <w:szCs w:val="24"/>
        </w:rPr>
        <w:t>user</w:t>
      </w:r>
      <w:r w:rsidR="00B01189">
        <w:rPr>
          <w:rFonts w:ascii="Calibri" w:eastAsia="Calibri" w:hAnsi="Calibri" w:cs="Calibri"/>
          <w:color w:val="000000"/>
          <w:szCs w:val="24"/>
        </w:rPr>
        <w:t xml:space="preserve"> berdasarkan </w:t>
      </w:r>
      <w:r w:rsidR="003740F4" w:rsidRPr="003740F4">
        <w:rPr>
          <w:rFonts w:ascii="Calibri" w:eastAsia="Calibri" w:hAnsi="Calibri" w:cs="Calibri"/>
          <w:i/>
          <w:color w:val="000000"/>
          <w:szCs w:val="24"/>
        </w:rPr>
        <w:t>user</w:t>
      </w:r>
      <w:r w:rsidR="00B01189">
        <w:rPr>
          <w:rFonts w:ascii="Calibri" w:eastAsia="Calibri" w:hAnsi="Calibri" w:cs="Calibri"/>
          <w:color w:val="000000"/>
          <w:szCs w:val="24"/>
        </w:rPr>
        <w:t>name dan password</w:t>
      </w:r>
      <w:r w:rsidR="00703B00">
        <w:rPr>
          <w:rFonts w:ascii="Calibri" w:eastAsia="Calibri" w:hAnsi="Calibri" w:cs="Calibri"/>
          <w:color w:val="000000"/>
          <w:szCs w:val="24"/>
        </w:rPr>
        <w:t xml:space="preserve">. Fungsi signin </w:t>
      </w:r>
      <w:proofErr w:type="gramStart"/>
      <w:r w:rsidR="00703B00">
        <w:rPr>
          <w:rFonts w:ascii="Calibri" w:eastAsia="Calibri" w:hAnsi="Calibri" w:cs="Calibri"/>
          <w:color w:val="000000"/>
          <w:szCs w:val="24"/>
        </w:rPr>
        <w:t>akan</w:t>
      </w:r>
      <w:proofErr w:type="gramEnd"/>
      <w:r w:rsidR="00703B00">
        <w:rPr>
          <w:rFonts w:ascii="Calibri" w:eastAsia="Calibri" w:hAnsi="Calibri" w:cs="Calibri"/>
          <w:color w:val="000000"/>
          <w:szCs w:val="24"/>
        </w:rPr>
        <w:t xml:space="preserve"> mengembalikan token, </w:t>
      </w:r>
      <w:r w:rsidR="003740F4" w:rsidRPr="003740F4">
        <w:rPr>
          <w:rFonts w:ascii="Calibri" w:eastAsia="Calibri" w:hAnsi="Calibri" w:cs="Calibri"/>
          <w:i/>
          <w:color w:val="000000"/>
          <w:szCs w:val="24"/>
        </w:rPr>
        <w:t>user</w:t>
      </w:r>
      <w:r w:rsidR="00703B00">
        <w:rPr>
          <w:rFonts w:ascii="Calibri" w:eastAsia="Calibri" w:hAnsi="Calibri" w:cs="Calibri"/>
          <w:color w:val="000000"/>
          <w:szCs w:val="24"/>
        </w:rPr>
        <w:t>name,</w:t>
      </w:r>
      <w:r w:rsidR="00085A94">
        <w:rPr>
          <w:rFonts w:ascii="Calibri" w:eastAsia="Calibri" w:hAnsi="Calibri" w:cs="Calibri"/>
          <w:color w:val="000000"/>
          <w:szCs w:val="24"/>
        </w:rPr>
        <w:t xml:space="preserve"> </w:t>
      </w:r>
      <w:r w:rsidR="00703B00">
        <w:rPr>
          <w:rFonts w:ascii="Calibri" w:eastAsia="Calibri" w:hAnsi="Calibri" w:cs="Calibri"/>
          <w:color w:val="000000"/>
          <w:szCs w:val="24"/>
        </w:rPr>
        <w:t xml:space="preserve">id </w:t>
      </w:r>
      <w:r w:rsidR="003740F4" w:rsidRPr="003740F4">
        <w:rPr>
          <w:rFonts w:ascii="Calibri" w:eastAsia="Calibri" w:hAnsi="Calibri" w:cs="Calibri"/>
          <w:i/>
          <w:color w:val="000000"/>
          <w:szCs w:val="24"/>
        </w:rPr>
        <w:t>user</w:t>
      </w:r>
      <w:r w:rsidR="00703B00">
        <w:rPr>
          <w:rFonts w:ascii="Calibri" w:eastAsia="Calibri" w:hAnsi="Calibri" w:cs="Calibri"/>
          <w:color w:val="000000"/>
          <w:szCs w:val="24"/>
        </w:rPr>
        <w:t>, berserta rolenya</w:t>
      </w:r>
      <w:r w:rsidR="00327E16">
        <w:rPr>
          <w:rFonts w:ascii="Calibri" w:eastAsia="Calibri" w:hAnsi="Calibri" w:cs="Calibri"/>
          <w:color w:val="000000"/>
          <w:szCs w:val="24"/>
        </w:rPr>
        <w:t xml:space="preserve">. Pada baris 3-11 </w:t>
      </w:r>
      <w:proofErr w:type="gramStart"/>
      <w:r w:rsidR="00327E16">
        <w:rPr>
          <w:rFonts w:ascii="Calibri" w:eastAsia="Calibri" w:hAnsi="Calibri" w:cs="Calibri"/>
          <w:color w:val="000000"/>
          <w:szCs w:val="24"/>
        </w:rPr>
        <w:t>akan</w:t>
      </w:r>
      <w:proofErr w:type="gramEnd"/>
      <w:r w:rsidR="00327E16">
        <w:rPr>
          <w:rFonts w:ascii="Calibri" w:eastAsia="Calibri" w:hAnsi="Calibri" w:cs="Calibri"/>
          <w:color w:val="000000"/>
          <w:szCs w:val="24"/>
        </w:rPr>
        <w:t xml:space="preserve"> meny</w:t>
      </w:r>
      <w:r w:rsidR="00085A94">
        <w:rPr>
          <w:rFonts w:ascii="Calibri" w:eastAsia="Calibri" w:hAnsi="Calibri" w:cs="Calibri"/>
          <w:color w:val="000000"/>
          <w:szCs w:val="24"/>
        </w:rPr>
        <w:t xml:space="preserve">impan data </w:t>
      </w:r>
      <w:r w:rsidR="003740F4" w:rsidRPr="003740F4">
        <w:rPr>
          <w:rFonts w:ascii="Calibri" w:eastAsia="Calibri" w:hAnsi="Calibri" w:cs="Calibri"/>
          <w:i/>
          <w:color w:val="000000"/>
          <w:szCs w:val="24"/>
        </w:rPr>
        <w:t>request</w:t>
      </w:r>
      <w:r w:rsidR="00085A94">
        <w:rPr>
          <w:rFonts w:ascii="Calibri" w:eastAsia="Calibri" w:hAnsi="Calibri" w:cs="Calibri"/>
          <w:color w:val="000000"/>
          <w:szCs w:val="24"/>
        </w:rPr>
        <w:t>. Dan baris 14-16</w:t>
      </w:r>
      <w:r w:rsidR="00327E16">
        <w:rPr>
          <w:rFonts w:ascii="Calibri" w:eastAsia="Calibri" w:hAnsi="Calibri" w:cs="Calibri"/>
          <w:color w:val="000000"/>
          <w:szCs w:val="24"/>
        </w:rPr>
        <w:t xml:space="preserve"> adalah query untuk mengambil data </w:t>
      </w:r>
      <w:r w:rsidR="003740F4" w:rsidRPr="003740F4">
        <w:rPr>
          <w:rFonts w:ascii="Calibri" w:eastAsia="Calibri" w:hAnsi="Calibri" w:cs="Calibri"/>
          <w:i/>
          <w:color w:val="000000"/>
          <w:szCs w:val="24"/>
        </w:rPr>
        <w:t>user</w:t>
      </w:r>
      <w:r w:rsidR="00327E16">
        <w:rPr>
          <w:rFonts w:ascii="Calibri" w:eastAsia="Calibri" w:hAnsi="Calibri" w:cs="Calibri"/>
          <w:color w:val="000000"/>
          <w:szCs w:val="24"/>
        </w:rPr>
        <w:t xml:space="preserve"> dari tabel </w:t>
      </w:r>
      <w:r w:rsidR="003740F4" w:rsidRPr="003740F4">
        <w:rPr>
          <w:rFonts w:ascii="Calibri" w:eastAsia="Calibri" w:hAnsi="Calibri" w:cs="Calibri"/>
          <w:i/>
          <w:color w:val="000000"/>
          <w:szCs w:val="24"/>
        </w:rPr>
        <w:t>user</w:t>
      </w:r>
      <w:r w:rsidR="00085A94">
        <w:rPr>
          <w:rFonts w:ascii="Calibri" w:eastAsia="Calibri" w:hAnsi="Calibri" w:cs="Calibri"/>
          <w:color w:val="000000"/>
          <w:szCs w:val="24"/>
        </w:rPr>
        <w:t xml:space="preserve"> pada </w:t>
      </w:r>
      <w:r w:rsidR="00327E16">
        <w:rPr>
          <w:rFonts w:ascii="Calibri" w:eastAsia="Calibri" w:hAnsi="Calibri" w:cs="Calibri"/>
          <w:color w:val="000000"/>
          <w:szCs w:val="24"/>
        </w:rPr>
        <w:t xml:space="preserve">database. Pada baris 17-21 adalah validator fungsi dan pada baris 23-36 adalah validator credential dengan JWT Auth. Pada baris 38-66 adalah pemilihan aksi pengembalian data berdasarkan role </w:t>
      </w:r>
    </w:p>
    <w:p w14:paraId="608A789F" w14:textId="6ACC7AA6" w:rsidR="00826AFE" w:rsidRDefault="00826AFE" w:rsidP="00826AFE">
      <w:pPr>
        <w:pStyle w:val="Heading3"/>
        <w:ind w:left="1260" w:hanging="720"/>
        <w:rPr>
          <w:sz w:val="26"/>
          <w:szCs w:val="26"/>
        </w:rPr>
      </w:pPr>
      <w:bookmarkStart w:id="153" w:name="_Toc531864981"/>
      <w:r>
        <w:rPr>
          <w:sz w:val="26"/>
          <w:szCs w:val="26"/>
        </w:rPr>
        <w:t xml:space="preserve">Implementasi Mail </w:t>
      </w:r>
      <w:r w:rsidR="003A3AC6" w:rsidRPr="003A3AC6">
        <w:rPr>
          <w:i/>
          <w:sz w:val="26"/>
          <w:szCs w:val="26"/>
        </w:rPr>
        <w:t>Service</w:t>
      </w:r>
      <w:bookmarkEnd w:id="153"/>
    </w:p>
    <w:p w14:paraId="3B425E1A" w14:textId="5B6C17F5" w:rsidR="00826AFE" w:rsidRPr="00C608DF" w:rsidRDefault="003A3AC6" w:rsidP="00FC5B8B">
      <w:pPr>
        <w:ind w:left="900" w:firstLine="540"/>
      </w:pPr>
      <w:r w:rsidRPr="003A3AC6">
        <w:rPr>
          <w:i/>
        </w:rPr>
        <w:t>Service</w:t>
      </w:r>
      <w:r w:rsidR="00826AFE">
        <w:t xml:space="preserve"> </w:t>
      </w:r>
      <w:r w:rsidR="00A42466">
        <w:t>mail</w:t>
      </w:r>
      <w:r w:rsidR="00FC5B8B">
        <w:t xml:space="preserve"> berisi fungsi pengiriman email</w:t>
      </w:r>
      <w:r w:rsidR="00826AFE">
        <w:t>. Berikut a</w:t>
      </w:r>
      <w:r w:rsidR="00FC5B8B">
        <w:t xml:space="preserve">dalah source code </w:t>
      </w:r>
      <w:r w:rsidRPr="003A3AC6">
        <w:rPr>
          <w:i/>
        </w:rPr>
        <w:t>service</w:t>
      </w:r>
      <w:r w:rsidR="00FC5B8B">
        <w:t xml:space="preserve"> mail.</w:t>
      </w:r>
    </w:p>
    <w:p w14:paraId="7C20EC53" w14:textId="18E586EC" w:rsidR="00C608DF" w:rsidRDefault="00C608DF" w:rsidP="00C608DF">
      <w:pPr>
        <w:pStyle w:val="Caption"/>
        <w:keepNext/>
        <w:jc w:val="center"/>
      </w:pPr>
      <w:bookmarkStart w:id="154" w:name="_Toc531865149"/>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20</w:t>
      </w:r>
      <w:r w:rsidR="0031634D">
        <w:rPr>
          <w:noProof/>
        </w:rPr>
        <w:fldChar w:fldCharType="end"/>
      </w:r>
      <w:r>
        <w:t xml:space="preserve"> Implementasi Mail </w:t>
      </w:r>
      <w:r w:rsidR="003A3AC6" w:rsidRPr="003A3AC6">
        <w:t>Service</w:t>
      </w:r>
      <w:bookmarkEnd w:id="154"/>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14A6022B" w14:textId="77777777" w:rsidTr="009D1D0C">
        <w:tc>
          <w:tcPr>
            <w:tcW w:w="433" w:type="dxa"/>
          </w:tcPr>
          <w:p w14:paraId="1617270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114159E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lastRenderedPageBreak/>
              <w:t>2</w:t>
            </w:r>
          </w:p>
          <w:p w14:paraId="1323311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tc>
        <w:tc>
          <w:tcPr>
            <w:tcW w:w="7493" w:type="dxa"/>
          </w:tcPr>
          <w:p w14:paraId="481EF2FB"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lastRenderedPageBreak/>
              <w:t>function send(){</w:t>
            </w:r>
          </w:p>
          <w:p w14:paraId="665C66CA" w14:textId="77777777" w:rsidR="00826AFE" w:rsidRPr="00E44D0B"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lastRenderedPageBreak/>
              <w:t xml:space="preserve">        Mail::send(new EmailNotification());</w:t>
            </w:r>
          </w:p>
          <w:p w14:paraId="01E04AE6"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E44D0B">
              <w:rPr>
                <w:rFonts w:ascii="Courier New" w:eastAsia="Courier New" w:hAnsi="Courier New" w:cs="Courier New"/>
                <w:color w:val="000000"/>
                <w:sz w:val="18"/>
                <w:szCs w:val="18"/>
              </w:rPr>
              <w:t xml:space="preserve">    }</w:t>
            </w:r>
          </w:p>
        </w:tc>
      </w:tr>
    </w:tbl>
    <w:p w14:paraId="3FADF055" w14:textId="77777777" w:rsidR="00826AFE" w:rsidRPr="00934894" w:rsidRDefault="00826AFE" w:rsidP="00826AFE"/>
    <w:p w14:paraId="0EE9CD04" w14:textId="7A2B05D3" w:rsidR="00826AFE" w:rsidRPr="00C608DF" w:rsidRDefault="00826AFE" w:rsidP="00C608DF">
      <w:pPr>
        <w:pBdr>
          <w:top w:val="nil"/>
          <w:left w:val="nil"/>
          <w:bottom w:val="nil"/>
          <w:right w:val="nil"/>
          <w:between w:val="nil"/>
        </w:pBdr>
        <w:ind w:left="900" w:firstLine="540"/>
        <w:jc w:val="both"/>
        <w:rPr>
          <w:color w:val="000000"/>
        </w:rPr>
      </w:pPr>
      <w:r>
        <w:rPr>
          <w:color w:val="000000"/>
        </w:rPr>
        <w:t xml:space="preserve">Fungsi </w:t>
      </w:r>
      <w:r w:rsidR="00103A9A" w:rsidRPr="003A3AC6">
        <w:rPr>
          <w:i/>
          <w:color w:val="000000"/>
        </w:rPr>
        <w:t>send</w:t>
      </w:r>
      <w:r>
        <w:rPr>
          <w:color w:val="000000"/>
        </w:rPr>
        <w:t xml:space="preserve"> </w:t>
      </w:r>
      <w:proofErr w:type="gramStart"/>
      <w:r>
        <w:rPr>
          <w:color w:val="000000"/>
        </w:rPr>
        <w:t>akan</w:t>
      </w:r>
      <w:proofErr w:type="gramEnd"/>
      <w:r>
        <w:rPr>
          <w:color w:val="000000"/>
        </w:rPr>
        <w:t xml:space="preserve"> menggunakan </w:t>
      </w:r>
      <w:r w:rsidR="003740F4" w:rsidRPr="003740F4">
        <w:rPr>
          <w:i/>
          <w:color w:val="000000"/>
        </w:rPr>
        <w:t>library</w:t>
      </w:r>
      <w:r>
        <w:rPr>
          <w:color w:val="000000"/>
        </w:rPr>
        <w:t xml:space="preserve"> bawaan mail dan membuat sebuah objek baru dari </w:t>
      </w:r>
      <w:r w:rsidR="00085A94">
        <w:rPr>
          <w:color w:val="000000"/>
        </w:rPr>
        <w:t>kelas</w:t>
      </w:r>
      <w:r>
        <w:rPr>
          <w:color w:val="000000"/>
        </w:rPr>
        <w:t xml:space="preserve"> email notification yang mengextend </w:t>
      </w:r>
      <w:r w:rsidR="00085A94">
        <w:rPr>
          <w:color w:val="000000"/>
        </w:rPr>
        <w:t xml:space="preserve">kelas </w:t>
      </w:r>
      <w:r>
        <w:rPr>
          <w:color w:val="000000"/>
        </w:rPr>
        <w:t>mailable, berikut adalah source code dari class email notification.</w:t>
      </w:r>
    </w:p>
    <w:p w14:paraId="3A6AC7A7" w14:textId="33784FBC" w:rsidR="00C608DF" w:rsidRDefault="00C608DF" w:rsidP="00C608DF">
      <w:pPr>
        <w:pStyle w:val="Caption"/>
        <w:keepNext/>
        <w:jc w:val="center"/>
      </w:pPr>
      <w:bookmarkStart w:id="155" w:name="_Toc531865150"/>
      <w:r>
        <w:t xml:space="preserve">Tabel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E06935">
        <w:t>.</w:t>
      </w:r>
      <w:r w:rsidR="0031634D">
        <w:rPr>
          <w:noProof/>
        </w:rPr>
        <w:fldChar w:fldCharType="begin"/>
      </w:r>
      <w:r w:rsidR="0031634D">
        <w:rPr>
          <w:noProof/>
        </w:rPr>
        <w:instrText xml:space="preserve"> SEQ Tabel \* ARABIC \s 1 </w:instrText>
      </w:r>
      <w:r w:rsidR="0031634D">
        <w:rPr>
          <w:noProof/>
        </w:rPr>
        <w:fldChar w:fldCharType="separate"/>
      </w:r>
      <w:r w:rsidR="001D6D1D">
        <w:rPr>
          <w:noProof/>
        </w:rPr>
        <w:t>21</w:t>
      </w:r>
      <w:r w:rsidR="0031634D">
        <w:rPr>
          <w:noProof/>
        </w:rPr>
        <w:fldChar w:fldCharType="end"/>
      </w:r>
      <w:r>
        <w:t xml:space="preserve"> Implementasi Mail Notification</w:t>
      </w:r>
      <w:bookmarkEnd w:id="155"/>
    </w:p>
    <w:tbl>
      <w:tblPr>
        <w:tblW w:w="7926" w:type="dxa"/>
        <w:tblInd w:w="8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3"/>
        <w:gridCol w:w="7493"/>
      </w:tblGrid>
      <w:tr w:rsidR="00826AFE" w14:paraId="05AD8500" w14:textId="77777777" w:rsidTr="009D1D0C">
        <w:tc>
          <w:tcPr>
            <w:tcW w:w="433" w:type="dxa"/>
          </w:tcPr>
          <w:p w14:paraId="2D7A2A2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w:t>
            </w:r>
          </w:p>
          <w:p w14:paraId="42B02E3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w:t>
            </w:r>
          </w:p>
          <w:p w14:paraId="7BEA3DE9"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3</w:t>
            </w:r>
          </w:p>
          <w:p w14:paraId="6456017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4</w:t>
            </w:r>
          </w:p>
          <w:p w14:paraId="5283FD56"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5</w:t>
            </w:r>
          </w:p>
          <w:p w14:paraId="2C9ABFC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6</w:t>
            </w:r>
          </w:p>
          <w:p w14:paraId="47BC38F1"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7</w:t>
            </w:r>
          </w:p>
          <w:p w14:paraId="1AE154DD"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8</w:t>
            </w:r>
          </w:p>
          <w:p w14:paraId="5181578F"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9</w:t>
            </w:r>
          </w:p>
          <w:p w14:paraId="6A08E868"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0</w:t>
            </w:r>
          </w:p>
          <w:p w14:paraId="72C8C75A"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1</w:t>
            </w:r>
          </w:p>
          <w:p w14:paraId="1B94C547"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2</w:t>
            </w:r>
          </w:p>
          <w:p w14:paraId="3560F8C1"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4</w:t>
            </w:r>
          </w:p>
          <w:p w14:paraId="6433D449"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5</w:t>
            </w:r>
          </w:p>
          <w:p w14:paraId="3363DBFF"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6</w:t>
            </w:r>
          </w:p>
          <w:p w14:paraId="18FB998F"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7</w:t>
            </w:r>
          </w:p>
          <w:p w14:paraId="073EC736"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8</w:t>
            </w:r>
          </w:p>
          <w:p w14:paraId="0E6D284E"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19</w:t>
            </w:r>
          </w:p>
          <w:p w14:paraId="0CAFE8F8"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0</w:t>
            </w:r>
          </w:p>
          <w:p w14:paraId="53892126"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1</w:t>
            </w:r>
          </w:p>
          <w:p w14:paraId="4EC98B57"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2</w:t>
            </w:r>
          </w:p>
          <w:p w14:paraId="24F36EF6"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3</w:t>
            </w:r>
          </w:p>
          <w:p w14:paraId="29F48B7D"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4</w:t>
            </w:r>
          </w:p>
          <w:p w14:paraId="25981620" w14:textId="77777777" w:rsidR="00826AFE"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Pr>
                <w:rFonts w:ascii="Courier New" w:eastAsia="Courier New" w:hAnsi="Courier New" w:cs="Courier New"/>
                <w:color w:val="000000"/>
                <w:sz w:val="18"/>
                <w:szCs w:val="18"/>
              </w:rPr>
              <w:t>25</w:t>
            </w:r>
          </w:p>
          <w:p w14:paraId="569589B0"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6</w:t>
            </w:r>
          </w:p>
          <w:p w14:paraId="41D00A64"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7</w:t>
            </w:r>
          </w:p>
          <w:p w14:paraId="652B75EB"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8</w:t>
            </w:r>
          </w:p>
          <w:p w14:paraId="4F579F2C"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29</w:t>
            </w:r>
          </w:p>
          <w:p w14:paraId="6F823CEA"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0</w:t>
            </w:r>
          </w:p>
          <w:p w14:paraId="7267C65B"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1</w:t>
            </w:r>
          </w:p>
          <w:p w14:paraId="123179E3"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2</w:t>
            </w:r>
          </w:p>
          <w:p w14:paraId="0F1DB171"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3</w:t>
            </w:r>
          </w:p>
          <w:p w14:paraId="012CE378"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4</w:t>
            </w:r>
          </w:p>
          <w:p w14:paraId="321F148A"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5</w:t>
            </w:r>
          </w:p>
          <w:p w14:paraId="6D63B079"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6</w:t>
            </w:r>
          </w:p>
          <w:p w14:paraId="2475FC18"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7</w:t>
            </w:r>
          </w:p>
          <w:p w14:paraId="5D54F6C4" w14:textId="77777777" w:rsidR="00826AFE" w:rsidRPr="00B56141" w:rsidRDefault="00826AFE" w:rsidP="00826AFE">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8</w:t>
            </w:r>
          </w:p>
          <w:p w14:paraId="1F8B9313" w14:textId="77777777" w:rsidR="00826AFE"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B56141">
              <w:rPr>
                <w:rFonts w:ascii="Courier New" w:eastAsia="Courier New" w:hAnsi="Courier New" w:cs="Courier New"/>
                <w:color w:val="000000"/>
                <w:sz w:val="18"/>
                <w:szCs w:val="18"/>
              </w:rPr>
              <w:t>39</w:t>
            </w:r>
          </w:p>
        </w:tc>
        <w:tc>
          <w:tcPr>
            <w:tcW w:w="7493" w:type="dxa"/>
          </w:tcPr>
          <w:p w14:paraId="4895F986"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lt;?php</w:t>
            </w:r>
          </w:p>
          <w:p w14:paraId="3C92574E"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552C2C11"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namespace App\Mail;</w:t>
            </w:r>
          </w:p>
          <w:p w14:paraId="1AA37520"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BD10426"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use Illuminate\Bus\Queueable;</w:t>
            </w:r>
          </w:p>
          <w:p w14:paraId="6C98F022"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use Illuminate\Mail\Mailable;</w:t>
            </w:r>
          </w:p>
          <w:p w14:paraId="42412962"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use Illuminate\Queue\SerializesModels;</w:t>
            </w:r>
          </w:p>
          <w:p w14:paraId="58DD7722"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use Illuminate\Contracts\Queue\ShouldQueue;</w:t>
            </w:r>
          </w:p>
          <w:p w14:paraId="433027B9" w14:textId="29A09C84"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use Illuminate\Http\</w:t>
            </w:r>
            <w:r w:rsidR="003740F4" w:rsidRPr="003740F4">
              <w:rPr>
                <w:rFonts w:ascii="Courier New" w:eastAsia="Courier New" w:hAnsi="Courier New" w:cs="Courier New"/>
                <w:i/>
                <w:color w:val="000000"/>
                <w:sz w:val="18"/>
                <w:szCs w:val="18"/>
              </w:rPr>
              <w:t>Request</w:t>
            </w:r>
            <w:r w:rsidRPr="009865F3">
              <w:rPr>
                <w:rFonts w:ascii="Courier New" w:eastAsia="Courier New" w:hAnsi="Courier New" w:cs="Courier New"/>
                <w:color w:val="000000"/>
                <w:sz w:val="18"/>
                <w:szCs w:val="18"/>
              </w:rPr>
              <w:t>;</w:t>
            </w:r>
          </w:p>
          <w:p w14:paraId="2970ABEA"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62800354"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class EmailNotification extends Mailable</w:t>
            </w:r>
          </w:p>
          <w:p w14:paraId="640C86C1"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w:t>
            </w:r>
          </w:p>
          <w:p w14:paraId="4F9A80C4"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use Queueable, SerializesModels;</w:t>
            </w:r>
          </w:p>
          <w:p w14:paraId="754AB332"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4DC976C1"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44DDB20A" w14:textId="3A6060CA"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 Create a new </w:t>
            </w:r>
            <w:r w:rsidR="00FA12F9" w:rsidRPr="00FA12F9">
              <w:rPr>
                <w:rFonts w:ascii="Courier New" w:eastAsia="Courier New" w:hAnsi="Courier New" w:cs="Courier New"/>
                <w:i/>
                <w:color w:val="000000"/>
                <w:sz w:val="18"/>
                <w:szCs w:val="18"/>
              </w:rPr>
              <w:t>message</w:t>
            </w:r>
            <w:r w:rsidRPr="009865F3">
              <w:rPr>
                <w:rFonts w:ascii="Courier New" w:eastAsia="Courier New" w:hAnsi="Courier New" w:cs="Courier New"/>
                <w:color w:val="000000"/>
                <w:sz w:val="18"/>
                <w:szCs w:val="18"/>
              </w:rPr>
              <w:t xml:space="preserve"> instance.</w:t>
            </w:r>
          </w:p>
          <w:p w14:paraId="08040101"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1CA72EE6"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 @return void</w:t>
            </w:r>
          </w:p>
          <w:p w14:paraId="54BEF57C"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3CDC7E46"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public function __construct()</w:t>
            </w:r>
          </w:p>
          <w:p w14:paraId="71E5104E"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7BAF681C"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1339EA0B"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2FD462D1"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p>
          <w:p w14:paraId="01DFB5F6"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7E543D29" w14:textId="7B107475"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 Build the </w:t>
            </w:r>
            <w:r w:rsidR="00FA12F9" w:rsidRPr="00FA12F9">
              <w:rPr>
                <w:rFonts w:ascii="Courier New" w:eastAsia="Courier New" w:hAnsi="Courier New" w:cs="Courier New"/>
                <w:i/>
                <w:color w:val="000000"/>
                <w:sz w:val="18"/>
                <w:szCs w:val="18"/>
              </w:rPr>
              <w:t>message</w:t>
            </w:r>
            <w:r w:rsidRPr="009865F3">
              <w:rPr>
                <w:rFonts w:ascii="Courier New" w:eastAsia="Courier New" w:hAnsi="Courier New" w:cs="Courier New"/>
                <w:color w:val="000000"/>
                <w:sz w:val="18"/>
                <w:szCs w:val="18"/>
              </w:rPr>
              <w:t>.</w:t>
            </w:r>
          </w:p>
          <w:p w14:paraId="00BB40D7"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2AB334B9"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 @return $this</w:t>
            </w:r>
          </w:p>
          <w:p w14:paraId="37FA7506"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1E684807" w14:textId="0001A4B3"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public function build(</w:t>
            </w:r>
            <w:r w:rsidR="003740F4" w:rsidRPr="003740F4">
              <w:rPr>
                <w:rFonts w:ascii="Courier New" w:eastAsia="Courier New" w:hAnsi="Courier New" w:cs="Courier New"/>
                <w:i/>
                <w:color w:val="000000"/>
                <w:sz w:val="18"/>
                <w:szCs w:val="18"/>
              </w:rPr>
              <w:t>Request</w:t>
            </w:r>
            <w:r w:rsidRPr="009865F3">
              <w:rPr>
                <w:rFonts w:ascii="Courier New" w:eastAsia="Courier New" w:hAnsi="Courier New" w:cs="Courier New"/>
                <w:color w:val="000000"/>
                <w:sz w:val="18"/>
                <w:szCs w:val="18"/>
              </w:rPr>
              <w:t xml:space="preserve"> $</w:t>
            </w:r>
            <w:r w:rsidR="003740F4" w:rsidRPr="003740F4">
              <w:rPr>
                <w:rFonts w:ascii="Courier New" w:eastAsia="Courier New" w:hAnsi="Courier New" w:cs="Courier New"/>
                <w:i/>
                <w:color w:val="000000"/>
                <w:sz w:val="18"/>
                <w:szCs w:val="18"/>
              </w:rPr>
              <w:t>request</w:t>
            </w:r>
            <w:r w:rsidRPr="009865F3">
              <w:rPr>
                <w:rFonts w:ascii="Courier New" w:eastAsia="Courier New" w:hAnsi="Courier New" w:cs="Courier New"/>
                <w:color w:val="000000"/>
                <w:sz w:val="18"/>
                <w:szCs w:val="18"/>
              </w:rPr>
              <w:t>)</w:t>
            </w:r>
          </w:p>
          <w:p w14:paraId="219FF270"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10246784" w14:textId="68B5246F"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return $this-&gt;view('mail',['msg' =&gt; $</w:t>
            </w:r>
            <w:r w:rsidR="003740F4" w:rsidRPr="003740F4">
              <w:rPr>
                <w:rFonts w:ascii="Courier New" w:eastAsia="Courier New" w:hAnsi="Courier New" w:cs="Courier New"/>
                <w:i/>
                <w:color w:val="000000"/>
                <w:sz w:val="18"/>
                <w:szCs w:val="18"/>
              </w:rPr>
              <w:t>request</w:t>
            </w:r>
            <w:r w:rsidRPr="009865F3">
              <w:rPr>
                <w:rFonts w:ascii="Courier New" w:eastAsia="Courier New" w:hAnsi="Courier New" w:cs="Courier New"/>
                <w:color w:val="000000"/>
                <w:sz w:val="18"/>
                <w:szCs w:val="18"/>
              </w:rPr>
              <w:t>-&gt;input('</w:t>
            </w:r>
            <w:r w:rsidR="00FA12F9" w:rsidRPr="00FA12F9">
              <w:rPr>
                <w:rFonts w:ascii="Courier New" w:eastAsia="Courier New" w:hAnsi="Courier New" w:cs="Courier New"/>
                <w:i/>
                <w:color w:val="000000"/>
                <w:sz w:val="18"/>
                <w:szCs w:val="18"/>
              </w:rPr>
              <w:t>message</w:t>
            </w:r>
            <w:r w:rsidRPr="009865F3">
              <w:rPr>
                <w:rFonts w:ascii="Courier New" w:eastAsia="Courier New" w:hAnsi="Courier New" w:cs="Courier New"/>
                <w:color w:val="000000"/>
                <w:sz w:val="18"/>
                <w:szCs w:val="18"/>
              </w:rPr>
              <w:t>')])</w:t>
            </w:r>
          </w:p>
          <w:p w14:paraId="5FA3E89A" w14:textId="24547D8B"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gt;to($</w:t>
            </w:r>
            <w:r w:rsidR="003740F4" w:rsidRPr="003740F4">
              <w:rPr>
                <w:rFonts w:ascii="Courier New" w:eastAsia="Courier New" w:hAnsi="Courier New" w:cs="Courier New"/>
                <w:i/>
                <w:color w:val="000000"/>
                <w:sz w:val="18"/>
                <w:szCs w:val="18"/>
              </w:rPr>
              <w:t>request</w:t>
            </w:r>
            <w:r w:rsidRPr="009865F3">
              <w:rPr>
                <w:rFonts w:ascii="Courier New" w:eastAsia="Courier New" w:hAnsi="Courier New" w:cs="Courier New"/>
                <w:color w:val="000000"/>
                <w:sz w:val="18"/>
                <w:szCs w:val="18"/>
              </w:rPr>
              <w:t>-&gt;input('to'))</w:t>
            </w:r>
          </w:p>
          <w:p w14:paraId="2E1F37E2"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gt;subject('Notification Email')</w:t>
            </w:r>
          </w:p>
          <w:p w14:paraId="7EAFAE11"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gt;from('hehe@gmail.com','Project PKL Emakam 2018');</w:t>
            </w:r>
          </w:p>
          <w:p w14:paraId="34B5C1A1" w14:textId="77777777" w:rsidR="00826AFE" w:rsidRPr="009865F3"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 xml:space="preserve">    }</w:t>
            </w:r>
          </w:p>
          <w:p w14:paraId="3BD21647" w14:textId="77777777" w:rsidR="00826AFE" w:rsidRPr="00934894" w:rsidRDefault="00826AFE" w:rsidP="009D1D0C">
            <w:pPr>
              <w:pBdr>
                <w:top w:val="nil"/>
                <w:left w:val="nil"/>
                <w:bottom w:val="nil"/>
                <w:right w:val="nil"/>
                <w:between w:val="nil"/>
              </w:pBdr>
              <w:spacing w:after="0"/>
              <w:rPr>
                <w:rFonts w:ascii="Courier New" w:eastAsia="Courier New" w:hAnsi="Courier New" w:cs="Courier New"/>
                <w:color w:val="000000"/>
                <w:sz w:val="18"/>
                <w:szCs w:val="18"/>
              </w:rPr>
            </w:pPr>
            <w:r w:rsidRPr="009865F3">
              <w:rPr>
                <w:rFonts w:ascii="Courier New" w:eastAsia="Courier New" w:hAnsi="Courier New" w:cs="Courier New"/>
                <w:color w:val="000000"/>
                <w:sz w:val="18"/>
                <w:szCs w:val="18"/>
              </w:rPr>
              <w:t>}</w:t>
            </w:r>
          </w:p>
        </w:tc>
      </w:tr>
    </w:tbl>
    <w:p w14:paraId="3A80677E" w14:textId="77777777" w:rsidR="00654729" w:rsidRPr="00934894" w:rsidRDefault="00654729" w:rsidP="00654729"/>
    <w:p w14:paraId="7AED1084" w14:textId="1B37248D" w:rsidR="00103A9A" w:rsidRDefault="00654729" w:rsidP="00FA1C03">
      <w:pPr>
        <w:pBdr>
          <w:top w:val="nil"/>
          <w:left w:val="nil"/>
          <w:bottom w:val="nil"/>
          <w:right w:val="nil"/>
          <w:between w:val="nil"/>
        </w:pBdr>
        <w:ind w:left="900" w:firstLine="540"/>
        <w:jc w:val="both"/>
        <w:rPr>
          <w:color w:val="000000"/>
        </w:rPr>
      </w:pPr>
      <w:r>
        <w:rPr>
          <w:color w:val="000000"/>
        </w:rPr>
        <w:t>Fungsi builld akan mengirimkan email dengan subjek tertentu</w:t>
      </w:r>
      <w:r w:rsidR="00D258BC">
        <w:rPr>
          <w:color w:val="000000"/>
        </w:rPr>
        <w:t xml:space="preserve"> pada baris 36 </w:t>
      </w:r>
      <w:r>
        <w:rPr>
          <w:color w:val="000000"/>
        </w:rPr>
        <w:t xml:space="preserve"> dan pesan </w:t>
      </w:r>
      <w:r w:rsidR="00D258BC">
        <w:rPr>
          <w:color w:val="000000"/>
        </w:rPr>
        <w:t xml:space="preserve">dapat diberikan pada parameter msg pada baris 33 </w:t>
      </w:r>
      <w:r>
        <w:rPr>
          <w:color w:val="000000"/>
        </w:rPr>
        <w:t xml:space="preserve">rserta tujuan yang bisa disesuaikan dari </w:t>
      </w:r>
      <w:r w:rsidR="003740F4" w:rsidRPr="003740F4">
        <w:rPr>
          <w:i/>
          <w:color w:val="000000"/>
        </w:rPr>
        <w:t>request</w:t>
      </w:r>
      <w:r w:rsidR="00D258BC">
        <w:rPr>
          <w:color w:val="000000"/>
        </w:rPr>
        <w:t xml:space="preserve"> oada baris 37</w:t>
      </w:r>
      <w:r>
        <w:rPr>
          <w:color w:val="000000"/>
        </w:rPr>
        <w:t xml:space="preserve">. Email </w:t>
      </w:r>
      <w:proofErr w:type="gramStart"/>
      <w:r>
        <w:rPr>
          <w:color w:val="000000"/>
        </w:rPr>
        <w:t>akan</w:t>
      </w:r>
      <w:proofErr w:type="gramEnd"/>
      <w:r>
        <w:rPr>
          <w:color w:val="000000"/>
        </w:rPr>
        <w:t xml:space="preserve"> dikirimkan dengan konten yang telah didefinisikan dalam view mail</w:t>
      </w:r>
      <w:r w:rsidR="00D258BC">
        <w:rPr>
          <w:color w:val="000000"/>
        </w:rPr>
        <w:t xml:space="preserve"> baris 33</w:t>
      </w:r>
      <w:r>
        <w:rPr>
          <w:color w:val="000000"/>
        </w:rPr>
        <w:t xml:space="preserve"> yang menjadi template pengiriman email</w:t>
      </w:r>
    </w:p>
    <w:p w14:paraId="1F90ED68" w14:textId="27B32044" w:rsidR="00C37EF2" w:rsidRPr="00891A3E" w:rsidRDefault="00C37EF2" w:rsidP="00C37EF2">
      <w:pPr>
        <w:pStyle w:val="Heading3"/>
        <w:ind w:left="1260" w:hanging="720"/>
        <w:rPr>
          <w:sz w:val="26"/>
          <w:szCs w:val="26"/>
        </w:rPr>
      </w:pPr>
      <w:bookmarkStart w:id="156" w:name="_Toc531864982"/>
      <w:r w:rsidRPr="00891A3E">
        <w:rPr>
          <w:sz w:val="26"/>
          <w:szCs w:val="26"/>
        </w:rPr>
        <w:lastRenderedPageBreak/>
        <w:t xml:space="preserve">Persiapan </w:t>
      </w:r>
      <w:r w:rsidR="00085A94">
        <w:rPr>
          <w:sz w:val="26"/>
          <w:szCs w:val="26"/>
        </w:rPr>
        <w:t xml:space="preserve">Deployment Layanan pada </w:t>
      </w:r>
      <w:r w:rsidRPr="00891A3E">
        <w:rPr>
          <w:sz w:val="26"/>
          <w:szCs w:val="26"/>
        </w:rPr>
        <w:t>Server</w:t>
      </w:r>
      <w:bookmarkEnd w:id="156"/>
    </w:p>
    <w:p w14:paraId="15F05F43" w14:textId="77777777" w:rsidR="00C37EF2" w:rsidRDefault="00C37EF2" w:rsidP="00C37EF2">
      <w:pPr>
        <w:ind w:left="1260"/>
      </w:pPr>
      <w:r>
        <w:t>Pastikan sistem operasi server telah terupdate hingga versi terakhir</w:t>
      </w:r>
    </w:p>
    <w:p w14:paraId="418354D2" w14:textId="77777777" w:rsidR="00C37EF2" w:rsidRDefault="00C37EF2" w:rsidP="00C37EF2">
      <w:pPr>
        <w:ind w:left="1260"/>
      </w:pPr>
      <w:r>
        <w:t xml:space="preserve">Update server dengan menjalankan </w:t>
      </w:r>
      <w:proofErr w:type="gramStart"/>
      <w:r>
        <w:t>perintah :</w:t>
      </w:r>
      <w:proofErr w:type="gramEnd"/>
      <w:r>
        <w:t xml:space="preserve"> </w:t>
      </w:r>
    </w:p>
    <w:p w14:paraId="6659E111" w14:textId="77777777" w:rsidR="00C37EF2" w:rsidRPr="00085A94" w:rsidRDefault="00C37EF2" w:rsidP="00C37EF2">
      <w:pPr>
        <w:shd w:val="clear" w:color="auto" w:fill="D5DCE4" w:themeFill="text2" w:themeFillTint="33"/>
        <w:ind w:left="1260"/>
        <w:rPr>
          <w:rFonts w:ascii="Courier New" w:hAnsi="Courier New" w:cs="Courier New"/>
          <w:shd w:val="pct15" w:color="auto" w:fill="FFFFFF"/>
        </w:rPr>
      </w:pPr>
      <w:r w:rsidRPr="00085A94">
        <w:rPr>
          <w:rFonts w:ascii="Courier New" w:hAnsi="Courier New" w:cs="Courier New"/>
          <w:shd w:val="pct15" w:color="auto" w:fill="FFFFFF"/>
        </w:rPr>
        <w:t>$sudo apt update</w:t>
      </w:r>
    </w:p>
    <w:p w14:paraId="211C2EC8" w14:textId="77777777" w:rsidR="00C37EF2" w:rsidRPr="00085A94" w:rsidRDefault="00C37EF2" w:rsidP="00C37EF2">
      <w:pPr>
        <w:shd w:val="clear" w:color="auto" w:fill="D5DCE4" w:themeFill="text2" w:themeFillTint="33"/>
        <w:ind w:left="1260"/>
        <w:rPr>
          <w:rFonts w:ascii="Courier New" w:hAnsi="Courier New" w:cs="Courier New"/>
          <w:shd w:val="pct15" w:color="auto" w:fill="FFFFFF"/>
        </w:rPr>
      </w:pPr>
      <w:r w:rsidRPr="00085A94">
        <w:rPr>
          <w:rFonts w:ascii="Courier New" w:hAnsi="Courier New" w:cs="Courier New"/>
        </w:rPr>
        <w:t>$sudo apt upgrade</w:t>
      </w:r>
    </w:p>
    <w:tbl>
      <w:tblPr>
        <w:tblStyle w:val="TableGrid"/>
        <w:tblW w:w="0" w:type="auto"/>
        <w:tblInd w:w="1260" w:type="dxa"/>
        <w:tblLook w:val="04A0" w:firstRow="1" w:lastRow="0" w:firstColumn="1" w:lastColumn="0" w:noHBand="0" w:noVBand="1"/>
      </w:tblPr>
      <w:tblGrid>
        <w:gridCol w:w="6667"/>
      </w:tblGrid>
      <w:tr w:rsidR="00C37EF2" w14:paraId="1E45EF92" w14:textId="77777777" w:rsidTr="00766852">
        <w:trPr>
          <w:trHeight w:val="2514"/>
        </w:trPr>
        <w:tc>
          <w:tcPr>
            <w:tcW w:w="5912" w:type="dxa"/>
          </w:tcPr>
          <w:p w14:paraId="513B6DD2" w14:textId="77777777" w:rsidR="00C37EF2" w:rsidRDefault="00C37EF2" w:rsidP="00766852">
            <w:r>
              <w:t>Screenshot proses update sistem operasi:</w:t>
            </w:r>
          </w:p>
          <w:p w14:paraId="6FF0EFD9" w14:textId="77777777" w:rsidR="00C37EF2" w:rsidRDefault="00C37EF2" w:rsidP="00766852"/>
          <w:p w14:paraId="092E3A84" w14:textId="77777777" w:rsidR="00C608DF" w:rsidRDefault="00C37EF2" w:rsidP="00C608DF">
            <w:pPr>
              <w:keepNext/>
            </w:pPr>
            <w:r>
              <w:rPr>
                <w:noProof/>
              </w:rPr>
              <w:drawing>
                <wp:inline distT="0" distB="0" distL="0" distR="0" wp14:anchorId="4D49CC5B" wp14:editId="23318BCA">
                  <wp:extent cx="4104168" cy="1800752"/>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40722" cy="1816791"/>
                          </a:xfrm>
                          <a:prstGeom prst="rect">
                            <a:avLst/>
                          </a:prstGeom>
                        </pic:spPr>
                      </pic:pic>
                    </a:graphicData>
                  </a:graphic>
                </wp:inline>
              </w:drawing>
            </w:r>
          </w:p>
          <w:p w14:paraId="4D8795F8" w14:textId="24422148" w:rsidR="00C37EF2" w:rsidRDefault="00C608DF" w:rsidP="00C608DF">
            <w:pPr>
              <w:pStyle w:val="Caption"/>
              <w:jc w:val="center"/>
              <w:rPr>
                <w:highlight w:val="lightGray"/>
              </w:rPr>
            </w:pPr>
            <w:bookmarkStart w:id="157" w:name="_Toc531865076"/>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2</w:t>
            </w:r>
            <w:r w:rsidR="0031634D">
              <w:rPr>
                <w:noProof/>
              </w:rPr>
              <w:fldChar w:fldCharType="end"/>
            </w:r>
            <w:r>
              <w:t xml:space="preserve"> Gambar </w:t>
            </w:r>
            <w:r>
              <w:rPr>
                <w:noProof/>
              </w:rPr>
              <w:t>Update Sistem Operasi Ubuntu 18.04 Server</w:t>
            </w:r>
            <w:bookmarkEnd w:id="157"/>
          </w:p>
          <w:p w14:paraId="659137E3" w14:textId="77777777" w:rsidR="00C37EF2" w:rsidRDefault="00C37EF2" w:rsidP="00766852">
            <w:pPr>
              <w:rPr>
                <w:highlight w:val="lightGray"/>
              </w:rPr>
            </w:pPr>
          </w:p>
          <w:p w14:paraId="0F19F5C8" w14:textId="77777777" w:rsidR="00C608DF" w:rsidRDefault="00C37EF2" w:rsidP="00C608DF">
            <w:pPr>
              <w:keepNext/>
            </w:pPr>
            <w:r>
              <w:rPr>
                <w:noProof/>
              </w:rPr>
              <w:drawing>
                <wp:inline distT="0" distB="0" distL="0" distR="0" wp14:anchorId="3ECC77DC" wp14:editId="451F0498">
                  <wp:extent cx="4241064" cy="2676111"/>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00521" cy="2713629"/>
                          </a:xfrm>
                          <a:prstGeom prst="rect">
                            <a:avLst/>
                          </a:prstGeom>
                        </pic:spPr>
                      </pic:pic>
                    </a:graphicData>
                  </a:graphic>
                </wp:inline>
              </w:drawing>
            </w:r>
          </w:p>
          <w:p w14:paraId="71F6A5DC" w14:textId="715D8873" w:rsidR="00C37EF2" w:rsidRPr="00891A3E" w:rsidRDefault="00C608DF" w:rsidP="00C608DF">
            <w:pPr>
              <w:pStyle w:val="Caption"/>
              <w:jc w:val="center"/>
              <w:rPr>
                <w:b/>
                <w:highlight w:val="lightGray"/>
              </w:rPr>
            </w:pPr>
            <w:bookmarkStart w:id="158" w:name="_Toc531865077"/>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3</w:t>
            </w:r>
            <w:r w:rsidR="0031634D">
              <w:rPr>
                <w:noProof/>
              </w:rPr>
              <w:fldChar w:fldCharType="end"/>
            </w:r>
            <w:r>
              <w:t xml:space="preserve"> Gambar Upgrade</w:t>
            </w:r>
            <w:r w:rsidRPr="00271440">
              <w:t xml:space="preserve"> Sistem Operasi Ubuntu 18.04 Server</w:t>
            </w:r>
            <w:bookmarkEnd w:id="158"/>
          </w:p>
        </w:tc>
      </w:tr>
    </w:tbl>
    <w:p w14:paraId="7C04773F" w14:textId="77777777" w:rsidR="00C37EF2" w:rsidRDefault="00C37EF2" w:rsidP="00085A94">
      <w:pPr>
        <w:rPr>
          <w:highlight w:val="lightGray"/>
        </w:rPr>
      </w:pPr>
    </w:p>
    <w:p w14:paraId="525FA977" w14:textId="77777777" w:rsidR="00C37EF2" w:rsidRDefault="00C37EF2" w:rsidP="00C37EF2">
      <w:pPr>
        <w:ind w:left="1260"/>
      </w:pPr>
      <w:r>
        <w:t xml:space="preserve">Setelah Dipastikan server sudah up to </w:t>
      </w:r>
      <w:proofErr w:type="gramStart"/>
      <w:r>
        <w:t>date ,</w:t>
      </w:r>
      <w:proofErr w:type="gramEnd"/>
      <w:r>
        <w:t xml:space="preserve"> lakukan instalasi apache2</w:t>
      </w:r>
    </w:p>
    <w:p w14:paraId="3AF5248E" w14:textId="77777777" w:rsidR="00C37EF2" w:rsidRDefault="00C37EF2" w:rsidP="00C37EF2">
      <w:pPr>
        <w:ind w:left="1260"/>
      </w:pPr>
      <w:r>
        <w:t xml:space="preserve">Untuk melakukan </w:t>
      </w:r>
      <w:r w:rsidRPr="00F80B64">
        <w:t>Inst</w:t>
      </w:r>
      <w:r>
        <w:t xml:space="preserve">alasi apache2 dengan menjalankan perintah </w:t>
      </w:r>
    </w:p>
    <w:p w14:paraId="69882BC2" w14:textId="77777777" w:rsidR="00C37EF2" w:rsidRPr="00891A3E" w:rsidRDefault="00C37EF2" w:rsidP="00C37EF2">
      <w:pPr>
        <w:shd w:val="clear" w:color="auto" w:fill="D5DCE4" w:themeFill="text2" w:themeFillTint="33"/>
        <w:ind w:left="1260"/>
        <w:rPr>
          <w:rFonts w:ascii="Courier New" w:hAnsi="Courier New" w:cs="Courier New"/>
        </w:rPr>
      </w:pPr>
      <w:r w:rsidRPr="004068D7">
        <w:rPr>
          <w:rFonts w:ascii="Courier New" w:hAnsi="Courier New" w:cs="Courier New"/>
          <w:shd w:val="clear" w:color="auto" w:fill="E7E6E6" w:themeFill="background2"/>
        </w:rPr>
        <w:t>$sudo apt install apache2</w:t>
      </w:r>
    </w:p>
    <w:tbl>
      <w:tblPr>
        <w:tblStyle w:val="TableGrid"/>
        <w:tblW w:w="0" w:type="auto"/>
        <w:tblInd w:w="1260" w:type="dxa"/>
        <w:tblLook w:val="04A0" w:firstRow="1" w:lastRow="0" w:firstColumn="1" w:lastColumn="0" w:noHBand="0" w:noVBand="1"/>
      </w:tblPr>
      <w:tblGrid>
        <w:gridCol w:w="6667"/>
      </w:tblGrid>
      <w:tr w:rsidR="00C37EF2" w14:paraId="193FBFFD" w14:textId="77777777" w:rsidTr="00766852">
        <w:tc>
          <w:tcPr>
            <w:tcW w:w="8261" w:type="dxa"/>
          </w:tcPr>
          <w:p w14:paraId="280398F4" w14:textId="77777777" w:rsidR="00C37EF2" w:rsidRDefault="00C37EF2" w:rsidP="00766852">
            <w:r>
              <w:lastRenderedPageBreak/>
              <w:t>Screenshot proses instalasi apache2</w:t>
            </w:r>
          </w:p>
          <w:p w14:paraId="2D0F9C90" w14:textId="77777777" w:rsidR="00C37EF2" w:rsidRDefault="00C37EF2" w:rsidP="00766852"/>
          <w:p w14:paraId="4AF60492" w14:textId="77777777" w:rsidR="00C608DF" w:rsidRDefault="00C37EF2" w:rsidP="00C608DF">
            <w:pPr>
              <w:keepNext/>
            </w:pPr>
            <w:r>
              <w:rPr>
                <w:noProof/>
              </w:rPr>
              <w:drawing>
                <wp:inline distT="0" distB="0" distL="0" distR="0" wp14:anchorId="5200149C" wp14:editId="682372E5">
                  <wp:extent cx="4272178" cy="18181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34223" cy="1887132"/>
                          </a:xfrm>
                          <a:prstGeom prst="rect">
                            <a:avLst/>
                          </a:prstGeom>
                        </pic:spPr>
                      </pic:pic>
                    </a:graphicData>
                  </a:graphic>
                </wp:inline>
              </w:drawing>
            </w:r>
          </w:p>
          <w:p w14:paraId="5B1A4116" w14:textId="7C8A4133" w:rsidR="00C37EF2" w:rsidRDefault="00C608DF" w:rsidP="00C608DF">
            <w:pPr>
              <w:pStyle w:val="Caption"/>
              <w:jc w:val="center"/>
            </w:pPr>
            <w:bookmarkStart w:id="159" w:name="_Toc531865078"/>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w:t>
            </w:r>
            <w:r w:rsidR="0031634D">
              <w:rPr>
                <w:noProof/>
              </w:rPr>
              <w:fldChar w:fldCharType="end"/>
            </w:r>
            <w:r>
              <w:t xml:space="preserve"> Instalasi apache2</w:t>
            </w:r>
            <w:bookmarkEnd w:id="159"/>
          </w:p>
        </w:tc>
      </w:tr>
    </w:tbl>
    <w:p w14:paraId="3DB4FBF7" w14:textId="77777777" w:rsidR="00C37EF2" w:rsidRDefault="00C37EF2" w:rsidP="00C37EF2">
      <w:pPr>
        <w:ind w:left="1260"/>
      </w:pPr>
    </w:p>
    <w:p w14:paraId="63330F44" w14:textId="77777777" w:rsidR="00C37EF2" w:rsidRDefault="00C37EF2" w:rsidP="00C37EF2">
      <w:pPr>
        <w:ind w:left="1260"/>
      </w:pPr>
      <w:r>
        <w:t>Setelah instalasi berhasil dilakukan pastikan apache2 telah berjalan dengan baik</w:t>
      </w:r>
    </w:p>
    <w:p w14:paraId="38DD8A0E" w14:textId="77777777" w:rsidR="00C37EF2" w:rsidRDefault="00C37EF2" w:rsidP="00C37EF2">
      <w:pPr>
        <w:ind w:left="1260"/>
      </w:pPr>
      <w:r>
        <w:t xml:space="preserve">Untuk memeriksa status apache 2 lakukan perintah berikut </w:t>
      </w:r>
    </w:p>
    <w:p w14:paraId="26061993" w14:textId="578517F5" w:rsidR="00C37EF2" w:rsidRPr="00891A3E" w:rsidRDefault="00C37EF2" w:rsidP="00C37EF2">
      <w:pPr>
        <w:shd w:val="clear" w:color="auto" w:fill="D5DCE4" w:themeFill="text2" w:themeFillTint="33"/>
        <w:ind w:left="1260"/>
        <w:rPr>
          <w:rFonts w:ascii="Courier New" w:hAnsi="Courier New" w:cs="Courier New"/>
        </w:rPr>
      </w:pPr>
      <w:r w:rsidRPr="00891A3E">
        <w:rPr>
          <w:rFonts w:ascii="Courier New" w:hAnsi="Courier New" w:cs="Courier New"/>
        </w:rPr>
        <w:t xml:space="preserve">$sudo </w:t>
      </w:r>
      <w:r w:rsidR="003E4A5D" w:rsidRPr="003E4A5D">
        <w:rPr>
          <w:rFonts w:ascii="Courier New" w:hAnsi="Courier New" w:cs="Courier New"/>
          <w:i/>
        </w:rPr>
        <w:t>system</w:t>
      </w:r>
      <w:r w:rsidRPr="00891A3E">
        <w:rPr>
          <w:rFonts w:ascii="Courier New" w:hAnsi="Courier New" w:cs="Courier New"/>
        </w:rPr>
        <w:t>ctl status apache2</w:t>
      </w:r>
    </w:p>
    <w:tbl>
      <w:tblPr>
        <w:tblStyle w:val="TableGrid"/>
        <w:tblW w:w="0" w:type="auto"/>
        <w:tblInd w:w="1260" w:type="dxa"/>
        <w:tblLook w:val="04A0" w:firstRow="1" w:lastRow="0" w:firstColumn="1" w:lastColumn="0" w:noHBand="0" w:noVBand="1"/>
      </w:tblPr>
      <w:tblGrid>
        <w:gridCol w:w="6667"/>
      </w:tblGrid>
      <w:tr w:rsidR="00C37EF2" w14:paraId="773594B0" w14:textId="77777777" w:rsidTr="00766852">
        <w:tc>
          <w:tcPr>
            <w:tcW w:w="8261" w:type="dxa"/>
          </w:tcPr>
          <w:p w14:paraId="530FD1C0" w14:textId="77777777" w:rsidR="00C37EF2" w:rsidRDefault="00C37EF2" w:rsidP="00766852"/>
          <w:p w14:paraId="20EE992E" w14:textId="77777777" w:rsidR="00C37EF2" w:rsidRDefault="00C37EF2" w:rsidP="00766852">
            <w:r>
              <w:t>Screenshot hasil pemeriksaan status :</w:t>
            </w:r>
          </w:p>
          <w:p w14:paraId="7C7738CC" w14:textId="77777777" w:rsidR="00C608DF" w:rsidRDefault="00C37EF2" w:rsidP="00C608DF">
            <w:pPr>
              <w:keepNext/>
            </w:pPr>
            <w:r>
              <w:rPr>
                <w:noProof/>
              </w:rPr>
              <w:drawing>
                <wp:inline distT="0" distB="0" distL="0" distR="0" wp14:anchorId="32FBAD4F" wp14:editId="7C347BAC">
                  <wp:extent cx="4316819" cy="1485391"/>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64046" cy="1501641"/>
                          </a:xfrm>
                          <a:prstGeom prst="rect">
                            <a:avLst/>
                          </a:prstGeom>
                        </pic:spPr>
                      </pic:pic>
                    </a:graphicData>
                  </a:graphic>
                </wp:inline>
              </w:drawing>
            </w:r>
          </w:p>
          <w:p w14:paraId="04CAE811" w14:textId="296EF18B" w:rsidR="00C37EF2" w:rsidRDefault="00C608DF" w:rsidP="00C608DF">
            <w:pPr>
              <w:pStyle w:val="Caption"/>
              <w:jc w:val="center"/>
            </w:pPr>
            <w:bookmarkStart w:id="160" w:name="_Toc531865079"/>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5</w:t>
            </w:r>
            <w:r w:rsidR="0031634D">
              <w:rPr>
                <w:noProof/>
              </w:rPr>
              <w:fldChar w:fldCharType="end"/>
            </w:r>
            <w:r>
              <w:t xml:space="preserve"> Cek Status Apache2</w:t>
            </w:r>
            <w:bookmarkEnd w:id="160"/>
          </w:p>
        </w:tc>
      </w:tr>
    </w:tbl>
    <w:p w14:paraId="5D960CD6" w14:textId="77777777" w:rsidR="00C37EF2" w:rsidRDefault="00C37EF2" w:rsidP="00C37EF2">
      <w:pPr>
        <w:ind w:left="1260"/>
      </w:pPr>
    </w:p>
    <w:p w14:paraId="607752F8" w14:textId="0536BC64" w:rsidR="00C37EF2" w:rsidRDefault="00C37EF2" w:rsidP="00C37EF2">
      <w:pPr>
        <w:ind w:left="1260"/>
      </w:pPr>
      <w:r>
        <w:t xml:space="preserve">Setelah melakukan instalasi apache </w:t>
      </w:r>
      <w:proofErr w:type="gramStart"/>
      <w:r>
        <w:t>2 ,</w:t>
      </w:r>
      <w:proofErr w:type="gramEnd"/>
      <w:r>
        <w:t xml:space="preserve"> kita akan melakukan instalasi </w:t>
      </w:r>
      <w:r w:rsidR="001C6A9E">
        <w:t>MySQL</w:t>
      </w:r>
      <w:r>
        <w:t xml:space="preserve"> server </w:t>
      </w:r>
    </w:p>
    <w:p w14:paraId="5CB6DD24" w14:textId="5472C596" w:rsidR="00C37EF2" w:rsidRDefault="00C37EF2" w:rsidP="00C37EF2">
      <w:pPr>
        <w:ind w:left="1260"/>
      </w:pPr>
      <w:r>
        <w:t xml:space="preserve">Lakukan Instalasi </w:t>
      </w:r>
      <w:r w:rsidR="001C6A9E">
        <w:t>MySQL</w:t>
      </w:r>
      <w:r>
        <w:t xml:space="preserve">-server dengan menjalankan </w:t>
      </w:r>
      <w:proofErr w:type="gramStart"/>
      <w:r>
        <w:t>perintah :</w:t>
      </w:r>
      <w:proofErr w:type="gramEnd"/>
    </w:p>
    <w:p w14:paraId="6E4EA13E" w14:textId="3A2B5D18" w:rsidR="00C37EF2" w:rsidRPr="00007C7C" w:rsidRDefault="00C37EF2" w:rsidP="00C37EF2">
      <w:pPr>
        <w:shd w:val="clear" w:color="auto" w:fill="D5DCE4" w:themeFill="text2" w:themeFillTint="33"/>
        <w:ind w:left="1260"/>
        <w:rPr>
          <w:rFonts w:ascii="Courier New" w:hAnsi="Courier New" w:cs="Courier New"/>
        </w:rPr>
      </w:pPr>
      <w:r w:rsidRPr="00007C7C">
        <w:rPr>
          <w:rFonts w:ascii="Courier New" w:hAnsi="Courier New" w:cs="Courier New"/>
          <w:highlight w:val="lightGray"/>
        </w:rPr>
        <w:t xml:space="preserve">$sudo apt install </w:t>
      </w:r>
      <w:r w:rsidR="001C6A9E">
        <w:rPr>
          <w:rFonts w:ascii="Courier New" w:hAnsi="Courier New" w:cs="Courier New"/>
          <w:highlight w:val="lightGray"/>
        </w:rPr>
        <w:t>MySQL</w:t>
      </w:r>
      <w:r w:rsidRPr="00007C7C">
        <w:rPr>
          <w:rFonts w:ascii="Courier New" w:hAnsi="Courier New" w:cs="Courier New"/>
          <w:highlight w:val="lightGray"/>
        </w:rPr>
        <w:t>-server</w:t>
      </w:r>
    </w:p>
    <w:tbl>
      <w:tblPr>
        <w:tblStyle w:val="TableGrid"/>
        <w:tblW w:w="0" w:type="auto"/>
        <w:tblInd w:w="1260" w:type="dxa"/>
        <w:tblLook w:val="04A0" w:firstRow="1" w:lastRow="0" w:firstColumn="1" w:lastColumn="0" w:noHBand="0" w:noVBand="1"/>
      </w:tblPr>
      <w:tblGrid>
        <w:gridCol w:w="6667"/>
      </w:tblGrid>
      <w:tr w:rsidR="00C37EF2" w14:paraId="3D585FBA" w14:textId="77777777" w:rsidTr="00766852">
        <w:tc>
          <w:tcPr>
            <w:tcW w:w="8261" w:type="dxa"/>
          </w:tcPr>
          <w:p w14:paraId="598CA854" w14:textId="77777777" w:rsidR="00C608DF" w:rsidRDefault="00C37EF2" w:rsidP="00C608DF">
            <w:pPr>
              <w:keepNext/>
            </w:pPr>
            <w:r>
              <w:rPr>
                <w:noProof/>
              </w:rPr>
              <w:lastRenderedPageBreak/>
              <w:drawing>
                <wp:inline distT="0" distB="0" distL="0" distR="0" wp14:anchorId="04797CBC" wp14:editId="43B2E687">
                  <wp:extent cx="4262355" cy="2573079"/>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96078" cy="2593437"/>
                          </a:xfrm>
                          <a:prstGeom prst="rect">
                            <a:avLst/>
                          </a:prstGeom>
                        </pic:spPr>
                      </pic:pic>
                    </a:graphicData>
                  </a:graphic>
                </wp:inline>
              </w:drawing>
            </w:r>
          </w:p>
          <w:p w14:paraId="0422926F" w14:textId="736F121C" w:rsidR="00C37EF2" w:rsidRDefault="00C608DF" w:rsidP="00C608DF">
            <w:pPr>
              <w:pStyle w:val="Caption"/>
              <w:jc w:val="center"/>
            </w:pPr>
            <w:bookmarkStart w:id="161" w:name="_Toc531865080"/>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6</w:t>
            </w:r>
            <w:r w:rsidR="0031634D">
              <w:rPr>
                <w:noProof/>
              </w:rPr>
              <w:fldChar w:fldCharType="end"/>
            </w:r>
            <w:r>
              <w:t xml:space="preserve"> Instalasi </w:t>
            </w:r>
            <w:r w:rsidR="001C6A9E">
              <w:t>MySQL</w:t>
            </w:r>
            <w:r>
              <w:t>-Server</w:t>
            </w:r>
            <w:bookmarkEnd w:id="161"/>
          </w:p>
        </w:tc>
      </w:tr>
    </w:tbl>
    <w:p w14:paraId="4B9EB3F1" w14:textId="7D3A0849" w:rsidR="00C37EF2" w:rsidRPr="00F80B64" w:rsidRDefault="00C37EF2" w:rsidP="004B671A"/>
    <w:p w14:paraId="2269F268" w14:textId="5D272AA1" w:rsidR="00C37EF2" w:rsidRDefault="00C37EF2" w:rsidP="00C37EF2">
      <w:pPr>
        <w:ind w:left="1260"/>
      </w:pPr>
      <w:r>
        <w:t xml:space="preserve">Setelah instalasi selesai periksa status </w:t>
      </w:r>
      <w:r w:rsidR="001C6A9E">
        <w:t>MySQL</w:t>
      </w:r>
      <w:r>
        <w:t>-server apakah sudah berjalan dengan baik</w:t>
      </w:r>
    </w:p>
    <w:p w14:paraId="55853FB2" w14:textId="7A2B7259" w:rsidR="00C37EF2" w:rsidRDefault="00C37EF2" w:rsidP="00C37EF2">
      <w:pPr>
        <w:ind w:left="1260"/>
        <w:rPr>
          <w:shd w:val="clear" w:color="auto" w:fill="E7E6E6" w:themeFill="background2"/>
        </w:rPr>
      </w:pPr>
      <w:r>
        <w:t xml:space="preserve">Untuk memeriksa status </w:t>
      </w:r>
      <w:r w:rsidR="001C6A9E">
        <w:t>MySQL</w:t>
      </w:r>
      <w:r w:rsidR="004068D7">
        <w:t>-server jalankan perintah</w:t>
      </w:r>
    </w:p>
    <w:p w14:paraId="73E9672D" w14:textId="7DB1A4FA" w:rsidR="00C37EF2" w:rsidRPr="00C0535D" w:rsidRDefault="00C37EF2" w:rsidP="00C37EF2">
      <w:pPr>
        <w:shd w:val="clear" w:color="auto" w:fill="D5DCE4" w:themeFill="text2" w:themeFillTint="33"/>
        <w:ind w:left="1260"/>
        <w:rPr>
          <w:rFonts w:ascii="Courier New" w:hAnsi="Courier New" w:cs="Courier New"/>
        </w:rPr>
      </w:pPr>
      <w:r w:rsidRPr="00C0535D">
        <w:rPr>
          <w:rFonts w:ascii="Courier New" w:hAnsi="Courier New" w:cs="Courier New"/>
          <w:shd w:val="clear" w:color="auto" w:fill="E7E6E6" w:themeFill="background2"/>
        </w:rPr>
        <w:t xml:space="preserve">$sudo </w:t>
      </w:r>
      <w:r w:rsidR="003E4A5D" w:rsidRPr="003E4A5D">
        <w:rPr>
          <w:rFonts w:ascii="Courier New" w:hAnsi="Courier New" w:cs="Courier New"/>
          <w:i/>
          <w:shd w:val="clear" w:color="auto" w:fill="E7E6E6" w:themeFill="background2"/>
        </w:rPr>
        <w:t>system</w:t>
      </w:r>
      <w:r w:rsidRPr="00C0535D">
        <w:rPr>
          <w:rFonts w:ascii="Courier New" w:hAnsi="Courier New" w:cs="Courier New"/>
          <w:shd w:val="clear" w:color="auto" w:fill="E7E6E6" w:themeFill="background2"/>
        </w:rPr>
        <w:t xml:space="preserve">ctl status </w:t>
      </w:r>
      <w:r w:rsidR="001C6A9E">
        <w:rPr>
          <w:rFonts w:ascii="Courier New" w:hAnsi="Courier New" w:cs="Courier New"/>
          <w:shd w:val="clear" w:color="auto" w:fill="E7E6E6" w:themeFill="background2"/>
        </w:rPr>
        <w:t>MySQL</w:t>
      </w:r>
    </w:p>
    <w:tbl>
      <w:tblPr>
        <w:tblStyle w:val="TableGrid"/>
        <w:tblW w:w="0" w:type="auto"/>
        <w:tblInd w:w="1260" w:type="dxa"/>
        <w:tblLook w:val="04A0" w:firstRow="1" w:lastRow="0" w:firstColumn="1" w:lastColumn="0" w:noHBand="0" w:noVBand="1"/>
      </w:tblPr>
      <w:tblGrid>
        <w:gridCol w:w="6667"/>
      </w:tblGrid>
      <w:tr w:rsidR="00C37EF2" w14:paraId="4B859388" w14:textId="77777777" w:rsidTr="00766852">
        <w:tc>
          <w:tcPr>
            <w:tcW w:w="8261" w:type="dxa"/>
          </w:tcPr>
          <w:p w14:paraId="5C282F8B" w14:textId="760938C8" w:rsidR="00C37EF2" w:rsidRDefault="00C37EF2" w:rsidP="00766852">
            <w:r>
              <w:t xml:space="preserve">Screenshot hasil pemeriksaan status </w:t>
            </w:r>
            <w:r w:rsidR="001C6A9E">
              <w:t>MySQL</w:t>
            </w:r>
            <w:r>
              <w:t xml:space="preserve"> :</w:t>
            </w:r>
          </w:p>
          <w:p w14:paraId="0CB4CDA0" w14:textId="77777777" w:rsidR="00C37EF2" w:rsidRDefault="00C37EF2" w:rsidP="00766852"/>
          <w:p w14:paraId="0F413CB5" w14:textId="77777777" w:rsidR="00C608DF" w:rsidRDefault="00C37EF2" w:rsidP="00C608DF">
            <w:pPr>
              <w:keepNext/>
            </w:pPr>
            <w:r>
              <w:rPr>
                <w:noProof/>
              </w:rPr>
              <w:drawing>
                <wp:inline distT="0" distB="0" distL="0" distR="0" wp14:anchorId="4142A5A8" wp14:editId="34D9E4FD">
                  <wp:extent cx="4328631" cy="208398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76354" cy="2106957"/>
                          </a:xfrm>
                          <a:prstGeom prst="rect">
                            <a:avLst/>
                          </a:prstGeom>
                        </pic:spPr>
                      </pic:pic>
                    </a:graphicData>
                  </a:graphic>
                </wp:inline>
              </w:drawing>
            </w:r>
          </w:p>
          <w:p w14:paraId="54C2AD77" w14:textId="1A354774" w:rsidR="00C37EF2" w:rsidRDefault="00C608DF" w:rsidP="00C608DF">
            <w:pPr>
              <w:pStyle w:val="Caption"/>
              <w:jc w:val="center"/>
            </w:pPr>
            <w:bookmarkStart w:id="162" w:name="_Toc531865081"/>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7</w:t>
            </w:r>
            <w:r w:rsidR="0031634D">
              <w:rPr>
                <w:noProof/>
              </w:rPr>
              <w:fldChar w:fldCharType="end"/>
            </w:r>
            <w:r>
              <w:t xml:space="preserve"> Cek Status </w:t>
            </w:r>
            <w:r w:rsidR="001C6A9E">
              <w:t>MySQL</w:t>
            </w:r>
            <w:r>
              <w:t xml:space="preserve"> Server</w:t>
            </w:r>
            <w:bookmarkEnd w:id="162"/>
          </w:p>
        </w:tc>
      </w:tr>
    </w:tbl>
    <w:p w14:paraId="7EA4F646" w14:textId="28CC2F5F" w:rsidR="00C37EF2" w:rsidRDefault="00C37EF2" w:rsidP="004068D7"/>
    <w:p w14:paraId="1988E2FA" w14:textId="77777777" w:rsidR="00C37EF2" w:rsidRDefault="00C37EF2" w:rsidP="00C37EF2">
      <w:pPr>
        <w:ind w:left="1260"/>
      </w:pPr>
      <w:r>
        <w:t>Pertama kita perlu mendambahkan PPA php7.2</w:t>
      </w:r>
    </w:p>
    <w:p w14:paraId="33785AED" w14:textId="77777777" w:rsidR="00C37EF2" w:rsidRDefault="00C37EF2" w:rsidP="00C37EF2">
      <w:pPr>
        <w:ind w:left="1260"/>
      </w:pPr>
      <w:r>
        <w:t>Jalankan perintah berikut:</w:t>
      </w:r>
    </w:p>
    <w:p w14:paraId="2B45023A" w14:textId="44013D16" w:rsidR="00C37EF2" w:rsidRPr="005B0463" w:rsidRDefault="00C37EF2" w:rsidP="00C37EF2">
      <w:pPr>
        <w:shd w:val="clear" w:color="auto" w:fill="D5DCE4" w:themeFill="text2" w:themeFillTint="33"/>
        <w:ind w:left="1260"/>
        <w:rPr>
          <w:rFonts w:ascii="Courier New" w:hAnsi="Courier New" w:cs="Courier New"/>
          <w:highlight w:val="lightGray"/>
        </w:rPr>
      </w:pPr>
      <w:r>
        <w:t>$</w:t>
      </w:r>
      <w:r w:rsidRPr="005B0463">
        <w:rPr>
          <w:rFonts w:ascii="Courier New" w:hAnsi="Courier New" w:cs="Courier New"/>
          <w:highlight w:val="lightGray"/>
          <w:shd w:val="clear" w:color="auto" w:fill="D5DCE4" w:themeFill="text2" w:themeFillTint="33"/>
        </w:rPr>
        <w:t xml:space="preserve">sudo apt-get install </w:t>
      </w:r>
      <w:r w:rsidR="001418D2" w:rsidRPr="001418D2">
        <w:rPr>
          <w:rFonts w:ascii="Courier New" w:hAnsi="Courier New" w:cs="Courier New"/>
          <w:i/>
          <w:shd w:val="clear" w:color="auto" w:fill="D5DCE4" w:themeFill="text2" w:themeFillTint="33"/>
        </w:rPr>
        <w:t>software</w:t>
      </w:r>
      <w:r w:rsidRPr="005B0463">
        <w:rPr>
          <w:rFonts w:ascii="Courier New" w:hAnsi="Courier New" w:cs="Courier New"/>
          <w:highlight w:val="lightGray"/>
          <w:shd w:val="clear" w:color="auto" w:fill="D5DCE4" w:themeFill="text2" w:themeFillTint="33"/>
        </w:rPr>
        <w:t>-properties-common</w:t>
      </w:r>
      <w:r w:rsidRPr="005B0463">
        <w:rPr>
          <w:rFonts w:ascii="Courier New" w:hAnsi="Courier New" w:cs="Courier New"/>
          <w:highlight w:val="lightGray"/>
          <w:shd w:val="clear" w:color="auto" w:fill="D5DCE4" w:themeFill="text2" w:themeFillTint="33"/>
        </w:rPr>
        <w:br/>
      </w:r>
      <w:r>
        <w:rPr>
          <w:rFonts w:ascii="Courier New" w:hAnsi="Courier New" w:cs="Courier New"/>
          <w:highlight w:val="lightGray"/>
          <w:shd w:val="clear" w:color="auto" w:fill="D5DCE4" w:themeFill="text2" w:themeFillTint="33"/>
        </w:rPr>
        <w:lastRenderedPageBreak/>
        <w:t>$</w:t>
      </w:r>
      <w:r w:rsidRPr="005B0463">
        <w:rPr>
          <w:rFonts w:ascii="Courier New" w:hAnsi="Courier New" w:cs="Courier New"/>
          <w:highlight w:val="lightGray"/>
          <w:shd w:val="clear" w:color="auto" w:fill="D5DCE4" w:themeFill="text2" w:themeFillTint="33"/>
        </w:rPr>
        <w:t>sudo add-apt-repository ppa</w:t>
      </w:r>
      <w:proofErr w:type="gramStart"/>
      <w:r w:rsidRPr="005B0463">
        <w:rPr>
          <w:rFonts w:ascii="Courier New" w:hAnsi="Courier New" w:cs="Courier New"/>
          <w:highlight w:val="lightGray"/>
          <w:shd w:val="clear" w:color="auto" w:fill="D5DCE4" w:themeFill="text2" w:themeFillTint="33"/>
        </w:rPr>
        <w:t>:ondrej</w:t>
      </w:r>
      <w:proofErr w:type="gramEnd"/>
      <w:r w:rsidRPr="005B0463">
        <w:rPr>
          <w:rFonts w:ascii="Courier New" w:hAnsi="Courier New" w:cs="Courier New"/>
          <w:highlight w:val="lightGray"/>
          <w:shd w:val="clear" w:color="auto" w:fill="D5DCE4" w:themeFill="text2" w:themeFillTint="33"/>
        </w:rPr>
        <w:t>/php</w:t>
      </w:r>
      <w:r w:rsidRPr="005B0463">
        <w:rPr>
          <w:rFonts w:ascii="Courier New" w:hAnsi="Courier New" w:cs="Courier New"/>
          <w:highlight w:val="lightGray"/>
          <w:shd w:val="clear" w:color="auto" w:fill="D5DCE4" w:themeFill="text2" w:themeFillTint="33"/>
        </w:rPr>
        <w:br/>
      </w:r>
      <w:r>
        <w:rPr>
          <w:rFonts w:ascii="Courier New" w:hAnsi="Courier New" w:cs="Courier New"/>
          <w:highlight w:val="lightGray"/>
          <w:shd w:val="clear" w:color="auto" w:fill="D5DCE4" w:themeFill="text2" w:themeFillTint="33"/>
        </w:rPr>
        <w:t>$</w:t>
      </w:r>
      <w:r w:rsidRPr="005B0463">
        <w:rPr>
          <w:rFonts w:ascii="Courier New" w:hAnsi="Courier New" w:cs="Courier New"/>
          <w:highlight w:val="lightGray"/>
          <w:shd w:val="clear" w:color="auto" w:fill="D5DCE4" w:themeFill="text2" w:themeFillTint="33"/>
        </w:rPr>
        <w:t>sudo apt update</w:t>
      </w:r>
    </w:p>
    <w:p w14:paraId="0B8C8E53" w14:textId="6EB0A589" w:rsidR="00C37EF2" w:rsidRDefault="00C37EF2" w:rsidP="004068D7">
      <w:pPr>
        <w:ind w:left="1260"/>
      </w:pPr>
      <w:r>
        <w:t>Setelah itu lakukan Instalasi php7.2 FPM dan modul yang terkait dengan perintah</w:t>
      </w:r>
    </w:p>
    <w:p w14:paraId="7625ED1B" w14:textId="0145DBC8" w:rsidR="00C37EF2" w:rsidRPr="004068D7" w:rsidRDefault="00C37EF2" w:rsidP="004068D7">
      <w:pPr>
        <w:shd w:val="clear" w:color="auto" w:fill="D5DCE4" w:themeFill="text2" w:themeFillTint="33"/>
        <w:ind w:left="1260"/>
        <w:rPr>
          <w:rFonts w:ascii="Courier New" w:hAnsi="Courier New" w:cs="Courier New"/>
        </w:rPr>
      </w:pPr>
      <w:r>
        <w:br/>
      </w:r>
      <w:r w:rsidRPr="005B0463">
        <w:rPr>
          <w:rFonts w:ascii="Courier New" w:hAnsi="Courier New" w:cs="Courier New"/>
          <w:highlight w:val="lightGray"/>
          <w:shd w:val="clear" w:color="auto" w:fill="D5DCE4" w:themeFill="text2" w:themeFillTint="33"/>
        </w:rPr>
        <w:t>$sudo apt install php7.2 libapache2-mod-php7.2 php7.2-common php7.2-mbstring php7.2-xmlrpc php7.2-soap php7.2-gd php7.2-xml php7.2-intl php7.2-</w:t>
      </w:r>
      <w:r w:rsidR="001C6A9E">
        <w:rPr>
          <w:rFonts w:ascii="Courier New" w:hAnsi="Courier New" w:cs="Courier New"/>
          <w:highlight w:val="lightGray"/>
          <w:shd w:val="clear" w:color="auto" w:fill="D5DCE4" w:themeFill="text2" w:themeFillTint="33"/>
        </w:rPr>
        <w:t>MySQL</w:t>
      </w:r>
      <w:r w:rsidRPr="005B0463">
        <w:rPr>
          <w:rFonts w:ascii="Courier New" w:hAnsi="Courier New" w:cs="Courier New"/>
          <w:highlight w:val="lightGray"/>
          <w:shd w:val="clear" w:color="auto" w:fill="D5DCE4" w:themeFill="text2" w:themeFillTint="33"/>
        </w:rPr>
        <w:t xml:space="preserve"> php7.2-cli php7.2-curl</w:t>
      </w:r>
      <w:r w:rsidRPr="005B0463">
        <w:rPr>
          <w:rFonts w:ascii="Courier New" w:hAnsi="Courier New" w:cs="Courier New"/>
        </w:rPr>
        <w:br/>
      </w:r>
    </w:p>
    <w:tbl>
      <w:tblPr>
        <w:tblStyle w:val="TableGrid"/>
        <w:tblW w:w="0" w:type="auto"/>
        <w:tblInd w:w="1260" w:type="dxa"/>
        <w:tblLook w:val="04A0" w:firstRow="1" w:lastRow="0" w:firstColumn="1" w:lastColumn="0" w:noHBand="0" w:noVBand="1"/>
      </w:tblPr>
      <w:tblGrid>
        <w:gridCol w:w="6667"/>
      </w:tblGrid>
      <w:tr w:rsidR="00C37EF2" w14:paraId="083A6F41" w14:textId="77777777" w:rsidTr="00766852">
        <w:tc>
          <w:tcPr>
            <w:tcW w:w="8261" w:type="dxa"/>
          </w:tcPr>
          <w:p w14:paraId="28062251" w14:textId="77777777" w:rsidR="00C37EF2" w:rsidRDefault="00C37EF2" w:rsidP="00766852">
            <w:r>
              <w:t>Screenshot proses instalasi php7.2 :</w:t>
            </w:r>
          </w:p>
          <w:p w14:paraId="0E5F3A7F" w14:textId="77777777" w:rsidR="00C608DF" w:rsidRDefault="00C37EF2" w:rsidP="00C608DF">
            <w:pPr>
              <w:keepNext/>
            </w:pPr>
            <w:r>
              <w:rPr>
                <w:noProof/>
              </w:rPr>
              <w:drawing>
                <wp:inline distT="0" distB="0" distL="0" distR="0" wp14:anchorId="26329847" wp14:editId="7E089183">
                  <wp:extent cx="4247120" cy="170121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68239" cy="1709669"/>
                          </a:xfrm>
                          <a:prstGeom prst="rect">
                            <a:avLst/>
                          </a:prstGeom>
                        </pic:spPr>
                      </pic:pic>
                    </a:graphicData>
                  </a:graphic>
                </wp:inline>
              </w:drawing>
            </w:r>
          </w:p>
          <w:p w14:paraId="7653CF08" w14:textId="3A0E4F12" w:rsidR="00C37EF2" w:rsidRDefault="00C608DF" w:rsidP="00C608DF">
            <w:pPr>
              <w:pStyle w:val="Caption"/>
              <w:jc w:val="center"/>
            </w:pPr>
            <w:bookmarkStart w:id="163" w:name="_Toc531865082"/>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8</w:t>
            </w:r>
            <w:r w:rsidR="0031634D">
              <w:rPr>
                <w:noProof/>
              </w:rPr>
              <w:fldChar w:fldCharType="end"/>
            </w:r>
            <w:r>
              <w:t xml:space="preserve"> Instalasi PHP7.2</w:t>
            </w:r>
            <w:bookmarkEnd w:id="163"/>
          </w:p>
        </w:tc>
      </w:tr>
    </w:tbl>
    <w:p w14:paraId="44CAC224" w14:textId="77777777" w:rsidR="00C37EF2" w:rsidRDefault="00C37EF2" w:rsidP="00C37EF2">
      <w:pPr>
        <w:ind w:left="1260"/>
      </w:pPr>
    </w:p>
    <w:p w14:paraId="3186BB64" w14:textId="77777777" w:rsidR="00C37EF2" w:rsidRDefault="00C37EF2" w:rsidP="00C37EF2">
      <w:pPr>
        <w:ind w:left="1260"/>
      </w:pPr>
      <w:r>
        <w:t>Setelah menginstall php7.2, jalankan perintah berikut untuk membuka php-fpm default file</w:t>
      </w:r>
    </w:p>
    <w:p w14:paraId="18CFBCC7" w14:textId="77777777" w:rsidR="00C37EF2" w:rsidRPr="00644D0F" w:rsidRDefault="00C37EF2" w:rsidP="00C37EF2">
      <w:pPr>
        <w:shd w:val="clear" w:color="auto" w:fill="D5DCE4" w:themeFill="text2" w:themeFillTint="33"/>
        <w:ind w:left="1260"/>
        <w:rPr>
          <w:rFonts w:ascii="Courier New" w:hAnsi="Courier New" w:cs="Courier New"/>
        </w:rPr>
      </w:pPr>
      <w:r w:rsidRPr="005A36E4">
        <w:rPr>
          <w:rFonts w:ascii="Courier New" w:hAnsi="Courier New" w:cs="Courier New"/>
          <w:highlight w:val="lightGray"/>
          <w:shd w:val="clear" w:color="auto" w:fill="D5DCE4" w:themeFill="text2" w:themeFillTint="33"/>
        </w:rPr>
        <w:t>$sudo nano /etc/php/7.2/apache2/php.ini</w:t>
      </w:r>
    </w:p>
    <w:p w14:paraId="7489E2C6" w14:textId="77777777" w:rsidR="00C37EF2" w:rsidRDefault="00C37EF2" w:rsidP="00C37EF2">
      <w:pPr>
        <w:ind w:left="1260"/>
      </w:pPr>
      <w:r>
        <w:t>Ubah value untuk beberapa parameter berikut:</w:t>
      </w:r>
    </w:p>
    <w:p w14:paraId="68CDC6E1" w14:textId="77777777" w:rsidR="00C37EF2" w:rsidRDefault="00C37EF2" w:rsidP="00C37EF2">
      <w:pPr>
        <w:ind w:left="1260"/>
      </w:pPr>
      <w:r w:rsidRPr="00AC0C0D">
        <w:rPr>
          <w:highlight w:val="lightGray"/>
        </w:rPr>
        <w:t xml:space="preserve">file_uploads = </w:t>
      </w:r>
      <w:proofErr w:type="gramStart"/>
      <w:r w:rsidRPr="00AC0C0D">
        <w:rPr>
          <w:highlight w:val="lightGray"/>
        </w:rPr>
        <w:t>On</w:t>
      </w:r>
      <w:proofErr w:type="gramEnd"/>
      <w:r w:rsidRPr="00AC0C0D">
        <w:rPr>
          <w:highlight w:val="lightGray"/>
        </w:rPr>
        <w:br/>
        <w:t>allow_url_fopen = On</w:t>
      </w:r>
      <w:r w:rsidRPr="00AC0C0D">
        <w:rPr>
          <w:highlight w:val="lightGray"/>
        </w:rPr>
        <w:br/>
        <w:t>upload_max_filesize = 100M</w:t>
      </w:r>
    </w:p>
    <w:p w14:paraId="395396CE" w14:textId="2C6CB8FF" w:rsidR="00C37EF2" w:rsidRDefault="00C37EF2" w:rsidP="00C37EF2">
      <w:pPr>
        <w:ind w:left="1260"/>
      </w:pPr>
      <w:r>
        <w:t>Kemudian lakukan restart apache2 dengan perintah</w:t>
      </w:r>
      <w:r>
        <w:br/>
      </w:r>
      <w:r>
        <w:rPr>
          <w:rFonts w:ascii="Courier New" w:hAnsi="Courier New" w:cs="Courier New"/>
          <w:highlight w:val="lightGray"/>
        </w:rPr>
        <w:t>$</w:t>
      </w:r>
      <w:r w:rsidRPr="00644D0F">
        <w:rPr>
          <w:rFonts w:ascii="Courier New" w:hAnsi="Courier New" w:cs="Courier New"/>
          <w:highlight w:val="lightGray"/>
        </w:rPr>
        <w:t xml:space="preserve">sudo </w:t>
      </w:r>
      <w:r w:rsidR="003E4A5D" w:rsidRPr="003E4A5D">
        <w:rPr>
          <w:rFonts w:ascii="Courier New" w:hAnsi="Courier New" w:cs="Courier New"/>
          <w:i/>
        </w:rPr>
        <w:t>system</w:t>
      </w:r>
      <w:r w:rsidRPr="00644D0F">
        <w:rPr>
          <w:rFonts w:ascii="Courier New" w:hAnsi="Courier New" w:cs="Courier New"/>
          <w:highlight w:val="lightGray"/>
        </w:rPr>
        <w:t>ctl restart apache2</w:t>
      </w:r>
    </w:p>
    <w:p w14:paraId="1A44362F" w14:textId="051E675C" w:rsidR="00C37EF2" w:rsidRDefault="00C37EF2" w:rsidP="004068D7">
      <w:pPr>
        <w:ind w:left="1260"/>
        <w:jc w:val="both"/>
      </w:pPr>
      <w:r>
        <w:t xml:space="preserve">Lakukan seluruh langkah diatas pada kedua server yang </w:t>
      </w:r>
      <w:proofErr w:type="gramStart"/>
      <w:r>
        <w:t>akan</w:t>
      </w:r>
      <w:proofErr w:type="gramEnd"/>
      <w:r>
        <w:t xml:space="preserve"> digunakan kecuali untuk msysql-server cukup dilakukan pada salah s</w:t>
      </w:r>
      <w:r w:rsidR="004068D7">
        <w:t>atu server yang ingin digunakan</w:t>
      </w:r>
    </w:p>
    <w:p w14:paraId="45DF7859" w14:textId="19B81B7A" w:rsidR="00C37EF2" w:rsidRDefault="00A27911" w:rsidP="00C37EF2">
      <w:pPr>
        <w:pStyle w:val="Heading3"/>
        <w:ind w:left="1260" w:hanging="720"/>
      </w:pPr>
      <w:r>
        <w:t xml:space="preserve"> </w:t>
      </w:r>
      <w:bookmarkStart w:id="164" w:name="_Toc531864983"/>
      <w:r w:rsidR="00C37EF2">
        <w:t xml:space="preserve">Deployment </w:t>
      </w:r>
      <w:r w:rsidR="004068D7">
        <w:t>Layanan</w:t>
      </w:r>
      <w:r w:rsidR="00C37EF2">
        <w:t xml:space="preserve"> </w:t>
      </w:r>
      <w:r w:rsidR="004068D7">
        <w:t xml:space="preserve">pada </w:t>
      </w:r>
      <w:r w:rsidR="00C37EF2">
        <w:t>Server</w:t>
      </w:r>
      <w:bookmarkEnd w:id="164"/>
    </w:p>
    <w:p w14:paraId="37C6C605" w14:textId="4D07CC57" w:rsidR="00C37EF2" w:rsidRDefault="00C37EF2" w:rsidP="004068D7">
      <w:pPr>
        <w:ind w:left="1260"/>
        <w:jc w:val="both"/>
      </w:pPr>
      <w:r>
        <w:tab/>
      </w:r>
      <w:r>
        <w:tab/>
        <w:t xml:space="preserve">Pada salah satu server yang telah disiapkan </w:t>
      </w:r>
      <w:proofErr w:type="gramStart"/>
      <w:r>
        <w:t>akan</w:t>
      </w:r>
      <w:proofErr w:type="gramEnd"/>
      <w:r>
        <w:t xml:space="preserve"> dideploy </w:t>
      </w:r>
      <w:r w:rsidR="003E4A5D" w:rsidRPr="003E4A5D">
        <w:rPr>
          <w:i/>
        </w:rPr>
        <w:t>Backend</w:t>
      </w:r>
      <w:r>
        <w:t xml:space="preserve"> server atau </w:t>
      </w:r>
      <w:r w:rsidR="001418D2" w:rsidRPr="001418D2">
        <w:rPr>
          <w:i/>
        </w:rPr>
        <w:t>Web</w:t>
      </w:r>
      <w:r w:rsidR="003A3AC6" w:rsidRPr="003A3AC6">
        <w:rPr>
          <w:i/>
        </w:rPr>
        <w:t>service</w:t>
      </w:r>
      <w:r>
        <w:t xml:space="preserve"> untuk aplikasi yang akan digunakan pada bagian ini akan dijelaskan langkah langkah deployment </w:t>
      </w:r>
      <w:r w:rsidR="003E4A5D" w:rsidRPr="003E4A5D">
        <w:rPr>
          <w:i/>
        </w:rPr>
        <w:t>backend</w:t>
      </w:r>
      <w:r>
        <w:t xml:space="preserve"> </w:t>
      </w:r>
      <w:r>
        <w:lastRenderedPageBreak/>
        <w:t>server.</w:t>
      </w:r>
      <w:r w:rsidR="004068D7">
        <w:t xml:space="preserve"> </w:t>
      </w:r>
      <w:r>
        <w:t xml:space="preserve">Hal pertama yang harus dilakukan adalah melakukan cloning aplikasi yang telah dibuat repository aplikasi tersedia pada tautan </w:t>
      </w:r>
    </w:p>
    <w:p w14:paraId="5FA76D94" w14:textId="51FC40A7" w:rsidR="00C37EF2" w:rsidRDefault="006F112E" w:rsidP="00C37EF2">
      <w:pPr>
        <w:shd w:val="clear" w:color="auto" w:fill="D5DCE4" w:themeFill="text2" w:themeFillTint="33"/>
        <w:ind w:left="1260"/>
      </w:pPr>
      <w:hyperlink r:id="rId26" w:history="1">
        <w:r w:rsidR="00C37EF2" w:rsidRPr="00DD4AC9">
          <w:rPr>
            <w:rStyle w:val="Hyperlink"/>
          </w:rPr>
          <w:t>https://github.com/frmnjn/projectpkl_emakam</w:t>
        </w:r>
      </w:hyperlink>
    </w:p>
    <w:p w14:paraId="3523B6B6" w14:textId="216F8A69" w:rsidR="00C37EF2" w:rsidRDefault="00C37EF2" w:rsidP="00C37EF2">
      <w:pPr>
        <w:ind w:left="1260"/>
      </w:pPr>
      <w:r>
        <w:t>La</w:t>
      </w:r>
      <w:r w:rsidR="004068D7">
        <w:t>k</w:t>
      </w:r>
      <w:r>
        <w:t>ukan cloning repository dengan perintah berikut:</w:t>
      </w:r>
    </w:p>
    <w:p w14:paraId="362525D5" w14:textId="77777777" w:rsidR="00C37EF2" w:rsidRPr="00AA7AFB" w:rsidRDefault="00C37EF2" w:rsidP="00C37EF2">
      <w:pPr>
        <w:shd w:val="clear" w:color="auto" w:fill="D5DCE4" w:themeFill="text2" w:themeFillTint="33"/>
        <w:ind w:left="1260"/>
        <w:rPr>
          <w:rFonts w:ascii="Courier New" w:hAnsi="Courier New" w:cs="Courier New"/>
        </w:rPr>
      </w:pPr>
      <w:r>
        <w:rPr>
          <w:rFonts w:ascii="Courier New" w:hAnsi="Courier New" w:cs="Courier New"/>
        </w:rPr>
        <w:t xml:space="preserve">$git clone </w:t>
      </w:r>
      <w:r w:rsidRPr="00AA7AFB">
        <w:rPr>
          <w:rFonts w:ascii="Courier New" w:hAnsi="Courier New" w:cs="Courier New"/>
        </w:rPr>
        <w:t>https://github.com/frmnjn/projectpkl_emakam</w:t>
      </w:r>
    </w:p>
    <w:p w14:paraId="4A291B52" w14:textId="5F1D5911" w:rsidR="00C37EF2" w:rsidRDefault="004068D7" w:rsidP="004068D7">
      <w:pPr>
        <w:ind w:left="1260"/>
        <w:jc w:val="both"/>
      </w:pPr>
      <w:r>
        <w:t>Setelah aplikasi telah di clone</w:t>
      </w:r>
      <w:r w:rsidR="00C37EF2">
        <w:t>, import database aplikasi yang telah disiapkan pada repository</w:t>
      </w:r>
    </w:p>
    <w:p w14:paraId="2609E272" w14:textId="77777777" w:rsidR="00C37EF2" w:rsidRDefault="00C37EF2" w:rsidP="00C37EF2">
      <w:pPr>
        <w:ind w:left="1260"/>
      </w:pPr>
      <w:r>
        <w:t xml:space="preserve">Buat database dengan perintah </w:t>
      </w:r>
      <w:proofErr w:type="gramStart"/>
      <w:r>
        <w:t>berikut :</w:t>
      </w:r>
      <w:proofErr w:type="gramEnd"/>
    </w:p>
    <w:p w14:paraId="6440F818" w14:textId="4A3A6B43" w:rsidR="00C37EF2" w:rsidRDefault="00C37EF2" w:rsidP="00C37EF2">
      <w:pPr>
        <w:shd w:val="clear" w:color="auto" w:fill="D5DCE4" w:themeFill="text2" w:themeFillTint="33"/>
        <w:ind w:left="1260"/>
        <w:rPr>
          <w:rFonts w:ascii="Courier New" w:hAnsi="Courier New" w:cs="Courier New"/>
        </w:rPr>
      </w:pPr>
      <w:r w:rsidRPr="00723BB6">
        <w:rPr>
          <w:rFonts w:ascii="Courier New" w:hAnsi="Courier New" w:cs="Courier New"/>
        </w:rPr>
        <w:t xml:space="preserve">$sudo </w:t>
      </w:r>
      <w:r w:rsidR="001C6A9E">
        <w:rPr>
          <w:rFonts w:ascii="Courier New" w:hAnsi="Courier New" w:cs="Courier New"/>
        </w:rPr>
        <w:t>MySQL</w:t>
      </w:r>
      <w:r w:rsidRPr="00723BB6">
        <w:rPr>
          <w:rFonts w:ascii="Courier New" w:hAnsi="Courier New" w:cs="Courier New"/>
        </w:rPr>
        <w:t xml:space="preserve"> –u root </w:t>
      </w:r>
      <w:r>
        <w:rPr>
          <w:rFonts w:ascii="Courier New" w:hAnsi="Courier New" w:cs="Courier New"/>
        </w:rPr>
        <w:t>–</w:t>
      </w:r>
      <w:r w:rsidRPr="00723BB6">
        <w:rPr>
          <w:rFonts w:ascii="Courier New" w:hAnsi="Courier New" w:cs="Courier New"/>
        </w:rPr>
        <w:t>p</w:t>
      </w:r>
    </w:p>
    <w:p w14:paraId="2B7A91E7" w14:textId="77777777" w:rsidR="00C37EF2" w:rsidRPr="00790EC6" w:rsidRDefault="00C37EF2" w:rsidP="00C37EF2">
      <w:pPr>
        <w:shd w:val="clear" w:color="auto" w:fill="D5DCE4" w:themeFill="text2" w:themeFillTint="33"/>
        <w:ind w:left="1260"/>
        <w:rPr>
          <w:rFonts w:ascii="Courier New" w:hAnsi="Courier New" w:cs="Courier New"/>
        </w:rPr>
      </w:pPr>
      <w:r w:rsidRPr="00790EC6">
        <w:rPr>
          <w:rFonts w:ascii="Courier New" w:hAnsi="Courier New" w:cs="Courier New"/>
        </w:rPr>
        <w:t>&gt;create database emakam</w:t>
      </w:r>
    </w:p>
    <w:tbl>
      <w:tblPr>
        <w:tblStyle w:val="TableGrid"/>
        <w:tblW w:w="0" w:type="auto"/>
        <w:tblInd w:w="1260" w:type="dxa"/>
        <w:tblLook w:val="04A0" w:firstRow="1" w:lastRow="0" w:firstColumn="1" w:lastColumn="0" w:noHBand="0" w:noVBand="1"/>
      </w:tblPr>
      <w:tblGrid>
        <w:gridCol w:w="6667"/>
      </w:tblGrid>
      <w:tr w:rsidR="00C37EF2" w14:paraId="7811689A" w14:textId="77777777" w:rsidTr="00766852">
        <w:tc>
          <w:tcPr>
            <w:tcW w:w="8261" w:type="dxa"/>
          </w:tcPr>
          <w:p w14:paraId="183C14F3" w14:textId="77777777" w:rsidR="00C37EF2" w:rsidRDefault="00C37EF2" w:rsidP="00766852">
            <w:r>
              <w:t>Hasil create database :</w:t>
            </w:r>
          </w:p>
          <w:p w14:paraId="53FC736F" w14:textId="77777777" w:rsidR="00C608DF" w:rsidRDefault="00C37EF2" w:rsidP="00C608DF">
            <w:pPr>
              <w:keepNext/>
            </w:pPr>
            <w:r>
              <w:rPr>
                <w:noProof/>
              </w:rPr>
              <w:drawing>
                <wp:inline distT="0" distB="0" distL="0" distR="0" wp14:anchorId="29C357DC" wp14:editId="460E63C5">
                  <wp:extent cx="4300664" cy="2062716"/>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25884" cy="2074812"/>
                          </a:xfrm>
                          <a:prstGeom prst="rect">
                            <a:avLst/>
                          </a:prstGeom>
                        </pic:spPr>
                      </pic:pic>
                    </a:graphicData>
                  </a:graphic>
                </wp:inline>
              </w:drawing>
            </w:r>
          </w:p>
          <w:p w14:paraId="16E55C44" w14:textId="75004C3C" w:rsidR="00C37EF2" w:rsidRDefault="00C608DF" w:rsidP="00C608DF">
            <w:pPr>
              <w:pStyle w:val="Caption"/>
              <w:jc w:val="center"/>
            </w:pPr>
            <w:bookmarkStart w:id="165" w:name="_Toc531865083"/>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9</w:t>
            </w:r>
            <w:r w:rsidR="0031634D">
              <w:rPr>
                <w:noProof/>
              </w:rPr>
              <w:fldChar w:fldCharType="end"/>
            </w:r>
            <w:r>
              <w:t xml:space="preserve"> Membuat Database E-makam</w:t>
            </w:r>
            <w:bookmarkEnd w:id="165"/>
          </w:p>
        </w:tc>
      </w:tr>
    </w:tbl>
    <w:p w14:paraId="4EE6DC39" w14:textId="77777777" w:rsidR="00C37EF2" w:rsidRDefault="00C37EF2" w:rsidP="00C37EF2"/>
    <w:p w14:paraId="099B4F5A" w14:textId="43E93069" w:rsidR="00C37EF2" w:rsidRDefault="00C37EF2" w:rsidP="00C37EF2">
      <w:pPr>
        <w:ind w:left="1260"/>
      </w:pPr>
      <w:r>
        <w:t xml:space="preserve">Berikutnya </w:t>
      </w:r>
      <w:r w:rsidR="004068D7">
        <w:t>lakukan i</w:t>
      </w:r>
      <w:r>
        <w:t>mport sql dari repository pada database yang baru dibuat</w:t>
      </w:r>
    </w:p>
    <w:p w14:paraId="263FDE9A" w14:textId="77777777" w:rsidR="00C37EF2" w:rsidRDefault="00C37EF2" w:rsidP="00C37EF2">
      <w:pPr>
        <w:ind w:left="1260"/>
      </w:pPr>
      <w:r>
        <w:t xml:space="preserve">Lakukan dengan perintah </w:t>
      </w:r>
    </w:p>
    <w:p w14:paraId="7B4B888B" w14:textId="17BA5AA2" w:rsidR="00C37EF2" w:rsidRDefault="00C37EF2" w:rsidP="00C37EF2">
      <w:pPr>
        <w:shd w:val="clear" w:color="auto" w:fill="D5DCE4" w:themeFill="text2" w:themeFillTint="33"/>
        <w:ind w:left="1260"/>
        <w:rPr>
          <w:rFonts w:ascii="Courier New" w:hAnsi="Courier New" w:cs="Courier New"/>
        </w:rPr>
      </w:pPr>
      <w:r w:rsidRPr="00723BB6">
        <w:rPr>
          <w:rFonts w:ascii="Courier New" w:hAnsi="Courier New" w:cs="Courier New"/>
        </w:rPr>
        <w:t xml:space="preserve">$sudo </w:t>
      </w:r>
      <w:r w:rsidR="001C6A9E">
        <w:rPr>
          <w:rFonts w:ascii="Courier New" w:hAnsi="Courier New" w:cs="Courier New"/>
        </w:rPr>
        <w:t>MySQL</w:t>
      </w:r>
      <w:r w:rsidRPr="00723BB6">
        <w:rPr>
          <w:rFonts w:ascii="Courier New" w:hAnsi="Courier New" w:cs="Courier New"/>
        </w:rPr>
        <w:t xml:space="preserve"> –u root </w:t>
      </w:r>
      <w:r>
        <w:rPr>
          <w:rFonts w:ascii="Courier New" w:hAnsi="Courier New" w:cs="Courier New"/>
        </w:rPr>
        <w:t>–</w:t>
      </w:r>
      <w:r w:rsidRPr="00723BB6">
        <w:rPr>
          <w:rFonts w:ascii="Courier New" w:hAnsi="Courier New" w:cs="Courier New"/>
        </w:rPr>
        <w:t>p</w:t>
      </w:r>
      <w:r>
        <w:rPr>
          <w:rFonts w:ascii="Courier New" w:hAnsi="Courier New" w:cs="Courier New"/>
        </w:rPr>
        <w:t xml:space="preserve"> emakam &lt; emakamv6.1</w:t>
      </w:r>
    </w:p>
    <w:tbl>
      <w:tblPr>
        <w:tblStyle w:val="TableGrid"/>
        <w:tblW w:w="0" w:type="auto"/>
        <w:tblInd w:w="1260" w:type="dxa"/>
        <w:tblLook w:val="04A0" w:firstRow="1" w:lastRow="0" w:firstColumn="1" w:lastColumn="0" w:noHBand="0" w:noVBand="1"/>
      </w:tblPr>
      <w:tblGrid>
        <w:gridCol w:w="6667"/>
      </w:tblGrid>
      <w:tr w:rsidR="00C37EF2" w14:paraId="128E4520" w14:textId="77777777" w:rsidTr="00766852">
        <w:trPr>
          <w:trHeight w:val="1441"/>
        </w:trPr>
        <w:tc>
          <w:tcPr>
            <w:tcW w:w="6213" w:type="dxa"/>
          </w:tcPr>
          <w:p w14:paraId="1BC22B18" w14:textId="77777777" w:rsidR="00C37EF2" w:rsidRDefault="00C37EF2" w:rsidP="00766852">
            <w:r>
              <w:t>Screenshot Hasil import:</w:t>
            </w:r>
          </w:p>
          <w:p w14:paraId="02FBEF18" w14:textId="77777777" w:rsidR="00C37EF2" w:rsidRDefault="00C37EF2" w:rsidP="00766852"/>
          <w:p w14:paraId="1610281D" w14:textId="77777777" w:rsidR="00C608DF" w:rsidRDefault="00C37EF2" w:rsidP="00C608DF">
            <w:pPr>
              <w:keepNext/>
            </w:pPr>
            <w:r>
              <w:rPr>
                <w:noProof/>
              </w:rPr>
              <w:drawing>
                <wp:inline distT="0" distB="0" distL="0" distR="0" wp14:anchorId="31165608" wp14:editId="40EF461A">
                  <wp:extent cx="4163763" cy="612155"/>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14254" cy="619578"/>
                          </a:xfrm>
                          <a:prstGeom prst="rect">
                            <a:avLst/>
                          </a:prstGeom>
                        </pic:spPr>
                      </pic:pic>
                    </a:graphicData>
                  </a:graphic>
                </wp:inline>
              </w:drawing>
            </w:r>
          </w:p>
          <w:p w14:paraId="04DFA374" w14:textId="1650C44B" w:rsidR="00C37EF2" w:rsidRDefault="00C608DF" w:rsidP="00C608DF">
            <w:pPr>
              <w:pStyle w:val="Caption"/>
              <w:jc w:val="center"/>
            </w:pPr>
            <w:bookmarkStart w:id="166" w:name="_Toc531865084"/>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10</w:t>
            </w:r>
            <w:r w:rsidR="0031634D">
              <w:rPr>
                <w:noProof/>
              </w:rPr>
              <w:fldChar w:fldCharType="end"/>
            </w:r>
            <w:r>
              <w:t xml:space="preserve"> Import Database E-makam</w:t>
            </w:r>
            <w:bookmarkEnd w:id="166"/>
          </w:p>
        </w:tc>
      </w:tr>
    </w:tbl>
    <w:p w14:paraId="76FEA800" w14:textId="77777777" w:rsidR="00C37EF2" w:rsidRDefault="00C37EF2" w:rsidP="00C37EF2">
      <w:pPr>
        <w:ind w:left="1260"/>
      </w:pPr>
    </w:p>
    <w:p w14:paraId="227FFDDD" w14:textId="3D00BDEE" w:rsidR="00C37EF2" w:rsidRDefault="00C37EF2" w:rsidP="00C37EF2">
      <w:pPr>
        <w:ind w:left="1260"/>
      </w:pPr>
      <w:r>
        <w:lastRenderedPageBreak/>
        <w:t xml:space="preserve">Salin direktori </w:t>
      </w:r>
      <w:r w:rsidR="001418D2" w:rsidRPr="001418D2">
        <w:rPr>
          <w:i/>
        </w:rPr>
        <w:t>web</w:t>
      </w:r>
      <w:r w:rsidR="003A3AC6" w:rsidRPr="003A3AC6">
        <w:rPr>
          <w:i/>
        </w:rPr>
        <w:t>service</w:t>
      </w:r>
      <w:r>
        <w:t xml:space="preserve"> repository kedalam </w:t>
      </w:r>
      <w:r w:rsidR="004068D7">
        <w:t>direktori /var/www/html dengan m</w:t>
      </w:r>
      <w:r>
        <w:t xml:space="preserve">asuk ke direktori projectpkl_emakam, copy folder dengan </w:t>
      </w:r>
      <w:proofErr w:type="gramStart"/>
      <w:r>
        <w:t>perintah :</w:t>
      </w:r>
      <w:proofErr w:type="gramEnd"/>
    </w:p>
    <w:p w14:paraId="233AD67D" w14:textId="77777777" w:rsidR="00C37EF2" w:rsidRPr="00686E1A" w:rsidRDefault="00C37EF2" w:rsidP="00C37EF2">
      <w:pPr>
        <w:shd w:val="clear" w:color="auto" w:fill="D5DCE4" w:themeFill="text2" w:themeFillTint="33"/>
        <w:ind w:left="1260"/>
        <w:rPr>
          <w:rFonts w:ascii="Courier New" w:hAnsi="Courier New" w:cs="Courier New"/>
        </w:rPr>
      </w:pPr>
      <w:r w:rsidRPr="00686E1A">
        <w:rPr>
          <w:rFonts w:ascii="Courier New" w:hAnsi="Courier New" w:cs="Courier New"/>
          <w:highlight w:val="lightGray"/>
        </w:rPr>
        <w:t>$sudo cp -R api_emakam /var/www/html</w:t>
      </w:r>
    </w:p>
    <w:tbl>
      <w:tblPr>
        <w:tblStyle w:val="TableGrid"/>
        <w:tblW w:w="0" w:type="auto"/>
        <w:tblInd w:w="1260" w:type="dxa"/>
        <w:tblLook w:val="04A0" w:firstRow="1" w:lastRow="0" w:firstColumn="1" w:lastColumn="0" w:noHBand="0" w:noVBand="1"/>
      </w:tblPr>
      <w:tblGrid>
        <w:gridCol w:w="6667"/>
      </w:tblGrid>
      <w:tr w:rsidR="00C37EF2" w14:paraId="3338C2EB" w14:textId="77777777" w:rsidTr="00766852">
        <w:tc>
          <w:tcPr>
            <w:tcW w:w="8261" w:type="dxa"/>
          </w:tcPr>
          <w:p w14:paraId="23432CAA" w14:textId="77777777" w:rsidR="00C37EF2" w:rsidRDefault="00C37EF2" w:rsidP="00766852">
            <w:r>
              <w:t>Screenshot hasil copy direktori</w:t>
            </w:r>
          </w:p>
          <w:p w14:paraId="63153286" w14:textId="77777777" w:rsidR="00C608DF" w:rsidRDefault="00C37EF2" w:rsidP="00C608DF">
            <w:pPr>
              <w:keepNext/>
            </w:pPr>
            <w:r>
              <w:rPr>
                <w:noProof/>
              </w:rPr>
              <w:drawing>
                <wp:inline distT="0" distB="0" distL="0" distR="0" wp14:anchorId="36611B14" wp14:editId="46589A9E">
                  <wp:extent cx="4550735" cy="478127"/>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45024" cy="488034"/>
                          </a:xfrm>
                          <a:prstGeom prst="rect">
                            <a:avLst/>
                          </a:prstGeom>
                        </pic:spPr>
                      </pic:pic>
                    </a:graphicData>
                  </a:graphic>
                </wp:inline>
              </w:drawing>
            </w:r>
          </w:p>
          <w:p w14:paraId="3F40246F" w14:textId="74B049FE" w:rsidR="00C37EF2" w:rsidRDefault="00C608DF" w:rsidP="00C608DF">
            <w:pPr>
              <w:pStyle w:val="Caption"/>
              <w:jc w:val="center"/>
            </w:pPr>
            <w:bookmarkStart w:id="167" w:name="_Toc531865085"/>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11</w:t>
            </w:r>
            <w:r w:rsidR="0031634D">
              <w:rPr>
                <w:noProof/>
              </w:rPr>
              <w:fldChar w:fldCharType="end"/>
            </w:r>
            <w:r>
              <w:t xml:space="preserve"> Copy Direktori API Emakam</w:t>
            </w:r>
            <w:bookmarkEnd w:id="167"/>
          </w:p>
          <w:p w14:paraId="1AC2836E" w14:textId="77777777" w:rsidR="00C37EF2" w:rsidRDefault="00C37EF2" w:rsidP="00766852"/>
        </w:tc>
      </w:tr>
    </w:tbl>
    <w:p w14:paraId="239A6E71" w14:textId="77777777" w:rsidR="00C37EF2" w:rsidRDefault="00C37EF2" w:rsidP="00C37EF2">
      <w:pPr>
        <w:ind w:left="1260"/>
      </w:pPr>
    </w:p>
    <w:p w14:paraId="768B99F2" w14:textId="77777777" w:rsidR="00C37EF2" w:rsidRDefault="00C37EF2" w:rsidP="00C37EF2">
      <w:pPr>
        <w:ind w:left="1260"/>
      </w:pPr>
    </w:p>
    <w:p w14:paraId="649DE241" w14:textId="77777777" w:rsidR="00C37EF2" w:rsidRDefault="00C37EF2" w:rsidP="00C37EF2">
      <w:pPr>
        <w:ind w:left="1260"/>
      </w:pPr>
    </w:p>
    <w:p w14:paraId="17FDD5DF" w14:textId="77777777" w:rsidR="00C37EF2" w:rsidRDefault="00C37EF2" w:rsidP="00C37EF2">
      <w:pPr>
        <w:ind w:left="1260"/>
      </w:pPr>
      <w:r>
        <w:t>Kemudian Ubah hak ak</w:t>
      </w:r>
      <w:r w:rsidR="009D1D0C">
        <w:t>ses direktori setra group kepem</w:t>
      </w:r>
      <w:r>
        <w:t>i</w:t>
      </w:r>
      <w:r w:rsidR="009D1D0C">
        <w:t>lik</w:t>
      </w:r>
      <w:r>
        <w:t>an direktori</w:t>
      </w:r>
    </w:p>
    <w:p w14:paraId="000281F7" w14:textId="77777777" w:rsidR="00C37EF2" w:rsidRDefault="00C37EF2" w:rsidP="00C37EF2">
      <w:pPr>
        <w:ind w:left="1260"/>
      </w:pPr>
      <w:r>
        <w:t>Lakukan perintah berikut</w:t>
      </w:r>
    </w:p>
    <w:p w14:paraId="76409569" w14:textId="378E2CC6" w:rsidR="00C37EF2" w:rsidRPr="004068D7" w:rsidRDefault="00C37EF2" w:rsidP="004068D7">
      <w:pPr>
        <w:shd w:val="clear" w:color="auto" w:fill="D5DCE4" w:themeFill="text2" w:themeFillTint="33"/>
        <w:ind w:left="1260"/>
        <w:rPr>
          <w:rFonts w:ascii="Courier New" w:hAnsi="Courier New" w:cs="Courier New"/>
          <w:highlight w:val="lightGray"/>
        </w:rPr>
      </w:pPr>
      <w:r w:rsidRPr="00D50DF0">
        <w:rPr>
          <w:rFonts w:ascii="Courier New" w:hAnsi="Courier New" w:cs="Courier New"/>
          <w:highlight w:val="lightGray"/>
        </w:rPr>
        <w:t>$sudo chgrp -R www-data /var/www/html/api_emakam</w:t>
      </w:r>
      <w:r w:rsidRPr="00D50DF0">
        <w:rPr>
          <w:rFonts w:ascii="Courier New" w:hAnsi="Courier New" w:cs="Courier New"/>
          <w:highlight w:val="lightGray"/>
        </w:rPr>
        <w:br/>
        <w:t>$sudo chmod -R 775 /var/www/html/api_emakam/storage</w:t>
      </w:r>
      <w:r w:rsidRPr="00D50DF0">
        <w:rPr>
          <w:rFonts w:ascii="Courier New" w:hAnsi="Courier New" w:cs="Courier New"/>
          <w:highlight w:val="lightGray"/>
        </w:rPr>
        <w:br/>
        <w:t>$sudo chmod -R 775 /var/www/</w:t>
      </w:r>
      <w:r w:rsidR="004068D7">
        <w:rPr>
          <w:rFonts w:ascii="Courier New" w:hAnsi="Courier New" w:cs="Courier New"/>
          <w:highlight w:val="lightGray"/>
        </w:rPr>
        <w:t>html/api_emakam/bootstrap/cache</w:t>
      </w:r>
    </w:p>
    <w:p w14:paraId="26B0C5AC" w14:textId="77777777" w:rsidR="00C37EF2" w:rsidRDefault="00C37EF2" w:rsidP="00C37EF2">
      <w:pPr>
        <w:ind w:left="1260"/>
      </w:pPr>
      <w:r>
        <w:t xml:space="preserve">Setelah itu periksa hasilnya dengan perintah </w:t>
      </w:r>
      <w:proofErr w:type="gramStart"/>
      <w:r>
        <w:t>berikut :</w:t>
      </w:r>
      <w:proofErr w:type="gramEnd"/>
    </w:p>
    <w:p w14:paraId="669C19F2" w14:textId="77777777" w:rsidR="00C37EF2" w:rsidRPr="00D50DF0" w:rsidRDefault="00C37EF2" w:rsidP="00C37EF2">
      <w:pPr>
        <w:shd w:val="clear" w:color="auto" w:fill="D5DCE4" w:themeFill="text2" w:themeFillTint="33"/>
        <w:ind w:left="1260"/>
        <w:rPr>
          <w:rFonts w:ascii="Courier New" w:hAnsi="Courier New" w:cs="Courier New"/>
        </w:rPr>
      </w:pPr>
      <w:r w:rsidRPr="00D50DF0">
        <w:rPr>
          <w:rFonts w:ascii="Courier New" w:hAnsi="Courier New" w:cs="Courier New"/>
        </w:rPr>
        <w:t>$ls –l /var/www/html/api_emakam/</w:t>
      </w:r>
    </w:p>
    <w:tbl>
      <w:tblPr>
        <w:tblStyle w:val="TableGrid"/>
        <w:tblW w:w="0" w:type="auto"/>
        <w:tblInd w:w="1260" w:type="dxa"/>
        <w:tblLook w:val="04A0" w:firstRow="1" w:lastRow="0" w:firstColumn="1" w:lastColumn="0" w:noHBand="0" w:noVBand="1"/>
      </w:tblPr>
      <w:tblGrid>
        <w:gridCol w:w="6667"/>
      </w:tblGrid>
      <w:tr w:rsidR="00C37EF2" w14:paraId="458A7D55" w14:textId="77777777" w:rsidTr="00766852">
        <w:tc>
          <w:tcPr>
            <w:tcW w:w="8261" w:type="dxa"/>
          </w:tcPr>
          <w:p w14:paraId="0D9C372D" w14:textId="77777777" w:rsidR="00C37EF2" w:rsidRDefault="00C37EF2" w:rsidP="00766852">
            <w:r>
              <w:t>Screenshot hasil pemeriksaan :</w:t>
            </w:r>
          </w:p>
          <w:p w14:paraId="3CFD8028" w14:textId="77777777" w:rsidR="00C608DF" w:rsidRDefault="00C37EF2" w:rsidP="00C608DF">
            <w:pPr>
              <w:keepNext/>
            </w:pPr>
            <w:r>
              <w:rPr>
                <w:noProof/>
              </w:rPr>
              <w:drawing>
                <wp:inline distT="0" distB="0" distL="0" distR="0" wp14:anchorId="50307CC2" wp14:editId="6F2F04C0">
                  <wp:extent cx="4295554" cy="2362008"/>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31320" cy="2381675"/>
                          </a:xfrm>
                          <a:prstGeom prst="rect">
                            <a:avLst/>
                          </a:prstGeom>
                        </pic:spPr>
                      </pic:pic>
                    </a:graphicData>
                  </a:graphic>
                </wp:inline>
              </w:drawing>
            </w:r>
          </w:p>
          <w:p w14:paraId="642A4AF5" w14:textId="6B4CE9A9" w:rsidR="00C37EF2" w:rsidRDefault="00C608DF" w:rsidP="00C608DF">
            <w:pPr>
              <w:pStyle w:val="Caption"/>
              <w:jc w:val="center"/>
            </w:pPr>
            <w:bookmarkStart w:id="168" w:name="_Toc531865086"/>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12</w:t>
            </w:r>
            <w:r w:rsidR="0031634D">
              <w:rPr>
                <w:noProof/>
              </w:rPr>
              <w:fldChar w:fldCharType="end"/>
            </w:r>
            <w:r>
              <w:t xml:space="preserve"> Ubah H</w:t>
            </w:r>
            <w:r>
              <w:rPr>
                <w:noProof/>
              </w:rPr>
              <w:t>ak akses dan grup Direktori</w:t>
            </w:r>
            <w:bookmarkEnd w:id="168"/>
          </w:p>
        </w:tc>
      </w:tr>
    </w:tbl>
    <w:p w14:paraId="6CF70808" w14:textId="77777777" w:rsidR="00C37EF2" w:rsidRDefault="00C37EF2" w:rsidP="00C37EF2">
      <w:pPr>
        <w:ind w:left="1260"/>
      </w:pPr>
    </w:p>
    <w:p w14:paraId="5BFC1929" w14:textId="77777777" w:rsidR="00C37EF2" w:rsidRDefault="00C37EF2" w:rsidP="00C37EF2">
      <w:pPr>
        <w:ind w:left="1260"/>
      </w:pPr>
      <w:r>
        <w:t xml:space="preserve">Setelah itu </w:t>
      </w:r>
      <w:r w:rsidRPr="008E48F8">
        <w:t>buat konfigurasi file untuk laravel</w:t>
      </w:r>
      <w:r>
        <w:t xml:space="preserve"> pada apache2, edit file laravel.conf dengan text editor</w:t>
      </w:r>
    </w:p>
    <w:p w14:paraId="715E1647" w14:textId="77777777" w:rsidR="00C37EF2" w:rsidRPr="000522C0" w:rsidRDefault="00C37EF2" w:rsidP="00C37EF2">
      <w:pPr>
        <w:shd w:val="clear" w:color="auto" w:fill="D5DCE4" w:themeFill="text2" w:themeFillTint="33"/>
        <w:ind w:left="1260"/>
        <w:rPr>
          <w:rFonts w:ascii="Courier New" w:hAnsi="Courier New" w:cs="Courier New"/>
        </w:rPr>
      </w:pPr>
      <w:r w:rsidRPr="00995A0E">
        <w:rPr>
          <w:rFonts w:ascii="Courier New" w:hAnsi="Courier New" w:cs="Courier New"/>
          <w:highlight w:val="lightGray"/>
        </w:rPr>
        <w:t>$sudo nano /etc/apache2/sites-available/laravel.conf</w:t>
      </w:r>
    </w:p>
    <w:p w14:paraId="4189A092" w14:textId="77777777" w:rsidR="00C37EF2" w:rsidRDefault="00C37EF2" w:rsidP="00C37EF2">
      <w:pPr>
        <w:ind w:left="1260"/>
      </w:pPr>
      <w:r>
        <w:t>Isikan file dengan kode berikut:</w:t>
      </w:r>
    </w:p>
    <w:p w14:paraId="57E1E7C4" w14:textId="77777777" w:rsidR="00C37EF2" w:rsidRDefault="00C37EF2" w:rsidP="00C37EF2">
      <w:pPr>
        <w:shd w:val="clear" w:color="auto" w:fill="E7E6E6" w:themeFill="background2"/>
        <w:ind w:left="1260"/>
      </w:pPr>
      <w:r>
        <w:t>&lt;VirtualHost *:80&gt;</w:t>
      </w:r>
    </w:p>
    <w:p w14:paraId="1085252B" w14:textId="77777777" w:rsidR="00C37EF2" w:rsidRDefault="00C37EF2" w:rsidP="00C37EF2">
      <w:pPr>
        <w:shd w:val="clear" w:color="auto" w:fill="E7E6E6" w:themeFill="background2"/>
        <w:ind w:left="1260"/>
      </w:pPr>
      <w:r>
        <w:t xml:space="preserve">    ServerName localhost</w:t>
      </w:r>
    </w:p>
    <w:p w14:paraId="5EEFA9BA" w14:textId="77777777" w:rsidR="00C37EF2" w:rsidRDefault="00C37EF2" w:rsidP="00C37EF2">
      <w:pPr>
        <w:shd w:val="clear" w:color="auto" w:fill="E7E6E6" w:themeFill="background2"/>
        <w:ind w:left="1260"/>
      </w:pPr>
      <w:r>
        <w:t xml:space="preserve">    ServerAdmin webmaster@localhost</w:t>
      </w:r>
    </w:p>
    <w:p w14:paraId="2B4F2CDF" w14:textId="77777777" w:rsidR="00C37EF2" w:rsidRDefault="00C37EF2" w:rsidP="00C37EF2">
      <w:pPr>
        <w:shd w:val="clear" w:color="auto" w:fill="E7E6E6" w:themeFill="background2"/>
        <w:ind w:left="1260"/>
      </w:pPr>
      <w:r>
        <w:t xml:space="preserve">    DocumentRoot /var/www/html/api_emakam/public</w:t>
      </w:r>
    </w:p>
    <w:p w14:paraId="17793ADC" w14:textId="77777777" w:rsidR="00C37EF2" w:rsidRDefault="00C37EF2" w:rsidP="00C37EF2">
      <w:pPr>
        <w:shd w:val="clear" w:color="auto" w:fill="E7E6E6" w:themeFill="background2"/>
        <w:ind w:left="1260"/>
      </w:pPr>
      <w:r>
        <w:t xml:space="preserve">    &lt;Directory /var/www/html/api_emakam&gt;</w:t>
      </w:r>
    </w:p>
    <w:p w14:paraId="20D3C737" w14:textId="77777777" w:rsidR="00C37EF2" w:rsidRDefault="00C37EF2" w:rsidP="00C37EF2">
      <w:pPr>
        <w:shd w:val="clear" w:color="auto" w:fill="E7E6E6" w:themeFill="background2"/>
        <w:ind w:left="1260"/>
      </w:pPr>
      <w:r>
        <w:t xml:space="preserve">        AllowOverride All</w:t>
      </w:r>
    </w:p>
    <w:p w14:paraId="778E52C8" w14:textId="77777777" w:rsidR="00C37EF2" w:rsidRDefault="00C37EF2" w:rsidP="00C37EF2">
      <w:pPr>
        <w:shd w:val="clear" w:color="auto" w:fill="E7E6E6" w:themeFill="background2"/>
        <w:ind w:left="1260"/>
      </w:pPr>
      <w:r>
        <w:t xml:space="preserve">    &lt;/Directory&gt;</w:t>
      </w:r>
    </w:p>
    <w:p w14:paraId="2A0ABFA3" w14:textId="77777777" w:rsidR="00C37EF2" w:rsidRDefault="00C37EF2" w:rsidP="00C37EF2">
      <w:pPr>
        <w:shd w:val="clear" w:color="auto" w:fill="E7E6E6" w:themeFill="background2"/>
        <w:ind w:left="1260"/>
      </w:pPr>
      <w:r>
        <w:t xml:space="preserve">    ErrorLog ${APACHE_LOG_DIR}/error.log</w:t>
      </w:r>
    </w:p>
    <w:p w14:paraId="7966A927" w14:textId="77777777" w:rsidR="00C37EF2" w:rsidRDefault="00C37EF2" w:rsidP="00C37EF2">
      <w:pPr>
        <w:shd w:val="clear" w:color="auto" w:fill="E7E6E6" w:themeFill="background2"/>
        <w:ind w:left="1260"/>
      </w:pPr>
      <w:r>
        <w:t xml:space="preserve">    CustomLog ${APACHE_LOG_DIR}/access.log combined</w:t>
      </w:r>
    </w:p>
    <w:p w14:paraId="72742E4F" w14:textId="77777777" w:rsidR="00C37EF2" w:rsidRDefault="00C37EF2" w:rsidP="00C37EF2">
      <w:pPr>
        <w:shd w:val="clear" w:color="auto" w:fill="E7E6E6" w:themeFill="background2"/>
        <w:ind w:left="1260"/>
      </w:pPr>
      <w:r>
        <w:t>&lt;/VirtualHost&gt;</w:t>
      </w:r>
    </w:p>
    <w:p w14:paraId="6E217153" w14:textId="77777777" w:rsidR="00C37EF2" w:rsidRDefault="00C37EF2" w:rsidP="00C37EF2">
      <w:pPr>
        <w:tabs>
          <w:tab w:val="left" w:pos="3801"/>
        </w:tabs>
        <w:ind w:left="1260"/>
      </w:pPr>
      <w:r>
        <w:t xml:space="preserve">Berikutnya jalankan perintah </w:t>
      </w:r>
    </w:p>
    <w:p w14:paraId="14057B42" w14:textId="77777777" w:rsidR="00C37EF2" w:rsidRPr="001B5CE9" w:rsidRDefault="00C37EF2" w:rsidP="00C37EF2">
      <w:pPr>
        <w:shd w:val="clear" w:color="auto" w:fill="D5DCE4" w:themeFill="text2" w:themeFillTint="33"/>
        <w:tabs>
          <w:tab w:val="left" w:pos="3801"/>
        </w:tabs>
        <w:ind w:left="1260"/>
        <w:rPr>
          <w:rFonts w:ascii="Courier New" w:hAnsi="Courier New" w:cs="Courier New"/>
        </w:rPr>
      </w:pPr>
      <w:r w:rsidRPr="001B5CE9">
        <w:rPr>
          <w:rFonts w:ascii="Courier New" w:hAnsi="Courier New" w:cs="Courier New"/>
        </w:rPr>
        <w:t>$sudo ad2issite 000-default.conf</w:t>
      </w:r>
    </w:p>
    <w:tbl>
      <w:tblPr>
        <w:tblStyle w:val="TableGrid"/>
        <w:tblW w:w="0" w:type="auto"/>
        <w:tblInd w:w="1255" w:type="dxa"/>
        <w:tblLook w:val="04A0" w:firstRow="1" w:lastRow="0" w:firstColumn="1" w:lastColumn="0" w:noHBand="0" w:noVBand="1"/>
      </w:tblPr>
      <w:tblGrid>
        <w:gridCol w:w="6672"/>
      </w:tblGrid>
      <w:tr w:rsidR="00C37EF2" w14:paraId="58D404DC" w14:textId="77777777" w:rsidTr="00766852">
        <w:tc>
          <w:tcPr>
            <w:tcW w:w="7006" w:type="dxa"/>
          </w:tcPr>
          <w:p w14:paraId="3156616D" w14:textId="77777777" w:rsidR="00C37EF2" w:rsidRDefault="00C37EF2" w:rsidP="00766852">
            <w:pPr>
              <w:jc w:val="both"/>
            </w:pPr>
            <w:r>
              <w:t>Screenshot Hasil perintah:</w:t>
            </w:r>
          </w:p>
          <w:p w14:paraId="59E47341" w14:textId="77777777" w:rsidR="00C608DF" w:rsidRDefault="00C37EF2" w:rsidP="00C608DF">
            <w:pPr>
              <w:keepNext/>
              <w:jc w:val="both"/>
            </w:pPr>
            <w:r>
              <w:rPr>
                <w:noProof/>
              </w:rPr>
              <w:drawing>
                <wp:inline distT="0" distB="0" distL="0" distR="0" wp14:anchorId="79D637A0" wp14:editId="2A20FB53">
                  <wp:extent cx="4410075" cy="2209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410075" cy="2209800"/>
                          </a:xfrm>
                          <a:prstGeom prst="rect">
                            <a:avLst/>
                          </a:prstGeom>
                        </pic:spPr>
                      </pic:pic>
                    </a:graphicData>
                  </a:graphic>
                </wp:inline>
              </w:drawing>
            </w:r>
          </w:p>
          <w:p w14:paraId="2C266A98" w14:textId="6A8234CA" w:rsidR="00C37EF2" w:rsidRDefault="00C608DF" w:rsidP="00C608DF">
            <w:pPr>
              <w:pStyle w:val="Caption"/>
              <w:jc w:val="center"/>
            </w:pPr>
            <w:bookmarkStart w:id="169" w:name="_Toc531865087"/>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13</w:t>
            </w:r>
            <w:r w:rsidR="0031634D">
              <w:rPr>
                <w:noProof/>
              </w:rPr>
              <w:fldChar w:fldCharType="end"/>
            </w:r>
            <w:r>
              <w:t xml:space="preserve"> a2dissite konfigurasi</w:t>
            </w:r>
            <w:bookmarkEnd w:id="169"/>
          </w:p>
        </w:tc>
      </w:tr>
    </w:tbl>
    <w:p w14:paraId="58CB5C3D" w14:textId="77777777" w:rsidR="00C37EF2" w:rsidRDefault="00C37EF2" w:rsidP="00C37EF2">
      <w:pPr>
        <w:jc w:val="both"/>
      </w:pPr>
    </w:p>
    <w:p w14:paraId="0C9E74B8" w14:textId="77777777" w:rsidR="00C37EF2" w:rsidRDefault="00C37EF2" w:rsidP="00C37EF2">
      <w:pPr>
        <w:ind w:left="1440"/>
      </w:pPr>
      <w:r>
        <w:lastRenderedPageBreak/>
        <w:t>Lakukan link direktori storage, tetapi sebelumnya hapus terlebih dahulu direktori link yang sudah ada dari hasil repository:</w:t>
      </w:r>
    </w:p>
    <w:p w14:paraId="35F0612E" w14:textId="77777777" w:rsidR="00C37EF2" w:rsidRDefault="00C37EF2" w:rsidP="00C37EF2">
      <w:pPr>
        <w:ind w:left="1440"/>
      </w:pPr>
      <w:r>
        <w:t>Lakukan perintah berikut</w:t>
      </w:r>
    </w:p>
    <w:p w14:paraId="61CCED3D" w14:textId="77777777" w:rsidR="00C37EF2" w:rsidRPr="00CE5049" w:rsidRDefault="00C37EF2" w:rsidP="00C37EF2">
      <w:pPr>
        <w:shd w:val="clear" w:color="auto" w:fill="D5DCE4" w:themeFill="text2" w:themeFillTint="33"/>
        <w:tabs>
          <w:tab w:val="right" w:pos="8271"/>
        </w:tabs>
        <w:ind w:left="1440"/>
        <w:rPr>
          <w:rFonts w:ascii="Courier New" w:hAnsi="Courier New" w:cs="Courier New"/>
        </w:rPr>
      </w:pPr>
      <w:r w:rsidRPr="00CE5049">
        <w:rPr>
          <w:rFonts w:ascii="Courier New" w:hAnsi="Courier New" w:cs="Courier New"/>
        </w:rPr>
        <w:t>$cd /var/www/html/api_emakam/public</w:t>
      </w:r>
      <w:r w:rsidRPr="00CE5049">
        <w:rPr>
          <w:rFonts w:ascii="Courier New" w:hAnsi="Courier New" w:cs="Courier New"/>
        </w:rPr>
        <w:tab/>
      </w:r>
    </w:p>
    <w:p w14:paraId="0DB61A99" w14:textId="77777777" w:rsidR="00C37EF2" w:rsidRPr="00CE5049" w:rsidRDefault="00C37EF2" w:rsidP="00C37EF2">
      <w:pPr>
        <w:shd w:val="clear" w:color="auto" w:fill="D5DCE4" w:themeFill="text2" w:themeFillTint="33"/>
        <w:ind w:left="1440"/>
        <w:rPr>
          <w:rFonts w:ascii="Courier New" w:hAnsi="Courier New" w:cs="Courier New"/>
        </w:rPr>
      </w:pPr>
      <w:r w:rsidRPr="00CE5049">
        <w:rPr>
          <w:rFonts w:ascii="Courier New" w:hAnsi="Courier New" w:cs="Courier New"/>
        </w:rPr>
        <w:t>$rm –r storage/</w:t>
      </w:r>
    </w:p>
    <w:p w14:paraId="1E272677" w14:textId="77777777" w:rsidR="00C37EF2" w:rsidRPr="00CE5049" w:rsidRDefault="00C37EF2" w:rsidP="00C37EF2">
      <w:pPr>
        <w:shd w:val="clear" w:color="auto" w:fill="D5DCE4" w:themeFill="text2" w:themeFillTint="33"/>
        <w:ind w:left="1440"/>
        <w:rPr>
          <w:rFonts w:ascii="Courier New" w:hAnsi="Courier New" w:cs="Courier New"/>
        </w:rPr>
      </w:pPr>
      <w:r w:rsidRPr="00CE5049">
        <w:rPr>
          <w:rFonts w:ascii="Courier New" w:hAnsi="Courier New" w:cs="Courier New"/>
        </w:rPr>
        <w:t>$sudo php artisan storage</w:t>
      </w:r>
      <w:proofErr w:type="gramStart"/>
      <w:r w:rsidRPr="00CE5049">
        <w:rPr>
          <w:rFonts w:ascii="Courier New" w:hAnsi="Courier New" w:cs="Courier New"/>
        </w:rPr>
        <w:t>:Link</w:t>
      </w:r>
      <w:proofErr w:type="gramEnd"/>
    </w:p>
    <w:tbl>
      <w:tblPr>
        <w:tblStyle w:val="TableGrid"/>
        <w:tblW w:w="0" w:type="auto"/>
        <w:tblInd w:w="1345" w:type="dxa"/>
        <w:tblLook w:val="04A0" w:firstRow="1" w:lastRow="0" w:firstColumn="1" w:lastColumn="0" w:noHBand="0" w:noVBand="1"/>
      </w:tblPr>
      <w:tblGrid>
        <w:gridCol w:w="6582"/>
      </w:tblGrid>
      <w:tr w:rsidR="00C37EF2" w14:paraId="130DB756" w14:textId="77777777" w:rsidTr="00766852">
        <w:tc>
          <w:tcPr>
            <w:tcW w:w="6916" w:type="dxa"/>
          </w:tcPr>
          <w:p w14:paraId="5EFB76A0" w14:textId="77777777" w:rsidR="00C37EF2" w:rsidRDefault="00C37EF2" w:rsidP="00766852">
            <w:r>
              <w:t>Hasil hapus direktori :</w:t>
            </w:r>
          </w:p>
          <w:p w14:paraId="7002B855" w14:textId="77777777" w:rsidR="00C608DF" w:rsidRDefault="00C37EF2" w:rsidP="00C608DF">
            <w:pPr>
              <w:keepNext/>
            </w:pPr>
            <w:r>
              <w:rPr>
                <w:noProof/>
              </w:rPr>
              <w:drawing>
                <wp:inline distT="0" distB="0" distL="0" distR="0" wp14:anchorId="4E565EEA" wp14:editId="628426F3">
                  <wp:extent cx="4274289" cy="55450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05103" cy="571475"/>
                          </a:xfrm>
                          <a:prstGeom prst="rect">
                            <a:avLst/>
                          </a:prstGeom>
                        </pic:spPr>
                      </pic:pic>
                    </a:graphicData>
                  </a:graphic>
                </wp:inline>
              </w:drawing>
            </w:r>
          </w:p>
          <w:p w14:paraId="33667769" w14:textId="2DE92885" w:rsidR="00C37EF2" w:rsidRDefault="00C608DF" w:rsidP="00C608DF">
            <w:pPr>
              <w:pStyle w:val="Caption"/>
              <w:jc w:val="center"/>
            </w:pPr>
            <w:bookmarkStart w:id="170" w:name="_Toc531865088"/>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14</w:t>
            </w:r>
            <w:r w:rsidR="0031634D">
              <w:rPr>
                <w:noProof/>
              </w:rPr>
              <w:fldChar w:fldCharType="end"/>
            </w:r>
            <w:r>
              <w:t xml:space="preserve"> Mengha</w:t>
            </w:r>
            <w:r>
              <w:rPr>
                <w:noProof/>
              </w:rPr>
              <w:t>pus DIrektori Storage</w:t>
            </w:r>
            <w:bookmarkEnd w:id="170"/>
          </w:p>
          <w:p w14:paraId="7CFFCB96" w14:textId="77777777" w:rsidR="00C37EF2" w:rsidRDefault="00C37EF2" w:rsidP="00766852"/>
          <w:p w14:paraId="7C322E87" w14:textId="77777777" w:rsidR="00C37EF2" w:rsidRDefault="00C37EF2" w:rsidP="00766852">
            <w:r>
              <w:t>Hasil link storage :</w:t>
            </w:r>
          </w:p>
          <w:p w14:paraId="2C2FE6C2" w14:textId="77777777" w:rsidR="00C608DF" w:rsidRDefault="00C37EF2" w:rsidP="00C608DF">
            <w:pPr>
              <w:keepNext/>
            </w:pPr>
            <w:r>
              <w:rPr>
                <w:noProof/>
              </w:rPr>
              <w:drawing>
                <wp:inline distT="0" distB="0" distL="0" distR="0" wp14:anchorId="02D7205B" wp14:editId="12010200">
                  <wp:extent cx="4178596" cy="3117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44295" cy="338995"/>
                          </a:xfrm>
                          <a:prstGeom prst="rect">
                            <a:avLst/>
                          </a:prstGeom>
                        </pic:spPr>
                      </pic:pic>
                    </a:graphicData>
                  </a:graphic>
                </wp:inline>
              </w:drawing>
            </w:r>
          </w:p>
          <w:p w14:paraId="44B461BD" w14:textId="30F1CDE0" w:rsidR="00C37EF2" w:rsidRDefault="00C608DF" w:rsidP="00C608DF">
            <w:pPr>
              <w:pStyle w:val="Caption"/>
              <w:jc w:val="center"/>
            </w:pPr>
            <w:bookmarkStart w:id="171" w:name="_Toc531865089"/>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15</w:t>
            </w:r>
            <w:r w:rsidR="0031634D">
              <w:rPr>
                <w:noProof/>
              </w:rPr>
              <w:fldChar w:fldCharType="end"/>
            </w:r>
            <w:r>
              <w:t xml:space="preserve"> Membuat Link Storage</w:t>
            </w:r>
            <w:bookmarkEnd w:id="171"/>
          </w:p>
          <w:p w14:paraId="57167184" w14:textId="77777777" w:rsidR="00C37EF2" w:rsidRDefault="00C37EF2" w:rsidP="00766852"/>
        </w:tc>
      </w:tr>
    </w:tbl>
    <w:p w14:paraId="0AA79000" w14:textId="40A0659D" w:rsidR="00FA1C03" w:rsidRDefault="00FA1C03" w:rsidP="004068D7">
      <w:pPr>
        <w:pStyle w:val="Heading2"/>
        <w:numPr>
          <w:ilvl w:val="0"/>
          <w:numId w:val="0"/>
        </w:numPr>
      </w:pPr>
    </w:p>
    <w:p w14:paraId="267D6602" w14:textId="7DC4A7E6" w:rsidR="00FD3560" w:rsidRDefault="00885C74" w:rsidP="00FD3560">
      <w:pPr>
        <w:pStyle w:val="Heading2"/>
        <w:ind w:left="720"/>
      </w:pPr>
      <w:bookmarkStart w:id="172" w:name="_Toc528268637"/>
      <w:r>
        <w:t xml:space="preserve"> </w:t>
      </w:r>
      <w:bookmarkStart w:id="173" w:name="_Toc531864984"/>
      <w:r w:rsidR="00FD3560">
        <w:t>Ling</w:t>
      </w:r>
      <w:r w:rsidR="002D5301">
        <w:t>k</w:t>
      </w:r>
      <w:r w:rsidR="00FD3560">
        <w:t>ungan Pengujian</w:t>
      </w:r>
      <w:bookmarkStart w:id="174" w:name="_Toc528268638"/>
      <w:bookmarkEnd w:id="172"/>
      <w:bookmarkEnd w:id="173"/>
    </w:p>
    <w:p w14:paraId="4847FC3F" w14:textId="22CCBBE4" w:rsidR="00FD3560" w:rsidRPr="00363B29" w:rsidRDefault="00FD3560" w:rsidP="004068D7">
      <w:pPr>
        <w:ind w:left="810" w:firstLine="720"/>
        <w:jc w:val="both"/>
      </w:pPr>
      <w:r>
        <w:t xml:space="preserve">Pengujian dilakukan terhadap sistem terdistribusi berbasis </w:t>
      </w:r>
      <w:r w:rsidR="001418D2" w:rsidRPr="001418D2">
        <w:rPr>
          <w:i/>
        </w:rPr>
        <w:t>micro</w:t>
      </w:r>
      <w:r w:rsidR="003A3AC6" w:rsidRPr="003A3AC6">
        <w:rPr>
          <w:i/>
        </w:rPr>
        <w:t>service</w:t>
      </w:r>
      <w:r>
        <w:t xml:space="preserve"> yang telah diimplementasi sebelumnya. Terdapat tiga jenis pengujian yang </w:t>
      </w:r>
      <w:proofErr w:type="gramStart"/>
      <w:r>
        <w:t>akan</w:t>
      </w:r>
      <w:proofErr w:type="gramEnd"/>
      <w:r>
        <w:t xml:space="preserve"> dilakukan yakni pengujian fungsionalitas dan skalabilitas. Pengujian fungsionalitas berfungsi untuk mengetahui apakah fitur yang telah dibuat sebelumnya berjalan atau tidak. Pengujian skalabilitas berfungsi untuk melihat seberapa handal sistem dalam menangani </w:t>
      </w:r>
      <w:r w:rsidR="003740F4" w:rsidRPr="003740F4">
        <w:rPr>
          <w:i/>
        </w:rPr>
        <w:t>request</w:t>
      </w:r>
      <w:r>
        <w:t xml:space="preserve"> dalam jumlah banyak dal</w:t>
      </w:r>
      <w:r w:rsidR="004068D7">
        <w:t xml:space="preserve">am satu waktu.  </w:t>
      </w:r>
    </w:p>
    <w:p w14:paraId="0CA4D1C9" w14:textId="77777777" w:rsidR="00FD3560" w:rsidRDefault="00FD3560" w:rsidP="00FD3560">
      <w:pPr>
        <w:pStyle w:val="Heading3"/>
        <w:ind w:left="720"/>
      </w:pPr>
      <w:bookmarkStart w:id="175" w:name="_Toc531864985"/>
      <w:r>
        <w:t>Parameter Pengujian</w:t>
      </w:r>
      <w:bookmarkEnd w:id="175"/>
      <w:r>
        <w:t xml:space="preserve"> </w:t>
      </w:r>
    </w:p>
    <w:p w14:paraId="2A10B7C8" w14:textId="77777777" w:rsidR="00FD3560" w:rsidRDefault="00FD3560" w:rsidP="00FD3560">
      <w:pPr>
        <w:ind w:left="1440"/>
        <w:jc w:val="both"/>
      </w:pPr>
      <w:r>
        <w:t xml:space="preserve">Berdasarkan penjelasan pada sub </w:t>
      </w:r>
      <w:proofErr w:type="gramStart"/>
      <w:r>
        <w:t>bab</w:t>
      </w:r>
      <w:proofErr w:type="gramEnd"/>
      <w:r>
        <w:t xml:space="preserve"> 5.5 akan ada tiga jenis pengujian yaitu fungsionalitas, kinerja dan skalabilitas berikut adalah parameter yang akan kami gunakan untuk setiap pengujian</w:t>
      </w:r>
    </w:p>
    <w:p w14:paraId="5E672A21" w14:textId="7AA587BB" w:rsidR="00FD3560" w:rsidRDefault="004068D7" w:rsidP="00FD3560">
      <w:pPr>
        <w:pStyle w:val="ListParagraph"/>
        <w:numPr>
          <w:ilvl w:val="0"/>
          <w:numId w:val="28"/>
        </w:numPr>
        <w:jc w:val="both"/>
      </w:pPr>
      <w:r>
        <w:t xml:space="preserve">Fungsionalitas </w:t>
      </w:r>
      <w:r w:rsidR="00FD3560">
        <w:t>: keberhasilan fungsional dalam penambahan/perubahan entri data</w:t>
      </w:r>
    </w:p>
    <w:p w14:paraId="36C80FDA" w14:textId="77777777" w:rsidR="00FD3560" w:rsidRDefault="00FD3560" w:rsidP="00FD3560">
      <w:pPr>
        <w:pStyle w:val="ListParagraph"/>
        <w:numPr>
          <w:ilvl w:val="0"/>
          <w:numId w:val="28"/>
        </w:numPr>
        <w:jc w:val="both"/>
      </w:pPr>
      <w:r>
        <w:t xml:space="preserve">Kinerja : latency </w:t>
      </w:r>
    </w:p>
    <w:p w14:paraId="21B61761" w14:textId="701A46AD" w:rsidR="00FD3560" w:rsidRDefault="00FD3560" w:rsidP="004068D7">
      <w:pPr>
        <w:pStyle w:val="ListParagraph"/>
        <w:numPr>
          <w:ilvl w:val="0"/>
          <w:numId w:val="28"/>
        </w:numPr>
        <w:jc w:val="both"/>
      </w:pPr>
      <w:r>
        <w:t xml:space="preserve">Skalabilitas: presentase error sistem  </w:t>
      </w:r>
    </w:p>
    <w:p w14:paraId="61AB9637" w14:textId="77777777" w:rsidR="00FD3560" w:rsidRDefault="00FD3560" w:rsidP="00FD3560">
      <w:pPr>
        <w:pStyle w:val="Heading3"/>
        <w:ind w:left="720"/>
      </w:pPr>
      <w:bookmarkStart w:id="176" w:name="_Toc531864986"/>
      <w:r>
        <w:t>Skenario Pengujian</w:t>
      </w:r>
      <w:bookmarkEnd w:id="174"/>
      <w:bookmarkEnd w:id="176"/>
    </w:p>
    <w:p w14:paraId="0EAE9BBE" w14:textId="77777777" w:rsidR="00FD3560" w:rsidRPr="001F515D" w:rsidRDefault="00FD3560" w:rsidP="00FD3560">
      <w:pPr>
        <w:ind w:left="1440"/>
        <w:jc w:val="both"/>
        <w:rPr>
          <w:b/>
        </w:rPr>
      </w:pPr>
      <w:r w:rsidRPr="001F515D">
        <w:rPr>
          <w:b/>
        </w:rPr>
        <w:t xml:space="preserve">Pengujian </w:t>
      </w:r>
      <w:proofErr w:type="gramStart"/>
      <w:r w:rsidRPr="001F515D">
        <w:rPr>
          <w:b/>
        </w:rPr>
        <w:t>Fungsionalitas :</w:t>
      </w:r>
      <w:proofErr w:type="gramEnd"/>
    </w:p>
    <w:p w14:paraId="5B9980BE" w14:textId="3E063DEB" w:rsidR="00FD3560" w:rsidRDefault="00FD3560" w:rsidP="00FD3560">
      <w:pPr>
        <w:ind w:left="1440"/>
        <w:jc w:val="both"/>
      </w:pPr>
      <w:r>
        <w:lastRenderedPageBreak/>
        <w:t xml:space="preserve">Sistem </w:t>
      </w:r>
      <w:proofErr w:type="gramStart"/>
      <w:r>
        <w:t>akan</w:t>
      </w:r>
      <w:proofErr w:type="gramEnd"/>
      <w:r>
        <w:t xml:space="preserve"> dijalankan dan di </w:t>
      </w:r>
      <w:r w:rsidR="001418D2" w:rsidRPr="001418D2">
        <w:rPr>
          <w:i/>
        </w:rPr>
        <w:t>web</w:t>
      </w:r>
      <w:r w:rsidR="003A3AC6" w:rsidRPr="003A3AC6">
        <w:rPr>
          <w:i/>
        </w:rPr>
        <w:t>service</w:t>
      </w:r>
      <w:r>
        <w:t xml:space="preserve"> akan </w:t>
      </w:r>
      <w:r w:rsidR="00D31DF4">
        <w:t xml:space="preserve">diakses melalui </w:t>
      </w:r>
      <w:r w:rsidR="003740F4" w:rsidRPr="003740F4">
        <w:rPr>
          <w:i/>
        </w:rPr>
        <w:t>frontend</w:t>
      </w:r>
      <w:r w:rsidR="00D31DF4">
        <w:t xml:space="preserve"> </w:t>
      </w:r>
      <w:r w:rsidR="003E4A5D" w:rsidRPr="003E4A5D">
        <w:rPr>
          <w:i/>
        </w:rPr>
        <w:t>system</w:t>
      </w:r>
      <w:r w:rsidR="00876214">
        <w:t xml:space="preserve">. Beberapa </w:t>
      </w:r>
      <w:r>
        <w:t xml:space="preserve">fungsionalitas dari setiap fitur </w:t>
      </w:r>
      <w:proofErr w:type="gramStart"/>
      <w:r>
        <w:t>akan</w:t>
      </w:r>
      <w:proofErr w:type="gramEnd"/>
      <w:r>
        <w:t xml:space="preserve"> diambil sebagai sampel dan di</w:t>
      </w:r>
      <w:r w:rsidR="00876214">
        <w:t xml:space="preserve">lakukan </w:t>
      </w:r>
      <w:r w:rsidR="003740F4" w:rsidRPr="003740F4">
        <w:rPr>
          <w:i/>
        </w:rPr>
        <w:t>request</w:t>
      </w:r>
      <w:r>
        <w:t xml:space="preserve"> me</w:t>
      </w:r>
      <w:r w:rsidR="00D31DF4">
        <w:t xml:space="preserve">lalui </w:t>
      </w:r>
      <w:r w:rsidR="003740F4" w:rsidRPr="003740F4">
        <w:rPr>
          <w:i/>
        </w:rPr>
        <w:t>frontend</w:t>
      </w:r>
      <w:r w:rsidR="00D31DF4">
        <w:t>. Hasil dari peng</w:t>
      </w:r>
      <w:r>
        <w:t xml:space="preserve">ujian </w:t>
      </w:r>
      <w:proofErr w:type="gramStart"/>
      <w:r>
        <w:t>akan</w:t>
      </w:r>
      <w:proofErr w:type="gramEnd"/>
      <w:r>
        <w:t xml:space="preserve"> di screenshot sebagai bukti keberhasilan</w:t>
      </w:r>
      <w:r w:rsidR="00D31DF4">
        <w:t>.</w:t>
      </w:r>
    </w:p>
    <w:p w14:paraId="2AECE61F" w14:textId="77777777" w:rsidR="00FD3560" w:rsidRDefault="00FD3560" w:rsidP="00FD3560">
      <w:pPr>
        <w:ind w:left="1440"/>
        <w:jc w:val="both"/>
        <w:rPr>
          <w:b/>
        </w:rPr>
      </w:pPr>
      <w:r>
        <w:rPr>
          <w:b/>
        </w:rPr>
        <w:t>Pengujian</w:t>
      </w:r>
      <w:r w:rsidRPr="001F515D">
        <w:rPr>
          <w:b/>
        </w:rPr>
        <w:t xml:space="preserve"> Kinerja:</w:t>
      </w:r>
    </w:p>
    <w:p w14:paraId="5D44F8B8" w14:textId="70AC4804" w:rsidR="00FD3560" w:rsidRDefault="003E4A5D" w:rsidP="00FD3560">
      <w:pPr>
        <w:ind w:left="1440"/>
        <w:jc w:val="both"/>
      </w:pPr>
      <w:r w:rsidRPr="003E4A5D">
        <w:rPr>
          <w:i/>
        </w:rPr>
        <w:t>Backend</w:t>
      </w:r>
      <w:r w:rsidR="00FD3560">
        <w:t xml:space="preserve"> </w:t>
      </w:r>
      <w:r w:rsidR="003A3AC6" w:rsidRPr="003A3AC6">
        <w:rPr>
          <w:i/>
        </w:rPr>
        <w:t>service</w:t>
      </w:r>
      <w:r w:rsidR="00FD3560">
        <w:t xml:space="preserve"> </w:t>
      </w:r>
      <w:proofErr w:type="gramStart"/>
      <w:r w:rsidR="00FD3560">
        <w:t>akan</w:t>
      </w:r>
      <w:proofErr w:type="gramEnd"/>
      <w:r w:rsidR="00FD3560">
        <w:t xml:space="preserve"> dijalankan dan akan di</w:t>
      </w:r>
      <w:r w:rsidR="00D31DF4">
        <w:t xml:space="preserve">uji menggunakan </w:t>
      </w:r>
      <w:r w:rsidR="001418D2" w:rsidRPr="001418D2">
        <w:rPr>
          <w:i/>
        </w:rPr>
        <w:t>tools</w:t>
      </w:r>
      <w:r w:rsidR="00D31DF4">
        <w:t xml:space="preserve"> Apache JMeter</w:t>
      </w:r>
      <w:r w:rsidR="00FD3560">
        <w:t xml:space="preserve"> untuk me</w:t>
      </w:r>
      <w:r w:rsidR="003740F4" w:rsidRPr="003740F4">
        <w:rPr>
          <w:i/>
        </w:rPr>
        <w:t>request</w:t>
      </w:r>
      <w:r w:rsidR="00FD3560">
        <w:t xml:space="preserve"> fitur. Hasil </w:t>
      </w:r>
      <w:r w:rsidR="00D31DF4">
        <w:t xml:space="preserve">pengujian kinerja </w:t>
      </w:r>
      <w:proofErr w:type="gramStart"/>
      <w:r w:rsidR="00FD3560">
        <w:t>akan</w:t>
      </w:r>
      <w:proofErr w:type="gramEnd"/>
      <w:r w:rsidR="00FD3560">
        <w:t xml:space="preserve"> diambil latency</w:t>
      </w:r>
      <w:r w:rsidR="00876214">
        <w:t xml:space="preserve"> </w:t>
      </w:r>
      <w:r w:rsidR="00FD3560">
        <w:t>nya dan di screenshot sebagai bukti da</w:t>
      </w:r>
      <w:r w:rsidR="00D31DF4">
        <w:t>n dianalisis sebagai kesimpulan.</w:t>
      </w:r>
    </w:p>
    <w:p w14:paraId="3A06934B" w14:textId="77777777" w:rsidR="00FD3560" w:rsidRPr="00B3640F" w:rsidRDefault="00FD3560" w:rsidP="00FD3560">
      <w:pPr>
        <w:ind w:left="1440"/>
        <w:jc w:val="both"/>
        <w:rPr>
          <w:b/>
        </w:rPr>
      </w:pPr>
      <w:r w:rsidRPr="00B3640F">
        <w:rPr>
          <w:b/>
        </w:rPr>
        <w:t>Pengujian Skalabilitas</w:t>
      </w:r>
    </w:p>
    <w:p w14:paraId="1CE42683" w14:textId="541F3D04" w:rsidR="00C54037" w:rsidRPr="00FD3560" w:rsidRDefault="003E4A5D" w:rsidP="004068D7">
      <w:pPr>
        <w:ind w:left="1440"/>
        <w:jc w:val="both"/>
      </w:pPr>
      <w:r w:rsidRPr="003E4A5D">
        <w:rPr>
          <w:i/>
        </w:rPr>
        <w:t>Backend</w:t>
      </w:r>
      <w:r w:rsidR="00FD3560">
        <w:t xml:space="preserve"> </w:t>
      </w:r>
      <w:r w:rsidR="003A3AC6" w:rsidRPr="003A3AC6">
        <w:rPr>
          <w:i/>
        </w:rPr>
        <w:t>service</w:t>
      </w:r>
      <w:r w:rsidR="00FD3560">
        <w:t xml:space="preserve"> </w:t>
      </w:r>
      <w:proofErr w:type="gramStart"/>
      <w:r w:rsidR="00FD3560">
        <w:t>akan</w:t>
      </w:r>
      <w:proofErr w:type="gramEnd"/>
      <w:r w:rsidR="00FD3560">
        <w:t xml:space="preserve"> dijalankan dan di</w:t>
      </w:r>
      <w:r w:rsidR="00D31DF4">
        <w:t xml:space="preserve">uji menggunakan </w:t>
      </w:r>
      <w:r w:rsidR="001418D2" w:rsidRPr="001418D2">
        <w:rPr>
          <w:i/>
        </w:rPr>
        <w:t>tools</w:t>
      </w:r>
      <w:r w:rsidR="00D31DF4">
        <w:t xml:space="preserve"> Apache JMeter</w:t>
      </w:r>
      <w:r w:rsidR="00876214">
        <w:t xml:space="preserve">. Pada pengujian skalabilitas </w:t>
      </w:r>
      <w:proofErr w:type="gramStart"/>
      <w:r w:rsidR="00876214">
        <w:t>akan</w:t>
      </w:r>
      <w:proofErr w:type="gramEnd"/>
      <w:r w:rsidR="00876214">
        <w:t xml:space="preserve"> dilakukan enam skenario dengan jumlah </w:t>
      </w:r>
      <w:r w:rsidR="003740F4" w:rsidRPr="003740F4">
        <w:rPr>
          <w:i/>
        </w:rPr>
        <w:t>request</w:t>
      </w:r>
      <w:r w:rsidR="00876214">
        <w:t xml:space="preserve"> yang berbeda yaitu </w:t>
      </w:r>
      <w:r w:rsidR="00FD3560">
        <w:t>100,</w:t>
      </w:r>
      <w:r w:rsidR="004068D7">
        <w:t xml:space="preserve"> </w:t>
      </w:r>
      <w:r w:rsidR="00FD3560">
        <w:t>250,</w:t>
      </w:r>
      <w:r w:rsidR="004068D7">
        <w:t xml:space="preserve"> </w:t>
      </w:r>
      <w:r w:rsidR="00FD3560">
        <w:t>500,</w:t>
      </w:r>
      <w:r w:rsidR="004068D7">
        <w:t xml:space="preserve"> </w:t>
      </w:r>
      <w:r w:rsidR="00FD3560">
        <w:t>750,</w:t>
      </w:r>
      <w:r w:rsidR="004068D7">
        <w:t xml:space="preserve"> </w:t>
      </w:r>
      <w:r w:rsidR="00D31DF4">
        <w:t xml:space="preserve">1000, dan 1500 </w:t>
      </w:r>
      <w:r w:rsidR="003740F4" w:rsidRPr="003740F4">
        <w:rPr>
          <w:i/>
        </w:rPr>
        <w:t>request</w:t>
      </w:r>
      <w:r w:rsidR="0050578C">
        <w:t xml:space="preserve"> </w:t>
      </w:r>
      <w:r w:rsidR="00D31DF4">
        <w:t>dalam satu</w:t>
      </w:r>
      <w:r w:rsidR="00FD3560">
        <w:t xml:space="preserve"> waktu bersamaan. </w:t>
      </w:r>
      <w:r w:rsidR="00876214">
        <w:t xml:space="preserve">Tujuan dilakukan pengujian ini adalah untuk melihat kemampuan skalabilitas sistem yang telah dibuat sebelumnya. </w:t>
      </w:r>
      <w:r w:rsidR="00FD3560">
        <w:t xml:space="preserve">Dari hasilnya </w:t>
      </w:r>
      <w:proofErr w:type="gramStart"/>
      <w:r w:rsidR="00FD3560">
        <w:t>akan</w:t>
      </w:r>
      <w:proofErr w:type="gramEnd"/>
      <w:r w:rsidR="00FD3560">
        <w:t xml:space="preserve"> di screenshot sebagai bukti dan diambil presentase error </w:t>
      </w:r>
      <w:r w:rsidR="003740F4" w:rsidRPr="003740F4">
        <w:rPr>
          <w:i/>
        </w:rPr>
        <w:t>request</w:t>
      </w:r>
      <w:r w:rsidR="00FD3560">
        <w:t>nya dan akan dian</w:t>
      </w:r>
      <w:r w:rsidR="004068D7">
        <w:t>alisis untuk ditarik kesimpulan.</w:t>
      </w:r>
    </w:p>
    <w:p w14:paraId="66391EBA" w14:textId="0153594C" w:rsidR="00353E07" w:rsidRDefault="00353E07" w:rsidP="00374B82">
      <w:pPr>
        <w:pStyle w:val="Heading3"/>
        <w:ind w:left="720"/>
      </w:pPr>
      <w:bookmarkStart w:id="177" w:name="_Toc531864987"/>
      <w:r>
        <w:t>Pengujian Fungsi</w:t>
      </w:r>
      <w:r w:rsidR="00373759">
        <w:t>o</w:t>
      </w:r>
      <w:r>
        <w:t>nalitas</w:t>
      </w:r>
      <w:bookmarkEnd w:id="177"/>
    </w:p>
    <w:p w14:paraId="4E38A662" w14:textId="17D8507C" w:rsidR="00316253" w:rsidRPr="00C54037" w:rsidRDefault="001F0648" w:rsidP="00316253">
      <w:pPr>
        <w:pStyle w:val="Heading3"/>
        <w:numPr>
          <w:ilvl w:val="0"/>
          <w:numId w:val="0"/>
        </w:numPr>
        <w:ind w:left="720" w:firstLine="720"/>
      </w:pPr>
      <w:bookmarkStart w:id="178" w:name="_Toc528295305"/>
      <w:bookmarkStart w:id="179" w:name="_Toc528295579"/>
      <w:bookmarkStart w:id="180" w:name="_Toc528295762"/>
      <w:bookmarkStart w:id="181" w:name="_Toc528296813"/>
      <w:bookmarkStart w:id="182" w:name="_Toc531864988"/>
      <w:r>
        <w:t>Fitur Manajemen TPU</w:t>
      </w:r>
      <w:bookmarkEnd w:id="178"/>
      <w:bookmarkEnd w:id="179"/>
      <w:bookmarkEnd w:id="180"/>
      <w:bookmarkEnd w:id="181"/>
      <w:bookmarkEnd w:id="182"/>
    </w:p>
    <w:p w14:paraId="20D3A6B4" w14:textId="592BCE18" w:rsidR="00316253" w:rsidRDefault="00316253" w:rsidP="004068D7">
      <w:pPr>
        <w:ind w:left="1440"/>
        <w:jc w:val="both"/>
      </w:pPr>
      <w:r>
        <w:t xml:space="preserve">Fungsi yang </w:t>
      </w:r>
      <w:proofErr w:type="gramStart"/>
      <w:r>
        <w:t>akan</w:t>
      </w:r>
      <w:proofErr w:type="gramEnd"/>
      <w:r>
        <w:t xml:space="preserve"> diuji pada </w:t>
      </w:r>
      <w:r w:rsidR="001F0648">
        <w:t>Fitur Manajemen TPU</w:t>
      </w:r>
      <w:r>
        <w:t xml:space="preserve"> adalah create TPU</w:t>
      </w:r>
      <w:r w:rsidR="007C4530">
        <w:t xml:space="preserve"> dengan melakukan input data baru dari aplikasi</w:t>
      </w:r>
      <w:r w:rsidR="00501B97">
        <w:t xml:space="preserve">. Berikut adalah hasil </w:t>
      </w:r>
      <w:proofErr w:type="gramStart"/>
      <w:r w:rsidR="00501B97">
        <w:t>pengujiannya</w:t>
      </w:r>
      <w:r w:rsidR="00530763">
        <w:t xml:space="preserve"> :</w:t>
      </w:r>
      <w:proofErr w:type="gramEnd"/>
    </w:p>
    <w:p w14:paraId="308B16E1" w14:textId="22AC0143" w:rsidR="00525FAF" w:rsidRDefault="00525FAF" w:rsidP="00316253">
      <w:pPr>
        <w:ind w:left="1440"/>
      </w:pPr>
      <w:r>
        <w:rPr>
          <w:noProof/>
        </w:rPr>
        <w:drawing>
          <wp:inline distT="0" distB="0" distL="0" distR="0" wp14:anchorId="696FEC11" wp14:editId="679CC653">
            <wp:extent cx="4752754" cy="2532963"/>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63058" cy="2538454"/>
                    </a:xfrm>
                    <a:prstGeom prst="rect">
                      <a:avLst/>
                    </a:prstGeom>
                  </pic:spPr>
                </pic:pic>
              </a:graphicData>
            </a:graphic>
          </wp:inline>
        </w:drawing>
      </w:r>
    </w:p>
    <w:p w14:paraId="5731FCB5" w14:textId="34D0A2C6" w:rsidR="00525FAF" w:rsidRDefault="00525FAF" w:rsidP="00525FAF">
      <w:pPr>
        <w:pStyle w:val="Caption"/>
        <w:ind w:left="1440" w:firstLine="720"/>
        <w:jc w:val="center"/>
      </w:pPr>
      <w:bookmarkStart w:id="183" w:name="_Toc531865090"/>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16</w:t>
      </w:r>
      <w:r>
        <w:rPr>
          <w:noProof/>
        </w:rPr>
        <w:fldChar w:fldCharType="end"/>
      </w:r>
      <w:r>
        <w:t xml:space="preserve"> aplikasi pembuatan TPU</w:t>
      </w:r>
      <w:bookmarkEnd w:id="183"/>
    </w:p>
    <w:p w14:paraId="34942BFB" w14:textId="77C63F10" w:rsidR="00525FAF" w:rsidRDefault="00525FAF" w:rsidP="00525FAF">
      <w:pPr>
        <w:ind w:left="1440"/>
      </w:pPr>
      <w:r>
        <w:rPr>
          <w:noProof/>
        </w:rPr>
        <w:lastRenderedPageBreak/>
        <w:drawing>
          <wp:inline distT="0" distB="0" distL="0" distR="0" wp14:anchorId="412232CC" wp14:editId="2519423C">
            <wp:extent cx="4890977" cy="2606629"/>
            <wp:effectExtent l="0" t="0" r="508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08028" cy="2615716"/>
                    </a:xfrm>
                    <a:prstGeom prst="rect">
                      <a:avLst/>
                    </a:prstGeom>
                  </pic:spPr>
                </pic:pic>
              </a:graphicData>
            </a:graphic>
          </wp:inline>
        </w:drawing>
      </w:r>
    </w:p>
    <w:p w14:paraId="6BA1974B" w14:textId="6773C580" w:rsidR="00977151" w:rsidRDefault="00977151" w:rsidP="00977151">
      <w:pPr>
        <w:pStyle w:val="Caption"/>
        <w:ind w:left="1440" w:firstLine="720"/>
        <w:jc w:val="center"/>
      </w:pPr>
      <w:bookmarkStart w:id="184" w:name="_Toc531865091"/>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17</w:t>
      </w:r>
      <w:r>
        <w:rPr>
          <w:noProof/>
        </w:rPr>
        <w:fldChar w:fldCharType="end"/>
      </w:r>
      <w:r>
        <w:t xml:space="preserve"> aplikasi setelah pembuatan TPU</w:t>
      </w:r>
      <w:bookmarkEnd w:id="184"/>
    </w:p>
    <w:p w14:paraId="0B6E4F50" w14:textId="77777777" w:rsidR="00977151" w:rsidRDefault="00977151" w:rsidP="00525FAF">
      <w:pPr>
        <w:ind w:left="1440"/>
      </w:pPr>
    </w:p>
    <w:p w14:paraId="48DF669A" w14:textId="5F8C75F9" w:rsidR="00525FAF" w:rsidRPr="00525FAF" w:rsidRDefault="00525FAF" w:rsidP="0050578C">
      <w:pPr>
        <w:ind w:left="1440"/>
        <w:jc w:val="both"/>
      </w:pPr>
      <w:r>
        <w:t>Dapat kita lihat bahwa</w:t>
      </w:r>
      <w:r w:rsidR="007C4530">
        <w:t xml:space="preserve"> </w:t>
      </w:r>
      <w:r>
        <w:t xml:space="preserve">terdapat </w:t>
      </w:r>
      <w:r w:rsidR="00366D89">
        <w:t xml:space="preserve">data </w:t>
      </w:r>
      <w:r>
        <w:t xml:space="preserve">TPU baru sesuai dengan input pada </w:t>
      </w:r>
      <w:r w:rsidR="00063083">
        <w:t>aplikasi pembuatan TPU</w:t>
      </w:r>
      <w:r w:rsidR="004068D7">
        <w:t>.</w:t>
      </w:r>
    </w:p>
    <w:p w14:paraId="5D1A1B1A" w14:textId="19F2B4C4" w:rsidR="007C4530" w:rsidRDefault="007C4530" w:rsidP="007C4530">
      <w:pPr>
        <w:pStyle w:val="Heading3"/>
        <w:numPr>
          <w:ilvl w:val="0"/>
          <w:numId w:val="0"/>
        </w:numPr>
        <w:ind w:left="720" w:firstLine="720"/>
      </w:pPr>
      <w:bookmarkStart w:id="185" w:name="_Toc528295306"/>
      <w:bookmarkStart w:id="186" w:name="_Toc528295580"/>
      <w:bookmarkStart w:id="187" w:name="_Toc528295763"/>
      <w:bookmarkStart w:id="188" w:name="_Toc528296814"/>
      <w:bookmarkStart w:id="189" w:name="_Toc531864989"/>
      <w:r>
        <w:t xml:space="preserve">Fitur </w:t>
      </w:r>
      <w:r w:rsidR="003740F4" w:rsidRPr="003740F4">
        <w:rPr>
          <w:i/>
        </w:rPr>
        <w:t>User</w:t>
      </w:r>
      <w:bookmarkEnd w:id="185"/>
      <w:bookmarkEnd w:id="186"/>
      <w:bookmarkEnd w:id="187"/>
      <w:bookmarkEnd w:id="188"/>
      <w:bookmarkEnd w:id="189"/>
    </w:p>
    <w:p w14:paraId="35B909E5" w14:textId="631CEDC2" w:rsidR="00977151" w:rsidRDefault="007C4530" w:rsidP="0050578C">
      <w:pPr>
        <w:ind w:left="1440"/>
        <w:jc w:val="both"/>
      </w:pPr>
      <w:r>
        <w:t xml:space="preserve">Fungsional Fitur </w:t>
      </w:r>
      <w:r w:rsidR="003740F4" w:rsidRPr="003740F4">
        <w:rPr>
          <w:i/>
        </w:rPr>
        <w:t>user</w:t>
      </w:r>
      <w:r>
        <w:t xml:space="preserve"> yang </w:t>
      </w:r>
      <w:proofErr w:type="gramStart"/>
      <w:r>
        <w:t>akan</w:t>
      </w:r>
      <w:proofErr w:type="gramEnd"/>
      <w:r>
        <w:t xml:space="preserve"> kami uji adalah fungsional create </w:t>
      </w:r>
      <w:r w:rsidR="003740F4" w:rsidRPr="003740F4">
        <w:rPr>
          <w:i/>
        </w:rPr>
        <w:t>user</w:t>
      </w:r>
      <w:r>
        <w:t xml:space="preserve"> dengan mengisikan </w:t>
      </w:r>
      <w:r w:rsidR="00977151">
        <w:t>data baru melalui aplikasi</w:t>
      </w:r>
      <w:r w:rsidR="00501B97">
        <w:t>. Ber</w:t>
      </w:r>
      <w:r w:rsidR="004068D7">
        <w:t xml:space="preserve">ikut adalah hasil </w:t>
      </w:r>
      <w:proofErr w:type="gramStart"/>
      <w:r w:rsidR="004068D7">
        <w:t>pengujiannya :</w:t>
      </w:r>
      <w:proofErr w:type="gramEnd"/>
    </w:p>
    <w:p w14:paraId="21D77839" w14:textId="698B7650" w:rsidR="00977151" w:rsidRDefault="00977151" w:rsidP="00316253">
      <w:pPr>
        <w:ind w:left="1440"/>
      </w:pPr>
      <w:r>
        <w:rPr>
          <w:noProof/>
        </w:rPr>
        <w:drawing>
          <wp:inline distT="0" distB="0" distL="0" distR="0" wp14:anchorId="4AD8D9EA" wp14:editId="6EEB16F4">
            <wp:extent cx="4667693" cy="2487630"/>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71829" cy="2489834"/>
                    </a:xfrm>
                    <a:prstGeom prst="rect">
                      <a:avLst/>
                    </a:prstGeom>
                  </pic:spPr>
                </pic:pic>
              </a:graphicData>
            </a:graphic>
          </wp:inline>
        </w:drawing>
      </w:r>
    </w:p>
    <w:p w14:paraId="2646D81F" w14:textId="37408A17" w:rsidR="007A50D6" w:rsidRDefault="007A50D6" w:rsidP="004068D7">
      <w:pPr>
        <w:pStyle w:val="Caption"/>
        <w:ind w:left="1440" w:firstLine="720"/>
        <w:jc w:val="center"/>
      </w:pPr>
      <w:bookmarkStart w:id="190" w:name="_Toc531865092"/>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18</w:t>
      </w:r>
      <w:r>
        <w:rPr>
          <w:noProof/>
        </w:rPr>
        <w:fldChar w:fldCharType="end"/>
      </w:r>
      <w:r>
        <w:t xml:space="preserve"> aplikasi pembuatan </w:t>
      </w:r>
      <w:r w:rsidR="003740F4" w:rsidRPr="003740F4">
        <w:t>User</w:t>
      </w:r>
      <w:bookmarkEnd w:id="190"/>
    </w:p>
    <w:p w14:paraId="21E74E4E" w14:textId="2ABD51FD" w:rsidR="00977151" w:rsidRDefault="00407FA4" w:rsidP="00316253">
      <w:pPr>
        <w:ind w:left="1440"/>
        <w:rPr>
          <w:b/>
        </w:rPr>
      </w:pPr>
      <w:r>
        <w:rPr>
          <w:noProof/>
        </w:rPr>
        <w:lastRenderedPageBreak/>
        <w:drawing>
          <wp:inline distT="0" distB="0" distL="0" distR="0" wp14:anchorId="7CF1F537" wp14:editId="1595A858">
            <wp:extent cx="4784652" cy="2549963"/>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87606" cy="2551537"/>
                    </a:xfrm>
                    <a:prstGeom prst="rect">
                      <a:avLst/>
                    </a:prstGeom>
                  </pic:spPr>
                </pic:pic>
              </a:graphicData>
            </a:graphic>
          </wp:inline>
        </w:drawing>
      </w:r>
    </w:p>
    <w:p w14:paraId="79A016FA" w14:textId="1558A1D2" w:rsidR="00407FA4" w:rsidRDefault="00407FA4" w:rsidP="00407FA4">
      <w:pPr>
        <w:pStyle w:val="Caption"/>
        <w:ind w:left="1440" w:firstLine="720"/>
        <w:jc w:val="center"/>
      </w:pPr>
      <w:bookmarkStart w:id="191" w:name="_Toc531865093"/>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19</w:t>
      </w:r>
      <w:r>
        <w:rPr>
          <w:noProof/>
        </w:rPr>
        <w:fldChar w:fldCharType="end"/>
      </w:r>
      <w:r>
        <w:t xml:space="preserve"> aplikasi setelah pembuatan </w:t>
      </w:r>
      <w:r w:rsidR="003740F4" w:rsidRPr="003740F4">
        <w:t>User</w:t>
      </w:r>
      <w:bookmarkEnd w:id="191"/>
    </w:p>
    <w:p w14:paraId="3BFF1BEB" w14:textId="7B8031F1" w:rsidR="00407FA4" w:rsidRDefault="006F387E" w:rsidP="004068D7">
      <w:pPr>
        <w:ind w:left="1440"/>
        <w:jc w:val="both"/>
      </w:pPr>
      <w:r>
        <w:t xml:space="preserve">Dapat kita bandingkan bahwa setelah memasukan input data pembuatan </w:t>
      </w:r>
      <w:r w:rsidR="003740F4" w:rsidRPr="003740F4">
        <w:rPr>
          <w:i/>
        </w:rPr>
        <w:t>user</w:t>
      </w:r>
      <w:r>
        <w:t xml:space="preserve"> didapatkan data </w:t>
      </w:r>
      <w:r w:rsidR="003740F4" w:rsidRPr="003740F4">
        <w:rPr>
          <w:i/>
        </w:rPr>
        <w:t>user</w:t>
      </w:r>
      <w:r>
        <w:t xml:space="preserve"> yang baru</w:t>
      </w:r>
    </w:p>
    <w:p w14:paraId="795CEC5F" w14:textId="6EDE19FB" w:rsidR="0079387A" w:rsidRDefault="00504319" w:rsidP="0079387A">
      <w:pPr>
        <w:pStyle w:val="Heading3"/>
        <w:numPr>
          <w:ilvl w:val="0"/>
          <w:numId w:val="0"/>
        </w:numPr>
        <w:ind w:left="720" w:firstLine="720"/>
      </w:pPr>
      <w:bookmarkStart w:id="192" w:name="_Toc528295307"/>
      <w:bookmarkStart w:id="193" w:name="_Toc528295581"/>
      <w:bookmarkStart w:id="194" w:name="_Toc528295764"/>
      <w:bookmarkStart w:id="195" w:name="_Toc528296815"/>
      <w:bookmarkStart w:id="196" w:name="_Toc531864990"/>
      <w:r>
        <w:t xml:space="preserve">Fitur Manajemen </w:t>
      </w:r>
      <w:r w:rsidR="003740F4" w:rsidRPr="003740F4">
        <w:rPr>
          <w:i/>
        </w:rPr>
        <w:t>User</w:t>
      </w:r>
      <w:r>
        <w:t xml:space="preserve"> Access</w:t>
      </w:r>
      <w:bookmarkEnd w:id="192"/>
      <w:bookmarkEnd w:id="193"/>
      <w:bookmarkEnd w:id="194"/>
      <w:bookmarkEnd w:id="195"/>
      <w:bookmarkEnd w:id="196"/>
    </w:p>
    <w:p w14:paraId="5D8BC4CD" w14:textId="0B903D7C" w:rsidR="0079387A" w:rsidRDefault="0079387A" w:rsidP="004068D7">
      <w:pPr>
        <w:ind w:left="1440"/>
        <w:jc w:val="both"/>
      </w:pPr>
      <w:r>
        <w:t xml:space="preserve">Dalam pengujian </w:t>
      </w:r>
      <w:r w:rsidR="001F14F0">
        <w:t xml:space="preserve">kami </w:t>
      </w:r>
      <w:proofErr w:type="gramStart"/>
      <w:r w:rsidR="001F14F0">
        <w:t>akan</w:t>
      </w:r>
      <w:proofErr w:type="gramEnd"/>
      <w:r w:rsidR="001F14F0">
        <w:t xml:space="preserve"> melakukan pengujian pada fungsi create hak akses</w:t>
      </w:r>
      <w:r w:rsidR="00501B97">
        <w:t xml:space="preserve">. Berikut adalah hasil </w:t>
      </w:r>
      <w:proofErr w:type="gramStart"/>
      <w:r w:rsidR="00501B97">
        <w:t>pengujiannya :</w:t>
      </w:r>
      <w:proofErr w:type="gramEnd"/>
    </w:p>
    <w:p w14:paraId="0BD9843A" w14:textId="7ED709D8" w:rsidR="001F14F0" w:rsidRDefault="001F14F0" w:rsidP="00316253">
      <w:pPr>
        <w:ind w:left="1440"/>
      </w:pPr>
      <w:r>
        <w:rPr>
          <w:noProof/>
        </w:rPr>
        <w:drawing>
          <wp:inline distT="0" distB="0" distL="0" distR="0" wp14:anchorId="5B31551F" wp14:editId="6EDEA485">
            <wp:extent cx="4561368" cy="2430965"/>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68876" cy="2434966"/>
                    </a:xfrm>
                    <a:prstGeom prst="rect">
                      <a:avLst/>
                    </a:prstGeom>
                  </pic:spPr>
                </pic:pic>
              </a:graphicData>
            </a:graphic>
          </wp:inline>
        </w:drawing>
      </w:r>
    </w:p>
    <w:p w14:paraId="16BE25D5" w14:textId="61BE3719" w:rsidR="001F14F0" w:rsidRDefault="001F14F0" w:rsidP="001F14F0">
      <w:pPr>
        <w:pStyle w:val="Caption"/>
        <w:ind w:left="1440" w:firstLine="720"/>
        <w:jc w:val="center"/>
      </w:pPr>
      <w:bookmarkStart w:id="197" w:name="_Toc531865094"/>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20</w:t>
      </w:r>
      <w:r>
        <w:rPr>
          <w:noProof/>
        </w:rPr>
        <w:fldChar w:fldCharType="end"/>
      </w:r>
      <w:r>
        <w:t xml:space="preserve"> aplikasi create </w:t>
      </w:r>
      <w:r w:rsidR="003740F4" w:rsidRPr="003740F4">
        <w:t>user</w:t>
      </w:r>
      <w:r>
        <w:t xml:space="preserve"> access</w:t>
      </w:r>
      <w:bookmarkEnd w:id="197"/>
    </w:p>
    <w:p w14:paraId="1AA1AA6B" w14:textId="00567C6B" w:rsidR="001F14F0" w:rsidRDefault="001F14F0" w:rsidP="00316253">
      <w:pPr>
        <w:ind w:left="1440"/>
      </w:pPr>
      <w:r>
        <w:rPr>
          <w:noProof/>
        </w:rPr>
        <w:lastRenderedPageBreak/>
        <w:drawing>
          <wp:inline distT="0" distB="0" distL="0" distR="0" wp14:anchorId="18563CDC" wp14:editId="6EE1D421">
            <wp:extent cx="4572000" cy="2436631"/>
            <wp:effectExtent l="0" t="0" r="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80022" cy="2440906"/>
                    </a:xfrm>
                    <a:prstGeom prst="rect">
                      <a:avLst/>
                    </a:prstGeom>
                  </pic:spPr>
                </pic:pic>
              </a:graphicData>
            </a:graphic>
          </wp:inline>
        </w:drawing>
      </w:r>
    </w:p>
    <w:p w14:paraId="7C30A5AD" w14:textId="7418CE3B" w:rsidR="001F14F0" w:rsidRDefault="001F14F0" w:rsidP="001F14F0">
      <w:pPr>
        <w:pStyle w:val="Caption"/>
        <w:ind w:left="1440" w:firstLine="720"/>
        <w:jc w:val="center"/>
      </w:pPr>
      <w:bookmarkStart w:id="198" w:name="_Toc531865095"/>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21</w:t>
      </w:r>
      <w:r>
        <w:rPr>
          <w:noProof/>
        </w:rPr>
        <w:fldChar w:fldCharType="end"/>
      </w:r>
      <w:r>
        <w:t xml:space="preserve"> aplikasi setelah create </w:t>
      </w:r>
      <w:r w:rsidR="003740F4" w:rsidRPr="003740F4">
        <w:t>user</w:t>
      </w:r>
      <w:r>
        <w:t xml:space="preserve"> access</w:t>
      </w:r>
      <w:bookmarkEnd w:id="198"/>
    </w:p>
    <w:p w14:paraId="6B525369" w14:textId="53C9D88C" w:rsidR="00501B97" w:rsidRDefault="001F14F0" w:rsidP="00FA092A">
      <w:pPr>
        <w:ind w:left="1440"/>
        <w:jc w:val="both"/>
      </w:pPr>
      <w:r>
        <w:t>Dapat kita lihat bahwa te</w:t>
      </w:r>
      <w:r w:rsidR="00FA092A">
        <w:t>dapat entri data baru sesuai de</w:t>
      </w:r>
      <w:r>
        <w:t xml:space="preserve">ngan input </w:t>
      </w:r>
      <w:r w:rsidR="00366D89">
        <w:t>yang dilakukan padi apikasi create hak akses</w:t>
      </w:r>
      <w:r w:rsidR="00FA092A">
        <w:t>.</w:t>
      </w:r>
    </w:p>
    <w:p w14:paraId="63A8B002" w14:textId="77777777" w:rsidR="00501B97" w:rsidRDefault="00501B97" w:rsidP="00501B97">
      <w:pPr>
        <w:pStyle w:val="Heading3"/>
        <w:numPr>
          <w:ilvl w:val="0"/>
          <w:numId w:val="0"/>
        </w:numPr>
        <w:ind w:left="720" w:firstLine="720"/>
      </w:pPr>
      <w:bookmarkStart w:id="199" w:name="_Toc528295308"/>
      <w:bookmarkStart w:id="200" w:name="_Toc528295582"/>
      <w:bookmarkStart w:id="201" w:name="_Toc528295765"/>
      <w:bookmarkStart w:id="202" w:name="_Toc528296816"/>
      <w:bookmarkStart w:id="203" w:name="_Toc531864991"/>
      <w:r>
        <w:t>Fitur Kecamatan Access</w:t>
      </w:r>
      <w:bookmarkEnd w:id="199"/>
      <w:bookmarkEnd w:id="200"/>
      <w:bookmarkEnd w:id="201"/>
      <w:bookmarkEnd w:id="202"/>
      <w:bookmarkEnd w:id="203"/>
    </w:p>
    <w:p w14:paraId="5A491B94" w14:textId="448F3831" w:rsidR="00501B97" w:rsidRDefault="00501B97" w:rsidP="00FA092A">
      <w:pPr>
        <w:ind w:left="1440"/>
        <w:jc w:val="both"/>
      </w:pPr>
      <w:r>
        <w:t xml:space="preserve">Dalam fitur ini fungsional yang </w:t>
      </w:r>
      <w:proofErr w:type="gramStart"/>
      <w:r>
        <w:t>akan</w:t>
      </w:r>
      <w:proofErr w:type="gramEnd"/>
      <w:r>
        <w:t xml:space="preserve"> kami uji adalah fungsional create untuk membuat hak akses baru</w:t>
      </w:r>
      <w:r w:rsidR="00680F2E">
        <w:t>:</w:t>
      </w:r>
    </w:p>
    <w:p w14:paraId="456B9853" w14:textId="74E9C2C6" w:rsidR="00680F2E" w:rsidRDefault="00680F2E" w:rsidP="00316253">
      <w:pPr>
        <w:ind w:left="1440"/>
      </w:pPr>
      <w:r>
        <w:rPr>
          <w:noProof/>
        </w:rPr>
        <w:drawing>
          <wp:inline distT="0" distB="0" distL="0" distR="0" wp14:anchorId="46E21559" wp14:editId="39132E97">
            <wp:extent cx="4748224" cy="2530549"/>
            <wp:effectExtent l="0" t="0" r="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53044" cy="2533118"/>
                    </a:xfrm>
                    <a:prstGeom prst="rect">
                      <a:avLst/>
                    </a:prstGeom>
                  </pic:spPr>
                </pic:pic>
              </a:graphicData>
            </a:graphic>
          </wp:inline>
        </w:drawing>
      </w:r>
    </w:p>
    <w:p w14:paraId="5A198498" w14:textId="4A506482" w:rsidR="00680F2E" w:rsidRDefault="00680F2E" w:rsidP="0050578C">
      <w:pPr>
        <w:pStyle w:val="Caption"/>
        <w:ind w:left="1440" w:firstLine="720"/>
        <w:jc w:val="center"/>
      </w:pPr>
      <w:bookmarkStart w:id="204" w:name="_Toc531865096"/>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22</w:t>
      </w:r>
      <w:r>
        <w:rPr>
          <w:noProof/>
        </w:rPr>
        <w:fldChar w:fldCharType="end"/>
      </w:r>
      <w:r>
        <w:t xml:space="preserve"> aplikasi create kecamatan access</w:t>
      </w:r>
      <w:bookmarkEnd w:id="204"/>
    </w:p>
    <w:p w14:paraId="6D27AC42" w14:textId="6FF4B46D" w:rsidR="00501B97" w:rsidRDefault="00680F2E" w:rsidP="00316253">
      <w:pPr>
        <w:ind w:left="1440"/>
      </w:pPr>
      <w:r>
        <w:rPr>
          <w:noProof/>
        </w:rPr>
        <w:lastRenderedPageBreak/>
        <w:drawing>
          <wp:inline distT="0" distB="0" distL="0" distR="0" wp14:anchorId="6803EB3C" wp14:editId="023EAB58">
            <wp:extent cx="4837814" cy="2578296"/>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44946" cy="2582097"/>
                    </a:xfrm>
                    <a:prstGeom prst="rect">
                      <a:avLst/>
                    </a:prstGeom>
                  </pic:spPr>
                </pic:pic>
              </a:graphicData>
            </a:graphic>
          </wp:inline>
        </w:drawing>
      </w:r>
    </w:p>
    <w:p w14:paraId="59558739" w14:textId="27435B04" w:rsidR="00680F2E" w:rsidRDefault="00680F2E" w:rsidP="00680F2E">
      <w:pPr>
        <w:pStyle w:val="Caption"/>
        <w:ind w:left="1440" w:firstLine="720"/>
        <w:jc w:val="center"/>
      </w:pPr>
      <w:bookmarkStart w:id="205" w:name="_Toc531865097"/>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23</w:t>
      </w:r>
      <w:r>
        <w:rPr>
          <w:noProof/>
        </w:rPr>
        <w:fldChar w:fldCharType="end"/>
      </w:r>
      <w:r>
        <w:t xml:space="preserve"> aplikasi setelah create kecamatan access</w:t>
      </w:r>
      <w:bookmarkEnd w:id="205"/>
    </w:p>
    <w:p w14:paraId="72EC2A04" w14:textId="4CF7FA40" w:rsidR="00C75769" w:rsidRPr="00C75769" w:rsidRDefault="00C75769" w:rsidP="00FA092A">
      <w:pPr>
        <w:ind w:left="1440"/>
        <w:jc w:val="both"/>
      </w:pPr>
      <w:r>
        <w:t>Dapat kita lihat bahwa muncul sebuah entri baru yang sesuai dengan input aplikasi</w:t>
      </w:r>
      <w:r w:rsidR="00242BAB">
        <w:t xml:space="preserve"> hak akses kecamatan</w:t>
      </w:r>
    </w:p>
    <w:p w14:paraId="0DF6E9F0" w14:textId="7BDE985B" w:rsidR="0011701A" w:rsidRPr="0011701A" w:rsidRDefault="0011701A" w:rsidP="0050578C">
      <w:pPr>
        <w:pStyle w:val="Heading3"/>
        <w:numPr>
          <w:ilvl w:val="0"/>
          <w:numId w:val="0"/>
        </w:numPr>
        <w:ind w:left="720" w:firstLine="720"/>
      </w:pPr>
      <w:bookmarkStart w:id="206" w:name="_Toc528295309"/>
      <w:bookmarkStart w:id="207" w:name="_Toc528295583"/>
      <w:bookmarkStart w:id="208" w:name="_Toc528295766"/>
      <w:bookmarkStart w:id="209" w:name="_Toc528296817"/>
      <w:bookmarkStart w:id="210" w:name="_Toc531864992"/>
      <w:r>
        <w:t>Fitur Registrasi Perijinan</w:t>
      </w:r>
      <w:bookmarkEnd w:id="206"/>
      <w:bookmarkEnd w:id="207"/>
      <w:bookmarkEnd w:id="208"/>
      <w:bookmarkEnd w:id="209"/>
      <w:bookmarkEnd w:id="210"/>
      <w:r>
        <w:t xml:space="preserve"> </w:t>
      </w:r>
    </w:p>
    <w:p w14:paraId="19BAB070" w14:textId="1532861C" w:rsidR="00680F2E" w:rsidRDefault="0011701A" w:rsidP="0050578C">
      <w:pPr>
        <w:ind w:left="1440"/>
        <w:jc w:val="both"/>
      </w:pPr>
      <w:r>
        <w:t xml:space="preserve">Fungsi yang </w:t>
      </w:r>
      <w:proofErr w:type="gramStart"/>
      <w:r>
        <w:t>akan</w:t>
      </w:r>
      <w:proofErr w:type="gramEnd"/>
      <w:r>
        <w:t xml:space="preserve"> diuji pada fitu registrasi perizinan adalah fungsi pembuatan registrasi perizinan. Berikut adalah hasil </w:t>
      </w:r>
      <w:proofErr w:type="gramStart"/>
      <w:r>
        <w:t>pengujiannya :</w:t>
      </w:r>
      <w:proofErr w:type="gramEnd"/>
    </w:p>
    <w:p w14:paraId="1617AAFA" w14:textId="2069422D" w:rsidR="00680F2E" w:rsidRDefault="005972EA" w:rsidP="00316253">
      <w:pPr>
        <w:ind w:left="1440"/>
      </w:pPr>
      <w:r>
        <w:rPr>
          <w:noProof/>
        </w:rPr>
        <w:drawing>
          <wp:inline distT="0" distB="0" distL="0" distR="0" wp14:anchorId="71E0CD17" wp14:editId="6767B40C">
            <wp:extent cx="4927777" cy="2626241"/>
            <wp:effectExtent l="0" t="0" r="635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29081" cy="2626936"/>
                    </a:xfrm>
                    <a:prstGeom prst="rect">
                      <a:avLst/>
                    </a:prstGeom>
                  </pic:spPr>
                </pic:pic>
              </a:graphicData>
            </a:graphic>
          </wp:inline>
        </w:drawing>
      </w:r>
    </w:p>
    <w:p w14:paraId="701A6537" w14:textId="1F55BAB2" w:rsidR="005972EA" w:rsidRDefault="005972EA" w:rsidP="005972EA">
      <w:pPr>
        <w:pStyle w:val="Caption"/>
        <w:ind w:left="1440" w:firstLine="720"/>
        <w:jc w:val="center"/>
      </w:pPr>
      <w:bookmarkStart w:id="211" w:name="_Toc531865098"/>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24</w:t>
      </w:r>
      <w:r>
        <w:rPr>
          <w:noProof/>
        </w:rPr>
        <w:fldChar w:fldCharType="end"/>
      </w:r>
      <w:r>
        <w:t xml:space="preserve"> aplikasi form registrasi</w:t>
      </w:r>
      <w:bookmarkEnd w:id="211"/>
    </w:p>
    <w:p w14:paraId="011C89A6" w14:textId="2C3ED93C" w:rsidR="005972EA" w:rsidRDefault="007D1845" w:rsidP="00316253">
      <w:pPr>
        <w:ind w:left="1440"/>
      </w:pPr>
      <w:r>
        <w:rPr>
          <w:noProof/>
        </w:rPr>
        <w:lastRenderedPageBreak/>
        <w:drawing>
          <wp:inline distT="0" distB="0" distL="0" distR="0" wp14:anchorId="3A7FE14A" wp14:editId="57B62393">
            <wp:extent cx="4887878" cy="2604977"/>
            <wp:effectExtent l="0" t="0" r="8255"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91109" cy="2606699"/>
                    </a:xfrm>
                    <a:prstGeom prst="rect">
                      <a:avLst/>
                    </a:prstGeom>
                  </pic:spPr>
                </pic:pic>
              </a:graphicData>
            </a:graphic>
          </wp:inline>
        </w:drawing>
      </w:r>
    </w:p>
    <w:p w14:paraId="3D54661F" w14:textId="08228545" w:rsidR="007D1845" w:rsidRDefault="007D1845" w:rsidP="007D1845">
      <w:pPr>
        <w:pStyle w:val="Caption"/>
        <w:ind w:left="1440" w:firstLine="720"/>
        <w:jc w:val="center"/>
      </w:pPr>
      <w:bookmarkStart w:id="212" w:name="_Toc531865099"/>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25</w:t>
      </w:r>
      <w:r>
        <w:rPr>
          <w:noProof/>
        </w:rPr>
        <w:fldChar w:fldCharType="end"/>
      </w:r>
      <w:r>
        <w:t xml:space="preserve"> aplikasi trace dokumen</w:t>
      </w:r>
      <w:bookmarkEnd w:id="212"/>
    </w:p>
    <w:p w14:paraId="02208ED2" w14:textId="1C2EBDE1" w:rsidR="007D1845" w:rsidRDefault="007D1845" w:rsidP="0050578C">
      <w:pPr>
        <w:ind w:left="1440"/>
        <w:jc w:val="both"/>
      </w:pPr>
      <w:r>
        <w:t>Dapat dilihat bahwa document telah masuk dan tersimpan dengan baik</w:t>
      </w:r>
      <w:r w:rsidR="0050578C">
        <w:t>.</w:t>
      </w:r>
    </w:p>
    <w:p w14:paraId="1067B1CD" w14:textId="77777777" w:rsidR="00B10048" w:rsidRDefault="00B10048" w:rsidP="00B10048">
      <w:pPr>
        <w:pStyle w:val="Heading3"/>
        <w:numPr>
          <w:ilvl w:val="0"/>
          <w:numId w:val="0"/>
        </w:numPr>
        <w:ind w:left="720" w:firstLine="720"/>
      </w:pPr>
      <w:bookmarkStart w:id="213" w:name="_Toc528295310"/>
      <w:bookmarkStart w:id="214" w:name="_Toc528295584"/>
      <w:bookmarkStart w:id="215" w:name="_Toc528295767"/>
      <w:bookmarkStart w:id="216" w:name="_Toc528296818"/>
      <w:bookmarkStart w:id="217" w:name="_Toc531864993"/>
      <w:r>
        <w:t>Fitur Dokumen</w:t>
      </w:r>
      <w:bookmarkEnd w:id="213"/>
      <w:bookmarkEnd w:id="214"/>
      <w:bookmarkEnd w:id="215"/>
      <w:bookmarkEnd w:id="216"/>
      <w:bookmarkEnd w:id="217"/>
    </w:p>
    <w:p w14:paraId="14302AC3" w14:textId="18A9B530" w:rsidR="00B10048" w:rsidRDefault="00B10048" w:rsidP="0050578C">
      <w:pPr>
        <w:ind w:left="1440"/>
        <w:jc w:val="both"/>
      </w:pPr>
      <w:r>
        <w:t xml:space="preserve">Pengujian dilakukan dengan menguji percetakan dokumen yang telah terproses. Dengan menekan tombol cetak dokumen pada suratizin atau </w:t>
      </w:r>
      <w:proofErr w:type="gramStart"/>
      <w:r>
        <w:t>surat</w:t>
      </w:r>
      <w:proofErr w:type="gramEnd"/>
      <w:r>
        <w:t xml:space="preserve"> permohonan.</w:t>
      </w:r>
    </w:p>
    <w:p w14:paraId="5A04226D" w14:textId="6B09C168" w:rsidR="00B10048" w:rsidRDefault="00B10048" w:rsidP="00316253">
      <w:pPr>
        <w:ind w:left="1440"/>
      </w:pPr>
      <w:r>
        <w:rPr>
          <w:noProof/>
        </w:rPr>
        <w:drawing>
          <wp:inline distT="0" distB="0" distL="0" distR="0" wp14:anchorId="5E6248EC" wp14:editId="291DF532">
            <wp:extent cx="4828026" cy="2573079"/>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37035" cy="2577880"/>
                    </a:xfrm>
                    <a:prstGeom prst="rect">
                      <a:avLst/>
                    </a:prstGeom>
                  </pic:spPr>
                </pic:pic>
              </a:graphicData>
            </a:graphic>
          </wp:inline>
        </w:drawing>
      </w:r>
    </w:p>
    <w:p w14:paraId="704DA1BF" w14:textId="15FB1EF5" w:rsidR="00B10048" w:rsidRDefault="00B10048" w:rsidP="0050578C">
      <w:pPr>
        <w:pStyle w:val="Caption"/>
        <w:ind w:left="1440" w:firstLine="720"/>
        <w:jc w:val="center"/>
      </w:pPr>
      <w:bookmarkStart w:id="218" w:name="_Toc531865100"/>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26</w:t>
      </w:r>
      <w:r>
        <w:rPr>
          <w:noProof/>
        </w:rPr>
        <w:fldChar w:fldCharType="end"/>
      </w:r>
      <w:r>
        <w:t xml:space="preserve"> aplikasi cetak dokumen</w:t>
      </w:r>
      <w:bookmarkEnd w:id="218"/>
    </w:p>
    <w:p w14:paraId="198F5226" w14:textId="7546CD36" w:rsidR="005972EA" w:rsidRDefault="00936CA6" w:rsidP="00316253">
      <w:pPr>
        <w:ind w:left="1440"/>
      </w:pPr>
      <w:r>
        <w:rPr>
          <w:noProof/>
        </w:rPr>
        <w:lastRenderedPageBreak/>
        <w:drawing>
          <wp:inline distT="0" distB="0" distL="0" distR="0" wp14:anchorId="6C0983C7" wp14:editId="1D91E703">
            <wp:extent cx="4986670" cy="2657628"/>
            <wp:effectExtent l="0" t="0" r="444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87786" cy="2658223"/>
                    </a:xfrm>
                    <a:prstGeom prst="rect">
                      <a:avLst/>
                    </a:prstGeom>
                  </pic:spPr>
                </pic:pic>
              </a:graphicData>
            </a:graphic>
          </wp:inline>
        </w:drawing>
      </w:r>
    </w:p>
    <w:p w14:paraId="01C002D1" w14:textId="4CF8B7B2" w:rsidR="00936CA6" w:rsidRDefault="00936CA6" w:rsidP="00936CA6">
      <w:pPr>
        <w:pStyle w:val="Caption"/>
        <w:ind w:left="1440" w:firstLine="720"/>
        <w:jc w:val="center"/>
      </w:pPr>
      <w:bookmarkStart w:id="219" w:name="_Toc531865101"/>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27</w:t>
      </w:r>
      <w:r>
        <w:rPr>
          <w:noProof/>
        </w:rPr>
        <w:fldChar w:fldCharType="end"/>
      </w:r>
      <w:r>
        <w:t xml:space="preserve"> hasil dokumen yang di generate cetak dokumen</w:t>
      </w:r>
      <w:bookmarkEnd w:id="219"/>
    </w:p>
    <w:p w14:paraId="383B85BB" w14:textId="56686030" w:rsidR="00936CA6" w:rsidRDefault="009C137F" w:rsidP="0050578C">
      <w:pPr>
        <w:ind w:left="1440"/>
        <w:jc w:val="both"/>
      </w:pPr>
      <w:r>
        <w:t xml:space="preserve">Dapat kita lihat bahwa hasil generate cetak dokumen cocok dengan </w:t>
      </w:r>
      <w:proofErr w:type="gramStart"/>
      <w:r>
        <w:t>nama</w:t>
      </w:r>
      <w:proofErr w:type="gramEnd"/>
      <w:r>
        <w:t xml:space="preserve"> pewaris dan nama almarhum pada aplikasi cetak dokumen</w:t>
      </w:r>
    </w:p>
    <w:p w14:paraId="0442A1EA" w14:textId="77777777" w:rsidR="00CC1715" w:rsidRDefault="00CC1715" w:rsidP="00CC1715">
      <w:pPr>
        <w:pStyle w:val="Heading3"/>
        <w:numPr>
          <w:ilvl w:val="0"/>
          <w:numId w:val="0"/>
        </w:numPr>
        <w:ind w:left="720" w:firstLine="720"/>
      </w:pPr>
      <w:bookmarkStart w:id="220" w:name="_Toc528295311"/>
      <w:bookmarkStart w:id="221" w:name="_Toc528295585"/>
      <w:bookmarkStart w:id="222" w:name="_Toc528295768"/>
      <w:bookmarkStart w:id="223" w:name="_Toc528296819"/>
      <w:bookmarkStart w:id="224" w:name="_Toc531864994"/>
      <w:r>
        <w:t>Fitur Blok Makam</w:t>
      </w:r>
      <w:bookmarkEnd w:id="220"/>
      <w:bookmarkEnd w:id="221"/>
      <w:bookmarkEnd w:id="222"/>
      <w:bookmarkEnd w:id="223"/>
      <w:bookmarkEnd w:id="224"/>
    </w:p>
    <w:p w14:paraId="0B4A4A2E" w14:textId="4D6A587D" w:rsidR="00CC1715" w:rsidRDefault="00CC1715" w:rsidP="0050578C">
      <w:pPr>
        <w:ind w:left="1440"/>
        <w:jc w:val="both"/>
      </w:pPr>
      <w:r>
        <w:t>Pada fitur makam ka</w:t>
      </w:r>
      <w:r w:rsidR="0050578C">
        <w:t xml:space="preserve">mi </w:t>
      </w:r>
      <w:proofErr w:type="gramStart"/>
      <w:r w:rsidR="0050578C">
        <w:t>akan</w:t>
      </w:r>
      <w:proofErr w:type="gramEnd"/>
      <w:r w:rsidR="0050578C">
        <w:t xml:space="preserve"> mencoba membuat sebuah </w:t>
      </w:r>
      <w:r>
        <w:t xml:space="preserve">blok makam baru untuk menguji fungsionalitas create blok makam. Berikut adalah hasil </w:t>
      </w:r>
      <w:proofErr w:type="gramStart"/>
      <w:r>
        <w:t>pengujiannya :</w:t>
      </w:r>
      <w:proofErr w:type="gramEnd"/>
    </w:p>
    <w:p w14:paraId="3C0C74B8" w14:textId="77777777" w:rsidR="00CC1715" w:rsidRDefault="00CC1715" w:rsidP="00CC1715">
      <w:pPr>
        <w:ind w:left="1440"/>
      </w:pPr>
      <w:r>
        <w:rPr>
          <w:noProof/>
        </w:rPr>
        <w:drawing>
          <wp:inline distT="0" distB="0" distL="0" distR="0" wp14:anchorId="51F17925" wp14:editId="37C16A51">
            <wp:extent cx="4933507" cy="2629295"/>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936620" cy="2630954"/>
                    </a:xfrm>
                    <a:prstGeom prst="rect">
                      <a:avLst/>
                    </a:prstGeom>
                  </pic:spPr>
                </pic:pic>
              </a:graphicData>
            </a:graphic>
          </wp:inline>
        </w:drawing>
      </w:r>
    </w:p>
    <w:p w14:paraId="44E67E8D" w14:textId="7C9CB18A" w:rsidR="00CC1715" w:rsidRDefault="00CC1715" w:rsidP="00CC1715">
      <w:pPr>
        <w:pStyle w:val="Caption"/>
        <w:ind w:left="1440" w:firstLine="720"/>
        <w:jc w:val="center"/>
      </w:pPr>
      <w:bookmarkStart w:id="225" w:name="_Toc531865102"/>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28</w:t>
      </w:r>
      <w:r>
        <w:rPr>
          <w:noProof/>
        </w:rPr>
        <w:fldChar w:fldCharType="end"/>
      </w:r>
      <w:r>
        <w:t xml:space="preserve"> aplikasi create blokmakam</w:t>
      </w:r>
      <w:bookmarkEnd w:id="225"/>
    </w:p>
    <w:p w14:paraId="5991BA8B" w14:textId="77777777" w:rsidR="00CC1715" w:rsidRDefault="00CC1715" w:rsidP="00CC1715">
      <w:pPr>
        <w:ind w:left="1440"/>
      </w:pPr>
      <w:r>
        <w:rPr>
          <w:noProof/>
        </w:rPr>
        <w:lastRenderedPageBreak/>
        <w:drawing>
          <wp:inline distT="0" distB="0" distL="0" distR="0" wp14:anchorId="12187228" wp14:editId="4EE01C02">
            <wp:extent cx="4912242" cy="2617962"/>
            <wp:effectExtent l="0" t="0" r="317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25310" cy="2624926"/>
                    </a:xfrm>
                    <a:prstGeom prst="rect">
                      <a:avLst/>
                    </a:prstGeom>
                  </pic:spPr>
                </pic:pic>
              </a:graphicData>
            </a:graphic>
          </wp:inline>
        </w:drawing>
      </w:r>
    </w:p>
    <w:p w14:paraId="46AE3FBC" w14:textId="109E1D88" w:rsidR="00CC1715" w:rsidRDefault="00CC1715" w:rsidP="00CC1715">
      <w:pPr>
        <w:pStyle w:val="Caption"/>
        <w:ind w:left="1440" w:firstLine="720"/>
        <w:jc w:val="center"/>
      </w:pPr>
      <w:bookmarkStart w:id="226" w:name="_Toc531865103"/>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29</w:t>
      </w:r>
      <w:r>
        <w:rPr>
          <w:noProof/>
        </w:rPr>
        <w:fldChar w:fldCharType="end"/>
      </w:r>
      <w:r>
        <w:t xml:space="preserve"> </w:t>
      </w:r>
      <w:proofErr w:type="gramStart"/>
      <w:r>
        <w:t>aplikasi  setelah</w:t>
      </w:r>
      <w:proofErr w:type="gramEnd"/>
      <w:r>
        <w:t xml:space="preserve"> create blokmakam</w:t>
      </w:r>
      <w:bookmarkEnd w:id="226"/>
    </w:p>
    <w:p w14:paraId="25CFF5F3" w14:textId="77777777" w:rsidR="00CC1715" w:rsidRDefault="00CC1715" w:rsidP="0050578C">
      <w:pPr>
        <w:ind w:left="1440"/>
        <w:jc w:val="both"/>
      </w:pPr>
      <w:r>
        <w:t>Dapat kita lihat terdapat entri baru yang sesuai dengan input yang dilakukan</w:t>
      </w:r>
    </w:p>
    <w:p w14:paraId="361B3F46" w14:textId="77777777" w:rsidR="00CC1715" w:rsidRDefault="00CC1715" w:rsidP="00CC1715">
      <w:pPr>
        <w:pStyle w:val="Heading3"/>
        <w:numPr>
          <w:ilvl w:val="0"/>
          <w:numId w:val="0"/>
        </w:numPr>
        <w:ind w:left="720" w:firstLine="720"/>
      </w:pPr>
      <w:bookmarkStart w:id="227" w:name="_Toc528295312"/>
      <w:bookmarkStart w:id="228" w:name="_Toc528295586"/>
      <w:bookmarkStart w:id="229" w:name="_Toc528295769"/>
      <w:bookmarkStart w:id="230" w:name="_Toc528296820"/>
      <w:bookmarkStart w:id="231" w:name="_Toc531864995"/>
      <w:r>
        <w:t>Fitur Makam</w:t>
      </w:r>
      <w:bookmarkEnd w:id="227"/>
      <w:bookmarkEnd w:id="228"/>
      <w:bookmarkEnd w:id="229"/>
      <w:bookmarkEnd w:id="230"/>
      <w:bookmarkEnd w:id="231"/>
    </w:p>
    <w:p w14:paraId="4E572BA8" w14:textId="77777777" w:rsidR="00CC1715" w:rsidRDefault="00CC1715" w:rsidP="0050578C">
      <w:pPr>
        <w:ind w:left="1440"/>
        <w:jc w:val="both"/>
      </w:pPr>
      <w:r>
        <w:t xml:space="preserve">Pada fitur makam kami </w:t>
      </w:r>
      <w:proofErr w:type="gramStart"/>
      <w:r>
        <w:t>akan</w:t>
      </w:r>
      <w:proofErr w:type="gramEnd"/>
      <w:r>
        <w:t xml:space="preserve"> mencoba membuat sebuah makam baru untuk menguji fungsionalitas create makam. Berikut adalah hasil </w:t>
      </w:r>
      <w:proofErr w:type="gramStart"/>
      <w:r>
        <w:t>pengujiannya :</w:t>
      </w:r>
      <w:proofErr w:type="gramEnd"/>
    </w:p>
    <w:p w14:paraId="0132B3F6" w14:textId="77777777" w:rsidR="00CC1715" w:rsidRDefault="00CC1715" w:rsidP="00CC1715">
      <w:pPr>
        <w:ind w:left="1440"/>
      </w:pPr>
      <w:r>
        <w:rPr>
          <w:noProof/>
        </w:rPr>
        <w:drawing>
          <wp:inline distT="0" distB="0" distL="0" distR="0" wp14:anchorId="069F4A67" wp14:editId="27F60472">
            <wp:extent cx="4763386" cy="253863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72000" cy="2543221"/>
                    </a:xfrm>
                    <a:prstGeom prst="rect">
                      <a:avLst/>
                    </a:prstGeom>
                  </pic:spPr>
                </pic:pic>
              </a:graphicData>
            </a:graphic>
          </wp:inline>
        </w:drawing>
      </w:r>
    </w:p>
    <w:p w14:paraId="112E9560" w14:textId="72985290" w:rsidR="00CC1715" w:rsidRDefault="00CC1715" w:rsidP="00CC1715">
      <w:pPr>
        <w:pStyle w:val="Caption"/>
        <w:ind w:left="1440" w:firstLine="720"/>
        <w:jc w:val="center"/>
      </w:pPr>
      <w:bookmarkStart w:id="232" w:name="_Toc531865104"/>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30</w:t>
      </w:r>
      <w:r>
        <w:rPr>
          <w:noProof/>
        </w:rPr>
        <w:fldChar w:fldCharType="end"/>
      </w:r>
      <w:r w:rsidR="0050578C">
        <w:t xml:space="preserve"> aplikasi</w:t>
      </w:r>
      <w:r>
        <w:t xml:space="preserve"> create makam</w:t>
      </w:r>
      <w:bookmarkEnd w:id="232"/>
    </w:p>
    <w:p w14:paraId="43252F69" w14:textId="77777777" w:rsidR="00CC1715" w:rsidRDefault="00CC1715" w:rsidP="00CC1715">
      <w:pPr>
        <w:ind w:left="1440"/>
      </w:pPr>
      <w:r>
        <w:rPr>
          <w:noProof/>
        </w:rPr>
        <w:lastRenderedPageBreak/>
        <w:drawing>
          <wp:inline distT="0" distB="0" distL="0" distR="0" wp14:anchorId="241557A4" wp14:editId="61CFFA54">
            <wp:extent cx="4837814" cy="2578296"/>
            <wp:effectExtent l="0" t="0" r="127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46759" cy="2583063"/>
                    </a:xfrm>
                    <a:prstGeom prst="rect">
                      <a:avLst/>
                    </a:prstGeom>
                  </pic:spPr>
                </pic:pic>
              </a:graphicData>
            </a:graphic>
          </wp:inline>
        </w:drawing>
      </w:r>
    </w:p>
    <w:p w14:paraId="0498A295" w14:textId="2C15692B" w:rsidR="00CC1715" w:rsidRDefault="00CC1715" w:rsidP="00CC1715">
      <w:pPr>
        <w:pStyle w:val="Caption"/>
        <w:ind w:left="1440" w:firstLine="720"/>
        <w:jc w:val="center"/>
      </w:pPr>
      <w:bookmarkStart w:id="233" w:name="_Toc531865105"/>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31</w:t>
      </w:r>
      <w:r>
        <w:rPr>
          <w:noProof/>
        </w:rPr>
        <w:fldChar w:fldCharType="end"/>
      </w:r>
      <w:r w:rsidR="0050578C">
        <w:t xml:space="preserve"> aplikasi </w:t>
      </w:r>
      <w:r>
        <w:t>makam setelah create makam</w:t>
      </w:r>
      <w:bookmarkEnd w:id="233"/>
    </w:p>
    <w:p w14:paraId="7D3F05A6" w14:textId="1499E7DE" w:rsidR="00CC1715" w:rsidRDefault="00CC1715" w:rsidP="0050578C">
      <w:pPr>
        <w:ind w:left="1440"/>
        <w:jc w:val="both"/>
      </w:pPr>
      <w:r>
        <w:t>Dapat kita lihat terdapat entri baru berupa sebuah data makam baru pada baris terbawah yang memiliki data yg cocok dengan input data yg dilakukan</w:t>
      </w:r>
    </w:p>
    <w:p w14:paraId="06372D6D" w14:textId="77777777" w:rsidR="009B5260" w:rsidRDefault="009B5260" w:rsidP="009B5260">
      <w:pPr>
        <w:pStyle w:val="Heading3"/>
        <w:numPr>
          <w:ilvl w:val="0"/>
          <w:numId w:val="0"/>
        </w:numPr>
        <w:ind w:left="720" w:firstLine="720"/>
      </w:pPr>
      <w:bookmarkStart w:id="234" w:name="_Toc528295313"/>
      <w:bookmarkStart w:id="235" w:name="_Toc528295587"/>
      <w:bookmarkStart w:id="236" w:name="_Toc528295770"/>
      <w:bookmarkStart w:id="237" w:name="_Toc528296821"/>
      <w:bookmarkStart w:id="238" w:name="_Toc531864996"/>
      <w:r>
        <w:t>Fitur Penghuni Makam</w:t>
      </w:r>
      <w:bookmarkEnd w:id="234"/>
      <w:bookmarkEnd w:id="235"/>
      <w:bookmarkEnd w:id="236"/>
      <w:bookmarkEnd w:id="237"/>
      <w:bookmarkEnd w:id="238"/>
    </w:p>
    <w:p w14:paraId="340A8085" w14:textId="6D92346A" w:rsidR="009B5260" w:rsidRDefault="009B5260" w:rsidP="0050578C">
      <w:pPr>
        <w:ind w:left="1440"/>
        <w:jc w:val="both"/>
      </w:pPr>
      <w:r>
        <w:t xml:space="preserve">Fungsi yang </w:t>
      </w:r>
      <w:proofErr w:type="gramStart"/>
      <w:r>
        <w:t>akan</w:t>
      </w:r>
      <w:proofErr w:type="gramEnd"/>
      <w:r>
        <w:t xml:space="preserve"> diuji adalah fungsi create penghuni makam dengan membuat entri data baru penghuni makam melalui </w:t>
      </w:r>
      <w:r w:rsidR="00A26918">
        <w:t>a</w:t>
      </w:r>
      <w:r>
        <w:t>plikasi</w:t>
      </w:r>
    </w:p>
    <w:p w14:paraId="1CF1B21B" w14:textId="16E36EBE" w:rsidR="00A26918" w:rsidRDefault="00A26918" w:rsidP="00316253">
      <w:pPr>
        <w:ind w:left="1440"/>
      </w:pPr>
      <w:r>
        <w:rPr>
          <w:noProof/>
        </w:rPr>
        <w:drawing>
          <wp:inline distT="0" distB="0" distL="0" distR="0" wp14:anchorId="2E1C269F" wp14:editId="5922C497">
            <wp:extent cx="4646428" cy="2476297"/>
            <wp:effectExtent l="0" t="0" r="1905" b="63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653111" cy="2479859"/>
                    </a:xfrm>
                    <a:prstGeom prst="rect">
                      <a:avLst/>
                    </a:prstGeom>
                  </pic:spPr>
                </pic:pic>
              </a:graphicData>
            </a:graphic>
          </wp:inline>
        </w:drawing>
      </w:r>
    </w:p>
    <w:p w14:paraId="6E9402B8" w14:textId="227B6F78" w:rsidR="00A26918" w:rsidRDefault="00A26918" w:rsidP="0050578C">
      <w:pPr>
        <w:pStyle w:val="Caption"/>
        <w:ind w:left="1440" w:firstLine="720"/>
        <w:jc w:val="center"/>
      </w:pPr>
      <w:bookmarkStart w:id="239" w:name="_Toc531865106"/>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32</w:t>
      </w:r>
      <w:r>
        <w:rPr>
          <w:noProof/>
        </w:rPr>
        <w:fldChar w:fldCharType="end"/>
      </w:r>
      <w:r>
        <w:t xml:space="preserve"> aplikasi penghuni makam</w:t>
      </w:r>
      <w:bookmarkEnd w:id="239"/>
      <w:r w:rsidR="0050578C">
        <w:t xml:space="preserve"> </w:t>
      </w:r>
    </w:p>
    <w:p w14:paraId="2E1961FF" w14:textId="24144753" w:rsidR="00A26918" w:rsidRDefault="00A26918" w:rsidP="00316253">
      <w:pPr>
        <w:ind w:left="1440"/>
      </w:pPr>
      <w:r>
        <w:rPr>
          <w:noProof/>
        </w:rPr>
        <w:lastRenderedPageBreak/>
        <w:drawing>
          <wp:inline distT="0" distB="0" distL="0" distR="0" wp14:anchorId="4BA6EEA9" wp14:editId="59CAA3EB">
            <wp:extent cx="4540103" cy="2419632"/>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43800" cy="2421602"/>
                    </a:xfrm>
                    <a:prstGeom prst="rect">
                      <a:avLst/>
                    </a:prstGeom>
                  </pic:spPr>
                </pic:pic>
              </a:graphicData>
            </a:graphic>
          </wp:inline>
        </w:drawing>
      </w:r>
    </w:p>
    <w:p w14:paraId="6EFAD482" w14:textId="4047996E" w:rsidR="00A26918" w:rsidRDefault="00A26918" w:rsidP="00A26918">
      <w:pPr>
        <w:pStyle w:val="Caption"/>
        <w:ind w:left="1440" w:firstLine="720"/>
        <w:jc w:val="center"/>
      </w:pPr>
      <w:bookmarkStart w:id="240" w:name="_Toc531865107"/>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33</w:t>
      </w:r>
      <w:r>
        <w:rPr>
          <w:noProof/>
        </w:rPr>
        <w:fldChar w:fldCharType="end"/>
      </w:r>
      <w:r>
        <w:t xml:space="preserve"> hasil data penghuni makam setelah create</w:t>
      </w:r>
      <w:bookmarkEnd w:id="240"/>
      <w:r>
        <w:t xml:space="preserve"> </w:t>
      </w:r>
    </w:p>
    <w:p w14:paraId="39010961" w14:textId="7159DBCE" w:rsidR="00A26918" w:rsidRPr="006F387E" w:rsidRDefault="006C62C3" w:rsidP="0050578C">
      <w:pPr>
        <w:ind w:left="1440"/>
        <w:jc w:val="both"/>
      </w:pPr>
      <w:r>
        <w:t>Dapat kita lihat terdapat entri data baru yang sesuai dengan input data yang dilakukan dalam pengujian.</w:t>
      </w:r>
    </w:p>
    <w:p w14:paraId="7DCB98EF" w14:textId="5337125E" w:rsidR="004E1C39" w:rsidRDefault="004E1C39" w:rsidP="004E1C39">
      <w:pPr>
        <w:pStyle w:val="Heading3"/>
        <w:numPr>
          <w:ilvl w:val="0"/>
          <w:numId w:val="0"/>
        </w:numPr>
        <w:ind w:left="720" w:firstLine="720"/>
      </w:pPr>
      <w:bookmarkStart w:id="241" w:name="_Toc528295314"/>
      <w:bookmarkStart w:id="242" w:name="_Toc528295588"/>
      <w:bookmarkStart w:id="243" w:name="_Toc528295771"/>
      <w:bookmarkStart w:id="244" w:name="_Toc528296822"/>
      <w:bookmarkStart w:id="245" w:name="_Toc531864997"/>
      <w:r>
        <w:t xml:space="preserve">Fitur </w:t>
      </w:r>
      <w:r w:rsidR="003740F4" w:rsidRPr="003740F4">
        <w:rPr>
          <w:i/>
        </w:rPr>
        <w:t>Authentication</w:t>
      </w:r>
      <w:bookmarkEnd w:id="241"/>
      <w:bookmarkEnd w:id="242"/>
      <w:bookmarkEnd w:id="243"/>
      <w:bookmarkEnd w:id="244"/>
      <w:bookmarkEnd w:id="245"/>
    </w:p>
    <w:p w14:paraId="2F922883" w14:textId="4BEDCD47" w:rsidR="004E1C39" w:rsidRDefault="004E1C39" w:rsidP="0050578C">
      <w:pPr>
        <w:ind w:left="1440"/>
        <w:jc w:val="both"/>
      </w:pPr>
      <w:r>
        <w:t xml:space="preserve">Fungsi yang </w:t>
      </w:r>
      <w:proofErr w:type="gramStart"/>
      <w:r>
        <w:t>akan</w:t>
      </w:r>
      <w:proofErr w:type="gramEnd"/>
      <w:r>
        <w:t xml:space="preserve"> diuji pada fitur </w:t>
      </w:r>
      <w:r w:rsidR="003740F4" w:rsidRPr="003740F4">
        <w:rPr>
          <w:i/>
        </w:rPr>
        <w:t>Authentication</w:t>
      </w:r>
      <w:r>
        <w:t xml:space="preserve"> adalah fungsi signin.</w:t>
      </w:r>
      <w:r w:rsidR="0011701A">
        <w:t>beriktu adalah hasil pengujiannya</w:t>
      </w:r>
    </w:p>
    <w:p w14:paraId="1B0D325A" w14:textId="4DA1E556" w:rsidR="0040548E" w:rsidRDefault="0040548E" w:rsidP="00316253">
      <w:pPr>
        <w:ind w:left="1440"/>
      </w:pPr>
      <w:r>
        <w:rPr>
          <w:noProof/>
        </w:rPr>
        <w:drawing>
          <wp:inline distT="0" distB="0" distL="0" distR="0" wp14:anchorId="2C30801A" wp14:editId="21B201E0">
            <wp:extent cx="4030007" cy="2147777"/>
            <wp:effectExtent l="0" t="0" r="889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046417" cy="2156523"/>
                    </a:xfrm>
                    <a:prstGeom prst="rect">
                      <a:avLst/>
                    </a:prstGeom>
                  </pic:spPr>
                </pic:pic>
              </a:graphicData>
            </a:graphic>
          </wp:inline>
        </w:drawing>
      </w:r>
    </w:p>
    <w:p w14:paraId="702D9E1F" w14:textId="2DEDB221" w:rsidR="0040548E" w:rsidRDefault="0040548E" w:rsidP="0040548E">
      <w:pPr>
        <w:pStyle w:val="Caption"/>
        <w:ind w:left="1440" w:firstLine="720"/>
        <w:jc w:val="center"/>
      </w:pPr>
      <w:bookmarkStart w:id="246" w:name="_Toc531865108"/>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34</w:t>
      </w:r>
      <w:r>
        <w:rPr>
          <w:noProof/>
        </w:rPr>
        <w:fldChar w:fldCharType="end"/>
      </w:r>
      <w:r>
        <w:t xml:space="preserve"> </w:t>
      </w:r>
      <w:r w:rsidR="00C34EA9">
        <w:t>aplikasi sebelum signin</w:t>
      </w:r>
      <w:bookmarkEnd w:id="246"/>
    </w:p>
    <w:p w14:paraId="56E7F832" w14:textId="57157C99" w:rsidR="0040548E" w:rsidRDefault="001F4C4D" w:rsidP="00316253">
      <w:pPr>
        <w:ind w:left="1440"/>
      </w:pPr>
      <w:r>
        <w:rPr>
          <w:noProof/>
        </w:rPr>
        <w:lastRenderedPageBreak/>
        <w:drawing>
          <wp:inline distT="0" distB="0" distL="0" distR="0" wp14:anchorId="6E59D18C" wp14:editId="7608B68D">
            <wp:extent cx="3976577" cy="2119302"/>
            <wp:effectExtent l="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94197" cy="2128692"/>
                    </a:xfrm>
                    <a:prstGeom prst="rect">
                      <a:avLst/>
                    </a:prstGeom>
                  </pic:spPr>
                </pic:pic>
              </a:graphicData>
            </a:graphic>
          </wp:inline>
        </w:drawing>
      </w:r>
    </w:p>
    <w:p w14:paraId="5124576C" w14:textId="60FF72D0" w:rsidR="001F4C4D" w:rsidRDefault="001F4C4D" w:rsidP="001F4C4D">
      <w:pPr>
        <w:pStyle w:val="Caption"/>
        <w:ind w:left="1440" w:firstLine="720"/>
        <w:jc w:val="center"/>
      </w:pPr>
      <w:bookmarkStart w:id="247" w:name="_Toc531865109"/>
      <w:r>
        <w:t xml:space="preserve">Gambar </w:t>
      </w:r>
      <w:r>
        <w:rPr>
          <w:noProof/>
        </w:rPr>
        <w:fldChar w:fldCharType="begin"/>
      </w:r>
      <w:r>
        <w:rPr>
          <w:noProof/>
        </w:rPr>
        <w:instrText xml:space="preserve"> STYLEREF 1 \s </w:instrText>
      </w:r>
      <w:r>
        <w:rPr>
          <w:noProof/>
        </w:rPr>
        <w:fldChar w:fldCharType="separate"/>
      </w:r>
      <w:r w:rsidR="001D6D1D">
        <w:rPr>
          <w:noProof/>
        </w:rPr>
        <w:t>5</w:t>
      </w:r>
      <w:r>
        <w:rPr>
          <w:noProof/>
        </w:rPr>
        <w:fldChar w:fldCharType="end"/>
      </w:r>
      <w:r>
        <w:t>.</w:t>
      </w:r>
      <w:r>
        <w:rPr>
          <w:noProof/>
        </w:rPr>
        <w:fldChar w:fldCharType="begin"/>
      </w:r>
      <w:r>
        <w:rPr>
          <w:noProof/>
        </w:rPr>
        <w:instrText xml:space="preserve"> SEQ Gambar \* ARABIC \s 1 </w:instrText>
      </w:r>
      <w:r>
        <w:rPr>
          <w:noProof/>
        </w:rPr>
        <w:fldChar w:fldCharType="separate"/>
      </w:r>
      <w:r w:rsidR="001D6D1D">
        <w:rPr>
          <w:noProof/>
        </w:rPr>
        <w:t>35</w:t>
      </w:r>
      <w:r>
        <w:rPr>
          <w:noProof/>
        </w:rPr>
        <w:fldChar w:fldCharType="end"/>
      </w:r>
      <w:r>
        <w:t xml:space="preserve"> </w:t>
      </w:r>
      <w:r w:rsidR="0050578C">
        <w:t>aplikasi</w:t>
      </w:r>
      <w:r w:rsidR="0020016D">
        <w:t xml:space="preserve"> setelah signin sebagai admin</w:t>
      </w:r>
      <w:bookmarkEnd w:id="247"/>
    </w:p>
    <w:p w14:paraId="346BB70F" w14:textId="4A7A7CB8" w:rsidR="009B5260" w:rsidRPr="00316253" w:rsidRDefault="0020016D" w:rsidP="0050578C">
      <w:pPr>
        <w:ind w:left="1440"/>
        <w:jc w:val="both"/>
      </w:pPr>
      <w:r>
        <w:t>Setelah dilakukan pengujian fungsionalitas dari fu</w:t>
      </w:r>
      <w:r w:rsidR="0050578C">
        <w:t>ngsi si</w:t>
      </w:r>
      <w:r w:rsidR="00537E35">
        <w:t>g</w:t>
      </w:r>
      <w:r w:rsidR="0050578C">
        <w:t>n</w:t>
      </w:r>
      <w:r w:rsidR="00537E35">
        <w:t>in berkerja dan aplikasi telah masuk sebagai admin</w:t>
      </w:r>
      <w:r w:rsidR="0050578C">
        <w:t>.</w:t>
      </w:r>
    </w:p>
    <w:p w14:paraId="5BF86641" w14:textId="70EC2E41" w:rsidR="00C54037" w:rsidRDefault="00C54037" w:rsidP="0050578C">
      <w:pPr>
        <w:pStyle w:val="Heading3"/>
        <w:ind w:left="720"/>
      </w:pPr>
      <w:bookmarkStart w:id="248" w:name="_Toc531864998"/>
      <w:r>
        <w:t>Pengujian Kinerja</w:t>
      </w:r>
      <w:bookmarkEnd w:id="248"/>
    </w:p>
    <w:p w14:paraId="6320ADA5" w14:textId="6EB5F9C8" w:rsidR="00C54037" w:rsidRPr="00C54037" w:rsidRDefault="001F0648" w:rsidP="00606453">
      <w:pPr>
        <w:pStyle w:val="Heading3"/>
        <w:numPr>
          <w:ilvl w:val="0"/>
          <w:numId w:val="0"/>
        </w:numPr>
        <w:ind w:left="720" w:firstLine="720"/>
      </w:pPr>
      <w:bookmarkStart w:id="249" w:name="_Toc528295316"/>
      <w:bookmarkStart w:id="250" w:name="_Toc528295590"/>
      <w:bookmarkStart w:id="251" w:name="_Toc528295773"/>
      <w:bookmarkStart w:id="252" w:name="_Toc528296824"/>
      <w:bookmarkStart w:id="253" w:name="_Toc531864999"/>
      <w:r>
        <w:t>Fitur Manajemen TPU</w:t>
      </w:r>
      <w:bookmarkEnd w:id="249"/>
      <w:bookmarkEnd w:id="250"/>
      <w:bookmarkEnd w:id="251"/>
      <w:bookmarkEnd w:id="252"/>
      <w:bookmarkEnd w:id="253"/>
    </w:p>
    <w:p w14:paraId="6A53977E" w14:textId="77777777" w:rsidR="00C608DF" w:rsidRDefault="00374B82" w:rsidP="00C608DF">
      <w:pPr>
        <w:keepNext/>
        <w:ind w:left="720" w:firstLine="720"/>
      </w:pPr>
      <w:r>
        <w:rPr>
          <w:noProof/>
        </w:rPr>
        <w:drawing>
          <wp:inline distT="0" distB="0" distL="0" distR="0" wp14:anchorId="4BB683A8" wp14:editId="7AC98988">
            <wp:extent cx="4680000" cy="437389"/>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80000" cy="437389"/>
                    </a:xfrm>
                    <a:prstGeom prst="rect">
                      <a:avLst/>
                    </a:prstGeom>
                  </pic:spPr>
                </pic:pic>
              </a:graphicData>
            </a:graphic>
          </wp:inline>
        </w:drawing>
      </w:r>
    </w:p>
    <w:p w14:paraId="23E7A659" w14:textId="44AF4BC4" w:rsidR="00374B82" w:rsidRDefault="00C608DF" w:rsidP="00C608DF">
      <w:pPr>
        <w:pStyle w:val="Caption"/>
        <w:ind w:left="1440" w:firstLine="720"/>
        <w:jc w:val="center"/>
      </w:pPr>
      <w:bookmarkStart w:id="254" w:name="_Toc531865110"/>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36</w:t>
      </w:r>
      <w:r w:rsidR="0031634D">
        <w:rPr>
          <w:noProof/>
        </w:rPr>
        <w:fldChar w:fldCharType="end"/>
      </w:r>
      <w:r>
        <w:t xml:space="preserve"> Hasil Pengujian </w:t>
      </w:r>
      <w:r w:rsidR="001F0648">
        <w:t>Fitur Manajemen TPU</w:t>
      </w:r>
      <w:bookmarkEnd w:id="254"/>
    </w:p>
    <w:p w14:paraId="08E57B8D" w14:textId="38808AB2" w:rsidR="003B7E87" w:rsidRDefault="003B7E87" w:rsidP="003B7E87">
      <w:pPr>
        <w:ind w:left="1440"/>
        <w:jc w:val="both"/>
      </w:pPr>
      <w:r>
        <w:t xml:space="preserve">Setelah dilakukan pengujian, semua fungsional pada </w:t>
      </w:r>
      <w:r w:rsidR="001F0648">
        <w:t>Fitur Manajemen TPU</w:t>
      </w:r>
      <w:r>
        <w:t xml:space="preserve"> berjalan dengan lancar.</w:t>
      </w:r>
      <w:r w:rsidR="00342AC4">
        <w:t xml:space="preserve"> Terdapat empat fungsi pada </w:t>
      </w:r>
      <w:r w:rsidR="001F0648">
        <w:t>Fitur Manajemen TPU</w:t>
      </w:r>
      <w:r w:rsidR="00342AC4">
        <w:t>, yakni read, create, update, dan delete. Fungsi read berjalan baik dengan nilai latency 75. Fungsi create, update dan delete juga berjalan baik dengan nilai latency 15.</w:t>
      </w:r>
    </w:p>
    <w:p w14:paraId="40AE6405" w14:textId="5656975E" w:rsidR="00CA64C5" w:rsidRDefault="00E9194C" w:rsidP="00606453">
      <w:pPr>
        <w:pStyle w:val="Heading3"/>
        <w:numPr>
          <w:ilvl w:val="0"/>
          <w:numId w:val="0"/>
        </w:numPr>
        <w:ind w:left="720" w:firstLine="720"/>
      </w:pPr>
      <w:bookmarkStart w:id="255" w:name="_Toc528295317"/>
      <w:bookmarkStart w:id="256" w:name="_Toc528295591"/>
      <w:bookmarkStart w:id="257" w:name="_Toc528295774"/>
      <w:bookmarkStart w:id="258" w:name="_Toc528296825"/>
      <w:bookmarkStart w:id="259" w:name="_Toc531865000"/>
      <w:r>
        <w:t>Fitur</w:t>
      </w:r>
      <w:r w:rsidR="00B315B2">
        <w:t xml:space="preserve"> </w:t>
      </w:r>
      <w:r w:rsidR="003740F4" w:rsidRPr="003740F4">
        <w:rPr>
          <w:i/>
        </w:rPr>
        <w:t>User</w:t>
      </w:r>
      <w:bookmarkEnd w:id="255"/>
      <w:bookmarkEnd w:id="256"/>
      <w:bookmarkEnd w:id="257"/>
      <w:bookmarkEnd w:id="258"/>
      <w:bookmarkEnd w:id="259"/>
    </w:p>
    <w:p w14:paraId="2B5E9F40" w14:textId="3AD2B674" w:rsidR="00C608DF" w:rsidRDefault="00B315B2" w:rsidP="00C608DF">
      <w:pPr>
        <w:keepNext/>
        <w:ind w:left="720" w:firstLine="720"/>
      </w:pPr>
      <w:r>
        <w:rPr>
          <w:noProof/>
        </w:rPr>
        <w:drawing>
          <wp:inline distT="0" distB="0" distL="0" distR="0" wp14:anchorId="0BC67B9A" wp14:editId="4C3ED504">
            <wp:extent cx="4680000" cy="403439"/>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680000" cy="403439"/>
                    </a:xfrm>
                    <a:prstGeom prst="rect">
                      <a:avLst/>
                    </a:prstGeom>
                  </pic:spPr>
                </pic:pic>
              </a:graphicData>
            </a:graphic>
          </wp:inline>
        </w:drawing>
      </w:r>
    </w:p>
    <w:p w14:paraId="68101B5C" w14:textId="5E0F1C14" w:rsidR="00B315B2" w:rsidRDefault="00C608DF" w:rsidP="00C608DF">
      <w:pPr>
        <w:pStyle w:val="Caption"/>
        <w:ind w:left="1440" w:firstLine="720"/>
        <w:jc w:val="center"/>
      </w:pPr>
      <w:bookmarkStart w:id="260" w:name="_Toc531865111"/>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37</w:t>
      </w:r>
      <w:r w:rsidR="0031634D">
        <w:rPr>
          <w:noProof/>
        </w:rPr>
        <w:fldChar w:fldCharType="end"/>
      </w:r>
      <w:r>
        <w:t xml:space="preserve"> Hasil Pengujian </w:t>
      </w:r>
      <w:r w:rsidR="001C6A9E">
        <w:t xml:space="preserve">Fitur Manajemen </w:t>
      </w:r>
      <w:r w:rsidR="003740F4" w:rsidRPr="003740F4">
        <w:t>User</w:t>
      </w:r>
      <w:bookmarkEnd w:id="260"/>
    </w:p>
    <w:p w14:paraId="4CF692B4" w14:textId="523E126F" w:rsidR="003B7E87" w:rsidRDefault="003B7E87" w:rsidP="00342AC4">
      <w:pPr>
        <w:ind w:left="1440"/>
        <w:jc w:val="both"/>
      </w:pPr>
      <w:r>
        <w:t xml:space="preserve">Setelah dilakukan pengujian, semua fungsional pada </w:t>
      </w:r>
      <w:r w:rsidR="001C6A9E">
        <w:t xml:space="preserve">Fitur Manajemen </w:t>
      </w:r>
      <w:r w:rsidR="003740F4" w:rsidRPr="003740F4">
        <w:rPr>
          <w:i/>
        </w:rPr>
        <w:t>User</w:t>
      </w:r>
      <w:r>
        <w:t xml:space="preserve"> berjalan dengan lancar.</w:t>
      </w:r>
      <w:r w:rsidR="00342AC4">
        <w:t xml:space="preserve"> Terdapat empat fungsi pada </w:t>
      </w:r>
      <w:r w:rsidR="001C6A9E">
        <w:t xml:space="preserve">Fitur Manajemen </w:t>
      </w:r>
      <w:r w:rsidR="003740F4" w:rsidRPr="003740F4">
        <w:rPr>
          <w:i/>
        </w:rPr>
        <w:t>User</w:t>
      </w:r>
      <w:r w:rsidR="00342AC4">
        <w:t>, yakni read, create, update, dan delete. Fungsi read berjalan baik dengan nilai latency 23. Fungsi create, update dan delete juga berjalan baik dengan nilai latency 15.</w:t>
      </w:r>
    </w:p>
    <w:p w14:paraId="2B3FD7C7" w14:textId="77777777" w:rsidR="003937D3" w:rsidRDefault="003937D3" w:rsidP="00342AC4">
      <w:pPr>
        <w:ind w:left="1440"/>
        <w:jc w:val="both"/>
      </w:pPr>
    </w:p>
    <w:p w14:paraId="28E0F9A4" w14:textId="28DB4F12" w:rsidR="006B5559" w:rsidRDefault="00504319" w:rsidP="00606453">
      <w:pPr>
        <w:pStyle w:val="Heading3"/>
        <w:numPr>
          <w:ilvl w:val="0"/>
          <w:numId w:val="0"/>
        </w:numPr>
        <w:ind w:left="720" w:firstLine="720"/>
      </w:pPr>
      <w:bookmarkStart w:id="261" w:name="_Toc528295318"/>
      <w:bookmarkStart w:id="262" w:name="_Toc528295592"/>
      <w:bookmarkStart w:id="263" w:name="_Toc528295775"/>
      <w:bookmarkStart w:id="264" w:name="_Toc528296826"/>
      <w:bookmarkStart w:id="265" w:name="_Toc531865001"/>
      <w:r>
        <w:lastRenderedPageBreak/>
        <w:t xml:space="preserve">Fitur Manajemen </w:t>
      </w:r>
      <w:r w:rsidR="003740F4" w:rsidRPr="003740F4">
        <w:rPr>
          <w:i/>
        </w:rPr>
        <w:t>User</w:t>
      </w:r>
      <w:r>
        <w:t xml:space="preserve"> Access</w:t>
      </w:r>
      <w:bookmarkEnd w:id="261"/>
      <w:bookmarkEnd w:id="262"/>
      <w:bookmarkEnd w:id="263"/>
      <w:bookmarkEnd w:id="264"/>
      <w:bookmarkEnd w:id="265"/>
    </w:p>
    <w:p w14:paraId="49C5D523" w14:textId="050195EB" w:rsidR="00C608DF" w:rsidRDefault="00B315B2" w:rsidP="00C608DF">
      <w:pPr>
        <w:keepNext/>
        <w:ind w:left="720" w:firstLine="720"/>
      </w:pPr>
      <w:r>
        <w:rPr>
          <w:noProof/>
        </w:rPr>
        <w:drawing>
          <wp:inline distT="0" distB="0" distL="0" distR="0" wp14:anchorId="510CF8C5" wp14:editId="11D09109">
            <wp:extent cx="4680000" cy="40683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80000" cy="406834"/>
                    </a:xfrm>
                    <a:prstGeom prst="rect">
                      <a:avLst/>
                    </a:prstGeom>
                  </pic:spPr>
                </pic:pic>
              </a:graphicData>
            </a:graphic>
          </wp:inline>
        </w:drawing>
      </w:r>
    </w:p>
    <w:p w14:paraId="458E76B5" w14:textId="4F67B302" w:rsidR="00B315B2" w:rsidRDefault="00C608DF" w:rsidP="00C608DF">
      <w:pPr>
        <w:pStyle w:val="Caption"/>
        <w:ind w:left="1440" w:firstLine="720"/>
        <w:jc w:val="center"/>
      </w:pPr>
      <w:bookmarkStart w:id="266" w:name="_Toc531865112"/>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38</w:t>
      </w:r>
      <w:r w:rsidR="0031634D">
        <w:rPr>
          <w:noProof/>
        </w:rPr>
        <w:fldChar w:fldCharType="end"/>
      </w:r>
      <w:r>
        <w:t xml:space="preserve"> Hasil Pengujian </w:t>
      </w:r>
      <w:r w:rsidR="001C6A9E">
        <w:t xml:space="preserve">Fitur Manajemen </w:t>
      </w:r>
      <w:r w:rsidR="003740F4" w:rsidRPr="003740F4">
        <w:t>User</w:t>
      </w:r>
      <w:r>
        <w:t xml:space="preserve"> Access</w:t>
      </w:r>
      <w:bookmarkEnd w:id="266"/>
    </w:p>
    <w:p w14:paraId="056CD32D" w14:textId="023DBFF3" w:rsidR="003B7E87" w:rsidRDefault="003B7E87" w:rsidP="00342AC4">
      <w:pPr>
        <w:ind w:left="1440"/>
        <w:jc w:val="both"/>
      </w:pPr>
      <w:r>
        <w:t xml:space="preserve">Setelah dilakukan pengujian, semua fungsional pada </w:t>
      </w:r>
      <w:r w:rsidR="001C6A9E">
        <w:t xml:space="preserve">Fitur Manajemen </w:t>
      </w:r>
      <w:r w:rsidR="003740F4" w:rsidRPr="003740F4">
        <w:rPr>
          <w:i/>
        </w:rPr>
        <w:t>User</w:t>
      </w:r>
      <w:r>
        <w:t xml:space="preserve"> Access berjalan dengan lancar.</w:t>
      </w:r>
      <w:r w:rsidR="00342AC4">
        <w:t xml:space="preserve"> Terdapat empat fungsi pada </w:t>
      </w:r>
      <w:r w:rsidR="001C6A9E">
        <w:t xml:space="preserve">Fitur Manajemen </w:t>
      </w:r>
      <w:r w:rsidR="003740F4" w:rsidRPr="003740F4">
        <w:rPr>
          <w:i/>
        </w:rPr>
        <w:t>User</w:t>
      </w:r>
      <w:r w:rsidR="00E66284">
        <w:t xml:space="preserve"> Access</w:t>
      </w:r>
      <w:r w:rsidR="00342AC4">
        <w:t>, yakni read, create, update, dan delete. Fungsi read berjalan baik dengan nilai latency 24. Fungsi create dan update berjalan baik dengan nilai latency 15. Fungsi delete juga berjalan baik dengan nilai latency 16.</w:t>
      </w:r>
    </w:p>
    <w:p w14:paraId="6740A000" w14:textId="4E6150F2" w:rsidR="008C4AE5" w:rsidRDefault="005E3E82" w:rsidP="00606453">
      <w:pPr>
        <w:pStyle w:val="Heading3"/>
        <w:numPr>
          <w:ilvl w:val="0"/>
          <w:numId w:val="0"/>
        </w:numPr>
        <w:ind w:left="720" w:firstLine="720"/>
      </w:pPr>
      <w:bookmarkStart w:id="267" w:name="_Toc528295319"/>
      <w:bookmarkStart w:id="268" w:name="_Toc528295593"/>
      <w:bookmarkStart w:id="269" w:name="_Toc528295776"/>
      <w:bookmarkStart w:id="270" w:name="_Toc528296827"/>
      <w:bookmarkStart w:id="271" w:name="_Toc531865002"/>
      <w:r>
        <w:t>Fitur</w:t>
      </w:r>
      <w:r w:rsidR="00B315B2">
        <w:t xml:space="preserve"> Kecamatan Access</w:t>
      </w:r>
      <w:bookmarkEnd w:id="267"/>
      <w:bookmarkEnd w:id="268"/>
      <w:bookmarkEnd w:id="269"/>
      <w:bookmarkEnd w:id="270"/>
      <w:bookmarkEnd w:id="271"/>
    </w:p>
    <w:p w14:paraId="5BA2A3AB" w14:textId="487262AF" w:rsidR="00C608DF" w:rsidRDefault="00242E03" w:rsidP="00C608DF">
      <w:pPr>
        <w:keepNext/>
        <w:ind w:left="720" w:firstLine="720"/>
      </w:pPr>
      <w:r>
        <w:rPr>
          <w:noProof/>
        </w:rPr>
        <w:drawing>
          <wp:inline distT="0" distB="0" distL="0" distR="0" wp14:anchorId="04994329" wp14:editId="3004243A">
            <wp:extent cx="4680000" cy="42267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80000" cy="422677"/>
                    </a:xfrm>
                    <a:prstGeom prst="rect">
                      <a:avLst/>
                    </a:prstGeom>
                  </pic:spPr>
                </pic:pic>
              </a:graphicData>
            </a:graphic>
          </wp:inline>
        </w:drawing>
      </w:r>
    </w:p>
    <w:p w14:paraId="096DB59C" w14:textId="0F7145D7" w:rsidR="00242E03" w:rsidRDefault="00C608DF" w:rsidP="00C608DF">
      <w:pPr>
        <w:pStyle w:val="Caption"/>
        <w:ind w:left="1440" w:firstLine="720"/>
        <w:jc w:val="center"/>
      </w:pPr>
      <w:bookmarkStart w:id="272" w:name="_Toc531865113"/>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39</w:t>
      </w:r>
      <w:r w:rsidR="0031634D">
        <w:rPr>
          <w:noProof/>
        </w:rPr>
        <w:fldChar w:fldCharType="end"/>
      </w:r>
      <w:r>
        <w:t xml:space="preserve"> Hasil Pengujian </w:t>
      </w:r>
      <w:r w:rsidR="003A3AC6" w:rsidRPr="003A3AC6">
        <w:t>Service</w:t>
      </w:r>
      <w:r>
        <w:t xml:space="preserve"> Kecamatan</w:t>
      </w:r>
      <w:bookmarkEnd w:id="272"/>
    </w:p>
    <w:p w14:paraId="50DCD705" w14:textId="34FEE335" w:rsidR="003B7E87" w:rsidRDefault="003B7E87" w:rsidP="003B7E87">
      <w:pPr>
        <w:ind w:left="1440"/>
        <w:jc w:val="both"/>
      </w:pPr>
      <w:r>
        <w:t xml:space="preserve">Setelah dilakukan pengujian, semua fungsional pada </w:t>
      </w:r>
      <w:r w:rsidR="00B357AD">
        <w:t>Fitur manajemen kecamatan access</w:t>
      </w:r>
      <w:r>
        <w:t xml:space="preserve"> berjalan dengan lancar.</w:t>
      </w:r>
      <w:r w:rsidR="00342AC4">
        <w:t xml:space="preserve"> Terdapat empat fungsi pada </w:t>
      </w:r>
      <w:r w:rsidR="00B357AD">
        <w:t>Fitur manajemen kecamatan access</w:t>
      </w:r>
      <w:r w:rsidR="00342AC4">
        <w:t>, yakni read, create, update, dan delete. Fungsi read berjalan baik dengan nilai latency 29. Fungsi create berjalan baik dengan nilai latency 25. Fungsi update dan delete juga berjalan baik dengan nilai latency 16.</w:t>
      </w:r>
    </w:p>
    <w:p w14:paraId="4331C13E" w14:textId="2DCE4973" w:rsidR="00242E03" w:rsidRDefault="00A67098" w:rsidP="00E661C1">
      <w:pPr>
        <w:pStyle w:val="Heading3"/>
        <w:numPr>
          <w:ilvl w:val="0"/>
          <w:numId w:val="0"/>
        </w:numPr>
        <w:ind w:left="720" w:firstLine="720"/>
      </w:pPr>
      <w:bookmarkStart w:id="273" w:name="_Toc528295320"/>
      <w:bookmarkStart w:id="274" w:name="_Toc528295594"/>
      <w:bookmarkStart w:id="275" w:name="_Toc528295777"/>
      <w:bookmarkStart w:id="276" w:name="_Toc528296828"/>
      <w:bookmarkStart w:id="277" w:name="_Toc531865003"/>
      <w:r>
        <w:t>Fitur</w:t>
      </w:r>
      <w:r w:rsidR="00242E03">
        <w:t xml:space="preserve"> Registrasi Perijinan</w:t>
      </w:r>
      <w:bookmarkEnd w:id="273"/>
      <w:bookmarkEnd w:id="274"/>
      <w:bookmarkEnd w:id="275"/>
      <w:bookmarkEnd w:id="276"/>
      <w:bookmarkEnd w:id="277"/>
      <w:r w:rsidR="00242E03">
        <w:t xml:space="preserve"> </w:t>
      </w:r>
    </w:p>
    <w:p w14:paraId="66CF4CF9" w14:textId="77777777" w:rsidR="00C608DF" w:rsidRDefault="00242E03" w:rsidP="00C608DF">
      <w:pPr>
        <w:keepNext/>
        <w:ind w:left="720" w:firstLine="720"/>
      </w:pPr>
      <w:r>
        <w:rPr>
          <w:noProof/>
        </w:rPr>
        <w:drawing>
          <wp:inline distT="0" distB="0" distL="0" distR="0" wp14:anchorId="7CC4A1B3" wp14:editId="0F88A16A">
            <wp:extent cx="4680000" cy="206529"/>
            <wp:effectExtent l="0" t="0" r="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80000" cy="206529"/>
                    </a:xfrm>
                    <a:prstGeom prst="rect">
                      <a:avLst/>
                    </a:prstGeom>
                  </pic:spPr>
                </pic:pic>
              </a:graphicData>
            </a:graphic>
          </wp:inline>
        </w:drawing>
      </w:r>
    </w:p>
    <w:p w14:paraId="39C8EA6A" w14:textId="04AB061D" w:rsidR="00242E03" w:rsidRDefault="00C608DF" w:rsidP="00C608DF">
      <w:pPr>
        <w:pStyle w:val="Caption"/>
        <w:ind w:left="2160" w:firstLine="720"/>
        <w:jc w:val="center"/>
      </w:pPr>
      <w:bookmarkStart w:id="278" w:name="_Toc531865114"/>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0</w:t>
      </w:r>
      <w:r w:rsidR="0031634D">
        <w:rPr>
          <w:noProof/>
        </w:rPr>
        <w:fldChar w:fldCharType="end"/>
      </w:r>
      <w:r>
        <w:t xml:space="preserve"> Hasil Pengujian </w:t>
      </w:r>
      <w:r w:rsidR="00951AA9">
        <w:t>FItur Registrasi Perijinan</w:t>
      </w:r>
      <w:bookmarkEnd w:id="278"/>
    </w:p>
    <w:p w14:paraId="6BD5A4F2" w14:textId="04CC268C" w:rsidR="00C608DF" w:rsidRDefault="00C608DF" w:rsidP="00C608DF">
      <w:pPr>
        <w:ind w:left="1440"/>
        <w:jc w:val="both"/>
      </w:pPr>
      <w:r>
        <w:t>Set</w:t>
      </w:r>
      <w:r w:rsidR="00342AC4">
        <w:t xml:space="preserve">elah dilakukan pengujian, </w:t>
      </w:r>
      <w:r>
        <w:t xml:space="preserve">fungsional pada </w:t>
      </w:r>
      <w:r w:rsidR="00951AA9">
        <w:t>FItur Registrasi Perijinan</w:t>
      </w:r>
      <w:r>
        <w:t xml:space="preserve"> berjalan dengan lancar.</w:t>
      </w:r>
      <w:r w:rsidR="00342AC4">
        <w:t xml:space="preserve"> Terdapat satu fungsi pada </w:t>
      </w:r>
      <w:r w:rsidR="00951AA9">
        <w:t>FItur Registrasi Perijinan</w:t>
      </w:r>
      <w:r w:rsidR="00342AC4">
        <w:t xml:space="preserve">, yakni registrasi perijinan. Fungsi registrasi perijinan berjalan baik dengan nilai latency 41. </w:t>
      </w:r>
    </w:p>
    <w:p w14:paraId="7E25B9D8" w14:textId="7419699C" w:rsidR="00242E03" w:rsidRDefault="009F7281" w:rsidP="00E661C1">
      <w:pPr>
        <w:pStyle w:val="Heading3"/>
        <w:numPr>
          <w:ilvl w:val="0"/>
          <w:numId w:val="0"/>
        </w:numPr>
        <w:ind w:left="720" w:firstLine="720"/>
      </w:pPr>
      <w:bookmarkStart w:id="279" w:name="_Toc528295321"/>
      <w:bookmarkStart w:id="280" w:name="_Toc528295595"/>
      <w:bookmarkStart w:id="281" w:name="_Toc528295778"/>
      <w:bookmarkStart w:id="282" w:name="_Toc528296829"/>
      <w:bookmarkStart w:id="283" w:name="_Toc531865004"/>
      <w:r>
        <w:t>Fitur</w:t>
      </w:r>
      <w:r w:rsidR="00242E03">
        <w:t xml:space="preserve"> Dokumen</w:t>
      </w:r>
      <w:bookmarkEnd w:id="279"/>
      <w:bookmarkEnd w:id="280"/>
      <w:bookmarkEnd w:id="281"/>
      <w:bookmarkEnd w:id="282"/>
      <w:bookmarkEnd w:id="283"/>
    </w:p>
    <w:p w14:paraId="08577CE6" w14:textId="77777777" w:rsidR="00C608DF" w:rsidRDefault="009327CF" w:rsidP="00C608DF">
      <w:pPr>
        <w:keepNext/>
        <w:ind w:left="720" w:firstLine="720"/>
      </w:pPr>
      <w:r>
        <w:rPr>
          <w:noProof/>
        </w:rPr>
        <w:drawing>
          <wp:inline distT="0" distB="0" distL="0" distR="0" wp14:anchorId="1EC61FB9" wp14:editId="6AFDC390">
            <wp:extent cx="4680000" cy="279521"/>
            <wp:effectExtent l="0" t="0" r="635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80000" cy="279521"/>
                    </a:xfrm>
                    <a:prstGeom prst="rect">
                      <a:avLst/>
                    </a:prstGeom>
                  </pic:spPr>
                </pic:pic>
              </a:graphicData>
            </a:graphic>
          </wp:inline>
        </w:drawing>
      </w:r>
    </w:p>
    <w:p w14:paraId="1F5F268C" w14:textId="34EE7655" w:rsidR="00242E03" w:rsidRDefault="00C608DF" w:rsidP="00C608DF">
      <w:pPr>
        <w:pStyle w:val="Caption"/>
        <w:ind w:left="1440" w:firstLine="720"/>
        <w:jc w:val="center"/>
      </w:pPr>
      <w:bookmarkStart w:id="284" w:name="_Toc531865115"/>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1</w:t>
      </w:r>
      <w:r w:rsidR="0031634D">
        <w:rPr>
          <w:noProof/>
        </w:rPr>
        <w:fldChar w:fldCharType="end"/>
      </w:r>
      <w:r>
        <w:t xml:space="preserve"> Hasil Pengujian </w:t>
      </w:r>
      <w:r w:rsidR="001A4562">
        <w:t>Fitur Dokumen</w:t>
      </w:r>
      <w:bookmarkEnd w:id="284"/>
    </w:p>
    <w:p w14:paraId="20569C08" w14:textId="551804D7" w:rsidR="003B7E87" w:rsidRDefault="003B7E87" w:rsidP="003B7E87">
      <w:pPr>
        <w:ind w:left="1440"/>
        <w:jc w:val="both"/>
      </w:pPr>
      <w:r>
        <w:t xml:space="preserve">Setelah dilakukan pengujian, semua fungsional pada </w:t>
      </w:r>
      <w:r w:rsidR="001A4562">
        <w:t>Fitur Dokumen</w:t>
      </w:r>
      <w:r>
        <w:t xml:space="preserve"> berjalan dengan lancar.</w:t>
      </w:r>
      <w:r w:rsidR="00342AC4">
        <w:t xml:space="preserve"> Terdapat dua fungsi pada </w:t>
      </w:r>
      <w:r w:rsidR="001A4562">
        <w:t>Fitur Dokumen</w:t>
      </w:r>
      <w:r w:rsidR="00342AC4">
        <w:t>, yakni Cetak Surat Permohonan dan Cetak Surat Perizinan. Fungsi Cetak Surat Permohonan berjalan baik dengan nilai latency 547. Fungsi Cetak Surat Perizinan juga berjalan dengan baik dengan nilai latency 508.</w:t>
      </w:r>
    </w:p>
    <w:p w14:paraId="35ACAA36" w14:textId="11450C65" w:rsidR="009327CF" w:rsidRDefault="009B7525" w:rsidP="00E661C1">
      <w:pPr>
        <w:pStyle w:val="Heading3"/>
        <w:numPr>
          <w:ilvl w:val="0"/>
          <w:numId w:val="0"/>
        </w:numPr>
        <w:ind w:left="720" w:firstLine="720"/>
      </w:pPr>
      <w:bookmarkStart w:id="285" w:name="_Toc528295322"/>
      <w:bookmarkStart w:id="286" w:name="_Toc528295596"/>
      <w:bookmarkStart w:id="287" w:name="_Toc528295779"/>
      <w:bookmarkStart w:id="288" w:name="_Toc528296830"/>
      <w:bookmarkStart w:id="289" w:name="_Toc531865005"/>
      <w:r>
        <w:lastRenderedPageBreak/>
        <w:t>Fitur</w:t>
      </w:r>
      <w:r w:rsidR="009327CF">
        <w:t xml:space="preserve"> Makam</w:t>
      </w:r>
      <w:bookmarkEnd w:id="285"/>
      <w:bookmarkEnd w:id="286"/>
      <w:bookmarkEnd w:id="287"/>
      <w:bookmarkEnd w:id="288"/>
      <w:bookmarkEnd w:id="289"/>
    </w:p>
    <w:p w14:paraId="3C0AA226" w14:textId="77777777" w:rsidR="00C608DF" w:rsidRDefault="009327CF" w:rsidP="00C608DF">
      <w:pPr>
        <w:keepNext/>
        <w:ind w:left="720" w:firstLine="720"/>
      </w:pPr>
      <w:r>
        <w:rPr>
          <w:noProof/>
        </w:rPr>
        <w:drawing>
          <wp:inline distT="0" distB="0" distL="0" distR="0" wp14:anchorId="095AF239" wp14:editId="345E5FA1">
            <wp:extent cx="4680000" cy="435691"/>
            <wp:effectExtent l="0" t="0" r="635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80000" cy="435691"/>
                    </a:xfrm>
                    <a:prstGeom prst="rect">
                      <a:avLst/>
                    </a:prstGeom>
                  </pic:spPr>
                </pic:pic>
              </a:graphicData>
            </a:graphic>
          </wp:inline>
        </w:drawing>
      </w:r>
    </w:p>
    <w:p w14:paraId="7EFB5F0C" w14:textId="0DC47EC0" w:rsidR="009327CF" w:rsidRDefault="00C608DF" w:rsidP="00C608DF">
      <w:pPr>
        <w:pStyle w:val="Caption"/>
        <w:ind w:left="1440" w:firstLine="720"/>
        <w:jc w:val="center"/>
      </w:pPr>
      <w:bookmarkStart w:id="290" w:name="_Toc531865116"/>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2</w:t>
      </w:r>
      <w:r w:rsidR="0031634D">
        <w:rPr>
          <w:noProof/>
        </w:rPr>
        <w:fldChar w:fldCharType="end"/>
      </w:r>
      <w:r>
        <w:t xml:space="preserve"> Hasil Pengujian </w:t>
      </w:r>
      <w:r w:rsidR="00F42FAF">
        <w:t>Fitur Manajemen Makam</w:t>
      </w:r>
      <w:bookmarkEnd w:id="290"/>
    </w:p>
    <w:p w14:paraId="0C7A47FF" w14:textId="31B59388" w:rsidR="009327CF" w:rsidRDefault="003B7E87" w:rsidP="00F1124A">
      <w:pPr>
        <w:ind w:left="1440"/>
        <w:jc w:val="both"/>
      </w:pPr>
      <w:r>
        <w:t xml:space="preserve">Setelah dilakukan pengujian, semua fungsional pada </w:t>
      </w:r>
      <w:r w:rsidR="00F42FAF">
        <w:t>Fitur Manajemen Makam</w:t>
      </w:r>
      <w:r w:rsidR="00F1124A">
        <w:t xml:space="preserve"> berjalan dengan lancar.</w:t>
      </w:r>
      <w:r w:rsidR="00342AC4">
        <w:t xml:space="preserve"> Terdapat empat fungsi pada </w:t>
      </w:r>
      <w:r w:rsidR="00F42FAF">
        <w:t>Fitur Manajemen Makam</w:t>
      </w:r>
      <w:r w:rsidR="00342AC4">
        <w:t xml:space="preserve">, yakni read, create, update, dan delete. Fungsi read berjalan baik dengan </w:t>
      </w:r>
      <w:r w:rsidR="00E66284">
        <w:t>nilai latency 152</w:t>
      </w:r>
      <w:r w:rsidR="00342AC4">
        <w:t xml:space="preserve">. Fungsi create berjalan baik dengan nilai latency </w:t>
      </w:r>
      <w:r w:rsidR="00E66284">
        <w:t>21</w:t>
      </w:r>
      <w:r w:rsidR="00342AC4">
        <w:t xml:space="preserve">. Fungsi </w:t>
      </w:r>
      <w:r w:rsidR="00E66284">
        <w:t>update</w:t>
      </w:r>
      <w:r w:rsidR="00342AC4">
        <w:t xml:space="preserve"> berjalan baik dengan nilai latency </w:t>
      </w:r>
      <w:r w:rsidR="00E66284">
        <w:t>17</w:t>
      </w:r>
      <w:r w:rsidR="00342AC4">
        <w:t>.</w:t>
      </w:r>
      <w:r w:rsidR="00E66284">
        <w:t xml:space="preserve"> Dan fungsi delete berjalan baik dengan nilai latency 16.</w:t>
      </w:r>
    </w:p>
    <w:p w14:paraId="4A28C632" w14:textId="510D0645" w:rsidR="009327CF" w:rsidRDefault="005612DE" w:rsidP="00E661C1">
      <w:pPr>
        <w:pStyle w:val="Heading3"/>
        <w:numPr>
          <w:ilvl w:val="0"/>
          <w:numId w:val="0"/>
        </w:numPr>
        <w:ind w:left="720" w:firstLine="720"/>
      </w:pPr>
      <w:bookmarkStart w:id="291" w:name="_Toc528295323"/>
      <w:bookmarkStart w:id="292" w:name="_Toc528295597"/>
      <w:bookmarkStart w:id="293" w:name="_Toc528295780"/>
      <w:bookmarkStart w:id="294" w:name="_Toc528296831"/>
      <w:bookmarkStart w:id="295" w:name="_Toc531865006"/>
      <w:r>
        <w:t>Fitur</w:t>
      </w:r>
      <w:r w:rsidR="009327CF">
        <w:t xml:space="preserve"> Blok Makam</w:t>
      </w:r>
      <w:bookmarkEnd w:id="291"/>
      <w:bookmarkEnd w:id="292"/>
      <w:bookmarkEnd w:id="293"/>
      <w:bookmarkEnd w:id="294"/>
      <w:bookmarkEnd w:id="295"/>
    </w:p>
    <w:p w14:paraId="19484DB9" w14:textId="77777777" w:rsidR="00C608DF" w:rsidRDefault="009327CF" w:rsidP="00C608DF">
      <w:pPr>
        <w:keepNext/>
        <w:ind w:left="720" w:firstLine="720"/>
      </w:pPr>
      <w:r>
        <w:rPr>
          <w:noProof/>
        </w:rPr>
        <w:drawing>
          <wp:inline distT="0" distB="0" distL="0" distR="0" wp14:anchorId="240E84E1" wp14:editId="78F38286">
            <wp:extent cx="4680000" cy="451534"/>
            <wp:effectExtent l="0" t="0" r="635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80000" cy="451534"/>
                    </a:xfrm>
                    <a:prstGeom prst="rect">
                      <a:avLst/>
                    </a:prstGeom>
                  </pic:spPr>
                </pic:pic>
              </a:graphicData>
            </a:graphic>
          </wp:inline>
        </w:drawing>
      </w:r>
    </w:p>
    <w:p w14:paraId="05DA78B8" w14:textId="68E8E3A7" w:rsidR="009327CF" w:rsidRDefault="00C608DF" w:rsidP="00524B45">
      <w:pPr>
        <w:pStyle w:val="Caption"/>
        <w:ind w:left="2160" w:firstLine="720"/>
        <w:jc w:val="center"/>
      </w:pPr>
      <w:bookmarkStart w:id="296" w:name="_Toc531865117"/>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3</w:t>
      </w:r>
      <w:r w:rsidR="0031634D">
        <w:rPr>
          <w:noProof/>
        </w:rPr>
        <w:fldChar w:fldCharType="end"/>
      </w:r>
      <w:r>
        <w:t xml:space="preserve"> Hasil Pengujian </w:t>
      </w:r>
      <w:r w:rsidR="007717BF">
        <w:t>Fitur Manajemen Blok Makam</w:t>
      </w:r>
      <w:bookmarkEnd w:id="296"/>
    </w:p>
    <w:p w14:paraId="2955DB66" w14:textId="5AB33592" w:rsidR="00F1124A" w:rsidRDefault="00F1124A" w:rsidP="00F1124A">
      <w:pPr>
        <w:ind w:left="1440"/>
        <w:jc w:val="both"/>
      </w:pPr>
      <w:r>
        <w:t xml:space="preserve">Setelah dilakukan pengujian, semua fungsional pada </w:t>
      </w:r>
      <w:r w:rsidR="007717BF">
        <w:t>Fitur Manajemen Blok Makam</w:t>
      </w:r>
      <w:r>
        <w:t xml:space="preserve"> berjalan dengan lancar.</w:t>
      </w:r>
      <w:r w:rsidR="00E66284">
        <w:t xml:space="preserve"> Terdapat empat fungsi pada </w:t>
      </w:r>
      <w:r w:rsidR="007717BF">
        <w:t>Fitur Manajemen Blok Makam</w:t>
      </w:r>
      <w:r w:rsidR="00E66284">
        <w:t>, yakni read, create, update, dan delete. Fungsi read berjalan baik dengan nilai latency 79. Fungsi create berjalan baik dengan nilai latency 15. Fungsi update berjalan baik dengan nilai latency 16. Dan fungsi delete berjalan baik dengan nilai latency 19.</w:t>
      </w:r>
    </w:p>
    <w:p w14:paraId="5DCEA681" w14:textId="4826CA0C" w:rsidR="009327CF" w:rsidRDefault="00F1796A" w:rsidP="00E661C1">
      <w:pPr>
        <w:pStyle w:val="Heading3"/>
        <w:numPr>
          <w:ilvl w:val="0"/>
          <w:numId w:val="0"/>
        </w:numPr>
        <w:ind w:left="720" w:firstLine="720"/>
      </w:pPr>
      <w:bookmarkStart w:id="297" w:name="_Toc528295324"/>
      <w:bookmarkStart w:id="298" w:name="_Toc528295598"/>
      <w:bookmarkStart w:id="299" w:name="_Toc528295781"/>
      <w:bookmarkStart w:id="300" w:name="_Toc528296832"/>
      <w:bookmarkStart w:id="301" w:name="_Toc531865007"/>
      <w:r>
        <w:t>Fitur</w:t>
      </w:r>
      <w:r w:rsidR="009327CF">
        <w:t xml:space="preserve"> Penghuni Makam</w:t>
      </w:r>
      <w:bookmarkEnd w:id="297"/>
      <w:bookmarkEnd w:id="298"/>
      <w:bookmarkEnd w:id="299"/>
      <w:bookmarkEnd w:id="300"/>
      <w:bookmarkEnd w:id="301"/>
    </w:p>
    <w:p w14:paraId="5BD68385" w14:textId="77777777" w:rsidR="00C608DF" w:rsidRDefault="009327CF" w:rsidP="00C608DF">
      <w:pPr>
        <w:keepNext/>
        <w:ind w:left="720" w:firstLine="720"/>
      </w:pPr>
      <w:r>
        <w:rPr>
          <w:noProof/>
        </w:rPr>
        <w:drawing>
          <wp:inline distT="0" distB="0" distL="0" distR="0" wp14:anchorId="623A77D1" wp14:editId="5FBFFF86">
            <wp:extent cx="4680000" cy="419282"/>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80000" cy="419282"/>
                    </a:xfrm>
                    <a:prstGeom prst="rect">
                      <a:avLst/>
                    </a:prstGeom>
                  </pic:spPr>
                </pic:pic>
              </a:graphicData>
            </a:graphic>
          </wp:inline>
        </w:drawing>
      </w:r>
    </w:p>
    <w:p w14:paraId="4F806B4B" w14:textId="4511DC56" w:rsidR="009327CF" w:rsidRDefault="00C608DF" w:rsidP="00524B45">
      <w:pPr>
        <w:pStyle w:val="Caption"/>
        <w:ind w:left="2160" w:firstLine="720"/>
        <w:jc w:val="center"/>
      </w:pPr>
      <w:bookmarkStart w:id="302" w:name="_Toc531865118"/>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4</w:t>
      </w:r>
      <w:r w:rsidR="0031634D">
        <w:rPr>
          <w:noProof/>
        </w:rPr>
        <w:fldChar w:fldCharType="end"/>
      </w:r>
      <w:r>
        <w:t xml:space="preserve"> Hasil Pengujian </w:t>
      </w:r>
      <w:r w:rsidR="00FC5B8B">
        <w:t>Fitur Manajemen Penghuni Makam</w:t>
      </w:r>
      <w:bookmarkEnd w:id="302"/>
    </w:p>
    <w:p w14:paraId="0CA0FE41" w14:textId="28D40603" w:rsidR="00F1124A" w:rsidRDefault="00F1124A" w:rsidP="00F1124A">
      <w:pPr>
        <w:ind w:left="1440"/>
        <w:jc w:val="both"/>
      </w:pPr>
      <w:r>
        <w:t xml:space="preserve">Setelah dilakukan pengujian, semua fungsional pada </w:t>
      </w:r>
      <w:r w:rsidR="00FC5B8B">
        <w:t>Fitur Manajemen Penghuni Makam</w:t>
      </w:r>
      <w:r>
        <w:t xml:space="preserve"> berjalan dengan lancar.</w:t>
      </w:r>
      <w:r w:rsidR="00E66284">
        <w:t xml:space="preserve"> Terdapat empat fungsi pada </w:t>
      </w:r>
      <w:r w:rsidR="00FC5B8B">
        <w:t>Fitur Manajemen Penghuni Makam</w:t>
      </w:r>
      <w:r w:rsidR="00E66284">
        <w:t xml:space="preserve">, yakni read, create, update, dan delete. Fungsi read berjalan baik dengan nilai latency 59. Fungsi create berjalan baik dengan nilai latency 17. Fungsi update dan delete juga berjalan baik dengan nilai latency 19. </w:t>
      </w:r>
    </w:p>
    <w:p w14:paraId="1746CD92" w14:textId="1335D4E7" w:rsidR="009327CF" w:rsidRDefault="00461FAF" w:rsidP="00E661C1">
      <w:pPr>
        <w:pStyle w:val="Heading3"/>
        <w:numPr>
          <w:ilvl w:val="0"/>
          <w:numId w:val="0"/>
        </w:numPr>
        <w:ind w:left="720" w:firstLine="720"/>
      </w:pPr>
      <w:bookmarkStart w:id="303" w:name="_Toc528295325"/>
      <w:bookmarkStart w:id="304" w:name="_Toc528295599"/>
      <w:bookmarkStart w:id="305" w:name="_Toc528295782"/>
      <w:bookmarkStart w:id="306" w:name="_Toc528296833"/>
      <w:bookmarkStart w:id="307" w:name="_Toc531865008"/>
      <w:r>
        <w:t>Fitur</w:t>
      </w:r>
      <w:r w:rsidR="009327CF">
        <w:t xml:space="preserve"> </w:t>
      </w:r>
      <w:r w:rsidR="003740F4" w:rsidRPr="003740F4">
        <w:rPr>
          <w:i/>
        </w:rPr>
        <w:t>Authentication</w:t>
      </w:r>
      <w:bookmarkEnd w:id="303"/>
      <w:bookmarkEnd w:id="304"/>
      <w:bookmarkEnd w:id="305"/>
      <w:bookmarkEnd w:id="306"/>
      <w:bookmarkEnd w:id="307"/>
    </w:p>
    <w:p w14:paraId="1249183C" w14:textId="77777777" w:rsidR="00C608DF" w:rsidRDefault="009327CF" w:rsidP="00C608DF">
      <w:pPr>
        <w:keepNext/>
        <w:ind w:left="720" w:firstLine="720"/>
      </w:pPr>
      <w:r>
        <w:rPr>
          <w:noProof/>
        </w:rPr>
        <w:drawing>
          <wp:inline distT="0" distB="0" distL="0" distR="0" wp14:anchorId="1BF857C4" wp14:editId="4DC1542A">
            <wp:extent cx="4680000" cy="22972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80000" cy="229728"/>
                    </a:xfrm>
                    <a:prstGeom prst="rect">
                      <a:avLst/>
                    </a:prstGeom>
                  </pic:spPr>
                </pic:pic>
              </a:graphicData>
            </a:graphic>
          </wp:inline>
        </w:drawing>
      </w:r>
    </w:p>
    <w:p w14:paraId="19336022" w14:textId="1CBEC620" w:rsidR="009327CF" w:rsidRDefault="00C608DF" w:rsidP="00524B45">
      <w:pPr>
        <w:pStyle w:val="Caption"/>
        <w:ind w:left="2160" w:firstLine="720"/>
        <w:jc w:val="center"/>
      </w:pPr>
      <w:bookmarkStart w:id="308" w:name="_Toc531865119"/>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5</w:t>
      </w:r>
      <w:r w:rsidR="0031634D">
        <w:rPr>
          <w:noProof/>
        </w:rPr>
        <w:fldChar w:fldCharType="end"/>
      </w:r>
      <w:r>
        <w:t xml:space="preserve"> Hasil Pengujian </w:t>
      </w:r>
      <w:r w:rsidR="00FC5B8B">
        <w:t xml:space="preserve">Fitur </w:t>
      </w:r>
      <w:r w:rsidR="003740F4" w:rsidRPr="003740F4">
        <w:t>Authentication</w:t>
      </w:r>
      <w:bookmarkEnd w:id="308"/>
    </w:p>
    <w:p w14:paraId="62FBC3E1" w14:textId="3AF5854A" w:rsidR="00F1124A" w:rsidRDefault="00F1124A" w:rsidP="00F1124A">
      <w:pPr>
        <w:ind w:left="1440"/>
        <w:jc w:val="both"/>
      </w:pPr>
      <w:r>
        <w:lastRenderedPageBreak/>
        <w:t xml:space="preserve">Setelah dilakukan pengujian, semua fungsional pada </w:t>
      </w:r>
      <w:r w:rsidR="00FC5B8B">
        <w:t xml:space="preserve">Fitur </w:t>
      </w:r>
      <w:r w:rsidR="003740F4" w:rsidRPr="003740F4">
        <w:rPr>
          <w:i/>
        </w:rPr>
        <w:t>Authentication</w:t>
      </w:r>
      <w:r>
        <w:t xml:space="preserve"> berjalan dengan lancar.</w:t>
      </w:r>
      <w:r w:rsidR="00E66284">
        <w:t xml:space="preserve"> Terdapat satu fungsi pada </w:t>
      </w:r>
      <w:r w:rsidR="00FC5B8B">
        <w:t xml:space="preserve">Fitur </w:t>
      </w:r>
      <w:r w:rsidR="003740F4" w:rsidRPr="003740F4">
        <w:rPr>
          <w:i/>
        </w:rPr>
        <w:t>Authentication</w:t>
      </w:r>
      <w:r w:rsidR="00E66284">
        <w:t>, yakni Sign in. Fungsi sign in berjalan dengan baik dengan nilai latency 133.</w:t>
      </w:r>
    </w:p>
    <w:p w14:paraId="6F966C2C" w14:textId="008D70EE" w:rsidR="009327CF" w:rsidRDefault="00461FAF" w:rsidP="00E661C1">
      <w:pPr>
        <w:pStyle w:val="Heading3"/>
        <w:numPr>
          <w:ilvl w:val="0"/>
          <w:numId w:val="0"/>
        </w:numPr>
        <w:ind w:left="720" w:firstLine="720"/>
      </w:pPr>
      <w:bookmarkStart w:id="309" w:name="_Toc528295326"/>
      <w:bookmarkStart w:id="310" w:name="_Toc528295600"/>
      <w:bookmarkStart w:id="311" w:name="_Toc528295783"/>
      <w:bookmarkStart w:id="312" w:name="_Toc528296834"/>
      <w:bookmarkStart w:id="313" w:name="_Toc531865009"/>
      <w:r>
        <w:t>Fitur</w:t>
      </w:r>
      <w:r w:rsidR="009327CF">
        <w:t xml:space="preserve"> </w:t>
      </w:r>
      <w:r w:rsidR="00502209">
        <w:t>Mail</w:t>
      </w:r>
      <w:bookmarkEnd w:id="309"/>
      <w:bookmarkEnd w:id="310"/>
      <w:bookmarkEnd w:id="311"/>
      <w:bookmarkEnd w:id="312"/>
      <w:bookmarkEnd w:id="313"/>
    </w:p>
    <w:p w14:paraId="78C0C13A" w14:textId="77777777" w:rsidR="00524B45" w:rsidRDefault="00D037A0" w:rsidP="00524B45">
      <w:pPr>
        <w:keepNext/>
        <w:ind w:left="720" w:firstLine="720"/>
      </w:pPr>
      <w:r>
        <w:rPr>
          <w:noProof/>
        </w:rPr>
        <w:drawing>
          <wp:inline distT="0" distB="0" distL="0" distR="0" wp14:anchorId="6FCB7873" wp14:editId="5C551E94">
            <wp:extent cx="4680000" cy="2161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80000" cy="216148"/>
                    </a:xfrm>
                    <a:prstGeom prst="rect">
                      <a:avLst/>
                    </a:prstGeom>
                  </pic:spPr>
                </pic:pic>
              </a:graphicData>
            </a:graphic>
          </wp:inline>
        </w:drawing>
      </w:r>
    </w:p>
    <w:p w14:paraId="15C1C7FB" w14:textId="24373F07" w:rsidR="00D037A0" w:rsidRDefault="00524B45" w:rsidP="00524B45">
      <w:pPr>
        <w:pStyle w:val="Caption"/>
        <w:ind w:left="1440" w:firstLine="720"/>
        <w:jc w:val="center"/>
      </w:pPr>
      <w:bookmarkStart w:id="314" w:name="_Toc531865120"/>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6</w:t>
      </w:r>
      <w:r w:rsidR="0031634D">
        <w:rPr>
          <w:noProof/>
        </w:rPr>
        <w:fldChar w:fldCharType="end"/>
      </w:r>
      <w:r>
        <w:t xml:space="preserve"> Hasil Pengujian </w:t>
      </w:r>
      <w:r w:rsidR="003A3AC6" w:rsidRPr="003A3AC6">
        <w:t>Service</w:t>
      </w:r>
      <w:r>
        <w:t xml:space="preserve"> Mail</w:t>
      </w:r>
      <w:bookmarkEnd w:id="314"/>
    </w:p>
    <w:p w14:paraId="156B50E5" w14:textId="2B5776D2" w:rsidR="00F1124A" w:rsidRDefault="00F1124A" w:rsidP="00E66284">
      <w:pPr>
        <w:ind w:left="1440"/>
        <w:jc w:val="both"/>
      </w:pPr>
      <w:r>
        <w:t xml:space="preserve">Setelah dilakukan pengujian, semua fungsional pada </w:t>
      </w:r>
      <w:r w:rsidR="003A3AC6" w:rsidRPr="003A3AC6">
        <w:rPr>
          <w:i/>
        </w:rPr>
        <w:t>service</w:t>
      </w:r>
      <w:r>
        <w:t xml:space="preserve"> Mail berjalan dengan lancar.</w:t>
      </w:r>
      <w:r w:rsidR="00E66284">
        <w:t xml:space="preserve"> Terdapat satu fungsi pada </w:t>
      </w:r>
      <w:r w:rsidR="00FC5B8B">
        <w:t xml:space="preserve">Fitur </w:t>
      </w:r>
      <w:r w:rsidR="003740F4" w:rsidRPr="003740F4">
        <w:rPr>
          <w:i/>
        </w:rPr>
        <w:t>Authentication</w:t>
      </w:r>
      <w:r w:rsidR="00E66284">
        <w:t>, yakni Sign in. Fungsi sign in berjalan dengan baik dengan nilai latency 3453.</w:t>
      </w:r>
    </w:p>
    <w:p w14:paraId="510B0BD3" w14:textId="77777777" w:rsidR="003B7E87" w:rsidRPr="003B7E87" w:rsidRDefault="00D037A0" w:rsidP="003B7E87">
      <w:pPr>
        <w:pStyle w:val="Heading3"/>
        <w:ind w:left="720"/>
      </w:pPr>
      <w:bookmarkStart w:id="315" w:name="_Toc531865010"/>
      <w:r>
        <w:t>Pengujian Skalabilitas</w:t>
      </w:r>
      <w:bookmarkEnd w:id="315"/>
    </w:p>
    <w:p w14:paraId="2FD1850E" w14:textId="21B307EF" w:rsidR="003B7E87" w:rsidRDefault="003B7E87" w:rsidP="003B7E87">
      <w:pPr>
        <w:ind w:left="1440" w:firstLine="720"/>
        <w:jc w:val="both"/>
      </w:pPr>
      <w:r>
        <w:t xml:space="preserve">Pengujian skalabilitas dilakukan untuk mengetahui berapa maksimal </w:t>
      </w:r>
      <w:r w:rsidR="003740F4" w:rsidRPr="003740F4">
        <w:rPr>
          <w:i/>
        </w:rPr>
        <w:t>user</w:t>
      </w:r>
      <w:r>
        <w:t xml:space="preserve"> yang dapat dilayani dalam satu waktu. </w:t>
      </w:r>
    </w:p>
    <w:p w14:paraId="13EA370A" w14:textId="4C2C2E11" w:rsidR="00D037A0" w:rsidRDefault="003B7E87" w:rsidP="003B7E87">
      <w:pPr>
        <w:ind w:left="1440" w:firstLine="720"/>
        <w:jc w:val="both"/>
      </w:pPr>
      <w:r>
        <w:t xml:space="preserve">Skenario 1 dilakukan </w:t>
      </w:r>
      <w:r w:rsidR="00D037A0">
        <w:t>1</w:t>
      </w:r>
      <w:r>
        <w:t xml:space="preserve">00 HTTP </w:t>
      </w:r>
      <w:r w:rsidR="003740F4" w:rsidRPr="003740F4">
        <w:rPr>
          <w:i/>
        </w:rPr>
        <w:t>request</w:t>
      </w:r>
      <w:r>
        <w:t xml:space="preserve"> dalam waktu bersamaan. Pengujian ini selesai dalam waktu 2 detik dengan tidak ada error pada semua </w:t>
      </w:r>
      <w:r w:rsidR="003740F4" w:rsidRPr="003740F4">
        <w:rPr>
          <w:i/>
        </w:rPr>
        <w:t>request</w:t>
      </w:r>
      <w:r>
        <w:t xml:space="preserve">. </w:t>
      </w:r>
    </w:p>
    <w:p w14:paraId="1B4E4304" w14:textId="77777777" w:rsidR="00524B45" w:rsidRDefault="00D037A0" w:rsidP="00524B45">
      <w:pPr>
        <w:keepNext/>
        <w:ind w:left="720" w:firstLine="720"/>
      </w:pPr>
      <w:r>
        <w:rPr>
          <w:noProof/>
        </w:rPr>
        <w:drawing>
          <wp:inline distT="0" distB="0" distL="0" distR="0" wp14:anchorId="7546B896" wp14:editId="2510AA8A">
            <wp:extent cx="4680000" cy="959086"/>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680000" cy="959086"/>
                    </a:xfrm>
                    <a:prstGeom prst="rect">
                      <a:avLst/>
                    </a:prstGeom>
                  </pic:spPr>
                </pic:pic>
              </a:graphicData>
            </a:graphic>
          </wp:inline>
        </w:drawing>
      </w:r>
    </w:p>
    <w:p w14:paraId="246DB5C4" w14:textId="566280F7" w:rsidR="00D037A0" w:rsidRDefault="00524B45" w:rsidP="00524B45">
      <w:pPr>
        <w:pStyle w:val="Caption"/>
        <w:ind w:left="2160" w:firstLine="720"/>
        <w:jc w:val="center"/>
      </w:pPr>
      <w:bookmarkStart w:id="316" w:name="_Toc531865121"/>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7</w:t>
      </w:r>
      <w:r w:rsidR="0031634D">
        <w:rPr>
          <w:noProof/>
        </w:rPr>
        <w:fldChar w:fldCharType="end"/>
      </w:r>
      <w:r>
        <w:t xml:space="preserve"> Hasil Pengujian Skalabilitas Skenario 1</w:t>
      </w:r>
      <w:bookmarkEnd w:id="316"/>
    </w:p>
    <w:p w14:paraId="1FE2D45B" w14:textId="0DF8DAC8" w:rsidR="003B7E87" w:rsidRDefault="003B7E87" w:rsidP="003B7E87">
      <w:pPr>
        <w:ind w:left="1440" w:firstLine="720"/>
        <w:jc w:val="both"/>
      </w:pPr>
      <w:r>
        <w:t xml:space="preserve">Skenario 2 dilakukan 250 HTTP </w:t>
      </w:r>
      <w:r w:rsidR="003740F4" w:rsidRPr="003740F4">
        <w:rPr>
          <w:i/>
        </w:rPr>
        <w:t>request</w:t>
      </w:r>
      <w:r>
        <w:t xml:space="preserve"> dalam waktu bersamaan. Pengujian ini selesai dalam waktu 4 detik dengan tidak ada error pada semua </w:t>
      </w:r>
      <w:r w:rsidR="003740F4" w:rsidRPr="003740F4">
        <w:rPr>
          <w:i/>
        </w:rPr>
        <w:t>request</w:t>
      </w:r>
      <w:r>
        <w:t xml:space="preserve">. </w:t>
      </w:r>
    </w:p>
    <w:p w14:paraId="5BF96AB8" w14:textId="77777777" w:rsidR="00524B45" w:rsidRDefault="00D037A0" w:rsidP="00524B45">
      <w:pPr>
        <w:keepNext/>
        <w:ind w:left="720" w:firstLine="720"/>
      </w:pPr>
      <w:r>
        <w:rPr>
          <w:noProof/>
        </w:rPr>
        <w:drawing>
          <wp:inline distT="0" distB="0" distL="0" distR="0" wp14:anchorId="4D4BCAFF" wp14:editId="0032CCEC">
            <wp:extent cx="4680000" cy="1041132"/>
            <wp:effectExtent l="0" t="0" r="635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80000" cy="1041132"/>
                    </a:xfrm>
                    <a:prstGeom prst="rect">
                      <a:avLst/>
                    </a:prstGeom>
                  </pic:spPr>
                </pic:pic>
              </a:graphicData>
            </a:graphic>
          </wp:inline>
        </w:drawing>
      </w:r>
    </w:p>
    <w:p w14:paraId="0A7FEF83" w14:textId="359E2BAB" w:rsidR="00D037A0" w:rsidRDefault="00524B45" w:rsidP="00524B45">
      <w:pPr>
        <w:pStyle w:val="Caption"/>
        <w:ind w:left="2160" w:firstLine="720"/>
        <w:jc w:val="center"/>
      </w:pPr>
      <w:bookmarkStart w:id="317" w:name="_Toc531865122"/>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8</w:t>
      </w:r>
      <w:r w:rsidR="0031634D">
        <w:rPr>
          <w:noProof/>
        </w:rPr>
        <w:fldChar w:fldCharType="end"/>
      </w:r>
      <w:r>
        <w:t xml:space="preserve"> Hasil Pengujian Skalabilitas Skenario 2</w:t>
      </w:r>
      <w:bookmarkEnd w:id="317"/>
    </w:p>
    <w:p w14:paraId="69141FD2" w14:textId="6B49A23A" w:rsidR="003B7E87" w:rsidRDefault="003B7E87" w:rsidP="003B7E87">
      <w:pPr>
        <w:ind w:left="1440" w:firstLine="720"/>
        <w:jc w:val="both"/>
      </w:pPr>
      <w:r>
        <w:t xml:space="preserve">Skenario 3 dilakukan 500 HTTP </w:t>
      </w:r>
      <w:r w:rsidR="003740F4" w:rsidRPr="003740F4">
        <w:rPr>
          <w:i/>
        </w:rPr>
        <w:t>request</w:t>
      </w:r>
      <w:r>
        <w:t xml:space="preserve"> dalam waktu bersamaan. Pengujian ini selesai dalam waktu 12 detik dengan tidak ada error pada semua </w:t>
      </w:r>
      <w:r w:rsidR="003740F4" w:rsidRPr="003740F4">
        <w:rPr>
          <w:i/>
        </w:rPr>
        <w:t>request</w:t>
      </w:r>
      <w:r>
        <w:t xml:space="preserve">. </w:t>
      </w:r>
    </w:p>
    <w:p w14:paraId="4415B413" w14:textId="77777777" w:rsidR="00524B45" w:rsidRDefault="00D037A0" w:rsidP="00524B45">
      <w:pPr>
        <w:keepNext/>
        <w:ind w:left="720" w:firstLine="720"/>
      </w:pPr>
      <w:r>
        <w:rPr>
          <w:noProof/>
        </w:rPr>
        <w:lastRenderedPageBreak/>
        <w:drawing>
          <wp:inline distT="0" distB="0" distL="0" distR="0" wp14:anchorId="6D840EE9" wp14:editId="74AEA9D7">
            <wp:extent cx="4680000" cy="1010011"/>
            <wp:effectExtent l="0" t="0" r="635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680000" cy="1010011"/>
                    </a:xfrm>
                    <a:prstGeom prst="rect">
                      <a:avLst/>
                    </a:prstGeom>
                  </pic:spPr>
                </pic:pic>
              </a:graphicData>
            </a:graphic>
          </wp:inline>
        </w:drawing>
      </w:r>
    </w:p>
    <w:p w14:paraId="0FAA0F40" w14:textId="3669FEF8" w:rsidR="00D037A0" w:rsidRDefault="00524B45" w:rsidP="00524B45">
      <w:pPr>
        <w:pStyle w:val="Caption"/>
        <w:ind w:left="2160" w:firstLine="720"/>
        <w:jc w:val="center"/>
      </w:pPr>
      <w:bookmarkStart w:id="318" w:name="_Toc531865123"/>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49</w:t>
      </w:r>
      <w:r w:rsidR="0031634D">
        <w:rPr>
          <w:noProof/>
        </w:rPr>
        <w:fldChar w:fldCharType="end"/>
      </w:r>
      <w:r>
        <w:t xml:space="preserve"> Hasil Pengujian Skalabilitas Skenario 3</w:t>
      </w:r>
      <w:bookmarkEnd w:id="318"/>
    </w:p>
    <w:p w14:paraId="0A17D5A2" w14:textId="6899AB3C" w:rsidR="003B7E87" w:rsidRDefault="003B7E87" w:rsidP="003B7E87">
      <w:pPr>
        <w:ind w:left="1440" w:firstLine="720"/>
        <w:jc w:val="both"/>
      </w:pPr>
      <w:r>
        <w:t xml:space="preserve">Skenario 4 dilakukan 750 HTTP </w:t>
      </w:r>
      <w:r w:rsidR="003740F4" w:rsidRPr="003740F4">
        <w:rPr>
          <w:i/>
        </w:rPr>
        <w:t>request</w:t>
      </w:r>
      <w:r>
        <w:t xml:space="preserve"> dalam waktu bersamaan. Pengujian ini selesai dalam waktu 22 detik dengan tidak ada error pada semua </w:t>
      </w:r>
      <w:r w:rsidR="003740F4" w:rsidRPr="003740F4">
        <w:rPr>
          <w:i/>
        </w:rPr>
        <w:t>request</w:t>
      </w:r>
      <w:r>
        <w:t xml:space="preserve">. </w:t>
      </w:r>
    </w:p>
    <w:p w14:paraId="4F6B50FD" w14:textId="77777777" w:rsidR="00524B45" w:rsidRDefault="00D037A0" w:rsidP="00524B45">
      <w:pPr>
        <w:keepNext/>
        <w:ind w:left="720" w:firstLine="720"/>
      </w:pPr>
      <w:r>
        <w:rPr>
          <w:noProof/>
        </w:rPr>
        <w:drawing>
          <wp:inline distT="0" distB="0" distL="0" distR="0" wp14:anchorId="0259B8FC" wp14:editId="2C6DBDDA">
            <wp:extent cx="4680000" cy="975495"/>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80000" cy="975495"/>
                    </a:xfrm>
                    <a:prstGeom prst="rect">
                      <a:avLst/>
                    </a:prstGeom>
                  </pic:spPr>
                </pic:pic>
              </a:graphicData>
            </a:graphic>
          </wp:inline>
        </w:drawing>
      </w:r>
    </w:p>
    <w:p w14:paraId="630EC908" w14:textId="04FD08AF" w:rsidR="009327CF" w:rsidRDefault="00524B45" w:rsidP="00524B45">
      <w:pPr>
        <w:pStyle w:val="Caption"/>
        <w:ind w:left="2160" w:firstLine="720"/>
        <w:jc w:val="center"/>
      </w:pPr>
      <w:bookmarkStart w:id="319" w:name="_Toc531865124"/>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50</w:t>
      </w:r>
      <w:r w:rsidR="0031634D">
        <w:rPr>
          <w:noProof/>
        </w:rPr>
        <w:fldChar w:fldCharType="end"/>
      </w:r>
      <w:r>
        <w:t xml:space="preserve"> Hasil Pengujian Skalabilitas Skenario 4</w:t>
      </w:r>
      <w:bookmarkEnd w:id="319"/>
    </w:p>
    <w:p w14:paraId="494330EA" w14:textId="64EA4AFA" w:rsidR="003B7E87" w:rsidRDefault="003B7E87" w:rsidP="003B7E87">
      <w:pPr>
        <w:ind w:left="1440" w:firstLine="720"/>
        <w:jc w:val="both"/>
      </w:pPr>
      <w:r>
        <w:t xml:space="preserve">Skenario 5 dilakukan 1000 HTTP </w:t>
      </w:r>
      <w:r w:rsidR="003740F4" w:rsidRPr="003740F4">
        <w:rPr>
          <w:i/>
        </w:rPr>
        <w:t>request</w:t>
      </w:r>
      <w:r>
        <w:t xml:space="preserve"> dalam waktu bersamaan. Pengujian ini selesai dalam waktu 24 detik. Namun pada pengujian ini terdapat 6% error dari semua </w:t>
      </w:r>
      <w:r w:rsidR="003740F4" w:rsidRPr="003740F4">
        <w:rPr>
          <w:i/>
        </w:rPr>
        <w:t>request</w:t>
      </w:r>
      <w:r>
        <w:t xml:space="preserve"> yang dikirim. </w:t>
      </w:r>
    </w:p>
    <w:p w14:paraId="31B86843" w14:textId="77777777" w:rsidR="00524B45" w:rsidRDefault="00D037A0" w:rsidP="00524B45">
      <w:pPr>
        <w:keepNext/>
        <w:ind w:left="720" w:firstLine="720"/>
      </w:pPr>
      <w:r>
        <w:rPr>
          <w:noProof/>
        </w:rPr>
        <w:drawing>
          <wp:inline distT="0" distB="0" distL="0" distR="0" wp14:anchorId="034932BC" wp14:editId="16BDEE16">
            <wp:extent cx="4680000" cy="979456"/>
            <wp:effectExtent l="0" t="0" r="635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680000" cy="979456"/>
                    </a:xfrm>
                    <a:prstGeom prst="rect">
                      <a:avLst/>
                    </a:prstGeom>
                  </pic:spPr>
                </pic:pic>
              </a:graphicData>
            </a:graphic>
          </wp:inline>
        </w:drawing>
      </w:r>
    </w:p>
    <w:p w14:paraId="0A84915C" w14:textId="1E415691" w:rsidR="00D037A0" w:rsidRDefault="00524B45" w:rsidP="00524B45">
      <w:pPr>
        <w:pStyle w:val="Caption"/>
        <w:ind w:left="2160" w:firstLine="720"/>
        <w:jc w:val="center"/>
      </w:pPr>
      <w:bookmarkStart w:id="320" w:name="_Toc531865125"/>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51</w:t>
      </w:r>
      <w:r w:rsidR="0031634D">
        <w:rPr>
          <w:noProof/>
        </w:rPr>
        <w:fldChar w:fldCharType="end"/>
      </w:r>
      <w:r>
        <w:t xml:space="preserve"> Hasil Pengujian Skalabilitas Skenario 5</w:t>
      </w:r>
      <w:bookmarkEnd w:id="320"/>
    </w:p>
    <w:p w14:paraId="1AC920AF" w14:textId="678F2705" w:rsidR="003B7E87" w:rsidRDefault="003B7E87" w:rsidP="003B7E87">
      <w:pPr>
        <w:ind w:left="1440" w:firstLine="720"/>
        <w:jc w:val="both"/>
      </w:pPr>
      <w:r>
        <w:t xml:space="preserve">Skenario 6 dilakukan 1500 HTTP </w:t>
      </w:r>
      <w:r w:rsidR="003740F4" w:rsidRPr="003740F4">
        <w:rPr>
          <w:i/>
        </w:rPr>
        <w:t>request</w:t>
      </w:r>
      <w:r>
        <w:t xml:space="preserve"> dalam waktu bersamaan. Pengujian ini selesai dalam waktu 29 detik. Nam</w:t>
      </w:r>
      <w:r w:rsidR="00524B45">
        <w:t>un pada pengujian ini terdapat 26</w:t>
      </w:r>
      <w:proofErr w:type="gramStart"/>
      <w:r w:rsidR="00524B45">
        <w:t>,73</w:t>
      </w:r>
      <w:proofErr w:type="gramEnd"/>
      <w:r>
        <w:t xml:space="preserve">% error dari semua </w:t>
      </w:r>
      <w:r w:rsidR="003740F4" w:rsidRPr="003740F4">
        <w:rPr>
          <w:i/>
        </w:rPr>
        <w:t>request</w:t>
      </w:r>
      <w:r>
        <w:t xml:space="preserve"> yang dikirim. </w:t>
      </w:r>
    </w:p>
    <w:p w14:paraId="30F79E23" w14:textId="77777777" w:rsidR="00524B45" w:rsidRDefault="00C22903" w:rsidP="00524B45">
      <w:pPr>
        <w:keepNext/>
        <w:ind w:left="720" w:firstLine="720"/>
      </w:pPr>
      <w:r>
        <w:rPr>
          <w:noProof/>
        </w:rPr>
        <w:drawing>
          <wp:inline distT="0" distB="0" distL="0" distR="0" wp14:anchorId="081134A9" wp14:editId="02B5E3BA">
            <wp:extent cx="4680000" cy="1004353"/>
            <wp:effectExtent l="0" t="0" r="635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680000" cy="1004353"/>
                    </a:xfrm>
                    <a:prstGeom prst="rect">
                      <a:avLst/>
                    </a:prstGeom>
                  </pic:spPr>
                </pic:pic>
              </a:graphicData>
            </a:graphic>
          </wp:inline>
        </w:drawing>
      </w:r>
    </w:p>
    <w:p w14:paraId="267A5FE9" w14:textId="15863564" w:rsidR="005D0BC5" w:rsidRDefault="00524B45" w:rsidP="00524B45">
      <w:pPr>
        <w:pStyle w:val="Caption"/>
        <w:ind w:left="2160" w:firstLine="720"/>
        <w:jc w:val="center"/>
      </w:pPr>
      <w:bookmarkStart w:id="321" w:name="_Toc531865126"/>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rsidR="00642ADB">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52</w:t>
      </w:r>
      <w:r w:rsidR="0031634D">
        <w:rPr>
          <w:noProof/>
        </w:rPr>
        <w:fldChar w:fldCharType="end"/>
      </w:r>
      <w:r>
        <w:t xml:space="preserve"> Hasil Pengujian Skalabilitas Skenario 6</w:t>
      </w:r>
      <w:bookmarkEnd w:id="321"/>
    </w:p>
    <w:p w14:paraId="3D19C5F1" w14:textId="77777777" w:rsidR="00642ADB" w:rsidRDefault="00642ADB" w:rsidP="00642ADB">
      <w:pPr>
        <w:keepNext/>
        <w:ind w:left="720" w:firstLine="720"/>
      </w:pPr>
      <w:r>
        <w:rPr>
          <w:noProof/>
        </w:rPr>
        <w:lastRenderedPageBreak/>
        <w:drawing>
          <wp:inline distT="0" distB="0" distL="0" distR="0" wp14:anchorId="4C212BD2" wp14:editId="59834A5D">
            <wp:extent cx="4572000" cy="274320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3FBE3427" w14:textId="70D56E63" w:rsidR="00F1124A" w:rsidRDefault="00642ADB" w:rsidP="00642ADB">
      <w:pPr>
        <w:pStyle w:val="Caption"/>
        <w:ind w:left="1440"/>
        <w:jc w:val="center"/>
      </w:pPr>
      <w:bookmarkStart w:id="322" w:name="_Toc531865127"/>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53</w:t>
      </w:r>
      <w:r w:rsidR="0031634D">
        <w:rPr>
          <w:noProof/>
        </w:rPr>
        <w:fldChar w:fldCharType="end"/>
      </w:r>
      <w:r>
        <w:t xml:space="preserve"> Grafik Error Rate</w:t>
      </w:r>
      <w:bookmarkEnd w:id="322"/>
    </w:p>
    <w:p w14:paraId="7A2A8FFC" w14:textId="00C6398F" w:rsidR="00642ADB" w:rsidRPr="00642ADB" w:rsidRDefault="00A8175B" w:rsidP="00A8175B">
      <w:pPr>
        <w:ind w:left="1440" w:firstLine="720"/>
        <w:jc w:val="both"/>
      </w:pPr>
      <w:r>
        <w:t xml:space="preserve">Setelah dilakukan pengujian skalabilitas, error tidak ditemukan ketika jumlah </w:t>
      </w:r>
      <w:r w:rsidR="003740F4" w:rsidRPr="003740F4">
        <w:rPr>
          <w:i/>
        </w:rPr>
        <w:t>request</w:t>
      </w:r>
      <w:r>
        <w:t xml:space="preserve"> yang dikirimkan adalah 100, 250, 500, dan 750. Namun, terdapat error sebesar 6% dari 1000 paket yang dikirimkan. Kemudian terdapat error sebesar 26.73% dari 1500 paket yang dikirimkan. Kesimpulan yang didapat dari grafik ini adalah terlihat bahwa sistem mengalami kesulitan dalam menangani </w:t>
      </w:r>
      <w:r w:rsidR="003740F4" w:rsidRPr="003740F4">
        <w:rPr>
          <w:i/>
        </w:rPr>
        <w:t>request</w:t>
      </w:r>
      <w:r>
        <w:t xml:space="preserve"> dengan jumlah lebih dari 1000.</w:t>
      </w:r>
    </w:p>
    <w:p w14:paraId="51385FF0" w14:textId="709D4F48" w:rsidR="00642ADB" w:rsidRDefault="00642ADB" w:rsidP="00642ADB">
      <w:pPr>
        <w:keepNext/>
        <w:ind w:left="720" w:firstLine="720"/>
      </w:pPr>
      <w:r>
        <w:rPr>
          <w:noProof/>
        </w:rPr>
        <w:drawing>
          <wp:inline distT="0" distB="0" distL="0" distR="0" wp14:anchorId="5DF76262" wp14:editId="1CC8B717">
            <wp:extent cx="4572000" cy="2743200"/>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AC55898" w14:textId="5CD73F19" w:rsidR="00642ADB" w:rsidRDefault="00642ADB" w:rsidP="00642ADB">
      <w:pPr>
        <w:pStyle w:val="Caption"/>
        <w:ind w:left="1440"/>
        <w:jc w:val="center"/>
      </w:pPr>
      <w:bookmarkStart w:id="323" w:name="_Toc531865128"/>
      <w:r>
        <w:t xml:space="preserve">Gambar </w:t>
      </w:r>
      <w:r w:rsidR="0031634D">
        <w:rPr>
          <w:noProof/>
        </w:rPr>
        <w:fldChar w:fldCharType="begin"/>
      </w:r>
      <w:r w:rsidR="0031634D">
        <w:rPr>
          <w:noProof/>
        </w:rPr>
        <w:instrText xml:space="preserve"> STYLEREF 1 \s </w:instrText>
      </w:r>
      <w:r w:rsidR="0031634D">
        <w:rPr>
          <w:noProof/>
        </w:rPr>
        <w:fldChar w:fldCharType="separate"/>
      </w:r>
      <w:r w:rsidR="001D6D1D">
        <w:rPr>
          <w:noProof/>
        </w:rPr>
        <w:t>5</w:t>
      </w:r>
      <w:r w:rsidR="0031634D">
        <w:rPr>
          <w:noProof/>
        </w:rPr>
        <w:fldChar w:fldCharType="end"/>
      </w:r>
      <w:r>
        <w:t>.</w:t>
      </w:r>
      <w:r w:rsidR="0031634D">
        <w:rPr>
          <w:noProof/>
        </w:rPr>
        <w:fldChar w:fldCharType="begin"/>
      </w:r>
      <w:r w:rsidR="0031634D">
        <w:rPr>
          <w:noProof/>
        </w:rPr>
        <w:instrText xml:space="preserve"> SEQ Gambar \* ARABIC \s 1 </w:instrText>
      </w:r>
      <w:r w:rsidR="0031634D">
        <w:rPr>
          <w:noProof/>
        </w:rPr>
        <w:fldChar w:fldCharType="separate"/>
      </w:r>
      <w:r w:rsidR="001D6D1D">
        <w:rPr>
          <w:noProof/>
        </w:rPr>
        <w:t>54</w:t>
      </w:r>
      <w:r w:rsidR="0031634D">
        <w:rPr>
          <w:noProof/>
        </w:rPr>
        <w:fldChar w:fldCharType="end"/>
      </w:r>
      <w:r>
        <w:t xml:space="preserve"> Grafik Troughput Rate</w:t>
      </w:r>
      <w:bookmarkEnd w:id="323"/>
    </w:p>
    <w:p w14:paraId="3C54F4D2" w14:textId="028EBA8F" w:rsidR="00A8175B" w:rsidRPr="00642ADB" w:rsidRDefault="00A8175B" w:rsidP="00A8175B">
      <w:pPr>
        <w:ind w:left="1440" w:firstLine="720"/>
        <w:jc w:val="both"/>
      </w:pPr>
      <w:r>
        <w:t xml:space="preserve">Setelah dilakukan pengujian skalabilitas, troughput tidak stabil dan mengalami naik turun dalam setiap skenario yang dilakukan. Ketika jumlah </w:t>
      </w:r>
      <w:r w:rsidR="003740F4" w:rsidRPr="003740F4">
        <w:rPr>
          <w:i/>
        </w:rPr>
        <w:t>request</w:t>
      </w:r>
      <w:r>
        <w:t xml:space="preserve"> adalah 100, troughput yang </w:t>
      </w:r>
      <w:r>
        <w:lastRenderedPageBreak/>
        <w:t>didapat adalah 56</w:t>
      </w:r>
      <w:proofErr w:type="gramStart"/>
      <w:r>
        <w:t>,7</w:t>
      </w:r>
      <w:proofErr w:type="gramEnd"/>
      <w:r>
        <w:t xml:space="preserve">. Ketika jumlah </w:t>
      </w:r>
      <w:r w:rsidR="003740F4" w:rsidRPr="003740F4">
        <w:rPr>
          <w:i/>
        </w:rPr>
        <w:t>request</w:t>
      </w:r>
      <w:r>
        <w:t xml:space="preserve"> ditambah menjadi 250 troughput mengalami kenaikan menjadi 58</w:t>
      </w:r>
      <w:proofErr w:type="gramStart"/>
      <w:r>
        <w:t>,5</w:t>
      </w:r>
      <w:proofErr w:type="gramEnd"/>
      <w:r>
        <w:t xml:space="preserve">. Lalu ketika jumlah </w:t>
      </w:r>
      <w:r w:rsidR="003740F4" w:rsidRPr="003740F4">
        <w:rPr>
          <w:i/>
        </w:rPr>
        <w:t>request</w:t>
      </w:r>
      <w:r>
        <w:t xml:space="preserve"> ditambah menjadi 500 dan 750 troughput menurun menjadi 43</w:t>
      </w:r>
      <w:proofErr w:type="gramStart"/>
      <w:r>
        <w:t>,4</w:t>
      </w:r>
      <w:proofErr w:type="gramEnd"/>
      <w:r>
        <w:t xml:space="preserve"> dan 33,8. Namun sistem tetap bisa melayani semua </w:t>
      </w:r>
      <w:r w:rsidR="003740F4" w:rsidRPr="003740F4">
        <w:rPr>
          <w:i/>
        </w:rPr>
        <w:t>request</w:t>
      </w:r>
      <w:r>
        <w:t xml:space="preserve"> tanpa error. Lalu troughput mengalami kenaikan kembali ketika </w:t>
      </w:r>
      <w:r w:rsidR="003740F4" w:rsidRPr="003740F4">
        <w:rPr>
          <w:i/>
        </w:rPr>
        <w:t>request</w:t>
      </w:r>
      <w:r>
        <w:t xml:space="preserve"> ditambah menjadi 1000 dan 1500, hal ini terjadi dikarenakan dari jumlah </w:t>
      </w:r>
      <w:r w:rsidR="003740F4" w:rsidRPr="003740F4">
        <w:rPr>
          <w:i/>
        </w:rPr>
        <w:t>request</w:t>
      </w:r>
      <w:r>
        <w:t xml:space="preserve"> yang dikirimkan, tidak semua dapat dilayani </w:t>
      </w:r>
      <w:r w:rsidR="0066403C">
        <w:t xml:space="preserve">oleh sistem. Terdapat error rate yang dapat dilihat pada grafik sebelumnya. </w:t>
      </w:r>
      <w:r w:rsidR="0057574F">
        <w:t xml:space="preserve"> Terdapat kurang lebih 60 request yang tidak dapat dilayani ketika dilakukan pengujian 1000 request. Dan terdapat 401 request yang tidak dapat dilayani ketika dilakukan pengujian 1500 request.</w:t>
      </w:r>
    </w:p>
    <w:p w14:paraId="7FE4BA53" w14:textId="77777777" w:rsidR="00642ADB" w:rsidRPr="00642ADB" w:rsidRDefault="00642ADB" w:rsidP="00642ADB"/>
    <w:p w14:paraId="1FE1ED1E" w14:textId="718D303B" w:rsidR="00642ADB" w:rsidRPr="00642ADB" w:rsidRDefault="00642ADB" w:rsidP="00642ADB"/>
    <w:p w14:paraId="4222A49F" w14:textId="004CBC0C" w:rsidR="0066403C" w:rsidRDefault="0066403C" w:rsidP="00E66284"/>
    <w:p w14:paraId="1AD6BA4E" w14:textId="02DA8D22" w:rsidR="0050578C" w:rsidRDefault="0050578C" w:rsidP="00E66284"/>
    <w:p w14:paraId="1564F76B" w14:textId="4CBE57BE" w:rsidR="002D5301" w:rsidRDefault="002D5301" w:rsidP="00E66284"/>
    <w:p w14:paraId="3D38F129" w14:textId="197B060B" w:rsidR="002D5301" w:rsidRDefault="002D5301" w:rsidP="00E66284"/>
    <w:p w14:paraId="1904A632" w14:textId="4F9C7D22" w:rsidR="0050578C" w:rsidRDefault="0050578C" w:rsidP="00E66284"/>
    <w:p w14:paraId="2E70DF32" w14:textId="604987C9" w:rsidR="0050578C" w:rsidRDefault="0050578C" w:rsidP="00E66284"/>
    <w:p w14:paraId="5991D599" w14:textId="77777777" w:rsidR="00A27911" w:rsidRDefault="00DC206D" w:rsidP="00A27911">
      <w:pPr>
        <w:pStyle w:val="Heading1"/>
      </w:pPr>
      <w:bookmarkStart w:id="324" w:name="_Toc531865011"/>
      <w:r>
        <w:t>PENUTUP</w:t>
      </w:r>
      <w:bookmarkEnd w:id="324"/>
    </w:p>
    <w:p w14:paraId="4ABC2FFD" w14:textId="77777777" w:rsidR="00A27911" w:rsidRDefault="00A27911" w:rsidP="00A27911">
      <w:pPr>
        <w:pStyle w:val="Heading2"/>
        <w:ind w:left="630" w:hanging="270"/>
      </w:pPr>
      <w:r>
        <w:t xml:space="preserve"> </w:t>
      </w:r>
      <w:bookmarkStart w:id="325" w:name="_Toc531865012"/>
      <w:r>
        <w:t>Kesimpulan</w:t>
      </w:r>
      <w:bookmarkEnd w:id="325"/>
    </w:p>
    <w:p w14:paraId="33C3CCA1" w14:textId="3538BF25" w:rsidR="00826AFE" w:rsidRDefault="00A23A85" w:rsidP="00C45130">
      <w:pPr>
        <w:ind w:left="630" w:firstLine="720"/>
        <w:jc w:val="both"/>
      </w:pPr>
      <w:r>
        <w:t xml:space="preserve">Sistem Terdistribusi berarti membagi sistem dalam beberapa proses terpisah. Sesuai implementasi sistem terdistribusi yang kami lakukan pada layanan E-makam Kota </w:t>
      </w:r>
      <w:r w:rsidR="00A37704">
        <w:t>Malang</w:t>
      </w:r>
      <w:r>
        <w:t xml:space="preserve">, semua proses </w:t>
      </w:r>
      <w:r w:rsidR="003E4A5D" w:rsidRPr="003E4A5D">
        <w:rPr>
          <w:i/>
        </w:rPr>
        <w:t>backend</w:t>
      </w:r>
      <w:r>
        <w:t xml:space="preserve"> dibagi menjadi beberapa </w:t>
      </w:r>
      <w:r w:rsidR="003A3AC6" w:rsidRPr="003A3AC6">
        <w:rPr>
          <w:i/>
        </w:rPr>
        <w:t>service</w:t>
      </w:r>
      <w:r>
        <w:t>-</w:t>
      </w:r>
      <w:r w:rsidR="003A3AC6" w:rsidRPr="003A3AC6">
        <w:rPr>
          <w:i/>
        </w:rPr>
        <w:t>service</w:t>
      </w:r>
      <w:r>
        <w:t xml:space="preserve"> kecil terpisah dengan </w:t>
      </w:r>
      <w:r w:rsidR="003740F4" w:rsidRPr="003740F4">
        <w:rPr>
          <w:i/>
        </w:rPr>
        <w:t>frontend</w:t>
      </w:r>
      <w:r>
        <w:t xml:space="preserve">. Aplikasi </w:t>
      </w:r>
      <w:proofErr w:type="gramStart"/>
      <w:r>
        <w:t>akan</w:t>
      </w:r>
      <w:proofErr w:type="gramEnd"/>
      <w:r>
        <w:t xml:space="preserve"> mengirimkan </w:t>
      </w:r>
      <w:r w:rsidR="003740F4" w:rsidRPr="003740F4">
        <w:rPr>
          <w:i/>
        </w:rPr>
        <w:t>request</w:t>
      </w:r>
      <w:r>
        <w:t xml:space="preserve"> </w:t>
      </w:r>
      <w:r w:rsidR="003A3AC6" w:rsidRPr="003A3AC6">
        <w:rPr>
          <w:i/>
        </w:rPr>
        <w:t>service</w:t>
      </w:r>
      <w:r>
        <w:t xml:space="preserve"> tertentu kepada API </w:t>
      </w:r>
      <w:r w:rsidR="00FA12F9" w:rsidRPr="00FA12F9">
        <w:rPr>
          <w:i/>
        </w:rPr>
        <w:t>Gateway</w:t>
      </w:r>
      <w:r>
        <w:t xml:space="preserve">, kemudian API </w:t>
      </w:r>
      <w:r w:rsidR="00FA12F9" w:rsidRPr="00FA12F9">
        <w:rPr>
          <w:i/>
        </w:rPr>
        <w:t>Gateway</w:t>
      </w:r>
      <w:r>
        <w:t xml:space="preserve"> akan mengakses </w:t>
      </w:r>
      <w:r w:rsidR="003A3AC6" w:rsidRPr="003A3AC6">
        <w:rPr>
          <w:i/>
        </w:rPr>
        <w:t>service</w:t>
      </w:r>
      <w:r>
        <w:t xml:space="preserve"> tersebut dan mengirimkan hasilnya kepada Aplikasi. </w:t>
      </w:r>
      <w:r w:rsidR="003A3AC6" w:rsidRPr="003A3AC6">
        <w:rPr>
          <w:i/>
        </w:rPr>
        <w:t>Service</w:t>
      </w:r>
      <w:r w:rsidR="00C45130">
        <w:t>-</w:t>
      </w:r>
      <w:r w:rsidR="003A3AC6" w:rsidRPr="003A3AC6">
        <w:rPr>
          <w:i/>
        </w:rPr>
        <w:t>service</w:t>
      </w:r>
      <w:r w:rsidR="00C45130">
        <w:t xml:space="preserve"> tersebut dapat diletakkan di beberapa server yang berbeda dan tidak </w:t>
      </w:r>
      <w:proofErr w:type="gramStart"/>
      <w:r w:rsidR="00C45130">
        <w:t>akan</w:t>
      </w:r>
      <w:proofErr w:type="gramEnd"/>
      <w:r w:rsidR="00C45130">
        <w:t xml:space="preserve"> mempengaruhi kinerja sistem secara keseluruhan. </w:t>
      </w:r>
      <w:r>
        <w:t xml:space="preserve"> </w:t>
      </w:r>
    </w:p>
    <w:p w14:paraId="358679B9" w14:textId="67C56F01" w:rsidR="0065016C" w:rsidRPr="00826AFE" w:rsidRDefault="0065016C" w:rsidP="0065016C">
      <w:pPr>
        <w:ind w:left="630" w:firstLine="720"/>
        <w:jc w:val="both"/>
      </w:pPr>
      <w:r>
        <w:t xml:space="preserve">Performa Arsitektur </w:t>
      </w:r>
      <w:r w:rsidR="001418D2" w:rsidRPr="001418D2">
        <w:rPr>
          <w:i/>
        </w:rPr>
        <w:t>Micro</w:t>
      </w:r>
      <w:r w:rsidR="003A3AC6" w:rsidRPr="003A3AC6">
        <w:rPr>
          <w:i/>
        </w:rPr>
        <w:t>service</w:t>
      </w:r>
      <w:r>
        <w:t xml:space="preserve"> pada layanan E-Makam Pemerintah Kota </w:t>
      </w:r>
      <w:r w:rsidR="00A37704">
        <w:t>Malang</w:t>
      </w:r>
      <w:r>
        <w:t xml:space="preserve"> memiliki beberapa keunggulan </w:t>
      </w:r>
      <w:r w:rsidRPr="00524B45">
        <w:t xml:space="preserve">diantaranya </w:t>
      </w:r>
      <w:r w:rsidR="001418D2" w:rsidRPr="001418D2">
        <w:rPr>
          <w:i/>
        </w:rPr>
        <w:t>maintenance</w:t>
      </w:r>
      <w:r w:rsidRPr="00524B45">
        <w:t xml:space="preserve"> lebih mudah, aplikasi aman dan handal, dan setiap </w:t>
      </w:r>
      <w:r w:rsidR="003A3AC6" w:rsidRPr="003A3AC6">
        <w:rPr>
          <w:i/>
        </w:rPr>
        <w:t>service</w:t>
      </w:r>
      <w:r w:rsidRPr="00524B45">
        <w:t xml:space="preserve"> berdiri sendiri tanpa mengganggu </w:t>
      </w:r>
      <w:r w:rsidR="003A3AC6" w:rsidRPr="003A3AC6">
        <w:rPr>
          <w:i/>
        </w:rPr>
        <w:t>service</w:t>
      </w:r>
      <w:r w:rsidRPr="00524B45">
        <w:t xml:space="preserve"> yang lain.</w:t>
      </w:r>
      <w:r>
        <w:t xml:space="preserve"> Sesuai dengan </w:t>
      </w:r>
      <w:r>
        <w:lastRenderedPageBreak/>
        <w:t xml:space="preserve">pengujian yang telah dilakukan pada </w:t>
      </w:r>
      <w:proofErr w:type="gramStart"/>
      <w:r>
        <w:t>bab</w:t>
      </w:r>
      <w:proofErr w:type="gramEnd"/>
      <w:r>
        <w:t xml:space="preserve"> sebelumnya, sistem terdistribusi berbasis </w:t>
      </w:r>
      <w:r w:rsidR="001418D2" w:rsidRPr="001418D2">
        <w:rPr>
          <w:i/>
        </w:rPr>
        <w:t>micro</w:t>
      </w:r>
      <w:r w:rsidR="003A3AC6" w:rsidRPr="003A3AC6">
        <w:rPr>
          <w:i/>
        </w:rPr>
        <w:t>service</w:t>
      </w:r>
      <w:r>
        <w:t xml:space="preserve"> terbukti dapat menangani 750 </w:t>
      </w:r>
      <w:r w:rsidR="003740F4" w:rsidRPr="003740F4">
        <w:rPr>
          <w:i/>
        </w:rPr>
        <w:t>Request</w:t>
      </w:r>
      <w:r>
        <w:t xml:space="preserve"> secara bersamaan. </w:t>
      </w:r>
    </w:p>
    <w:p w14:paraId="798E0A30" w14:textId="77777777" w:rsidR="005D0BC5" w:rsidRDefault="00826AFE" w:rsidP="005D0BC5">
      <w:pPr>
        <w:pStyle w:val="Heading2"/>
        <w:ind w:left="630" w:hanging="270"/>
      </w:pPr>
      <w:r>
        <w:t xml:space="preserve"> </w:t>
      </w:r>
      <w:bookmarkStart w:id="326" w:name="_Toc531865013"/>
      <w:r w:rsidR="00A27911">
        <w:t>Saran</w:t>
      </w:r>
      <w:bookmarkEnd w:id="326"/>
    </w:p>
    <w:p w14:paraId="5929BB23" w14:textId="0905C8CD" w:rsidR="00C37EF2" w:rsidRDefault="00C45130" w:rsidP="0050578C">
      <w:pPr>
        <w:ind w:left="720" w:firstLine="720"/>
        <w:jc w:val="both"/>
      </w:pPr>
      <w:r>
        <w:t xml:space="preserve">Saran yang perlu dipertimbangkan untuk pengembangan penelitian ini adalah </w:t>
      </w:r>
      <w:r w:rsidR="003A3AC6" w:rsidRPr="003A3AC6">
        <w:rPr>
          <w:i/>
        </w:rPr>
        <w:t>service</w:t>
      </w:r>
      <w:r>
        <w:t>-</w:t>
      </w:r>
      <w:r w:rsidR="003A3AC6" w:rsidRPr="003A3AC6">
        <w:rPr>
          <w:i/>
        </w:rPr>
        <w:t>service</w:t>
      </w:r>
      <w:r>
        <w:t xml:space="preserve"> dapat dibagi ke beberapa server yang berbeda agar dapat melayani jumlah </w:t>
      </w:r>
      <w:r w:rsidR="003740F4" w:rsidRPr="003740F4">
        <w:rPr>
          <w:i/>
        </w:rPr>
        <w:t>user</w:t>
      </w:r>
      <w:r>
        <w:t xml:space="preserve"> yang lebih banyak, dan membuat </w:t>
      </w:r>
      <w:r w:rsidR="003E4A5D" w:rsidRPr="003E4A5D">
        <w:rPr>
          <w:i/>
        </w:rPr>
        <w:t>backend</w:t>
      </w:r>
      <w:r>
        <w:t xml:space="preserve"> server bekerja lebih ringan.</w:t>
      </w:r>
    </w:p>
    <w:p w14:paraId="30FD168A" w14:textId="77777777" w:rsidR="00C37EF2" w:rsidRDefault="00C37EF2" w:rsidP="005D0BC5"/>
    <w:p w14:paraId="78568A64" w14:textId="77777777" w:rsidR="00C37EF2" w:rsidRDefault="00C37EF2" w:rsidP="005D0BC5"/>
    <w:p w14:paraId="2B080B80" w14:textId="77777777" w:rsidR="00C37EF2" w:rsidRDefault="00C37EF2" w:rsidP="005D0BC5"/>
    <w:p w14:paraId="6EADFA00" w14:textId="77777777" w:rsidR="00C37EF2" w:rsidRDefault="00C37EF2" w:rsidP="005D0BC5"/>
    <w:p w14:paraId="235CBD4D" w14:textId="77777777" w:rsidR="00C37EF2" w:rsidRDefault="00C37EF2" w:rsidP="005D0BC5"/>
    <w:p w14:paraId="37D6EAA5" w14:textId="77777777" w:rsidR="00C37EF2" w:rsidRDefault="00C37EF2" w:rsidP="005D0BC5"/>
    <w:p w14:paraId="4AF49435" w14:textId="77777777" w:rsidR="00C37EF2" w:rsidRDefault="00C37EF2" w:rsidP="005D0BC5"/>
    <w:p w14:paraId="23E68E0C" w14:textId="3070C6DF" w:rsidR="00826AFE" w:rsidRDefault="00826AFE" w:rsidP="005D0BC5"/>
    <w:p w14:paraId="5EE41F33" w14:textId="58A0C6EB" w:rsidR="005D0BC5" w:rsidRPr="005D0BC5" w:rsidRDefault="005D0BC5" w:rsidP="005D0BC5"/>
    <w:p w14:paraId="708DD43F" w14:textId="77777777" w:rsidR="00AF0399" w:rsidRDefault="00AF0399" w:rsidP="00AF0399">
      <w:pPr>
        <w:pStyle w:val="Heading1"/>
        <w:numPr>
          <w:ilvl w:val="0"/>
          <w:numId w:val="0"/>
        </w:numPr>
      </w:pPr>
      <w:bookmarkStart w:id="327" w:name="_Toc531865014"/>
      <w:r>
        <w:t>DAFTAR PUSTAKA</w:t>
      </w:r>
      <w:bookmarkEnd w:id="327"/>
    </w:p>
    <w:p w14:paraId="4BA26842" w14:textId="0024AAC5" w:rsidR="00415F9E" w:rsidRDefault="0057427E" w:rsidP="0050578C">
      <w:pPr>
        <w:widowControl w:val="0"/>
        <w:autoSpaceDE w:val="0"/>
        <w:autoSpaceDN w:val="0"/>
        <w:adjustRightInd w:val="0"/>
        <w:spacing w:line="240" w:lineRule="auto"/>
        <w:jc w:val="both"/>
      </w:pPr>
      <w:r w:rsidRPr="0057427E">
        <w:t xml:space="preserve">Villamizar, M., Garcés, O., Castro, H., Verano, M., Salamanca, L., Casallas, R. and Gil, S., 2015, September. Evaluating the monolithic and the </w:t>
      </w:r>
      <w:r w:rsidR="001418D2" w:rsidRPr="001418D2">
        <w:rPr>
          <w:i/>
        </w:rPr>
        <w:t>micro</w:t>
      </w:r>
      <w:r w:rsidR="003A3AC6" w:rsidRPr="003A3AC6">
        <w:rPr>
          <w:i/>
        </w:rPr>
        <w:t>service</w:t>
      </w:r>
      <w:r w:rsidRPr="0057427E">
        <w:t xml:space="preserve"> architecture pattern to deploy web applications in the cloud. In Computing Colombian Conference (10CCC), 2015 10th (pp. 583-590). IEEE.</w:t>
      </w:r>
    </w:p>
    <w:p w14:paraId="036EFF17" w14:textId="41940D44" w:rsidR="001737CB" w:rsidRDefault="001737CB" w:rsidP="0050578C">
      <w:pPr>
        <w:widowControl w:val="0"/>
        <w:autoSpaceDE w:val="0"/>
        <w:autoSpaceDN w:val="0"/>
        <w:adjustRightInd w:val="0"/>
        <w:spacing w:line="240" w:lineRule="auto"/>
        <w:jc w:val="both"/>
      </w:pPr>
      <w:r w:rsidRPr="001737CB">
        <w:t xml:space="preserve">Rodriguez, A., 2008. Restful </w:t>
      </w:r>
      <w:r w:rsidR="001418D2" w:rsidRPr="001418D2">
        <w:rPr>
          <w:i/>
        </w:rPr>
        <w:t>web</w:t>
      </w:r>
      <w:r w:rsidR="003A3AC6" w:rsidRPr="003A3AC6">
        <w:rPr>
          <w:i/>
        </w:rPr>
        <w:t>service</w:t>
      </w:r>
      <w:r w:rsidRPr="001737CB">
        <w:t xml:space="preserve">s: The basics. IBM </w:t>
      </w:r>
      <w:r w:rsidR="003E4A5D" w:rsidRPr="003E4A5D">
        <w:rPr>
          <w:i/>
        </w:rPr>
        <w:t>developer</w:t>
      </w:r>
      <w:r w:rsidRPr="001737CB">
        <w:t>Works, 33.</w:t>
      </w:r>
    </w:p>
    <w:p w14:paraId="0C14643C" w14:textId="5AE9EFB1" w:rsidR="00AF0399" w:rsidRPr="00AF0399" w:rsidRDefault="00AF0399" w:rsidP="0050578C">
      <w:pPr>
        <w:widowControl w:val="0"/>
        <w:autoSpaceDE w:val="0"/>
        <w:autoSpaceDN w:val="0"/>
        <w:adjustRightInd w:val="0"/>
        <w:spacing w:line="240" w:lineRule="auto"/>
        <w:jc w:val="both"/>
        <w:rPr>
          <w:rFonts w:ascii="Calibri" w:hAnsi="Calibri" w:cs="Calibri"/>
          <w:noProof/>
          <w:szCs w:val="24"/>
        </w:rPr>
      </w:pPr>
      <w:r>
        <w:fldChar w:fldCharType="begin" w:fldLock="1"/>
      </w:r>
      <w:r>
        <w:instrText xml:space="preserve">ADDIN Mendeley Bibliography CSL_BIBLIOGRAPHY </w:instrText>
      </w:r>
      <w:r>
        <w:fldChar w:fldCharType="separate"/>
      </w:r>
      <w:r w:rsidRPr="00AF0399">
        <w:rPr>
          <w:rFonts w:ascii="Calibri" w:hAnsi="Calibri" w:cs="Calibri"/>
          <w:noProof/>
          <w:szCs w:val="24"/>
        </w:rPr>
        <w:t xml:space="preserve">Chen, L., 2018. </w:t>
      </w:r>
      <w:r w:rsidR="001418D2" w:rsidRPr="001418D2">
        <w:rPr>
          <w:rFonts w:ascii="Calibri" w:hAnsi="Calibri" w:cs="Calibri"/>
          <w:i/>
          <w:noProof/>
          <w:szCs w:val="24"/>
        </w:rPr>
        <w:t>Micro</w:t>
      </w:r>
      <w:r w:rsidR="003A3AC6" w:rsidRPr="003A3AC6">
        <w:rPr>
          <w:rFonts w:ascii="Calibri" w:hAnsi="Calibri" w:cs="Calibri"/>
          <w:i/>
          <w:noProof/>
          <w:szCs w:val="24"/>
        </w:rPr>
        <w:t>service</w:t>
      </w:r>
      <w:r w:rsidRPr="00AF0399">
        <w:rPr>
          <w:rFonts w:ascii="Calibri" w:hAnsi="Calibri" w:cs="Calibri"/>
          <w:noProof/>
          <w:szCs w:val="24"/>
        </w:rPr>
        <w:t xml:space="preserve">s: Architecting for Continuous Delivery and DevOps. </w:t>
      </w:r>
      <w:r w:rsidRPr="00AF0399">
        <w:rPr>
          <w:rFonts w:ascii="Calibri" w:hAnsi="Calibri" w:cs="Calibri"/>
          <w:i/>
          <w:iCs/>
          <w:noProof/>
          <w:szCs w:val="24"/>
        </w:rPr>
        <w:t xml:space="preserve">Proceedings - 2018 IEEE 15th International Conference on </w:t>
      </w:r>
      <w:r w:rsidR="001418D2" w:rsidRPr="001418D2">
        <w:rPr>
          <w:rFonts w:ascii="Calibri" w:hAnsi="Calibri" w:cs="Calibri"/>
          <w:i/>
          <w:iCs/>
          <w:noProof/>
          <w:szCs w:val="24"/>
        </w:rPr>
        <w:t>Software</w:t>
      </w:r>
      <w:r w:rsidRPr="00AF0399">
        <w:rPr>
          <w:rFonts w:ascii="Calibri" w:hAnsi="Calibri" w:cs="Calibri"/>
          <w:i/>
          <w:iCs/>
          <w:noProof/>
          <w:szCs w:val="24"/>
        </w:rPr>
        <w:t xml:space="preserve"> Architecture, ICSA 2018</w:t>
      </w:r>
      <w:r w:rsidRPr="00AF0399">
        <w:rPr>
          <w:rFonts w:ascii="Calibri" w:hAnsi="Calibri" w:cs="Calibri"/>
          <w:noProof/>
          <w:szCs w:val="24"/>
        </w:rPr>
        <w:t>, hal.39–46.</w:t>
      </w:r>
    </w:p>
    <w:p w14:paraId="05560248" w14:textId="56663A6D" w:rsidR="00AF0399" w:rsidRDefault="00AF0399" w:rsidP="0050578C">
      <w:pPr>
        <w:widowControl w:val="0"/>
        <w:autoSpaceDE w:val="0"/>
        <w:autoSpaceDN w:val="0"/>
        <w:adjustRightInd w:val="0"/>
        <w:spacing w:line="240" w:lineRule="auto"/>
        <w:jc w:val="both"/>
        <w:rPr>
          <w:rFonts w:ascii="Calibri" w:hAnsi="Calibri" w:cs="Calibri"/>
          <w:noProof/>
          <w:szCs w:val="24"/>
        </w:rPr>
      </w:pPr>
      <w:r w:rsidRPr="00AF0399">
        <w:rPr>
          <w:rFonts w:ascii="Calibri" w:hAnsi="Calibri" w:cs="Calibri"/>
          <w:noProof/>
          <w:szCs w:val="24"/>
        </w:rPr>
        <w:t xml:space="preserve">Coulouris, G., Dollimore, J. dan Kindberg, T., 2012. </w:t>
      </w:r>
      <w:r w:rsidRPr="00AF0399">
        <w:rPr>
          <w:rFonts w:ascii="Calibri" w:hAnsi="Calibri" w:cs="Calibri"/>
          <w:i/>
          <w:iCs/>
          <w:noProof/>
          <w:szCs w:val="24"/>
        </w:rPr>
        <w:t xml:space="preserve">Distributed </w:t>
      </w:r>
      <w:r w:rsidR="003E4A5D" w:rsidRPr="003E4A5D">
        <w:rPr>
          <w:rFonts w:ascii="Calibri" w:hAnsi="Calibri" w:cs="Calibri"/>
          <w:i/>
          <w:iCs/>
          <w:noProof/>
          <w:szCs w:val="24"/>
        </w:rPr>
        <w:t>System</w:t>
      </w:r>
      <w:r w:rsidRPr="00AF0399">
        <w:rPr>
          <w:rFonts w:ascii="Calibri" w:hAnsi="Calibri" w:cs="Calibri"/>
          <w:i/>
          <w:iCs/>
          <w:noProof/>
          <w:szCs w:val="24"/>
        </w:rPr>
        <w:t>s: Concepts and Design</w:t>
      </w:r>
      <w:r w:rsidRPr="00AF0399">
        <w:rPr>
          <w:rFonts w:ascii="Calibri" w:hAnsi="Calibri" w:cs="Calibri"/>
          <w:noProof/>
          <w:szCs w:val="24"/>
        </w:rPr>
        <w:t xml:space="preserve">. [daring] </w:t>
      </w:r>
      <w:r w:rsidRPr="00AF0399">
        <w:rPr>
          <w:rFonts w:ascii="Calibri" w:hAnsi="Calibri" w:cs="Calibri"/>
          <w:i/>
          <w:iCs/>
          <w:noProof/>
          <w:szCs w:val="24"/>
        </w:rPr>
        <w:t>Computer</w:t>
      </w:r>
      <w:r w:rsidRPr="00AF0399">
        <w:rPr>
          <w:rFonts w:ascii="Calibri" w:hAnsi="Calibri" w:cs="Calibri"/>
          <w:noProof/>
          <w:szCs w:val="24"/>
        </w:rPr>
        <w:t>, Tersedia pada: &lt;http://www.amazon.com/dp/0321263545&gt;.</w:t>
      </w:r>
    </w:p>
    <w:p w14:paraId="3BD6B871" w14:textId="3D20CB50" w:rsidR="00415F9E" w:rsidRPr="00AF0399" w:rsidRDefault="00415F9E" w:rsidP="0050578C">
      <w:pPr>
        <w:widowControl w:val="0"/>
        <w:autoSpaceDE w:val="0"/>
        <w:autoSpaceDN w:val="0"/>
        <w:adjustRightInd w:val="0"/>
        <w:spacing w:line="240" w:lineRule="auto"/>
        <w:jc w:val="both"/>
        <w:rPr>
          <w:rFonts w:ascii="Calibri" w:hAnsi="Calibri" w:cs="Calibri"/>
          <w:noProof/>
        </w:rPr>
      </w:pPr>
      <w:r w:rsidRPr="00415F9E">
        <w:rPr>
          <w:rFonts w:ascii="Calibri" w:hAnsi="Calibri" w:cs="Calibri"/>
          <w:noProof/>
        </w:rPr>
        <w:t xml:space="preserve">Curbera, F., Duftler, M., Khalaf, R., Nagy, W., Mukhi, N. and Weerawarana, S., 2002. Unraveling the </w:t>
      </w:r>
      <w:r w:rsidR="001418D2" w:rsidRPr="001418D2">
        <w:rPr>
          <w:rFonts w:ascii="Calibri" w:hAnsi="Calibri" w:cs="Calibri"/>
          <w:i/>
          <w:noProof/>
        </w:rPr>
        <w:t>Web</w:t>
      </w:r>
      <w:r w:rsidR="003A3AC6" w:rsidRPr="003A3AC6">
        <w:rPr>
          <w:rFonts w:ascii="Calibri" w:hAnsi="Calibri" w:cs="Calibri"/>
          <w:i/>
          <w:noProof/>
        </w:rPr>
        <w:t>service</w:t>
      </w:r>
      <w:r w:rsidRPr="00415F9E">
        <w:rPr>
          <w:rFonts w:ascii="Calibri" w:hAnsi="Calibri" w:cs="Calibri"/>
          <w:noProof/>
        </w:rPr>
        <w:t>s web: an introduction to SOAP, WSDL, and UDDI. IEEE Internet computing, 6(2), pp.86-93.</w:t>
      </w:r>
    </w:p>
    <w:p w14:paraId="4FA22546" w14:textId="4D218A62" w:rsidR="00AF0399" w:rsidRDefault="00AF0399" w:rsidP="0050578C">
      <w:pPr>
        <w:jc w:val="both"/>
      </w:pPr>
      <w:r>
        <w:lastRenderedPageBreak/>
        <w:fldChar w:fldCharType="end"/>
      </w:r>
      <w:r w:rsidR="009527E2" w:rsidRPr="009527E2">
        <w:t xml:space="preserve"> </w:t>
      </w:r>
      <w:r w:rsidR="009527E2">
        <w:t xml:space="preserve">J. Stubbs, W. Moreira and R. Dooley, "Distributed </w:t>
      </w:r>
      <w:r w:rsidR="003E4A5D" w:rsidRPr="003E4A5D">
        <w:rPr>
          <w:i/>
        </w:rPr>
        <w:t>System</w:t>
      </w:r>
      <w:r w:rsidR="009527E2">
        <w:t xml:space="preserve">s of </w:t>
      </w:r>
      <w:r w:rsidR="001418D2" w:rsidRPr="001418D2">
        <w:rPr>
          <w:i/>
        </w:rPr>
        <w:t>Micro</w:t>
      </w:r>
      <w:r w:rsidR="003A3AC6" w:rsidRPr="003A3AC6">
        <w:rPr>
          <w:i/>
        </w:rPr>
        <w:t>service</w:t>
      </w:r>
      <w:r w:rsidR="009527E2">
        <w:t xml:space="preserve">s Using Docker and Serfnode," 2015 7th International Workshop on Science </w:t>
      </w:r>
      <w:r w:rsidR="00FA12F9" w:rsidRPr="00FA12F9">
        <w:rPr>
          <w:i/>
        </w:rPr>
        <w:t>Gateway</w:t>
      </w:r>
      <w:r w:rsidR="009527E2">
        <w:t>s, Budapest, 2015, pp. 34-39 .doi: 10.1109/IWSG.2015.16</w:t>
      </w:r>
    </w:p>
    <w:p w14:paraId="6AF3FF90" w14:textId="0EA4B501" w:rsidR="00043FB5" w:rsidRPr="00882A2D" w:rsidRDefault="00043FB5" w:rsidP="0050578C">
      <w:pPr>
        <w:widowControl w:val="0"/>
        <w:autoSpaceDE w:val="0"/>
        <w:autoSpaceDN w:val="0"/>
        <w:adjustRightInd w:val="0"/>
        <w:spacing w:line="240" w:lineRule="auto"/>
        <w:jc w:val="both"/>
        <w:rPr>
          <w:rFonts w:ascii="Calibri" w:hAnsi="Calibri" w:cs="Calibri"/>
          <w:noProof/>
          <w:lang w:val="id-ID"/>
        </w:rPr>
      </w:pPr>
      <w:r w:rsidRPr="00882A2D">
        <w:rPr>
          <w:rFonts w:ascii="Calibri" w:hAnsi="Calibri" w:cs="Calibri"/>
          <w:noProof/>
        </w:rPr>
        <w:t>Alfat, L</w:t>
      </w:r>
      <w:r>
        <w:rPr>
          <w:rFonts w:ascii="Calibri" w:hAnsi="Calibri" w:cs="Calibri"/>
          <w:noProof/>
          <w:lang w:val="id-ID"/>
        </w:rPr>
        <w:t xml:space="preserve">., </w:t>
      </w:r>
      <w:r w:rsidRPr="00882A2D">
        <w:rPr>
          <w:rFonts w:ascii="Calibri" w:hAnsi="Calibri" w:cs="Calibri"/>
          <w:noProof/>
        </w:rPr>
        <w:t>Triwiyatno</w:t>
      </w:r>
      <w:r>
        <w:rPr>
          <w:rFonts w:ascii="Calibri" w:hAnsi="Calibri" w:cs="Calibri"/>
          <w:noProof/>
          <w:lang w:val="id-ID"/>
        </w:rPr>
        <w:t>, A.</w:t>
      </w:r>
      <w:r w:rsidRPr="00882A2D">
        <w:rPr>
          <w:rFonts w:ascii="Calibri" w:hAnsi="Calibri" w:cs="Calibri"/>
          <w:noProof/>
        </w:rPr>
        <w:t>, Isnanto</w:t>
      </w:r>
      <w:r>
        <w:rPr>
          <w:rFonts w:ascii="Calibri" w:hAnsi="Calibri" w:cs="Calibri"/>
          <w:noProof/>
          <w:lang w:val="id-ID"/>
        </w:rPr>
        <w:t xml:space="preserve"> R., 2015.</w:t>
      </w:r>
      <w:r w:rsidRPr="00882A2D">
        <w:t xml:space="preserve"> </w:t>
      </w:r>
      <w:r w:rsidRPr="0065690D">
        <w:rPr>
          <w:rFonts w:ascii="Calibri" w:hAnsi="Calibri" w:cs="Calibri"/>
          <w:noProof/>
          <w:lang w:val="id-ID"/>
        </w:rPr>
        <w:t xml:space="preserve">Sentinel Web: Implementation of Laravel </w:t>
      </w:r>
      <w:r w:rsidR="003740F4" w:rsidRPr="003740F4">
        <w:rPr>
          <w:rFonts w:ascii="Calibri" w:hAnsi="Calibri" w:cs="Calibri"/>
          <w:i/>
          <w:noProof/>
          <w:lang w:val="id-ID"/>
        </w:rPr>
        <w:t>Framework</w:t>
      </w:r>
      <w:r w:rsidRPr="0065690D">
        <w:rPr>
          <w:rFonts w:ascii="Calibri" w:hAnsi="Calibri" w:cs="Calibri"/>
          <w:noProof/>
          <w:lang w:val="id-ID"/>
        </w:rPr>
        <w:t xml:space="preserve"> in Web Based Temperature and Humidity </w:t>
      </w:r>
      <w:r w:rsidR="003740F4" w:rsidRPr="003740F4">
        <w:rPr>
          <w:rFonts w:ascii="Calibri" w:hAnsi="Calibri" w:cs="Calibri"/>
          <w:i/>
          <w:noProof/>
          <w:lang w:val="id-ID"/>
        </w:rPr>
        <w:t>Monitoring</w:t>
      </w:r>
      <w:r w:rsidRPr="0065690D">
        <w:rPr>
          <w:rFonts w:ascii="Calibri" w:hAnsi="Calibri" w:cs="Calibri"/>
          <w:noProof/>
          <w:lang w:val="id-ID"/>
        </w:rPr>
        <w:t xml:space="preserve"> </w:t>
      </w:r>
      <w:r w:rsidR="003E4A5D" w:rsidRPr="003E4A5D">
        <w:rPr>
          <w:rFonts w:ascii="Calibri" w:hAnsi="Calibri" w:cs="Calibri"/>
          <w:i/>
          <w:noProof/>
          <w:lang w:val="id-ID"/>
        </w:rPr>
        <w:t>System</w:t>
      </w:r>
      <w:r>
        <w:rPr>
          <w:rFonts w:ascii="Calibri" w:hAnsi="Calibri" w:cs="Calibri"/>
          <w:noProof/>
          <w:lang w:val="id-ID"/>
        </w:rPr>
        <w:t>. In: IEEE, 2015.</w:t>
      </w:r>
      <w:r w:rsidRPr="0065690D">
        <w:rPr>
          <w:rFonts w:ascii="Calibri" w:hAnsi="Calibri" w:cs="Calibri"/>
          <w:i/>
          <w:noProof/>
          <w:lang w:val="id-ID"/>
        </w:rPr>
        <w:t>Proc. of 20l5 2nd Int. Conference on Information Technology, Computer and Electrical Engineering (ICITACEE)</w:t>
      </w:r>
      <w:r>
        <w:rPr>
          <w:rFonts w:ascii="Calibri" w:hAnsi="Calibri" w:cs="Calibri"/>
          <w:noProof/>
          <w:lang w:val="id-ID"/>
        </w:rPr>
        <w:t>.</w:t>
      </w:r>
      <w:r w:rsidRPr="007B4ADB">
        <w:rPr>
          <w:rFonts w:ascii="Calibri" w:hAnsi="Calibri" w:cs="Calibri"/>
          <w:noProof/>
          <w:lang w:val="id-ID"/>
        </w:rPr>
        <w:t xml:space="preserve"> </w:t>
      </w:r>
      <w:r>
        <w:rPr>
          <w:rFonts w:ascii="Calibri" w:hAnsi="Calibri" w:cs="Calibri"/>
          <w:noProof/>
          <w:lang w:val="id-ID"/>
        </w:rPr>
        <w:t xml:space="preserve">Semarang, </w:t>
      </w:r>
      <w:r w:rsidRPr="007B4ADB">
        <w:rPr>
          <w:rFonts w:ascii="Calibri" w:hAnsi="Calibri" w:cs="Calibri"/>
          <w:noProof/>
          <w:lang w:val="id-ID"/>
        </w:rPr>
        <w:t>Indonesia, Oct l6-l8th</w:t>
      </w:r>
      <w:r>
        <w:rPr>
          <w:rFonts w:ascii="Calibri" w:hAnsi="Calibri" w:cs="Calibri"/>
          <w:noProof/>
          <w:lang w:val="id-ID"/>
        </w:rPr>
        <w:t xml:space="preserve">. Semarang: IEEE </w:t>
      </w:r>
    </w:p>
    <w:p w14:paraId="2DA019D8" w14:textId="51B4AAD8" w:rsidR="00043FB5" w:rsidRDefault="00043FB5" w:rsidP="0050578C">
      <w:pPr>
        <w:autoSpaceDE w:val="0"/>
        <w:autoSpaceDN w:val="0"/>
        <w:adjustRightInd w:val="0"/>
        <w:spacing w:after="0" w:line="240" w:lineRule="auto"/>
        <w:jc w:val="both"/>
        <w:rPr>
          <w:rFonts w:ascii="Calibri" w:hAnsi="Calibri" w:cs="Calibri"/>
          <w:szCs w:val="24"/>
          <w:lang w:val="id-ID"/>
        </w:rPr>
      </w:pPr>
      <w:r w:rsidRPr="00AC58EF">
        <w:rPr>
          <w:rFonts w:ascii="Calibri" w:hAnsi="Calibri" w:cs="Calibri"/>
          <w:szCs w:val="24"/>
          <w:lang w:val="id-ID"/>
        </w:rPr>
        <w:t>Booth</w:t>
      </w:r>
      <w:r>
        <w:rPr>
          <w:rFonts w:ascii="Calibri" w:hAnsi="Calibri" w:cs="Calibri"/>
          <w:szCs w:val="24"/>
          <w:lang w:val="id-ID"/>
        </w:rPr>
        <w:t>, D.,</w:t>
      </w:r>
      <w:r>
        <w:rPr>
          <w:lang w:val="id-ID"/>
        </w:rPr>
        <w:t xml:space="preserve"> </w:t>
      </w:r>
      <w:r w:rsidRPr="00827694">
        <w:rPr>
          <w:rFonts w:ascii="Calibri" w:hAnsi="Calibri" w:cs="Calibri"/>
          <w:szCs w:val="24"/>
          <w:lang w:val="id-ID"/>
        </w:rPr>
        <w:t>Haas</w:t>
      </w:r>
      <w:r>
        <w:rPr>
          <w:rFonts w:ascii="Calibri" w:hAnsi="Calibri" w:cs="Calibri"/>
          <w:szCs w:val="24"/>
          <w:lang w:val="id-ID"/>
        </w:rPr>
        <w:t xml:space="preserve">, H., 2004. </w:t>
      </w:r>
      <w:r w:rsidR="001418D2" w:rsidRPr="001418D2">
        <w:rPr>
          <w:rFonts w:ascii="Calibri" w:hAnsi="Calibri" w:cs="Calibri"/>
          <w:i/>
          <w:szCs w:val="24"/>
          <w:lang w:val="id-ID"/>
        </w:rPr>
        <w:t>Web</w:t>
      </w:r>
      <w:r w:rsidR="003A3AC6" w:rsidRPr="003A3AC6">
        <w:rPr>
          <w:rFonts w:ascii="Calibri" w:hAnsi="Calibri" w:cs="Calibri"/>
          <w:i/>
          <w:szCs w:val="24"/>
          <w:lang w:val="id-ID"/>
        </w:rPr>
        <w:t>service</w:t>
      </w:r>
      <w:r w:rsidRPr="00AC58EF">
        <w:rPr>
          <w:rFonts w:ascii="Calibri" w:hAnsi="Calibri" w:cs="Calibri"/>
          <w:szCs w:val="24"/>
          <w:lang w:val="id-ID"/>
        </w:rPr>
        <w:t>s Architecture</w:t>
      </w:r>
      <w:r>
        <w:rPr>
          <w:rFonts w:ascii="Calibri" w:hAnsi="Calibri" w:cs="Calibri"/>
          <w:szCs w:val="24"/>
          <w:lang w:val="id-ID"/>
        </w:rPr>
        <w:t xml:space="preserve">. </w:t>
      </w:r>
      <w:r w:rsidRPr="00827694">
        <w:rPr>
          <w:rFonts w:ascii="Calibri-Italic" w:hAnsi="Calibri-Italic" w:cs="Calibri-Italic"/>
          <w:i/>
          <w:iCs/>
          <w:szCs w:val="24"/>
          <w:lang w:val="id-ID"/>
        </w:rPr>
        <w:t>W3C Working Group Note</w:t>
      </w:r>
      <w:r>
        <w:rPr>
          <w:rFonts w:ascii="Calibri" w:hAnsi="Calibri" w:cs="Calibri"/>
          <w:szCs w:val="24"/>
          <w:lang w:val="id-ID"/>
        </w:rPr>
        <w:t>, [online] Tersedia di: &lt;</w:t>
      </w:r>
      <w:r w:rsidRPr="00AC58EF">
        <w:t xml:space="preserve"> </w:t>
      </w:r>
      <w:r w:rsidRPr="00AC58EF">
        <w:rPr>
          <w:rFonts w:ascii="Calibri" w:hAnsi="Calibri" w:cs="Calibri"/>
          <w:szCs w:val="24"/>
          <w:lang w:val="id-ID"/>
        </w:rPr>
        <w:t xml:space="preserve">https://www.w3.org/TR/ws-arch/ </w:t>
      </w:r>
      <w:r>
        <w:rPr>
          <w:rFonts w:ascii="Calibri" w:hAnsi="Calibri" w:cs="Calibri"/>
          <w:szCs w:val="24"/>
          <w:lang w:val="id-ID"/>
        </w:rPr>
        <w:t>&gt;</w:t>
      </w:r>
    </w:p>
    <w:p w14:paraId="720C47E9" w14:textId="77777777" w:rsidR="00043FB5" w:rsidRDefault="00043FB5" w:rsidP="0050578C">
      <w:pPr>
        <w:widowControl w:val="0"/>
        <w:autoSpaceDE w:val="0"/>
        <w:autoSpaceDN w:val="0"/>
        <w:adjustRightInd w:val="0"/>
        <w:spacing w:line="240" w:lineRule="auto"/>
        <w:jc w:val="both"/>
        <w:rPr>
          <w:rFonts w:ascii="Calibri" w:hAnsi="Calibri" w:cs="Calibri"/>
          <w:szCs w:val="24"/>
          <w:lang w:val="id-ID"/>
        </w:rPr>
      </w:pPr>
      <w:r>
        <w:rPr>
          <w:rFonts w:ascii="Calibri" w:hAnsi="Calibri" w:cs="Calibri"/>
          <w:szCs w:val="24"/>
          <w:lang w:val="id-ID"/>
        </w:rPr>
        <w:t>[Diakses 21 Oktober 2018]</w:t>
      </w:r>
    </w:p>
    <w:p w14:paraId="5C2FAAAE" w14:textId="72A32EA9" w:rsidR="00043FB5" w:rsidRPr="00AF0399" w:rsidRDefault="00043FB5" w:rsidP="0050578C">
      <w:pPr>
        <w:widowControl w:val="0"/>
        <w:autoSpaceDE w:val="0"/>
        <w:autoSpaceDN w:val="0"/>
        <w:adjustRightInd w:val="0"/>
        <w:spacing w:line="240" w:lineRule="auto"/>
        <w:jc w:val="both"/>
        <w:rPr>
          <w:rFonts w:ascii="Calibri" w:hAnsi="Calibri" w:cs="Calibri"/>
          <w:noProof/>
        </w:rPr>
      </w:pPr>
      <w:r w:rsidRPr="00402CA8">
        <w:rPr>
          <w:rFonts w:ascii="Calibri" w:hAnsi="Calibri" w:cs="Calibri"/>
          <w:noProof/>
        </w:rPr>
        <w:t>Lu</w:t>
      </w:r>
      <w:r>
        <w:rPr>
          <w:rFonts w:ascii="Calibri" w:hAnsi="Calibri" w:cs="Calibri"/>
          <w:noProof/>
          <w:lang w:val="id-ID"/>
        </w:rPr>
        <w:t>, D.,</w:t>
      </w:r>
      <w:r w:rsidRPr="00402CA8">
        <w:rPr>
          <w:rFonts w:ascii="Calibri" w:hAnsi="Calibri" w:cs="Calibri"/>
          <w:noProof/>
        </w:rPr>
        <w:t xml:space="preserve"> Huang</w:t>
      </w:r>
      <w:r>
        <w:rPr>
          <w:rFonts w:ascii="Calibri" w:hAnsi="Calibri" w:cs="Calibri"/>
          <w:noProof/>
          <w:lang w:val="id-ID"/>
        </w:rPr>
        <w:t xml:space="preserve">, D., </w:t>
      </w:r>
      <w:r w:rsidRPr="00402CA8">
        <w:rPr>
          <w:rFonts w:ascii="Calibri" w:hAnsi="Calibri" w:cs="Calibri"/>
          <w:noProof/>
        </w:rPr>
        <w:t>Walenstein</w:t>
      </w:r>
      <w:r>
        <w:rPr>
          <w:rFonts w:ascii="Calibri" w:hAnsi="Calibri" w:cs="Calibri"/>
          <w:noProof/>
          <w:lang w:val="id-ID"/>
        </w:rPr>
        <w:t xml:space="preserve">, A., dan </w:t>
      </w:r>
      <w:r w:rsidRPr="00402CA8">
        <w:rPr>
          <w:rFonts w:ascii="Calibri" w:hAnsi="Calibri" w:cs="Calibri"/>
          <w:noProof/>
        </w:rPr>
        <w:t>Medhi</w:t>
      </w:r>
      <w:r>
        <w:rPr>
          <w:rFonts w:ascii="Calibri" w:hAnsi="Calibri" w:cs="Calibri"/>
          <w:noProof/>
          <w:lang w:val="id-ID"/>
        </w:rPr>
        <w:t>, D., 2017.</w:t>
      </w:r>
      <w:r w:rsidRPr="00882A2D">
        <w:t xml:space="preserve"> </w:t>
      </w:r>
      <w:r w:rsidRPr="00402CA8">
        <w:rPr>
          <w:rFonts w:ascii="Calibri" w:hAnsi="Calibri" w:cs="Calibri"/>
          <w:noProof/>
          <w:lang w:val="id-ID"/>
        </w:rPr>
        <w:t xml:space="preserve">A Secure </w:t>
      </w:r>
      <w:r w:rsidR="001418D2" w:rsidRPr="001418D2">
        <w:rPr>
          <w:rFonts w:ascii="Calibri" w:hAnsi="Calibri" w:cs="Calibri"/>
          <w:i/>
          <w:noProof/>
          <w:lang w:val="id-ID"/>
        </w:rPr>
        <w:t>Micro</w:t>
      </w:r>
      <w:r w:rsidR="003A3AC6" w:rsidRPr="003A3AC6">
        <w:rPr>
          <w:rFonts w:ascii="Calibri" w:hAnsi="Calibri" w:cs="Calibri"/>
          <w:i/>
          <w:noProof/>
          <w:lang w:val="id-ID"/>
        </w:rPr>
        <w:t>service</w:t>
      </w:r>
      <w:r w:rsidRPr="00402CA8">
        <w:rPr>
          <w:rFonts w:ascii="Calibri" w:hAnsi="Calibri" w:cs="Calibri"/>
          <w:noProof/>
          <w:lang w:val="id-ID"/>
        </w:rPr>
        <w:t xml:space="preserve"> </w:t>
      </w:r>
      <w:r w:rsidR="003740F4" w:rsidRPr="003740F4">
        <w:rPr>
          <w:rFonts w:ascii="Calibri" w:hAnsi="Calibri" w:cs="Calibri"/>
          <w:i/>
          <w:noProof/>
          <w:lang w:val="id-ID"/>
        </w:rPr>
        <w:t>Framework</w:t>
      </w:r>
      <w:r w:rsidRPr="00402CA8">
        <w:rPr>
          <w:rFonts w:ascii="Calibri" w:hAnsi="Calibri" w:cs="Calibri"/>
          <w:noProof/>
          <w:lang w:val="id-ID"/>
        </w:rPr>
        <w:t xml:space="preserve"> for IoT</w:t>
      </w:r>
      <w:r>
        <w:rPr>
          <w:rFonts w:ascii="Calibri" w:hAnsi="Calibri" w:cs="Calibri"/>
          <w:noProof/>
          <w:lang w:val="id-ID"/>
        </w:rPr>
        <w:t>. In: IEEE, 2017.</w:t>
      </w:r>
      <w:r w:rsidRPr="00402CA8">
        <w:t xml:space="preserve"> </w:t>
      </w:r>
      <w:r w:rsidRPr="00402CA8">
        <w:rPr>
          <w:rFonts w:ascii="Calibri" w:hAnsi="Calibri" w:cs="Calibri"/>
          <w:i/>
          <w:noProof/>
          <w:lang w:val="id-ID"/>
        </w:rPr>
        <w:t xml:space="preserve">2017 IEEE Symposium on </w:t>
      </w:r>
      <w:r w:rsidR="003A3AC6" w:rsidRPr="003A3AC6">
        <w:rPr>
          <w:rFonts w:ascii="Calibri" w:hAnsi="Calibri" w:cs="Calibri"/>
          <w:i/>
          <w:noProof/>
          <w:lang w:val="id-ID"/>
        </w:rPr>
        <w:t>Service</w:t>
      </w:r>
      <w:r w:rsidRPr="00402CA8">
        <w:rPr>
          <w:rFonts w:ascii="Calibri" w:hAnsi="Calibri" w:cs="Calibri"/>
          <w:i/>
          <w:noProof/>
          <w:lang w:val="id-ID"/>
        </w:rPr>
        <w:t xml:space="preserve">-Oriented </w:t>
      </w:r>
      <w:r w:rsidR="003E4A5D" w:rsidRPr="003E4A5D">
        <w:rPr>
          <w:rFonts w:ascii="Calibri" w:hAnsi="Calibri" w:cs="Calibri"/>
          <w:i/>
          <w:noProof/>
          <w:lang w:val="id-ID"/>
        </w:rPr>
        <w:t>System</w:t>
      </w:r>
      <w:r w:rsidRPr="00402CA8">
        <w:rPr>
          <w:rFonts w:ascii="Calibri" w:hAnsi="Calibri" w:cs="Calibri"/>
          <w:i/>
          <w:noProof/>
          <w:lang w:val="id-ID"/>
        </w:rPr>
        <w:t xml:space="preserve"> Engineering</w:t>
      </w:r>
      <w:r>
        <w:rPr>
          <w:rFonts w:ascii="Calibri" w:hAnsi="Calibri" w:cs="Calibri"/>
          <w:noProof/>
          <w:lang w:val="id-ID"/>
        </w:rPr>
        <w:t>.</w:t>
      </w:r>
      <w:r w:rsidRPr="007B4ADB">
        <w:rPr>
          <w:rFonts w:ascii="Calibri" w:hAnsi="Calibri" w:cs="Calibri"/>
          <w:noProof/>
          <w:lang w:val="id-ID"/>
        </w:rPr>
        <w:t xml:space="preserve"> </w:t>
      </w:r>
      <w:r>
        <w:rPr>
          <w:rFonts w:ascii="Calibri" w:hAnsi="Calibri" w:cs="Calibri"/>
          <w:noProof/>
          <w:lang w:val="id-ID"/>
        </w:rPr>
        <w:t>San Francisco, CA, USA</w:t>
      </w:r>
      <w:r w:rsidRPr="007B4ADB">
        <w:rPr>
          <w:rFonts w:ascii="Calibri" w:hAnsi="Calibri" w:cs="Calibri"/>
          <w:noProof/>
          <w:lang w:val="id-ID"/>
        </w:rPr>
        <w:t>, Oct l6-l8th</w:t>
      </w:r>
      <w:r>
        <w:rPr>
          <w:rFonts w:ascii="Calibri" w:hAnsi="Calibri" w:cs="Calibri"/>
          <w:noProof/>
          <w:lang w:val="id-ID"/>
        </w:rPr>
        <w:t>. San Francisco: IEEE</w:t>
      </w:r>
    </w:p>
    <w:p w14:paraId="1A7CD336" w14:textId="77777777" w:rsidR="007F2FF9" w:rsidRPr="00525183" w:rsidRDefault="007F2FF9" w:rsidP="00AF0399"/>
    <w:sectPr w:rsidR="007F2FF9" w:rsidRPr="00525183" w:rsidSect="008A0F96">
      <w:footerReference w:type="default" r:id="rId73"/>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1CF729" w14:textId="77777777" w:rsidR="00596F30" w:rsidRDefault="00596F30" w:rsidP="002F23BC">
      <w:pPr>
        <w:spacing w:after="0" w:line="240" w:lineRule="auto"/>
      </w:pPr>
      <w:r>
        <w:separator/>
      </w:r>
    </w:p>
  </w:endnote>
  <w:endnote w:type="continuationSeparator" w:id="0">
    <w:p w14:paraId="1124E94A" w14:textId="77777777" w:rsidR="00596F30" w:rsidRDefault="00596F30" w:rsidP="002F23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libri-Italic">
    <w:altName w:val="Times New Roman"/>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819727"/>
      <w:docPartObj>
        <w:docPartGallery w:val="Page Numbers (Bottom of Page)"/>
        <w:docPartUnique/>
      </w:docPartObj>
    </w:sdtPr>
    <w:sdtEndPr>
      <w:rPr>
        <w:noProof/>
      </w:rPr>
    </w:sdtEndPr>
    <w:sdtContent>
      <w:p w14:paraId="60E339F3" w14:textId="43389BCF" w:rsidR="006F112E" w:rsidRDefault="006F112E">
        <w:pPr>
          <w:pStyle w:val="Footer"/>
          <w:jc w:val="center"/>
        </w:pPr>
        <w:r>
          <w:fldChar w:fldCharType="begin"/>
        </w:r>
        <w:r>
          <w:instrText xml:space="preserve"> PAGE   \* MERGEFORMAT </w:instrText>
        </w:r>
        <w:r>
          <w:fldChar w:fldCharType="separate"/>
        </w:r>
        <w:r w:rsidR="00834EA8">
          <w:rPr>
            <w:noProof/>
          </w:rPr>
          <w:t>viii</w:t>
        </w:r>
        <w:r>
          <w:rPr>
            <w:noProof/>
          </w:rPr>
          <w:fldChar w:fldCharType="end"/>
        </w:r>
      </w:p>
    </w:sdtContent>
  </w:sdt>
  <w:p w14:paraId="0832F67F" w14:textId="77777777" w:rsidR="006F112E" w:rsidRDefault="006F11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5095534"/>
      <w:docPartObj>
        <w:docPartGallery w:val="Page Numbers (Bottom of Page)"/>
        <w:docPartUnique/>
      </w:docPartObj>
    </w:sdtPr>
    <w:sdtEndPr>
      <w:rPr>
        <w:noProof/>
      </w:rPr>
    </w:sdtEndPr>
    <w:sdtContent>
      <w:p w14:paraId="4786D141" w14:textId="36BA06F4" w:rsidR="006F112E" w:rsidRDefault="006F112E">
        <w:pPr>
          <w:pStyle w:val="Footer"/>
          <w:jc w:val="center"/>
        </w:pPr>
        <w:r>
          <w:fldChar w:fldCharType="begin"/>
        </w:r>
        <w:r>
          <w:instrText xml:space="preserve"> PAGE   \* MERGEFORMAT </w:instrText>
        </w:r>
        <w:r>
          <w:fldChar w:fldCharType="separate"/>
        </w:r>
        <w:r w:rsidR="00834EA8">
          <w:rPr>
            <w:noProof/>
          </w:rPr>
          <w:t>32</w:t>
        </w:r>
        <w:r>
          <w:rPr>
            <w:noProof/>
          </w:rPr>
          <w:fldChar w:fldCharType="end"/>
        </w:r>
      </w:p>
    </w:sdtContent>
  </w:sdt>
  <w:p w14:paraId="1A169218" w14:textId="777D9BEB" w:rsidR="006F112E" w:rsidRDefault="006F112E">
    <w:pPr>
      <w:pStyle w:val="Foo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208ED1" w14:textId="77777777" w:rsidR="00596F30" w:rsidRDefault="00596F30" w:rsidP="002F23BC">
      <w:pPr>
        <w:spacing w:after="0" w:line="240" w:lineRule="auto"/>
      </w:pPr>
      <w:r>
        <w:separator/>
      </w:r>
    </w:p>
  </w:footnote>
  <w:footnote w:type="continuationSeparator" w:id="0">
    <w:p w14:paraId="4A92191C" w14:textId="77777777" w:rsidR="00596F30" w:rsidRDefault="00596F30" w:rsidP="002F23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6F39EE" w14:textId="3EC52B19" w:rsidR="006F112E" w:rsidRDefault="006F112E">
    <w:pPr>
      <w:pStyle w:val="Header"/>
    </w:pPr>
    <w:r>
      <w: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92312"/>
    <w:multiLevelType w:val="multilevel"/>
    <w:tmpl w:val="B46E7084"/>
    <w:lvl w:ilvl="0">
      <w:start w:val="1"/>
      <w:numFmt w:val="decimal"/>
      <w:lvlText w:val="%1."/>
      <w:lvlJc w:val="left"/>
      <w:pPr>
        <w:ind w:left="720" w:hanging="360"/>
      </w:pPr>
      <w:rPr>
        <w:rFonts w:hint="default"/>
      </w:rPr>
    </w:lvl>
    <w:lvl w:ilvl="1">
      <w:start w:val="3"/>
      <w:numFmt w:val="decimal"/>
      <w:isLgl/>
      <w:lvlText w:val="%1.%2"/>
      <w:lvlJc w:val="left"/>
      <w:pPr>
        <w:ind w:left="948" w:hanging="555"/>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1" w15:restartNumberingAfterBreak="0">
    <w:nsid w:val="0A337C40"/>
    <w:multiLevelType w:val="hybridMultilevel"/>
    <w:tmpl w:val="E4C85C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21227E"/>
    <w:multiLevelType w:val="hybridMultilevel"/>
    <w:tmpl w:val="D7706F22"/>
    <w:lvl w:ilvl="0" w:tplc="0409000F">
      <w:start w:val="1"/>
      <w:numFmt w:val="decimal"/>
      <w:lvlText w:val="%1."/>
      <w:lvlJc w:val="left"/>
      <w:pPr>
        <w:ind w:left="4320" w:hanging="360"/>
      </w:pPr>
    </w:lvl>
    <w:lvl w:ilvl="1" w:tplc="EBF22FA8">
      <w:start w:val="1"/>
      <w:numFmt w:val="decimal"/>
      <w:lvlText w:val="%2."/>
      <w:lvlJc w:val="left"/>
      <w:pPr>
        <w:ind w:left="5040" w:hanging="360"/>
      </w:pPr>
      <w:rPr>
        <w:rFonts w:hint="default"/>
      </w:r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 w15:restartNumberingAfterBreak="0">
    <w:nsid w:val="10D1480F"/>
    <w:multiLevelType w:val="hybridMultilevel"/>
    <w:tmpl w:val="77603F30"/>
    <w:lvl w:ilvl="0" w:tplc="87180E9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215718C"/>
    <w:multiLevelType w:val="hybridMultilevel"/>
    <w:tmpl w:val="C3C635C6"/>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12CD7A56"/>
    <w:multiLevelType w:val="hybridMultilevel"/>
    <w:tmpl w:val="A8925A88"/>
    <w:lvl w:ilvl="0" w:tplc="A4C6B82C">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E0497B"/>
    <w:multiLevelType w:val="multilevel"/>
    <w:tmpl w:val="B46E7084"/>
    <w:lvl w:ilvl="0">
      <w:start w:val="1"/>
      <w:numFmt w:val="decimal"/>
      <w:lvlText w:val="%1."/>
      <w:lvlJc w:val="left"/>
      <w:pPr>
        <w:ind w:left="720" w:hanging="360"/>
      </w:pPr>
      <w:rPr>
        <w:rFonts w:hint="default"/>
      </w:rPr>
    </w:lvl>
    <w:lvl w:ilvl="1">
      <w:start w:val="3"/>
      <w:numFmt w:val="decimal"/>
      <w:isLgl/>
      <w:lvlText w:val="%1.%2"/>
      <w:lvlJc w:val="left"/>
      <w:pPr>
        <w:ind w:left="948" w:hanging="555"/>
      </w:pPr>
      <w:rPr>
        <w:rFonts w:hint="default"/>
        <w:b/>
        <w:sz w:val="28"/>
        <w:szCs w:val="28"/>
      </w:rPr>
    </w:lvl>
    <w:lvl w:ilvl="2">
      <w:start w:val="1"/>
      <w:numFmt w:val="decimal"/>
      <w:isLgl/>
      <w:lvlText w:val="%1.%2.%3"/>
      <w:lvlJc w:val="left"/>
      <w:pPr>
        <w:ind w:left="1146" w:hanging="720"/>
      </w:pPr>
      <w:rPr>
        <w:rFonts w:hint="default"/>
        <w:b/>
        <w:sz w:val="28"/>
        <w:szCs w:val="28"/>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7" w15:restartNumberingAfterBreak="0">
    <w:nsid w:val="1ACC4D02"/>
    <w:multiLevelType w:val="multilevel"/>
    <w:tmpl w:val="0C825970"/>
    <w:lvl w:ilvl="0">
      <w:start w:val="1"/>
      <w:numFmt w:val="decimal"/>
      <w:pStyle w:val="Heading1"/>
      <w:suff w:val="space"/>
      <w:lvlText w:val="BAB %1"/>
      <w:lvlJc w:val="left"/>
      <w:pPr>
        <w:ind w:left="360" w:hanging="360"/>
      </w:pPr>
      <w:rPr>
        <w:rFonts w:ascii="Calibri" w:hAnsi="Calibri" w:hint="default"/>
        <w:b/>
        <w:i w:val="0"/>
        <w:sz w:val="32"/>
        <w:szCs w:val="26"/>
      </w:rPr>
    </w:lvl>
    <w:lvl w:ilvl="1">
      <w:start w:val="1"/>
      <w:numFmt w:val="decimal"/>
      <w:pStyle w:val="Heading2"/>
      <w:isLgl/>
      <w:lvlText w:val="%1.%2"/>
      <w:lvlJc w:val="left"/>
      <w:pPr>
        <w:ind w:left="1210" w:hanging="360"/>
      </w:pPr>
      <w:rPr>
        <w:rFonts w:hint="default"/>
        <w:b/>
        <w:bCs w:val="0"/>
        <w:i w:val="0"/>
        <w:iCs w:val="0"/>
        <w:caps w:val="0"/>
        <w:smallCaps w:val="0"/>
        <w:strike w:val="0"/>
        <w:dstrike w:val="0"/>
        <w:outline w:val="0"/>
        <w:shadow w:val="0"/>
        <w:emboss w:val="0"/>
        <w:imprint w:val="0"/>
        <w:noProof w:val="0"/>
        <w:vanish w:val="0"/>
        <w:spacing w:val="0"/>
        <w:kern w:val="0"/>
        <w:position w:val="0"/>
        <w:sz w:val="28"/>
        <w:szCs w:val="28"/>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2060" w:hanging="360"/>
      </w:pPr>
      <w:rPr>
        <w:rFonts w:hint="default"/>
        <w:color w:val="auto"/>
      </w:rPr>
    </w:lvl>
    <w:lvl w:ilvl="3">
      <w:start w:val="1"/>
      <w:numFmt w:val="decimal"/>
      <w:pStyle w:val="Heading4"/>
      <w:isLgl/>
      <w:lvlText w:val="%1.%2.%3.%4"/>
      <w:lvlJc w:val="left"/>
      <w:pPr>
        <w:ind w:left="2910" w:hanging="360"/>
      </w:pPr>
      <w:rPr>
        <w:rFonts w:asciiTheme="minorHAnsi" w:hAnsiTheme="minorHAnsi" w:cstheme="minorHAnsi" w:hint="default"/>
        <w:i w:val="0"/>
      </w:rPr>
    </w:lvl>
    <w:lvl w:ilvl="4">
      <w:start w:val="1"/>
      <w:numFmt w:val="decimal"/>
      <w:lvlText w:val="%1.%2.%3.%4.%5"/>
      <w:lvlJc w:val="left"/>
      <w:pPr>
        <w:ind w:left="3760" w:hanging="360"/>
      </w:pPr>
      <w:rPr>
        <w:rFonts w:hint="default"/>
      </w:rPr>
    </w:lvl>
    <w:lvl w:ilvl="5">
      <w:start w:val="1"/>
      <w:numFmt w:val="decimal"/>
      <w:lvlText w:val="%1.%2.%3.%4.%5.%6"/>
      <w:lvlJc w:val="left"/>
      <w:pPr>
        <w:ind w:left="4610" w:hanging="360"/>
      </w:pPr>
      <w:rPr>
        <w:rFonts w:hint="default"/>
      </w:rPr>
    </w:lvl>
    <w:lvl w:ilvl="6">
      <w:start w:val="1"/>
      <w:numFmt w:val="decimal"/>
      <w:lvlText w:val="%1.%2.%3.%4.%5.%6.%7"/>
      <w:lvlJc w:val="left"/>
      <w:pPr>
        <w:ind w:left="5460" w:hanging="360"/>
      </w:pPr>
      <w:rPr>
        <w:rFonts w:hint="default"/>
      </w:rPr>
    </w:lvl>
    <w:lvl w:ilvl="7">
      <w:start w:val="1"/>
      <w:numFmt w:val="decimal"/>
      <w:lvlText w:val="%1.%2.%3.%4.%5.%6.%7.%8"/>
      <w:lvlJc w:val="left"/>
      <w:pPr>
        <w:ind w:left="6310" w:hanging="360"/>
      </w:pPr>
      <w:rPr>
        <w:rFonts w:hint="default"/>
      </w:rPr>
    </w:lvl>
    <w:lvl w:ilvl="8">
      <w:start w:val="1"/>
      <w:numFmt w:val="decimal"/>
      <w:lvlText w:val="%1.%2.%3.%4.%5.%6.%7.%8.%9"/>
      <w:lvlJc w:val="left"/>
      <w:pPr>
        <w:ind w:left="7160" w:hanging="360"/>
      </w:pPr>
      <w:rPr>
        <w:rFonts w:hint="default"/>
      </w:rPr>
    </w:lvl>
  </w:abstractNum>
  <w:abstractNum w:abstractNumId="8" w15:restartNumberingAfterBreak="0">
    <w:nsid w:val="1C30175F"/>
    <w:multiLevelType w:val="hybridMultilevel"/>
    <w:tmpl w:val="ECEE0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1624DC"/>
    <w:multiLevelType w:val="hybridMultilevel"/>
    <w:tmpl w:val="65F83AD0"/>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25741454"/>
    <w:multiLevelType w:val="hybridMultilevel"/>
    <w:tmpl w:val="F8B270F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CB96766"/>
    <w:multiLevelType w:val="hybridMultilevel"/>
    <w:tmpl w:val="FA3C6584"/>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2" w15:restartNumberingAfterBreak="0">
    <w:nsid w:val="39A07544"/>
    <w:multiLevelType w:val="hybridMultilevel"/>
    <w:tmpl w:val="2528C95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15:restartNumberingAfterBreak="0">
    <w:nsid w:val="40623972"/>
    <w:multiLevelType w:val="hybridMultilevel"/>
    <w:tmpl w:val="26AAABFC"/>
    <w:lvl w:ilvl="0" w:tplc="4BEACC3C">
      <w:start w:val="1"/>
      <w:numFmt w:val="decimal"/>
      <w:lvlText w:val="%1."/>
      <w:lvlJc w:val="left"/>
      <w:pPr>
        <w:ind w:left="1059"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4" w15:restartNumberingAfterBreak="0">
    <w:nsid w:val="44937910"/>
    <w:multiLevelType w:val="hybridMultilevel"/>
    <w:tmpl w:val="7708FD0A"/>
    <w:lvl w:ilvl="0" w:tplc="928A476C">
      <w:start w:val="1"/>
      <w:numFmt w:val="decimal"/>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BD28E6"/>
    <w:multiLevelType w:val="hybridMultilevel"/>
    <w:tmpl w:val="C3AE7246"/>
    <w:lvl w:ilvl="0" w:tplc="2B826DC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56C16FD0"/>
    <w:multiLevelType w:val="multilevel"/>
    <w:tmpl w:val="37EE01BA"/>
    <w:lvl w:ilvl="0">
      <w:start w:val="1"/>
      <w:numFmt w:val="decimal"/>
      <w:lvlText w:val="%1."/>
      <w:lvlJc w:val="left"/>
      <w:pPr>
        <w:ind w:left="1080" w:hanging="720"/>
      </w:pPr>
      <w:rPr>
        <w:rFonts w:hint="default"/>
      </w:rPr>
    </w:lvl>
    <w:lvl w:ilvl="1">
      <w:start w:val="3"/>
      <w:numFmt w:val="decimal"/>
      <w:isLgl/>
      <w:lvlText w:val="%1.%2."/>
      <w:lvlJc w:val="left"/>
      <w:pPr>
        <w:ind w:left="960" w:hanging="54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74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640" w:hanging="1800"/>
      </w:pPr>
      <w:rPr>
        <w:rFonts w:hint="default"/>
      </w:rPr>
    </w:lvl>
  </w:abstractNum>
  <w:abstractNum w:abstractNumId="17" w15:restartNumberingAfterBreak="0">
    <w:nsid w:val="59D7575C"/>
    <w:multiLevelType w:val="hybridMultilevel"/>
    <w:tmpl w:val="69263908"/>
    <w:lvl w:ilvl="0" w:tplc="4BEACC3C">
      <w:start w:val="1"/>
      <w:numFmt w:val="decimal"/>
      <w:lvlText w:val="%1."/>
      <w:lvlJc w:val="left"/>
      <w:pPr>
        <w:ind w:left="426" w:hanging="360"/>
      </w:pPr>
      <w:rPr>
        <w:rFonts w:hint="default"/>
      </w:rPr>
    </w:lvl>
    <w:lvl w:ilvl="1" w:tplc="04210019">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8" w15:restartNumberingAfterBreak="0">
    <w:nsid w:val="5D997BC2"/>
    <w:multiLevelType w:val="hybridMultilevel"/>
    <w:tmpl w:val="1FC065AA"/>
    <w:lvl w:ilvl="0" w:tplc="7EA4D514">
      <w:start w:val="1"/>
      <w:numFmt w:val="lowerLetter"/>
      <w:lvlText w:val="%1."/>
      <w:lvlJc w:val="left"/>
      <w:pPr>
        <w:ind w:left="2250" w:hanging="360"/>
      </w:pPr>
      <w:rPr>
        <w:b w:val="0"/>
        <w:sz w:val="24"/>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9" w15:restartNumberingAfterBreak="0">
    <w:nsid w:val="61CF1487"/>
    <w:multiLevelType w:val="hybridMultilevel"/>
    <w:tmpl w:val="369EC4D6"/>
    <w:lvl w:ilvl="0" w:tplc="B650BE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663D059F"/>
    <w:multiLevelType w:val="hybridMultilevel"/>
    <w:tmpl w:val="84728E34"/>
    <w:lvl w:ilvl="0" w:tplc="CBC2637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A62EC7"/>
    <w:multiLevelType w:val="hybridMultilevel"/>
    <w:tmpl w:val="9456394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717D1607"/>
    <w:multiLevelType w:val="hybridMultilevel"/>
    <w:tmpl w:val="599AE474"/>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3" w15:restartNumberingAfterBreak="0">
    <w:nsid w:val="77235B3F"/>
    <w:multiLevelType w:val="hybridMultilevel"/>
    <w:tmpl w:val="A8925A88"/>
    <w:lvl w:ilvl="0" w:tplc="A4C6B82C">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D405A9"/>
    <w:multiLevelType w:val="hybridMultilevel"/>
    <w:tmpl w:val="201C3372"/>
    <w:lvl w:ilvl="0" w:tplc="0409000F">
      <w:start w:val="1"/>
      <w:numFmt w:val="decimal"/>
      <w:lvlText w:val="%1."/>
      <w:lvlJc w:val="left"/>
      <w:pPr>
        <w:ind w:left="720" w:hanging="360"/>
      </w:pPr>
    </w:lvl>
    <w:lvl w:ilvl="1" w:tplc="144ACD0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A83B07"/>
    <w:multiLevelType w:val="hybridMultilevel"/>
    <w:tmpl w:val="05807E16"/>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6"/>
  </w:num>
  <w:num w:numId="2">
    <w:abstractNumId w:val="1"/>
  </w:num>
  <w:num w:numId="3">
    <w:abstractNumId w:val="12"/>
  </w:num>
  <w:num w:numId="4">
    <w:abstractNumId w:val="17"/>
  </w:num>
  <w:num w:numId="5">
    <w:abstractNumId w:val="13"/>
  </w:num>
  <w:num w:numId="6">
    <w:abstractNumId w:val="0"/>
  </w:num>
  <w:num w:numId="7">
    <w:abstractNumId w:val="16"/>
  </w:num>
  <w:num w:numId="8">
    <w:abstractNumId w:val="14"/>
  </w:num>
  <w:num w:numId="9">
    <w:abstractNumId w:val="25"/>
  </w:num>
  <w:num w:numId="10">
    <w:abstractNumId w:val="18"/>
  </w:num>
  <w:num w:numId="11">
    <w:abstractNumId w:val="2"/>
  </w:num>
  <w:num w:numId="12">
    <w:abstractNumId w:val="24"/>
  </w:num>
  <w:num w:numId="13">
    <w:abstractNumId w:val="7"/>
  </w:num>
  <w:num w:numId="14">
    <w:abstractNumId w:val="9"/>
  </w:num>
  <w:num w:numId="15">
    <w:abstractNumId w:val="4"/>
  </w:num>
  <w:num w:numId="16">
    <w:abstractNumId w:val="11"/>
  </w:num>
  <w:num w:numId="17">
    <w:abstractNumId w:val="22"/>
  </w:num>
  <w:num w:numId="18">
    <w:abstractNumId w:val="10"/>
  </w:num>
  <w:num w:numId="19">
    <w:abstractNumId w:val="23"/>
  </w:num>
  <w:num w:numId="20">
    <w:abstractNumId w:val="3"/>
  </w:num>
  <w:num w:numId="21">
    <w:abstractNumId w:val="19"/>
  </w:num>
  <w:num w:numId="22">
    <w:abstractNumId w:val="5"/>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num>
  <w:num w:numId="25">
    <w:abstractNumId w:val="20"/>
  </w:num>
  <w:num w:numId="26">
    <w:abstractNumId w:val="7"/>
  </w:num>
  <w:num w:numId="27">
    <w:abstractNumId w:val="7"/>
  </w:num>
  <w:num w:numId="28">
    <w:abstractNumId w:val="15"/>
  </w:num>
  <w:num w:numId="29">
    <w:abstractNumId w:val="2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1FB1"/>
    <w:rsid w:val="0000236C"/>
    <w:rsid w:val="00005704"/>
    <w:rsid w:val="00020539"/>
    <w:rsid w:val="00021FAD"/>
    <w:rsid w:val="000251A5"/>
    <w:rsid w:val="00030242"/>
    <w:rsid w:val="00035524"/>
    <w:rsid w:val="0003558F"/>
    <w:rsid w:val="00043E17"/>
    <w:rsid w:val="00043FB5"/>
    <w:rsid w:val="00047FC7"/>
    <w:rsid w:val="00052DC2"/>
    <w:rsid w:val="0006039C"/>
    <w:rsid w:val="00063083"/>
    <w:rsid w:val="00070911"/>
    <w:rsid w:val="0007727A"/>
    <w:rsid w:val="00082265"/>
    <w:rsid w:val="00084921"/>
    <w:rsid w:val="00085A94"/>
    <w:rsid w:val="00087740"/>
    <w:rsid w:val="00087BB4"/>
    <w:rsid w:val="00096107"/>
    <w:rsid w:val="00096896"/>
    <w:rsid w:val="00097E96"/>
    <w:rsid w:val="000A0BA9"/>
    <w:rsid w:val="000B17CD"/>
    <w:rsid w:val="000B6522"/>
    <w:rsid w:val="000B658D"/>
    <w:rsid w:val="000C13A6"/>
    <w:rsid w:val="000C42B3"/>
    <w:rsid w:val="000E17D3"/>
    <w:rsid w:val="000E2705"/>
    <w:rsid w:val="000F6613"/>
    <w:rsid w:val="000F742A"/>
    <w:rsid w:val="00102CE5"/>
    <w:rsid w:val="00103512"/>
    <w:rsid w:val="00103A9A"/>
    <w:rsid w:val="00113F69"/>
    <w:rsid w:val="0011701A"/>
    <w:rsid w:val="00122940"/>
    <w:rsid w:val="001234D3"/>
    <w:rsid w:val="001248D3"/>
    <w:rsid w:val="001248DE"/>
    <w:rsid w:val="00126D9C"/>
    <w:rsid w:val="0013060A"/>
    <w:rsid w:val="00132377"/>
    <w:rsid w:val="001372B6"/>
    <w:rsid w:val="001418D2"/>
    <w:rsid w:val="00141984"/>
    <w:rsid w:val="001456CB"/>
    <w:rsid w:val="00145A09"/>
    <w:rsid w:val="00154B4B"/>
    <w:rsid w:val="00167B5D"/>
    <w:rsid w:val="00172739"/>
    <w:rsid w:val="00172EFB"/>
    <w:rsid w:val="001737CB"/>
    <w:rsid w:val="00177057"/>
    <w:rsid w:val="00181663"/>
    <w:rsid w:val="001A2898"/>
    <w:rsid w:val="001A4562"/>
    <w:rsid w:val="001B17B0"/>
    <w:rsid w:val="001B1C10"/>
    <w:rsid w:val="001B639F"/>
    <w:rsid w:val="001C06BA"/>
    <w:rsid w:val="001C1F8E"/>
    <w:rsid w:val="001C36D2"/>
    <w:rsid w:val="001C5142"/>
    <w:rsid w:val="001C6A9E"/>
    <w:rsid w:val="001C7623"/>
    <w:rsid w:val="001D40C4"/>
    <w:rsid w:val="001D6D1D"/>
    <w:rsid w:val="001D7C4D"/>
    <w:rsid w:val="001E429F"/>
    <w:rsid w:val="001E559E"/>
    <w:rsid w:val="001E710B"/>
    <w:rsid w:val="001E7BDB"/>
    <w:rsid w:val="001F0001"/>
    <w:rsid w:val="001F0648"/>
    <w:rsid w:val="001F14F0"/>
    <w:rsid w:val="001F4C4D"/>
    <w:rsid w:val="001F7DC4"/>
    <w:rsid w:val="0020016D"/>
    <w:rsid w:val="00203C67"/>
    <w:rsid w:val="00205666"/>
    <w:rsid w:val="00205C71"/>
    <w:rsid w:val="00207481"/>
    <w:rsid w:val="0021306C"/>
    <w:rsid w:val="002139BA"/>
    <w:rsid w:val="00214744"/>
    <w:rsid w:val="00214C84"/>
    <w:rsid w:val="00217961"/>
    <w:rsid w:val="0022081E"/>
    <w:rsid w:val="00222839"/>
    <w:rsid w:val="00223AC8"/>
    <w:rsid w:val="00226684"/>
    <w:rsid w:val="002313BC"/>
    <w:rsid w:val="0023180C"/>
    <w:rsid w:val="00241642"/>
    <w:rsid w:val="0024242B"/>
    <w:rsid w:val="00242BAB"/>
    <w:rsid w:val="00242E03"/>
    <w:rsid w:val="00243EE8"/>
    <w:rsid w:val="00244783"/>
    <w:rsid w:val="0024555B"/>
    <w:rsid w:val="002455DF"/>
    <w:rsid w:val="00245695"/>
    <w:rsid w:val="00251B03"/>
    <w:rsid w:val="0025234F"/>
    <w:rsid w:val="00263A90"/>
    <w:rsid w:val="00263F6F"/>
    <w:rsid w:val="00263FB2"/>
    <w:rsid w:val="00265638"/>
    <w:rsid w:val="002717CA"/>
    <w:rsid w:val="002812C9"/>
    <w:rsid w:val="002847AC"/>
    <w:rsid w:val="00290325"/>
    <w:rsid w:val="002B59EE"/>
    <w:rsid w:val="002C0FC5"/>
    <w:rsid w:val="002D0F85"/>
    <w:rsid w:val="002D1D35"/>
    <w:rsid w:val="002D5301"/>
    <w:rsid w:val="002E0BD8"/>
    <w:rsid w:val="002E3273"/>
    <w:rsid w:val="002F23BC"/>
    <w:rsid w:val="00303E84"/>
    <w:rsid w:val="00303F1C"/>
    <w:rsid w:val="00306283"/>
    <w:rsid w:val="00316253"/>
    <w:rsid w:val="0031634D"/>
    <w:rsid w:val="00321FB1"/>
    <w:rsid w:val="003245BF"/>
    <w:rsid w:val="00327E16"/>
    <w:rsid w:val="00335469"/>
    <w:rsid w:val="00335C74"/>
    <w:rsid w:val="00336093"/>
    <w:rsid w:val="00342AC4"/>
    <w:rsid w:val="00343BA6"/>
    <w:rsid w:val="00346D2E"/>
    <w:rsid w:val="003513DC"/>
    <w:rsid w:val="003537F6"/>
    <w:rsid w:val="00353E07"/>
    <w:rsid w:val="003557D9"/>
    <w:rsid w:val="003560AA"/>
    <w:rsid w:val="0035624D"/>
    <w:rsid w:val="00356ABE"/>
    <w:rsid w:val="00364AFE"/>
    <w:rsid w:val="00366D89"/>
    <w:rsid w:val="0037180E"/>
    <w:rsid w:val="00373759"/>
    <w:rsid w:val="003740F4"/>
    <w:rsid w:val="00374B82"/>
    <w:rsid w:val="00381562"/>
    <w:rsid w:val="00383D6E"/>
    <w:rsid w:val="00386DE1"/>
    <w:rsid w:val="00387545"/>
    <w:rsid w:val="00387D97"/>
    <w:rsid w:val="003937D3"/>
    <w:rsid w:val="00397F8F"/>
    <w:rsid w:val="003A35ED"/>
    <w:rsid w:val="003A3AC6"/>
    <w:rsid w:val="003B172E"/>
    <w:rsid w:val="003B7E87"/>
    <w:rsid w:val="003C402C"/>
    <w:rsid w:val="003C57D0"/>
    <w:rsid w:val="003D0FBB"/>
    <w:rsid w:val="003D2136"/>
    <w:rsid w:val="003E3255"/>
    <w:rsid w:val="003E37BF"/>
    <w:rsid w:val="003E4A5D"/>
    <w:rsid w:val="003E74BD"/>
    <w:rsid w:val="003F0C0C"/>
    <w:rsid w:val="003F1E95"/>
    <w:rsid w:val="003F66B5"/>
    <w:rsid w:val="003F7A97"/>
    <w:rsid w:val="004009A6"/>
    <w:rsid w:val="004030D5"/>
    <w:rsid w:val="0040548E"/>
    <w:rsid w:val="004068D7"/>
    <w:rsid w:val="00407FA4"/>
    <w:rsid w:val="004109A7"/>
    <w:rsid w:val="00415F9E"/>
    <w:rsid w:val="00416319"/>
    <w:rsid w:val="00420861"/>
    <w:rsid w:val="004218F0"/>
    <w:rsid w:val="00423360"/>
    <w:rsid w:val="00431122"/>
    <w:rsid w:val="0043166E"/>
    <w:rsid w:val="004325FE"/>
    <w:rsid w:val="004337BB"/>
    <w:rsid w:val="0044269B"/>
    <w:rsid w:val="00455CC3"/>
    <w:rsid w:val="00461FAF"/>
    <w:rsid w:val="00462E1A"/>
    <w:rsid w:val="00463D1A"/>
    <w:rsid w:val="004672D9"/>
    <w:rsid w:val="00472FA9"/>
    <w:rsid w:val="0047330B"/>
    <w:rsid w:val="00473437"/>
    <w:rsid w:val="00476F7B"/>
    <w:rsid w:val="004872A9"/>
    <w:rsid w:val="004A5347"/>
    <w:rsid w:val="004B671A"/>
    <w:rsid w:val="004D0A3B"/>
    <w:rsid w:val="004D2F77"/>
    <w:rsid w:val="004E1C39"/>
    <w:rsid w:val="004F0202"/>
    <w:rsid w:val="004F2CA9"/>
    <w:rsid w:val="00501B97"/>
    <w:rsid w:val="00502209"/>
    <w:rsid w:val="00504319"/>
    <w:rsid w:val="0050578C"/>
    <w:rsid w:val="00507B33"/>
    <w:rsid w:val="00522C73"/>
    <w:rsid w:val="005243D3"/>
    <w:rsid w:val="00524B45"/>
    <w:rsid w:val="00525002"/>
    <w:rsid w:val="00525183"/>
    <w:rsid w:val="00525FAF"/>
    <w:rsid w:val="00530763"/>
    <w:rsid w:val="00532B75"/>
    <w:rsid w:val="00537E35"/>
    <w:rsid w:val="00545D9A"/>
    <w:rsid w:val="00547DF0"/>
    <w:rsid w:val="005506BA"/>
    <w:rsid w:val="00553CEF"/>
    <w:rsid w:val="005612DE"/>
    <w:rsid w:val="00573E5D"/>
    <w:rsid w:val="0057427E"/>
    <w:rsid w:val="0057574F"/>
    <w:rsid w:val="00575E37"/>
    <w:rsid w:val="00576871"/>
    <w:rsid w:val="005778C9"/>
    <w:rsid w:val="00577BC0"/>
    <w:rsid w:val="00585FBE"/>
    <w:rsid w:val="005874E6"/>
    <w:rsid w:val="00596F30"/>
    <w:rsid w:val="005972EA"/>
    <w:rsid w:val="005A1A53"/>
    <w:rsid w:val="005B2CFB"/>
    <w:rsid w:val="005B4511"/>
    <w:rsid w:val="005B6577"/>
    <w:rsid w:val="005B7636"/>
    <w:rsid w:val="005C10CF"/>
    <w:rsid w:val="005C2AF6"/>
    <w:rsid w:val="005C2D1B"/>
    <w:rsid w:val="005D0BC5"/>
    <w:rsid w:val="005D0E97"/>
    <w:rsid w:val="005D32E1"/>
    <w:rsid w:val="005D3312"/>
    <w:rsid w:val="005D6E7B"/>
    <w:rsid w:val="005E1CA8"/>
    <w:rsid w:val="005E238F"/>
    <w:rsid w:val="005E3116"/>
    <w:rsid w:val="005E3E82"/>
    <w:rsid w:val="005E3FD3"/>
    <w:rsid w:val="005F15BF"/>
    <w:rsid w:val="005F1B8F"/>
    <w:rsid w:val="005F22B4"/>
    <w:rsid w:val="005F3C57"/>
    <w:rsid w:val="00606453"/>
    <w:rsid w:val="0060645B"/>
    <w:rsid w:val="00610033"/>
    <w:rsid w:val="00610523"/>
    <w:rsid w:val="00613585"/>
    <w:rsid w:val="00617D52"/>
    <w:rsid w:val="00632D25"/>
    <w:rsid w:val="006338E2"/>
    <w:rsid w:val="00633D82"/>
    <w:rsid w:val="00642ADB"/>
    <w:rsid w:val="0065016C"/>
    <w:rsid w:val="00651CB4"/>
    <w:rsid w:val="00654729"/>
    <w:rsid w:val="00654CA8"/>
    <w:rsid w:val="0066403C"/>
    <w:rsid w:val="00664DA9"/>
    <w:rsid w:val="0067769B"/>
    <w:rsid w:val="00680D80"/>
    <w:rsid w:val="00680F2E"/>
    <w:rsid w:val="00680F38"/>
    <w:rsid w:val="00687D23"/>
    <w:rsid w:val="00692E9A"/>
    <w:rsid w:val="00693596"/>
    <w:rsid w:val="00693C93"/>
    <w:rsid w:val="00696074"/>
    <w:rsid w:val="006967D2"/>
    <w:rsid w:val="006A11C0"/>
    <w:rsid w:val="006B5559"/>
    <w:rsid w:val="006C04A9"/>
    <w:rsid w:val="006C3E63"/>
    <w:rsid w:val="006C484C"/>
    <w:rsid w:val="006C5829"/>
    <w:rsid w:val="006C62C3"/>
    <w:rsid w:val="006C637A"/>
    <w:rsid w:val="006D03A9"/>
    <w:rsid w:val="006E0D40"/>
    <w:rsid w:val="006E1FE3"/>
    <w:rsid w:val="006E2B96"/>
    <w:rsid w:val="006E61E5"/>
    <w:rsid w:val="006E78A8"/>
    <w:rsid w:val="006F0468"/>
    <w:rsid w:val="006F112E"/>
    <w:rsid w:val="006F2D61"/>
    <w:rsid w:val="006F387E"/>
    <w:rsid w:val="0070014E"/>
    <w:rsid w:val="007035DB"/>
    <w:rsid w:val="00703B00"/>
    <w:rsid w:val="00706B9C"/>
    <w:rsid w:val="00721EE4"/>
    <w:rsid w:val="007221DC"/>
    <w:rsid w:val="0074203C"/>
    <w:rsid w:val="00742827"/>
    <w:rsid w:val="0075213B"/>
    <w:rsid w:val="007650BA"/>
    <w:rsid w:val="00766852"/>
    <w:rsid w:val="00767EFA"/>
    <w:rsid w:val="007717BF"/>
    <w:rsid w:val="00772968"/>
    <w:rsid w:val="0077300E"/>
    <w:rsid w:val="007743D8"/>
    <w:rsid w:val="007860F8"/>
    <w:rsid w:val="0079387A"/>
    <w:rsid w:val="0079639F"/>
    <w:rsid w:val="00796867"/>
    <w:rsid w:val="00796F1B"/>
    <w:rsid w:val="007A50D6"/>
    <w:rsid w:val="007B1D6E"/>
    <w:rsid w:val="007B21F2"/>
    <w:rsid w:val="007B3E30"/>
    <w:rsid w:val="007C4530"/>
    <w:rsid w:val="007C5C8C"/>
    <w:rsid w:val="007D1845"/>
    <w:rsid w:val="007D4A48"/>
    <w:rsid w:val="007D6EE8"/>
    <w:rsid w:val="007E2208"/>
    <w:rsid w:val="007E4F3C"/>
    <w:rsid w:val="007E6902"/>
    <w:rsid w:val="007F2FF9"/>
    <w:rsid w:val="007F3640"/>
    <w:rsid w:val="008026EF"/>
    <w:rsid w:val="00803565"/>
    <w:rsid w:val="0080364C"/>
    <w:rsid w:val="00807203"/>
    <w:rsid w:val="008204DD"/>
    <w:rsid w:val="00822E96"/>
    <w:rsid w:val="00826AFE"/>
    <w:rsid w:val="008274B0"/>
    <w:rsid w:val="00833923"/>
    <w:rsid w:val="00834EA8"/>
    <w:rsid w:val="008351ED"/>
    <w:rsid w:val="00837193"/>
    <w:rsid w:val="008422A0"/>
    <w:rsid w:val="00850446"/>
    <w:rsid w:val="00856219"/>
    <w:rsid w:val="00860B0A"/>
    <w:rsid w:val="00864198"/>
    <w:rsid w:val="00866351"/>
    <w:rsid w:val="00866B10"/>
    <w:rsid w:val="008702D4"/>
    <w:rsid w:val="0087490D"/>
    <w:rsid w:val="00876214"/>
    <w:rsid w:val="00877D31"/>
    <w:rsid w:val="00885C74"/>
    <w:rsid w:val="00892A29"/>
    <w:rsid w:val="0089477E"/>
    <w:rsid w:val="00895C1C"/>
    <w:rsid w:val="008A0F96"/>
    <w:rsid w:val="008A3593"/>
    <w:rsid w:val="008A61A3"/>
    <w:rsid w:val="008B25AC"/>
    <w:rsid w:val="008B2D4A"/>
    <w:rsid w:val="008B6BA4"/>
    <w:rsid w:val="008C1BF1"/>
    <w:rsid w:val="008C4AE5"/>
    <w:rsid w:val="008C54C1"/>
    <w:rsid w:val="008D027A"/>
    <w:rsid w:val="008D27F8"/>
    <w:rsid w:val="008D5D90"/>
    <w:rsid w:val="008D788C"/>
    <w:rsid w:val="008E0755"/>
    <w:rsid w:val="008E48F8"/>
    <w:rsid w:val="008F2E58"/>
    <w:rsid w:val="008F34D3"/>
    <w:rsid w:val="008F5E44"/>
    <w:rsid w:val="008F67AD"/>
    <w:rsid w:val="008F7B70"/>
    <w:rsid w:val="00900485"/>
    <w:rsid w:val="00913540"/>
    <w:rsid w:val="00914DD1"/>
    <w:rsid w:val="0092527C"/>
    <w:rsid w:val="00925AD1"/>
    <w:rsid w:val="00930E96"/>
    <w:rsid w:val="00931601"/>
    <w:rsid w:val="009327CF"/>
    <w:rsid w:val="00934894"/>
    <w:rsid w:val="00936783"/>
    <w:rsid w:val="00936CA6"/>
    <w:rsid w:val="0094244D"/>
    <w:rsid w:val="00942892"/>
    <w:rsid w:val="009502E0"/>
    <w:rsid w:val="00951AA9"/>
    <w:rsid w:val="009527E2"/>
    <w:rsid w:val="00955F6A"/>
    <w:rsid w:val="00956C22"/>
    <w:rsid w:val="00965366"/>
    <w:rsid w:val="00972E3B"/>
    <w:rsid w:val="00974AAE"/>
    <w:rsid w:val="00977151"/>
    <w:rsid w:val="00982386"/>
    <w:rsid w:val="0098327A"/>
    <w:rsid w:val="0098398F"/>
    <w:rsid w:val="009847A4"/>
    <w:rsid w:val="00993A69"/>
    <w:rsid w:val="009958B5"/>
    <w:rsid w:val="009A309E"/>
    <w:rsid w:val="009A36CD"/>
    <w:rsid w:val="009B39EF"/>
    <w:rsid w:val="009B510A"/>
    <w:rsid w:val="009B5260"/>
    <w:rsid w:val="009B5318"/>
    <w:rsid w:val="009B56A2"/>
    <w:rsid w:val="009B7525"/>
    <w:rsid w:val="009C137F"/>
    <w:rsid w:val="009C31A9"/>
    <w:rsid w:val="009C480A"/>
    <w:rsid w:val="009C4D84"/>
    <w:rsid w:val="009D1D0C"/>
    <w:rsid w:val="009D3D58"/>
    <w:rsid w:val="009D7AC2"/>
    <w:rsid w:val="009F280B"/>
    <w:rsid w:val="009F7281"/>
    <w:rsid w:val="00A00F42"/>
    <w:rsid w:val="00A055CB"/>
    <w:rsid w:val="00A11199"/>
    <w:rsid w:val="00A1767D"/>
    <w:rsid w:val="00A23A85"/>
    <w:rsid w:val="00A26918"/>
    <w:rsid w:val="00A27911"/>
    <w:rsid w:val="00A37704"/>
    <w:rsid w:val="00A41FF1"/>
    <w:rsid w:val="00A42466"/>
    <w:rsid w:val="00A44E97"/>
    <w:rsid w:val="00A55E7E"/>
    <w:rsid w:val="00A67098"/>
    <w:rsid w:val="00A748D3"/>
    <w:rsid w:val="00A8175B"/>
    <w:rsid w:val="00A8424A"/>
    <w:rsid w:val="00A87396"/>
    <w:rsid w:val="00A90A10"/>
    <w:rsid w:val="00A9460B"/>
    <w:rsid w:val="00AA5A22"/>
    <w:rsid w:val="00AB07AF"/>
    <w:rsid w:val="00AB407C"/>
    <w:rsid w:val="00AC0C0D"/>
    <w:rsid w:val="00AC21C6"/>
    <w:rsid w:val="00AD20CE"/>
    <w:rsid w:val="00AD3FAA"/>
    <w:rsid w:val="00AE0686"/>
    <w:rsid w:val="00AE7067"/>
    <w:rsid w:val="00AE7231"/>
    <w:rsid w:val="00AF0399"/>
    <w:rsid w:val="00AF1701"/>
    <w:rsid w:val="00AF3B5C"/>
    <w:rsid w:val="00AF5C7E"/>
    <w:rsid w:val="00AF672A"/>
    <w:rsid w:val="00B0081A"/>
    <w:rsid w:val="00B01189"/>
    <w:rsid w:val="00B0223B"/>
    <w:rsid w:val="00B050DE"/>
    <w:rsid w:val="00B10048"/>
    <w:rsid w:val="00B2660A"/>
    <w:rsid w:val="00B278D8"/>
    <w:rsid w:val="00B315B2"/>
    <w:rsid w:val="00B31D02"/>
    <w:rsid w:val="00B357AD"/>
    <w:rsid w:val="00B47264"/>
    <w:rsid w:val="00B50CA3"/>
    <w:rsid w:val="00B5246B"/>
    <w:rsid w:val="00B556B5"/>
    <w:rsid w:val="00B55E1F"/>
    <w:rsid w:val="00B56141"/>
    <w:rsid w:val="00B56678"/>
    <w:rsid w:val="00B57F2B"/>
    <w:rsid w:val="00B650AD"/>
    <w:rsid w:val="00B65260"/>
    <w:rsid w:val="00B66880"/>
    <w:rsid w:val="00B70CE3"/>
    <w:rsid w:val="00B71672"/>
    <w:rsid w:val="00B80D6B"/>
    <w:rsid w:val="00B848BC"/>
    <w:rsid w:val="00B863F9"/>
    <w:rsid w:val="00B92041"/>
    <w:rsid w:val="00B94B78"/>
    <w:rsid w:val="00B96BF7"/>
    <w:rsid w:val="00BA2276"/>
    <w:rsid w:val="00BA2B93"/>
    <w:rsid w:val="00BA6B69"/>
    <w:rsid w:val="00BB0F4D"/>
    <w:rsid w:val="00BB7B8B"/>
    <w:rsid w:val="00BD3D44"/>
    <w:rsid w:val="00BD48B4"/>
    <w:rsid w:val="00BD700C"/>
    <w:rsid w:val="00BE38AA"/>
    <w:rsid w:val="00BE608C"/>
    <w:rsid w:val="00C05A55"/>
    <w:rsid w:val="00C111D0"/>
    <w:rsid w:val="00C142F9"/>
    <w:rsid w:val="00C222E7"/>
    <w:rsid w:val="00C22903"/>
    <w:rsid w:val="00C252A8"/>
    <w:rsid w:val="00C305E2"/>
    <w:rsid w:val="00C3069D"/>
    <w:rsid w:val="00C31CD3"/>
    <w:rsid w:val="00C32301"/>
    <w:rsid w:val="00C3409A"/>
    <w:rsid w:val="00C34EA9"/>
    <w:rsid w:val="00C37EF2"/>
    <w:rsid w:val="00C4267C"/>
    <w:rsid w:val="00C4457F"/>
    <w:rsid w:val="00C45130"/>
    <w:rsid w:val="00C52F02"/>
    <w:rsid w:val="00C54037"/>
    <w:rsid w:val="00C606FF"/>
    <w:rsid w:val="00C608DF"/>
    <w:rsid w:val="00C65615"/>
    <w:rsid w:val="00C70F41"/>
    <w:rsid w:val="00C7180B"/>
    <w:rsid w:val="00C7321D"/>
    <w:rsid w:val="00C7328C"/>
    <w:rsid w:val="00C75769"/>
    <w:rsid w:val="00C84EBB"/>
    <w:rsid w:val="00C86488"/>
    <w:rsid w:val="00C870C7"/>
    <w:rsid w:val="00C929AE"/>
    <w:rsid w:val="00CA3101"/>
    <w:rsid w:val="00CA3435"/>
    <w:rsid w:val="00CA4B3A"/>
    <w:rsid w:val="00CA64C5"/>
    <w:rsid w:val="00CB0A85"/>
    <w:rsid w:val="00CB108C"/>
    <w:rsid w:val="00CB15D0"/>
    <w:rsid w:val="00CB1F1E"/>
    <w:rsid w:val="00CB6E5C"/>
    <w:rsid w:val="00CB7556"/>
    <w:rsid w:val="00CC1214"/>
    <w:rsid w:val="00CC1715"/>
    <w:rsid w:val="00CC24CD"/>
    <w:rsid w:val="00CD1E35"/>
    <w:rsid w:val="00CD3910"/>
    <w:rsid w:val="00CE7955"/>
    <w:rsid w:val="00CE7D50"/>
    <w:rsid w:val="00CF10D1"/>
    <w:rsid w:val="00CF54A6"/>
    <w:rsid w:val="00CF585E"/>
    <w:rsid w:val="00D037A0"/>
    <w:rsid w:val="00D134CE"/>
    <w:rsid w:val="00D20AB1"/>
    <w:rsid w:val="00D24D7F"/>
    <w:rsid w:val="00D25462"/>
    <w:rsid w:val="00D258BC"/>
    <w:rsid w:val="00D26591"/>
    <w:rsid w:val="00D31DF4"/>
    <w:rsid w:val="00D52465"/>
    <w:rsid w:val="00D71822"/>
    <w:rsid w:val="00D82F30"/>
    <w:rsid w:val="00D87875"/>
    <w:rsid w:val="00D902D6"/>
    <w:rsid w:val="00D93B12"/>
    <w:rsid w:val="00D948B2"/>
    <w:rsid w:val="00D94CEE"/>
    <w:rsid w:val="00D969F1"/>
    <w:rsid w:val="00D97E98"/>
    <w:rsid w:val="00DA748B"/>
    <w:rsid w:val="00DB3A7A"/>
    <w:rsid w:val="00DC206D"/>
    <w:rsid w:val="00DC2CFE"/>
    <w:rsid w:val="00DC4253"/>
    <w:rsid w:val="00DC4950"/>
    <w:rsid w:val="00DC70A2"/>
    <w:rsid w:val="00DC70E7"/>
    <w:rsid w:val="00DD74D4"/>
    <w:rsid w:val="00DE2017"/>
    <w:rsid w:val="00DF0C6A"/>
    <w:rsid w:val="00DF24E1"/>
    <w:rsid w:val="00DF6EE1"/>
    <w:rsid w:val="00DF7BF2"/>
    <w:rsid w:val="00E039DC"/>
    <w:rsid w:val="00E053A6"/>
    <w:rsid w:val="00E06935"/>
    <w:rsid w:val="00E103F6"/>
    <w:rsid w:val="00E279CF"/>
    <w:rsid w:val="00E36633"/>
    <w:rsid w:val="00E36ACE"/>
    <w:rsid w:val="00E37EDB"/>
    <w:rsid w:val="00E44D0B"/>
    <w:rsid w:val="00E46415"/>
    <w:rsid w:val="00E46800"/>
    <w:rsid w:val="00E47A32"/>
    <w:rsid w:val="00E52629"/>
    <w:rsid w:val="00E53E3F"/>
    <w:rsid w:val="00E550F4"/>
    <w:rsid w:val="00E57C81"/>
    <w:rsid w:val="00E6614B"/>
    <w:rsid w:val="00E661C1"/>
    <w:rsid w:val="00E66284"/>
    <w:rsid w:val="00E676AC"/>
    <w:rsid w:val="00E74C98"/>
    <w:rsid w:val="00E83325"/>
    <w:rsid w:val="00E83F7C"/>
    <w:rsid w:val="00E9119C"/>
    <w:rsid w:val="00E9194C"/>
    <w:rsid w:val="00EA08F9"/>
    <w:rsid w:val="00EA4ACC"/>
    <w:rsid w:val="00EA7877"/>
    <w:rsid w:val="00EB178C"/>
    <w:rsid w:val="00EB25D9"/>
    <w:rsid w:val="00EB4B32"/>
    <w:rsid w:val="00EC07F7"/>
    <w:rsid w:val="00EC69C6"/>
    <w:rsid w:val="00ED4451"/>
    <w:rsid w:val="00ED786F"/>
    <w:rsid w:val="00EE7C89"/>
    <w:rsid w:val="00F10C71"/>
    <w:rsid w:val="00F1124A"/>
    <w:rsid w:val="00F114A1"/>
    <w:rsid w:val="00F11D01"/>
    <w:rsid w:val="00F1796A"/>
    <w:rsid w:val="00F21934"/>
    <w:rsid w:val="00F2302A"/>
    <w:rsid w:val="00F244E4"/>
    <w:rsid w:val="00F25C1A"/>
    <w:rsid w:val="00F334B8"/>
    <w:rsid w:val="00F34358"/>
    <w:rsid w:val="00F42D54"/>
    <w:rsid w:val="00F42FAF"/>
    <w:rsid w:val="00F509D7"/>
    <w:rsid w:val="00F513B2"/>
    <w:rsid w:val="00F567C2"/>
    <w:rsid w:val="00F56DA6"/>
    <w:rsid w:val="00F57BBA"/>
    <w:rsid w:val="00F61F3C"/>
    <w:rsid w:val="00F623A5"/>
    <w:rsid w:val="00F745DA"/>
    <w:rsid w:val="00F7569B"/>
    <w:rsid w:val="00F77DB4"/>
    <w:rsid w:val="00F80B64"/>
    <w:rsid w:val="00F832E0"/>
    <w:rsid w:val="00F853A8"/>
    <w:rsid w:val="00F906F8"/>
    <w:rsid w:val="00F927C4"/>
    <w:rsid w:val="00F92F36"/>
    <w:rsid w:val="00FA092A"/>
    <w:rsid w:val="00FA12F9"/>
    <w:rsid w:val="00FA1C03"/>
    <w:rsid w:val="00FA41C2"/>
    <w:rsid w:val="00FB2538"/>
    <w:rsid w:val="00FC0575"/>
    <w:rsid w:val="00FC2F63"/>
    <w:rsid w:val="00FC5B8B"/>
    <w:rsid w:val="00FD2779"/>
    <w:rsid w:val="00FD3560"/>
    <w:rsid w:val="00FD3921"/>
    <w:rsid w:val="00FD5394"/>
    <w:rsid w:val="00FD752E"/>
    <w:rsid w:val="00FE5390"/>
    <w:rsid w:val="00FE6F82"/>
    <w:rsid w:val="00FF341E"/>
    <w:rsid w:val="00FF67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0E5FCF"/>
  <w15:chartTrackingRefBased/>
  <w15:docId w15:val="{A5B03CF7-CD5D-4994-B973-48BE9AD5C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7EFA"/>
    <w:rPr>
      <w:sz w:val="24"/>
    </w:rPr>
  </w:style>
  <w:style w:type="paragraph" w:styleId="Heading1">
    <w:name w:val="heading 1"/>
    <w:basedOn w:val="Normal"/>
    <w:next w:val="Normal"/>
    <w:link w:val="Heading1Char"/>
    <w:uiPriority w:val="9"/>
    <w:qFormat/>
    <w:rsid w:val="00217961"/>
    <w:pPr>
      <w:keepNext/>
      <w:keepLines/>
      <w:numPr>
        <w:numId w:val="13"/>
      </w:numPr>
      <w:spacing w:before="240" w:after="0" w:line="360" w:lineRule="auto"/>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892A29"/>
    <w:pPr>
      <w:keepNext/>
      <w:keepLines/>
      <w:numPr>
        <w:ilvl w:val="1"/>
        <w:numId w:val="13"/>
      </w:numPr>
      <w:spacing w:before="40" w:after="0" w:line="36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767EFA"/>
    <w:pPr>
      <w:keepNext/>
      <w:keepLines/>
      <w:numPr>
        <w:ilvl w:val="2"/>
        <w:numId w:val="13"/>
      </w:numPr>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217961"/>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961"/>
    <w:rPr>
      <w:rFonts w:eastAsiaTheme="majorEastAsia" w:cstheme="majorBidi"/>
      <w:b/>
      <w:sz w:val="32"/>
      <w:szCs w:val="32"/>
    </w:rPr>
  </w:style>
  <w:style w:type="character" w:customStyle="1" w:styleId="Heading2Char">
    <w:name w:val="Heading 2 Char"/>
    <w:basedOn w:val="DefaultParagraphFont"/>
    <w:link w:val="Heading2"/>
    <w:uiPriority w:val="9"/>
    <w:rsid w:val="00C31CD3"/>
    <w:rPr>
      <w:rFonts w:eastAsiaTheme="majorEastAsia" w:cstheme="majorBidi"/>
      <w:b/>
      <w:sz w:val="28"/>
      <w:szCs w:val="26"/>
    </w:rPr>
  </w:style>
  <w:style w:type="character" w:customStyle="1" w:styleId="Heading3Char">
    <w:name w:val="Heading 3 Char"/>
    <w:basedOn w:val="DefaultParagraphFont"/>
    <w:link w:val="Heading3"/>
    <w:uiPriority w:val="9"/>
    <w:rsid w:val="00767EFA"/>
    <w:rPr>
      <w:rFonts w:eastAsiaTheme="majorEastAsia" w:cstheme="majorBidi"/>
      <w:b/>
      <w:sz w:val="28"/>
      <w:szCs w:val="24"/>
    </w:rPr>
  </w:style>
  <w:style w:type="character" w:customStyle="1" w:styleId="Heading4Char">
    <w:name w:val="Heading 4 Char"/>
    <w:basedOn w:val="DefaultParagraphFont"/>
    <w:link w:val="Heading4"/>
    <w:uiPriority w:val="9"/>
    <w:rsid w:val="00217961"/>
    <w:rPr>
      <w:rFonts w:asciiTheme="majorHAnsi" w:eastAsiaTheme="majorEastAsia" w:hAnsiTheme="majorHAnsi" w:cstheme="majorBidi"/>
      <w:i/>
      <w:iCs/>
      <w:color w:val="2E74B5" w:themeColor="accent1" w:themeShade="BF"/>
      <w:sz w:val="24"/>
    </w:rPr>
  </w:style>
  <w:style w:type="paragraph" w:styleId="ListParagraph">
    <w:name w:val="List Paragraph"/>
    <w:aliases w:val="Head 5,Title Proposal,SUBJUDUL"/>
    <w:basedOn w:val="Normal"/>
    <w:link w:val="ListParagraphChar"/>
    <w:uiPriority w:val="34"/>
    <w:qFormat/>
    <w:rsid w:val="002F23BC"/>
    <w:pPr>
      <w:ind w:left="720"/>
      <w:contextualSpacing/>
    </w:pPr>
  </w:style>
  <w:style w:type="character" w:customStyle="1" w:styleId="ListParagraphChar">
    <w:name w:val="List Paragraph Char"/>
    <w:aliases w:val="Head 5 Char,Title Proposal Char,SUBJUDUL Char"/>
    <w:link w:val="ListParagraph"/>
    <w:uiPriority w:val="34"/>
    <w:locked/>
    <w:rsid w:val="0087490D"/>
    <w:rPr>
      <w:sz w:val="24"/>
    </w:rPr>
  </w:style>
  <w:style w:type="paragraph" w:styleId="Header">
    <w:name w:val="header"/>
    <w:basedOn w:val="Normal"/>
    <w:link w:val="HeaderChar"/>
    <w:uiPriority w:val="99"/>
    <w:unhideWhenUsed/>
    <w:rsid w:val="002F23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3BC"/>
  </w:style>
  <w:style w:type="paragraph" w:styleId="Footer">
    <w:name w:val="footer"/>
    <w:basedOn w:val="Normal"/>
    <w:link w:val="FooterChar"/>
    <w:uiPriority w:val="99"/>
    <w:unhideWhenUsed/>
    <w:rsid w:val="002F23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3BC"/>
  </w:style>
  <w:style w:type="paragraph" w:styleId="NoSpacing">
    <w:name w:val="No Spacing"/>
    <w:uiPriority w:val="1"/>
    <w:qFormat/>
    <w:rsid w:val="00B66880"/>
    <w:pPr>
      <w:spacing w:after="0" w:line="240" w:lineRule="auto"/>
    </w:pPr>
  </w:style>
  <w:style w:type="character" w:styleId="Hyperlink">
    <w:name w:val="Hyperlink"/>
    <w:basedOn w:val="DefaultParagraphFont"/>
    <w:uiPriority w:val="99"/>
    <w:unhideWhenUsed/>
    <w:rsid w:val="001E559E"/>
    <w:rPr>
      <w:color w:val="0000FF"/>
      <w:u w:val="single"/>
    </w:rPr>
  </w:style>
  <w:style w:type="character" w:styleId="Strong">
    <w:name w:val="Strong"/>
    <w:basedOn w:val="DefaultParagraphFont"/>
    <w:uiPriority w:val="22"/>
    <w:qFormat/>
    <w:rsid w:val="001E559E"/>
    <w:rPr>
      <w:b/>
      <w:bCs/>
    </w:rPr>
  </w:style>
  <w:style w:type="paragraph" w:styleId="TOCHeading">
    <w:name w:val="TOC Heading"/>
    <w:basedOn w:val="Heading1"/>
    <w:next w:val="Normal"/>
    <w:uiPriority w:val="39"/>
    <w:unhideWhenUsed/>
    <w:qFormat/>
    <w:rsid w:val="00866351"/>
    <w:pPr>
      <w:numPr>
        <w:numId w:val="0"/>
      </w:numPr>
      <w:spacing w:line="259" w:lineRule="auto"/>
      <w:jc w:val="left"/>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866351"/>
    <w:pPr>
      <w:tabs>
        <w:tab w:val="right" w:leader="dot" w:pos="8261"/>
      </w:tabs>
      <w:spacing w:after="100"/>
    </w:pPr>
  </w:style>
  <w:style w:type="paragraph" w:styleId="TOC2">
    <w:name w:val="toc 2"/>
    <w:basedOn w:val="Normal"/>
    <w:next w:val="Normal"/>
    <w:autoRedefine/>
    <w:uiPriority w:val="39"/>
    <w:unhideWhenUsed/>
    <w:rsid w:val="00866351"/>
    <w:pPr>
      <w:spacing w:after="100"/>
      <w:ind w:left="240"/>
    </w:pPr>
  </w:style>
  <w:style w:type="paragraph" w:styleId="TOC3">
    <w:name w:val="toc 3"/>
    <w:basedOn w:val="Normal"/>
    <w:next w:val="Normal"/>
    <w:autoRedefine/>
    <w:uiPriority w:val="39"/>
    <w:unhideWhenUsed/>
    <w:rsid w:val="00866351"/>
    <w:pPr>
      <w:spacing w:after="100"/>
      <w:ind w:left="480"/>
    </w:pPr>
  </w:style>
  <w:style w:type="paragraph" w:styleId="Caption">
    <w:name w:val="caption"/>
    <w:basedOn w:val="Normal"/>
    <w:next w:val="Normal"/>
    <w:uiPriority w:val="35"/>
    <w:unhideWhenUsed/>
    <w:qFormat/>
    <w:rsid w:val="0089477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9477E"/>
    <w:pPr>
      <w:spacing w:after="0"/>
    </w:pPr>
  </w:style>
  <w:style w:type="table" w:styleId="TableGrid">
    <w:name w:val="Table Grid"/>
    <w:basedOn w:val="TableNormal"/>
    <w:uiPriority w:val="39"/>
    <w:rsid w:val="00B80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D39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3910"/>
    <w:rPr>
      <w:rFonts w:ascii="Segoe UI" w:hAnsi="Segoe UI" w:cs="Segoe UI"/>
      <w:sz w:val="18"/>
      <w:szCs w:val="18"/>
    </w:rPr>
  </w:style>
  <w:style w:type="character" w:styleId="CommentReference">
    <w:name w:val="annotation reference"/>
    <w:basedOn w:val="DefaultParagraphFont"/>
    <w:uiPriority w:val="99"/>
    <w:semiHidden/>
    <w:unhideWhenUsed/>
    <w:rsid w:val="00343BA6"/>
    <w:rPr>
      <w:sz w:val="18"/>
      <w:szCs w:val="18"/>
    </w:rPr>
  </w:style>
  <w:style w:type="paragraph" w:styleId="CommentText">
    <w:name w:val="annotation text"/>
    <w:basedOn w:val="Normal"/>
    <w:link w:val="CommentTextChar"/>
    <w:uiPriority w:val="99"/>
    <w:semiHidden/>
    <w:unhideWhenUsed/>
    <w:rsid w:val="00343BA6"/>
    <w:pPr>
      <w:spacing w:line="240" w:lineRule="auto"/>
    </w:pPr>
    <w:rPr>
      <w:szCs w:val="24"/>
    </w:rPr>
  </w:style>
  <w:style w:type="character" w:customStyle="1" w:styleId="CommentTextChar">
    <w:name w:val="Comment Text Char"/>
    <w:basedOn w:val="DefaultParagraphFont"/>
    <w:link w:val="CommentText"/>
    <w:uiPriority w:val="99"/>
    <w:semiHidden/>
    <w:rsid w:val="00343BA6"/>
    <w:rPr>
      <w:sz w:val="24"/>
      <w:szCs w:val="24"/>
    </w:rPr>
  </w:style>
  <w:style w:type="paragraph" w:styleId="CommentSubject">
    <w:name w:val="annotation subject"/>
    <w:basedOn w:val="CommentText"/>
    <w:next w:val="CommentText"/>
    <w:link w:val="CommentSubjectChar"/>
    <w:uiPriority w:val="99"/>
    <w:semiHidden/>
    <w:unhideWhenUsed/>
    <w:rsid w:val="00343BA6"/>
    <w:rPr>
      <w:b/>
      <w:bCs/>
      <w:sz w:val="20"/>
      <w:szCs w:val="20"/>
    </w:rPr>
  </w:style>
  <w:style w:type="character" w:customStyle="1" w:styleId="CommentSubjectChar">
    <w:name w:val="Comment Subject Char"/>
    <w:basedOn w:val="CommentTextChar"/>
    <w:link w:val="CommentSubject"/>
    <w:uiPriority w:val="99"/>
    <w:semiHidden/>
    <w:rsid w:val="00343BA6"/>
    <w:rPr>
      <w:b/>
      <w:bCs/>
      <w:sz w:val="20"/>
      <w:szCs w:val="20"/>
    </w:rPr>
  </w:style>
  <w:style w:type="character" w:styleId="Emphasis">
    <w:name w:val="Emphasis"/>
    <w:basedOn w:val="DefaultParagraphFont"/>
    <w:uiPriority w:val="20"/>
    <w:qFormat/>
    <w:rsid w:val="00FE6F82"/>
    <w:rPr>
      <w:i/>
      <w:iCs/>
    </w:rPr>
  </w:style>
  <w:style w:type="paragraph" w:styleId="TOC4">
    <w:name w:val="toc 4"/>
    <w:basedOn w:val="Normal"/>
    <w:next w:val="Normal"/>
    <w:autoRedefine/>
    <w:uiPriority w:val="39"/>
    <w:unhideWhenUsed/>
    <w:rsid w:val="00822E96"/>
    <w:pPr>
      <w:spacing w:after="100"/>
      <w:ind w:left="660"/>
    </w:pPr>
    <w:rPr>
      <w:rFonts w:eastAsiaTheme="minorEastAsia"/>
      <w:sz w:val="22"/>
    </w:rPr>
  </w:style>
  <w:style w:type="paragraph" w:styleId="TOC5">
    <w:name w:val="toc 5"/>
    <w:basedOn w:val="Normal"/>
    <w:next w:val="Normal"/>
    <w:autoRedefine/>
    <w:uiPriority w:val="39"/>
    <w:unhideWhenUsed/>
    <w:rsid w:val="00822E96"/>
    <w:pPr>
      <w:spacing w:after="100"/>
      <w:ind w:left="880"/>
    </w:pPr>
    <w:rPr>
      <w:rFonts w:eastAsiaTheme="minorEastAsia"/>
      <w:sz w:val="22"/>
    </w:rPr>
  </w:style>
  <w:style w:type="paragraph" w:styleId="TOC6">
    <w:name w:val="toc 6"/>
    <w:basedOn w:val="Normal"/>
    <w:next w:val="Normal"/>
    <w:autoRedefine/>
    <w:uiPriority w:val="39"/>
    <w:unhideWhenUsed/>
    <w:rsid w:val="00822E96"/>
    <w:pPr>
      <w:spacing w:after="100"/>
      <w:ind w:left="1100"/>
    </w:pPr>
    <w:rPr>
      <w:rFonts w:eastAsiaTheme="minorEastAsia"/>
      <w:sz w:val="22"/>
    </w:rPr>
  </w:style>
  <w:style w:type="paragraph" w:styleId="TOC7">
    <w:name w:val="toc 7"/>
    <w:basedOn w:val="Normal"/>
    <w:next w:val="Normal"/>
    <w:autoRedefine/>
    <w:uiPriority w:val="39"/>
    <w:unhideWhenUsed/>
    <w:rsid w:val="00822E96"/>
    <w:pPr>
      <w:spacing w:after="100"/>
      <w:ind w:left="1320"/>
    </w:pPr>
    <w:rPr>
      <w:rFonts w:eastAsiaTheme="minorEastAsia"/>
      <w:sz w:val="22"/>
    </w:rPr>
  </w:style>
  <w:style w:type="paragraph" w:styleId="TOC8">
    <w:name w:val="toc 8"/>
    <w:basedOn w:val="Normal"/>
    <w:next w:val="Normal"/>
    <w:autoRedefine/>
    <w:uiPriority w:val="39"/>
    <w:unhideWhenUsed/>
    <w:rsid w:val="00822E96"/>
    <w:pPr>
      <w:spacing w:after="100"/>
      <w:ind w:left="1540"/>
    </w:pPr>
    <w:rPr>
      <w:rFonts w:eastAsiaTheme="minorEastAsia"/>
      <w:sz w:val="22"/>
    </w:rPr>
  </w:style>
  <w:style w:type="paragraph" w:styleId="TOC9">
    <w:name w:val="toc 9"/>
    <w:basedOn w:val="Normal"/>
    <w:next w:val="Normal"/>
    <w:autoRedefine/>
    <w:uiPriority w:val="39"/>
    <w:unhideWhenUsed/>
    <w:rsid w:val="00822E96"/>
    <w:pPr>
      <w:spacing w:after="100"/>
      <w:ind w:left="1760"/>
    </w:pPr>
    <w:rPr>
      <w:rFonts w:eastAsiaTheme="minorEastAsia"/>
      <w:sz w:val="22"/>
    </w:rPr>
  </w:style>
  <w:style w:type="paragraph" w:styleId="NormalWeb">
    <w:name w:val="Normal (Web)"/>
    <w:basedOn w:val="Normal"/>
    <w:uiPriority w:val="99"/>
    <w:semiHidden/>
    <w:unhideWhenUsed/>
    <w:rsid w:val="003E4A5D"/>
    <w:pPr>
      <w:spacing w:before="100" w:beforeAutospacing="1" w:after="100" w:afterAutospacing="1" w:line="240" w:lineRule="auto"/>
    </w:pPr>
    <w:rPr>
      <w:rFonts w:ascii="Times New Roman" w:eastAsiaTheme="minorEastAsia"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3585869">
      <w:bodyDiv w:val="1"/>
      <w:marLeft w:val="0"/>
      <w:marRight w:val="0"/>
      <w:marTop w:val="0"/>
      <w:marBottom w:val="0"/>
      <w:divBdr>
        <w:top w:val="none" w:sz="0" w:space="0" w:color="auto"/>
        <w:left w:val="none" w:sz="0" w:space="0" w:color="auto"/>
        <w:bottom w:val="none" w:sz="0" w:space="0" w:color="auto"/>
        <w:right w:val="none" w:sz="0" w:space="0" w:color="auto"/>
      </w:divBdr>
    </w:div>
    <w:div w:id="440612278">
      <w:bodyDiv w:val="1"/>
      <w:marLeft w:val="0"/>
      <w:marRight w:val="0"/>
      <w:marTop w:val="0"/>
      <w:marBottom w:val="0"/>
      <w:divBdr>
        <w:top w:val="none" w:sz="0" w:space="0" w:color="auto"/>
        <w:left w:val="none" w:sz="0" w:space="0" w:color="auto"/>
        <w:bottom w:val="none" w:sz="0" w:space="0" w:color="auto"/>
        <w:right w:val="none" w:sz="0" w:space="0" w:color="auto"/>
      </w:divBdr>
      <w:divsChild>
        <w:div w:id="611864968">
          <w:marLeft w:val="0"/>
          <w:marRight w:val="0"/>
          <w:marTop w:val="0"/>
          <w:marBottom w:val="0"/>
          <w:divBdr>
            <w:top w:val="none" w:sz="0" w:space="0" w:color="auto"/>
            <w:left w:val="none" w:sz="0" w:space="0" w:color="auto"/>
            <w:bottom w:val="none" w:sz="0" w:space="0" w:color="auto"/>
            <w:right w:val="none" w:sz="0" w:space="0" w:color="auto"/>
          </w:divBdr>
        </w:div>
      </w:divsChild>
    </w:div>
    <w:div w:id="1287854776">
      <w:bodyDiv w:val="1"/>
      <w:marLeft w:val="0"/>
      <w:marRight w:val="0"/>
      <w:marTop w:val="0"/>
      <w:marBottom w:val="0"/>
      <w:divBdr>
        <w:top w:val="none" w:sz="0" w:space="0" w:color="auto"/>
        <w:left w:val="none" w:sz="0" w:space="0" w:color="auto"/>
        <w:bottom w:val="none" w:sz="0" w:space="0" w:color="auto"/>
        <w:right w:val="none" w:sz="0" w:space="0" w:color="auto"/>
      </w:divBdr>
    </w:div>
    <w:div w:id="1899128059">
      <w:bodyDiv w:val="1"/>
      <w:marLeft w:val="0"/>
      <w:marRight w:val="0"/>
      <w:marTop w:val="0"/>
      <w:marBottom w:val="0"/>
      <w:divBdr>
        <w:top w:val="none" w:sz="0" w:space="0" w:color="auto"/>
        <w:left w:val="none" w:sz="0" w:space="0" w:color="auto"/>
        <w:bottom w:val="none" w:sz="0" w:space="0" w:color="auto"/>
        <w:right w:val="none" w:sz="0" w:space="0" w:color="auto"/>
      </w:divBdr>
      <w:divsChild>
        <w:div w:id="13744265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frmnjn/projectpkl_emakam" TargetMode="External"/><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8.png"/><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hyperlink" Target="http://uptlpse.malangkota.go.id/?wpdmact=process&amp;did=MTQuaG90bGluaw=="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yperlink" Target="file:///D:\github-pkl\projectpkl_emakam\IMPLEMENTASI%20SISTEM%20TERDISTRIBUSI%20BERBASIS%20MICROSERVICE%20PADA%20LAYANAN%20E-MAKAM%20PEMERINTAH%20KOTA%20MALANG%20REV3.0.docx" TargetMode="Externa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7.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F$7</c:f>
              <c:strCache>
                <c:ptCount val="1"/>
                <c:pt idx="0">
                  <c:v>Error Rat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1!$E$8:$E$13</c:f>
              <c:numCache>
                <c:formatCode>General</c:formatCode>
                <c:ptCount val="6"/>
                <c:pt idx="0">
                  <c:v>100</c:v>
                </c:pt>
                <c:pt idx="1">
                  <c:v>250</c:v>
                </c:pt>
                <c:pt idx="2">
                  <c:v>500</c:v>
                </c:pt>
                <c:pt idx="3">
                  <c:v>750</c:v>
                </c:pt>
                <c:pt idx="4">
                  <c:v>1000</c:v>
                </c:pt>
                <c:pt idx="5">
                  <c:v>1500</c:v>
                </c:pt>
              </c:numCache>
            </c:numRef>
          </c:xVal>
          <c:yVal>
            <c:numRef>
              <c:f>Sheet1!$F$8:$F$13</c:f>
              <c:numCache>
                <c:formatCode>0%</c:formatCode>
                <c:ptCount val="6"/>
                <c:pt idx="0">
                  <c:v>0</c:v>
                </c:pt>
                <c:pt idx="1">
                  <c:v>0</c:v>
                </c:pt>
                <c:pt idx="2">
                  <c:v>0</c:v>
                </c:pt>
                <c:pt idx="3">
                  <c:v>0</c:v>
                </c:pt>
                <c:pt idx="4">
                  <c:v>0.06</c:v>
                </c:pt>
                <c:pt idx="5" formatCode="0.00%">
                  <c:v>0.26729999999999998</c:v>
                </c:pt>
              </c:numCache>
            </c:numRef>
          </c:yVal>
          <c:smooth val="0"/>
          <c:extLst>
            <c:ext xmlns:c16="http://schemas.microsoft.com/office/drawing/2014/chart" uri="{C3380CC4-5D6E-409C-BE32-E72D297353CC}">
              <c16:uniqueId val="{00000000-3FA4-4CDF-B28E-9BEBFEC0832C}"/>
            </c:ext>
          </c:extLst>
        </c:ser>
        <c:dLbls>
          <c:dLblPos val="t"/>
          <c:showLegendKey val="0"/>
          <c:showVal val="1"/>
          <c:showCatName val="0"/>
          <c:showSerName val="0"/>
          <c:showPercent val="0"/>
          <c:showBubbleSize val="0"/>
        </c:dLbls>
        <c:axId val="-2100494992"/>
        <c:axId val="-2100489888"/>
      </c:scatterChart>
      <c:valAx>
        <c:axId val="-2100494992"/>
        <c:scaling>
          <c:orientation val="minMax"/>
          <c:max val="15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a:t>
                </a:r>
                <a:r>
                  <a:rPr lang="en-US" sz="1000" b="0" i="0" u="none" strike="noStrike" kern="1200" baseline="0">
                    <a:solidFill>
                      <a:sysClr val="windowText" lastClr="000000">
                        <a:lumMod val="65000"/>
                        <a:lumOff val="35000"/>
                      </a:sysClr>
                    </a:solidFill>
                    <a:latin typeface="+mn-lt"/>
                    <a:ea typeface="+mn-ea"/>
                    <a:cs typeface="+mn-cs"/>
                  </a:rPr>
                  <a:t>Reques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0489888"/>
        <c:crosses val="autoZero"/>
        <c:crossBetween val="midCat"/>
        <c:majorUnit val="250"/>
      </c:valAx>
      <c:valAx>
        <c:axId val="-2100489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rror</a:t>
                </a:r>
                <a:r>
                  <a:rPr lang="en-US" baseline="0"/>
                  <a:t> Rate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04949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F$23</c:f>
              <c:strCache>
                <c:ptCount val="1"/>
                <c:pt idx="0">
                  <c:v>Troughpu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1!$E$24:$E$29</c:f>
              <c:numCache>
                <c:formatCode>General</c:formatCode>
                <c:ptCount val="6"/>
                <c:pt idx="0">
                  <c:v>100</c:v>
                </c:pt>
                <c:pt idx="1">
                  <c:v>250</c:v>
                </c:pt>
                <c:pt idx="2">
                  <c:v>500</c:v>
                </c:pt>
                <c:pt idx="3">
                  <c:v>750</c:v>
                </c:pt>
                <c:pt idx="4">
                  <c:v>1000</c:v>
                </c:pt>
                <c:pt idx="5">
                  <c:v>1500</c:v>
                </c:pt>
              </c:numCache>
            </c:numRef>
          </c:xVal>
          <c:yVal>
            <c:numRef>
              <c:f>Sheet1!$F$24:$F$29</c:f>
              <c:numCache>
                <c:formatCode>0.0</c:formatCode>
                <c:ptCount val="6"/>
                <c:pt idx="0">
                  <c:v>56.7</c:v>
                </c:pt>
                <c:pt idx="1">
                  <c:v>58.5</c:v>
                </c:pt>
                <c:pt idx="2">
                  <c:v>43.4</c:v>
                </c:pt>
                <c:pt idx="3">
                  <c:v>33.799999999999997</c:v>
                </c:pt>
                <c:pt idx="4">
                  <c:v>40.5</c:v>
                </c:pt>
                <c:pt idx="5">
                  <c:v>56.6</c:v>
                </c:pt>
              </c:numCache>
            </c:numRef>
          </c:yVal>
          <c:smooth val="0"/>
          <c:extLst>
            <c:ext xmlns:c16="http://schemas.microsoft.com/office/drawing/2014/chart" uri="{C3380CC4-5D6E-409C-BE32-E72D297353CC}">
              <c16:uniqueId val="{00000000-1132-417A-87E4-827646B7F3D8}"/>
            </c:ext>
          </c:extLst>
        </c:ser>
        <c:dLbls>
          <c:dLblPos val="t"/>
          <c:showLegendKey val="0"/>
          <c:showVal val="1"/>
          <c:showCatName val="0"/>
          <c:showSerName val="0"/>
          <c:showPercent val="0"/>
          <c:showBubbleSize val="0"/>
        </c:dLbls>
        <c:axId val="-2104413920"/>
        <c:axId val="-2104228784"/>
      </c:scatterChart>
      <c:valAx>
        <c:axId val="-2104413920"/>
        <c:scaling>
          <c:orientation val="minMax"/>
          <c:max val="15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a:t>
                </a:r>
                <a:r>
                  <a:rPr lang="en-US" sz="1000" b="0" i="0" u="none" strike="noStrike" kern="1200" baseline="0">
                    <a:solidFill>
                      <a:sysClr val="windowText" lastClr="000000">
                        <a:lumMod val="65000"/>
                        <a:lumOff val="35000"/>
                      </a:sysClr>
                    </a:solidFill>
                    <a:latin typeface="+mn-lt"/>
                    <a:ea typeface="+mn-ea"/>
                    <a:cs typeface="+mn-cs"/>
                  </a:rPr>
                  <a:t>Reques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4228784"/>
        <c:crosses val="autoZero"/>
        <c:crossBetween val="midCat"/>
        <c:majorUnit val="250"/>
      </c:valAx>
      <c:valAx>
        <c:axId val="-2104228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oughput</a:t>
                </a:r>
                <a:r>
                  <a:rPr lang="en-US" baseline="0"/>
                  <a:t> (Bp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44139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F6BE3-38A3-4043-9720-804D3F44E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Pages>
  <Words>24021</Words>
  <Characters>136920</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Firman Budi Safrizal</cp:lastModifiedBy>
  <cp:revision>16</cp:revision>
  <dcterms:created xsi:type="dcterms:W3CDTF">2018-12-05T13:56:00Z</dcterms:created>
  <dcterms:modified xsi:type="dcterms:W3CDTF">2018-12-06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2459ca-6b86-3289-9cc2-2dff89b85db8</vt:lpwstr>
  </property>
  <property fmtid="{D5CDD505-2E9C-101B-9397-08002B2CF9AE}" pid="4" name="Mendeley Citation Style_1">
    <vt:lpwstr>http://www.zotero.org/styles/harvard-anglia-ruskin-universi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anglia-ruskin-university</vt:lpwstr>
  </property>
  <property fmtid="{D5CDD505-2E9C-101B-9397-08002B2CF9AE}" pid="12" name="Mendeley Recent Style Name 3_1">
    <vt:lpwstr>Anglia Ruskin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